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Minion Pro" w:hAnsi="Minion Pro" w:cs="Times New Roman"/>
          <w:b/>
          <w:sz w:val="36"/>
          <w:szCs w:val="20"/>
        </w:rPr>
        <w:id w:val="-1123067456"/>
        <w:lock w:val="contentLocked"/>
        <w:placeholder>
          <w:docPart w:val="DefaultPlaceholder_-1854013440"/>
        </w:placeholder>
        <w:group/>
      </w:sdtPr>
      <w:sdtEndPr>
        <w:rPr>
          <w:b w:val="0"/>
          <w:sz w:val="22"/>
          <w:szCs w:val="22"/>
        </w:rPr>
      </w:sdtEndPr>
      <w:sdtContent>
        <w:p w14:paraId="1D8787A3" w14:textId="62A34E05" w:rsidR="005702A2" w:rsidRDefault="005702A2">
          <w:pPr>
            <w:rPr>
              <w:rFonts w:ascii="Minion Pro" w:hAnsi="Minion Pro" w:cs="Times New Roman"/>
              <w:b/>
              <w:sz w:val="36"/>
              <w:szCs w:val="20"/>
            </w:rPr>
          </w:pPr>
        </w:p>
        <w:sdt>
          <w:sdtPr>
            <w:rPr>
              <w:rFonts w:ascii="Minion RegularSC" w:hAnsi="Minion RegularSC"/>
              <w:color w:val="538135" w:themeColor="accent6" w:themeShade="BF"/>
              <w:sz w:val="36"/>
              <w:szCs w:val="36"/>
            </w:rPr>
            <w:id w:val="-911079034"/>
            <w:placeholder>
              <w:docPart w:val="DefaultPlaceholder_-1854013440"/>
            </w:placeholder>
            <w:text/>
          </w:sdtPr>
          <w:sdtEndPr/>
          <w:sdtContent>
            <w:p w14:paraId="00000036" w14:textId="5FCA0973" w:rsidR="00A1590F" w:rsidRPr="00571279" w:rsidRDefault="0079317F" w:rsidP="00571279">
              <w:pPr>
                <w:jc w:val="center"/>
                <w:rPr>
                  <w:rFonts w:ascii="Minion RegularSC" w:hAnsi="Minion RegularSC"/>
                  <w:color w:val="538135" w:themeColor="accent6" w:themeShade="BF"/>
                  <w:sz w:val="36"/>
                  <w:szCs w:val="36"/>
                </w:rPr>
              </w:pPr>
              <w:r w:rsidRPr="00571279">
                <w:rPr>
                  <w:rFonts w:ascii="Minion RegularSC" w:hAnsi="Minion RegularSC"/>
                  <w:color w:val="538135" w:themeColor="accent6" w:themeShade="BF"/>
                  <w:sz w:val="36"/>
                  <w:szCs w:val="36"/>
                </w:rPr>
                <w:t>[Enter Forest Management Plan Title Here]</w:t>
              </w:r>
            </w:p>
          </w:sdtContent>
        </w:sdt>
        <w:sdt>
          <w:sdtPr>
            <w:rPr>
              <w:rFonts w:ascii="Minion Pro" w:hAnsi="Minion Pro" w:cs="Times New Roman"/>
            </w:rPr>
            <w:id w:val="-922719749"/>
            <w:lock w:val="contentLocked"/>
            <w:placeholder>
              <w:docPart w:val="DefaultPlaceholder_-1854013440"/>
            </w:placeholder>
            <w:group/>
          </w:sdtPr>
          <w:sdtEndPr/>
          <w:sdtContent>
            <w:p w14:paraId="00000037" w14:textId="2AD3E480" w:rsidR="00A1590F" w:rsidRPr="0070540F" w:rsidRDefault="0079317F">
              <w:pPr>
                <w:jc w:val="center"/>
                <w:rPr>
                  <w:rFonts w:ascii="Minion Pro" w:hAnsi="Minion Pro" w:cs="Times New Roman"/>
                </w:rPr>
              </w:pPr>
              <w:r w:rsidRPr="0070540F">
                <w:rPr>
                  <w:rFonts w:ascii="Minion Pro" w:hAnsi="Minion Pro" w:cs="Times New Roman"/>
                </w:rPr>
                <w:t xml:space="preserve">Owner’s Name(s): </w:t>
              </w:r>
              <w:sdt>
                <w:sdtPr>
                  <w:rPr>
                    <w:rFonts w:ascii="Minion Pro" w:hAnsi="Minion Pro" w:cs="Times New Roman"/>
                  </w:rPr>
                  <w:id w:val="-244881429"/>
                  <w:placeholder>
                    <w:docPart w:val="35245FA22EF64478AF93B2A18E24B04B"/>
                  </w:placeholder>
                  <w:text/>
                </w:sdtPr>
                <w:sdtEndPr/>
                <w:sdtContent>
                  <w:r w:rsidR="00AA3051">
                    <w:rPr>
                      <w:rFonts w:ascii="Minion Pro" w:hAnsi="Minion Pro" w:cs="Times New Roman"/>
                    </w:rPr>
                    <w:t xml:space="preserve"> </w:t>
                  </w:r>
                </w:sdtContent>
              </w:sdt>
            </w:p>
            <w:p w14:paraId="00000038" w14:textId="52AB7EF2" w:rsidR="00A1590F" w:rsidRPr="0070540F" w:rsidRDefault="0079317F">
              <w:pPr>
                <w:jc w:val="center"/>
                <w:rPr>
                  <w:rFonts w:ascii="Minion Pro" w:hAnsi="Minion Pro" w:cs="Times New Roman"/>
                </w:rPr>
              </w:pPr>
              <w:r w:rsidRPr="0070540F">
                <w:rPr>
                  <w:rFonts w:ascii="Minion Pro" w:hAnsi="Minion Pro" w:cs="Times New Roman"/>
                </w:rPr>
                <w:t xml:space="preserve">Plan Time Period: </w:t>
              </w:r>
              <w:sdt>
                <w:sdtPr>
                  <w:rPr>
                    <w:rFonts w:ascii="Minion Pro" w:hAnsi="Minion Pro" w:cs="Times New Roman"/>
                  </w:rPr>
                  <w:id w:val="1821306231"/>
                  <w:placeholder>
                    <w:docPart w:val="073CE04D185643878B84AD5BC03D02A3"/>
                  </w:placeholder>
                  <w:showingPlcHdr/>
                  <w:text/>
                </w:sdtPr>
                <w:sdtEndPr/>
                <w:sdtContent>
                  <w:r w:rsidR="00B33E78" w:rsidRPr="00EC77F6">
                    <w:rPr>
                      <w:rStyle w:val="PlaceholderText"/>
                    </w:rPr>
                    <w:t xml:space="preserve">Click or tap here to enter </w:t>
                  </w:r>
                  <w:r w:rsidR="007E5926">
                    <w:rPr>
                      <w:rStyle w:val="PlaceholderText"/>
                    </w:rPr>
                    <w:t>time period</w:t>
                  </w:r>
                  <w:r w:rsidR="00B33E78" w:rsidRPr="00EC77F6">
                    <w:rPr>
                      <w:rStyle w:val="PlaceholderText"/>
                    </w:rPr>
                    <w:t>.</w:t>
                  </w:r>
                </w:sdtContent>
              </w:sdt>
            </w:p>
            <w:p w14:paraId="00000039" w14:textId="65931B84" w:rsidR="00A1590F" w:rsidRPr="0070540F" w:rsidRDefault="0079317F">
              <w:pPr>
                <w:jc w:val="center"/>
                <w:rPr>
                  <w:rFonts w:ascii="Minion Pro" w:hAnsi="Minion Pro" w:cs="Times New Roman"/>
                </w:rPr>
              </w:pPr>
              <w:r w:rsidRPr="0070540F">
                <w:rPr>
                  <w:rFonts w:ascii="Minion Pro" w:hAnsi="Minion Pro" w:cs="Times New Roman"/>
                </w:rPr>
                <w:t xml:space="preserve">Plan Author: </w:t>
              </w:r>
              <w:sdt>
                <w:sdtPr>
                  <w:rPr>
                    <w:rFonts w:ascii="Minion Pro" w:hAnsi="Minion Pro" w:cs="Times New Roman"/>
                  </w:rPr>
                  <w:id w:val="-2081740594"/>
                  <w:placeholder>
                    <w:docPart w:val="F350FBA2C29B46F6AAF0F236D2BB5ADF"/>
                  </w:placeholder>
                  <w:showingPlcHdr/>
                  <w:text/>
                </w:sdtPr>
                <w:sdtEndPr/>
                <w:sdtContent>
                  <w:r w:rsidR="00B33E78" w:rsidRPr="00EC77F6">
                    <w:rPr>
                      <w:rStyle w:val="PlaceholderText"/>
                    </w:rPr>
                    <w:t xml:space="preserve">Click or tap here to enter </w:t>
                  </w:r>
                  <w:r w:rsidR="007E5926">
                    <w:rPr>
                      <w:rStyle w:val="PlaceholderText"/>
                    </w:rPr>
                    <w:t>your name</w:t>
                  </w:r>
                  <w:r w:rsidR="00B33E78" w:rsidRPr="00EC77F6">
                    <w:rPr>
                      <w:rStyle w:val="PlaceholderText"/>
                    </w:rPr>
                    <w:t>.</w:t>
                  </w:r>
                </w:sdtContent>
              </w:sdt>
            </w:p>
            <w:p w14:paraId="0000003A" w14:textId="53CC5BFB" w:rsidR="00A1590F" w:rsidRPr="0070540F" w:rsidRDefault="0079317F">
              <w:pPr>
                <w:jc w:val="center"/>
                <w:rPr>
                  <w:rFonts w:ascii="Minion Pro" w:hAnsi="Minion Pro" w:cs="Times New Roman"/>
                </w:rPr>
              </w:pPr>
              <w:r w:rsidRPr="0070540F">
                <w:rPr>
                  <w:rFonts w:ascii="Minion Pro" w:hAnsi="Minion Pro" w:cs="Times New Roman"/>
                </w:rPr>
                <w:t xml:space="preserve">Plan Author’s Contact Information: </w:t>
              </w:r>
              <w:sdt>
                <w:sdtPr>
                  <w:rPr>
                    <w:rFonts w:ascii="Minion Pro" w:hAnsi="Minion Pro" w:cs="Times New Roman"/>
                  </w:rPr>
                  <w:id w:val="-1252194945"/>
                  <w:placeholder>
                    <w:docPart w:val="CCBDD2368CED4B3BB3C09F0E91897B84"/>
                  </w:placeholder>
                  <w:showingPlcHdr/>
                  <w:text/>
                </w:sdtPr>
                <w:sdtEndPr/>
                <w:sdtContent>
                  <w:r w:rsidR="004014B5" w:rsidRPr="00EC77F6">
                    <w:rPr>
                      <w:rStyle w:val="PlaceholderText"/>
                    </w:rPr>
                    <w:t xml:space="preserve">Click or tap here to enter </w:t>
                  </w:r>
                  <w:r w:rsidR="007E5926">
                    <w:rPr>
                      <w:rStyle w:val="PlaceholderText"/>
                    </w:rPr>
                    <w:t>your contact info</w:t>
                  </w:r>
                  <w:r w:rsidR="004014B5" w:rsidRPr="00EC77F6">
                    <w:rPr>
                      <w:rStyle w:val="PlaceholderText"/>
                    </w:rPr>
                    <w:t>.</w:t>
                  </w:r>
                </w:sdtContent>
              </w:sdt>
            </w:p>
            <w:p w14:paraId="0000003B" w14:textId="486D643B" w:rsidR="00A1590F" w:rsidRPr="0070540F" w:rsidRDefault="008C133E">
              <w:pPr>
                <w:rPr>
                  <w:rFonts w:ascii="Minion Pro" w:hAnsi="Minion Pro" w:cs="Times New Roman"/>
                </w:rPr>
              </w:pPr>
            </w:p>
          </w:sdtContent>
        </w:sdt>
        <w:sdt>
          <w:sdtPr>
            <w:rPr>
              <w:rFonts w:ascii="Minion Pro" w:hAnsi="Minion Pro" w:cs="Times New Roman"/>
            </w:rPr>
            <w:id w:val="-401601274"/>
            <w:showingPlcHdr/>
            <w:picture/>
          </w:sdtPr>
          <w:sdtEndPr/>
          <w:sdtContent>
            <w:p w14:paraId="0000003C" w14:textId="3D18397F" w:rsidR="00A1590F" w:rsidRPr="0070540F" w:rsidRDefault="00F56610" w:rsidP="00F56610">
              <w:pPr>
                <w:jc w:val="center"/>
                <w:rPr>
                  <w:rFonts w:ascii="Minion Pro" w:hAnsi="Minion Pro" w:cs="Times New Roman"/>
                </w:rPr>
              </w:pPr>
              <w:r>
                <w:rPr>
                  <w:rFonts w:ascii="Minion Pro" w:hAnsi="Minion Pro" w:cs="Times New Roman"/>
                  <w:noProof/>
                </w:rPr>
                <w:drawing>
                  <wp:inline distT="0" distB="0" distL="0" distR="0" wp14:anchorId="4BF07764" wp14:editId="5BB0CC0C">
                    <wp:extent cx="5715000" cy="3825812"/>
                    <wp:effectExtent l="0" t="0" r="0" b="3810"/>
                    <wp:docPr id="1" name="Picture 1" descr="My sweet forest Fontaineble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15000" cy="3825812"/>
                            </a:xfrm>
                            <a:prstGeom prst="rect">
                              <a:avLst/>
                            </a:prstGeom>
                            <a:noFill/>
                            <a:ln>
                              <a:noFill/>
                            </a:ln>
                          </pic:spPr>
                        </pic:pic>
                      </a:graphicData>
                    </a:graphic>
                  </wp:inline>
                </w:drawing>
              </w:r>
            </w:p>
          </w:sdtContent>
        </w:sdt>
      </w:sdtContent>
    </w:sdt>
    <w:p w14:paraId="0000003D" w14:textId="77777777" w:rsidR="00A1590F" w:rsidRPr="0070540F" w:rsidRDefault="00A1590F">
      <w:pPr>
        <w:rPr>
          <w:rFonts w:ascii="Minion Pro" w:hAnsi="Minion Pro" w:cs="Times New Roman"/>
        </w:rPr>
      </w:pPr>
    </w:p>
    <w:p w14:paraId="0000003E" w14:textId="77777777" w:rsidR="00A1590F" w:rsidRPr="0070540F" w:rsidRDefault="00A1590F">
      <w:pPr>
        <w:rPr>
          <w:rFonts w:ascii="Minion Pro" w:hAnsi="Minion Pro" w:cs="Times New Roman"/>
        </w:rPr>
      </w:pPr>
    </w:p>
    <w:p w14:paraId="3F1BEC5A" w14:textId="77777777" w:rsidR="0021064E" w:rsidRDefault="0021064E">
      <w:pPr>
        <w:rPr>
          <w:rFonts w:ascii="Minion Pro" w:hAnsi="Minion Pro" w:cs="Times New Roman"/>
          <w:b/>
          <w:color w:val="385623" w:themeColor="accent6" w:themeShade="80"/>
          <w:sz w:val="36"/>
          <w:szCs w:val="20"/>
        </w:rPr>
      </w:pPr>
      <w:bookmarkStart w:id="0" w:name="_heading=h.dfszsvgli287" w:colFirst="0" w:colLast="0"/>
      <w:bookmarkEnd w:id="0"/>
      <w:r>
        <w:br w:type="page"/>
      </w:r>
    </w:p>
    <w:p w14:paraId="4CC5F57C" w14:textId="14FCBE44" w:rsidR="00E82F91" w:rsidRPr="00B003CA" w:rsidRDefault="00E82F91" w:rsidP="00E82F91">
      <w:pPr>
        <w:pStyle w:val="GuildHeading1"/>
      </w:pPr>
      <w:bookmarkStart w:id="1" w:name="_Toc45117228"/>
      <w:bookmarkStart w:id="2" w:name="_Toc50475536"/>
      <w:r w:rsidRPr="00B003CA">
        <w:lastRenderedPageBreak/>
        <w:t>Contents</w:t>
      </w:r>
      <w:bookmarkEnd w:id="1"/>
      <w:bookmarkEnd w:id="2"/>
    </w:p>
    <w:sdt>
      <w:sdtPr>
        <w:rPr>
          <w:rFonts w:ascii="Minion Pro" w:eastAsia="Calibri" w:hAnsi="Minion Pro" w:cs="Calibri"/>
          <w:sz w:val="22"/>
          <w:szCs w:val="22"/>
        </w:rPr>
        <w:id w:val="276306343"/>
        <w:docPartObj>
          <w:docPartGallery w:val="Table of Contents"/>
          <w:docPartUnique/>
        </w:docPartObj>
      </w:sdtPr>
      <w:sdtEndPr>
        <w:rPr>
          <w:sz w:val="24"/>
          <w:szCs w:val="24"/>
        </w:rPr>
      </w:sdtEndPr>
      <w:sdtContent>
        <w:p w14:paraId="13C4EC77" w14:textId="7BD026C6" w:rsidR="003025C3" w:rsidRPr="003025C3" w:rsidRDefault="00E82F91">
          <w:pPr>
            <w:pStyle w:val="TOC1"/>
            <w:tabs>
              <w:tab w:val="right" w:pos="9350"/>
            </w:tabs>
            <w:rPr>
              <w:rFonts w:ascii="Minion Pro" w:eastAsiaTheme="minorEastAsia" w:hAnsi="Minion Pro" w:cstheme="minorBidi"/>
              <w:noProof/>
              <w:szCs w:val="24"/>
            </w:rPr>
          </w:pPr>
          <w:r w:rsidRPr="003025C3">
            <w:rPr>
              <w:rFonts w:ascii="Minion Pro" w:hAnsi="Minion Pro"/>
              <w:szCs w:val="24"/>
            </w:rPr>
            <w:fldChar w:fldCharType="begin"/>
          </w:r>
          <w:r w:rsidRPr="003025C3">
            <w:rPr>
              <w:rFonts w:ascii="Minion Pro" w:hAnsi="Minion Pro"/>
              <w:szCs w:val="24"/>
            </w:rPr>
            <w:instrText xml:space="preserve"> TOC \h \u \z </w:instrText>
          </w:r>
          <w:r w:rsidRPr="003025C3">
            <w:rPr>
              <w:rFonts w:ascii="Minion Pro" w:hAnsi="Minion Pro"/>
              <w:szCs w:val="24"/>
            </w:rPr>
            <w:fldChar w:fldCharType="separate"/>
          </w:r>
          <w:hyperlink w:anchor="_Toc50475536" w:history="1">
            <w:r w:rsidR="003025C3" w:rsidRPr="003025C3">
              <w:rPr>
                <w:rStyle w:val="Hyperlink"/>
                <w:rFonts w:ascii="Minion Pro" w:hAnsi="Minion Pro"/>
                <w:noProof/>
                <w:szCs w:val="24"/>
              </w:rPr>
              <w:t>Contents</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36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2</w:t>
            </w:r>
            <w:r w:rsidR="003025C3" w:rsidRPr="003025C3">
              <w:rPr>
                <w:rFonts w:ascii="Minion Pro" w:hAnsi="Minion Pro"/>
                <w:noProof/>
                <w:webHidden/>
                <w:szCs w:val="24"/>
              </w:rPr>
              <w:fldChar w:fldCharType="end"/>
            </w:r>
          </w:hyperlink>
        </w:p>
        <w:p w14:paraId="04B03EB7" w14:textId="7EFEE6DC" w:rsidR="003025C3" w:rsidRPr="003025C3" w:rsidRDefault="008C133E">
          <w:pPr>
            <w:pStyle w:val="TOC1"/>
            <w:tabs>
              <w:tab w:val="right" w:pos="9350"/>
            </w:tabs>
            <w:rPr>
              <w:rFonts w:ascii="Minion Pro" w:eastAsiaTheme="minorEastAsia" w:hAnsi="Minion Pro" w:cstheme="minorBidi"/>
              <w:noProof/>
              <w:szCs w:val="24"/>
            </w:rPr>
          </w:pPr>
          <w:hyperlink w:anchor="_Toc50475537" w:history="1">
            <w:r w:rsidR="003025C3" w:rsidRPr="003025C3">
              <w:rPr>
                <w:rStyle w:val="Hyperlink"/>
                <w:rFonts w:ascii="Minion Pro" w:hAnsi="Minion Pro"/>
                <w:noProof/>
                <w:szCs w:val="24"/>
              </w:rPr>
              <w:t>Introduction</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37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3</w:t>
            </w:r>
            <w:r w:rsidR="003025C3" w:rsidRPr="003025C3">
              <w:rPr>
                <w:rFonts w:ascii="Minion Pro" w:hAnsi="Minion Pro"/>
                <w:noProof/>
                <w:webHidden/>
                <w:szCs w:val="24"/>
              </w:rPr>
              <w:fldChar w:fldCharType="end"/>
            </w:r>
          </w:hyperlink>
        </w:p>
        <w:p w14:paraId="7862AFC5" w14:textId="12963CFC" w:rsidR="003025C3" w:rsidRPr="003025C3" w:rsidRDefault="008C133E">
          <w:pPr>
            <w:pStyle w:val="TOC2"/>
            <w:tabs>
              <w:tab w:val="right" w:pos="9350"/>
            </w:tabs>
            <w:rPr>
              <w:rFonts w:ascii="Minion Pro" w:eastAsiaTheme="minorEastAsia" w:hAnsi="Minion Pro" w:cstheme="minorBidi"/>
              <w:noProof/>
              <w:szCs w:val="24"/>
            </w:rPr>
          </w:pPr>
          <w:hyperlink w:anchor="_Toc50475538" w:history="1">
            <w:r w:rsidR="003025C3" w:rsidRPr="003025C3">
              <w:rPr>
                <w:rStyle w:val="Hyperlink"/>
                <w:rFonts w:ascii="Minion Pro" w:hAnsi="Minion Pro"/>
                <w:noProof/>
                <w:szCs w:val="24"/>
              </w:rPr>
              <w:t>Property Ownership</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38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3</w:t>
            </w:r>
            <w:r w:rsidR="003025C3" w:rsidRPr="003025C3">
              <w:rPr>
                <w:rFonts w:ascii="Minion Pro" w:hAnsi="Minion Pro"/>
                <w:noProof/>
                <w:webHidden/>
                <w:szCs w:val="24"/>
              </w:rPr>
              <w:fldChar w:fldCharType="end"/>
            </w:r>
          </w:hyperlink>
        </w:p>
        <w:p w14:paraId="7CFE08BB" w14:textId="1C7B2092" w:rsidR="003025C3" w:rsidRPr="003025C3" w:rsidRDefault="008C133E">
          <w:pPr>
            <w:pStyle w:val="TOC2"/>
            <w:tabs>
              <w:tab w:val="right" w:pos="9350"/>
            </w:tabs>
            <w:rPr>
              <w:rFonts w:ascii="Minion Pro" w:eastAsiaTheme="minorEastAsia" w:hAnsi="Minion Pro" w:cstheme="minorBidi"/>
              <w:noProof/>
              <w:szCs w:val="24"/>
            </w:rPr>
          </w:pPr>
          <w:hyperlink w:anchor="_Toc50475539" w:history="1">
            <w:r w:rsidR="003025C3" w:rsidRPr="003025C3">
              <w:rPr>
                <w:rStyle w:val="Hyperlink"/>
                <w:rFonts w:ascii="Minion Pro" w:hAnsi="Minion Pro"/>
                <w:noProof/>
                <w:szCs w:val="24"/>
              </w:rPr>
              <w:t>Property Description</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39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4</w:t>
            </w:r>
            <w:r w:rsidR="003025C3" w:rsidRPr="003025C3">
              <w:rPr>
                <w:rFonts w:ascii="Minion Pro" w:hAnsi="Minion Pro"/>
                <w:noProof/>
                <w:webHidden/>
                <w:szCs w:val="24"/>
              </w:rPr>
              <w:fldChar w:fldCharType="end"/>
            </w:r>
          </w:hyperlink>
        </w:p>
        <w:p w14:paraId="38A1EAFD" w14:textId="65EED14F" w:rsidR="003025C3" w:rsidRPr="003025C3" w:rsidRDefault="008C133E">
          <w:pPr>
            <w:pStyle w:val="TOC2"/>
            <w:tabs>
              <w:tab w:val="right" w:pos="9350"/>
            </w:tabs>
            <w:rPr>
              <w:rFonts w:ascii="Minion Pro" w:eastAsiaTheme="minorEastAsia" w:hAnsi="Minion Pro" w:cstheme="minorBidi"/>
              <w:noProof/>
              <w:szCs w:val="24"/>
            </w:rPr>
          </w:pPr>
          <w:hyperlink w:anchor="_Toc50475540" w:history="1">
            <w:r w:rsidR="003025C3" w:rsidRPr="003025C3">
              <w:rPr>
                <w:rStyle w:val="Hyperlink"/>
                <w:rFonts w:ascii="Minion Pro" w:hAnsi="Minion Pro"/>
                <w:noProof/>
                <w:szCs w:val="24"/>
              </w:rPr>
              <w:t>Land Use History</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0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5</w:t>
            </w:r>
            <w:r w:rsidR="003025C3" w:rsidRPr="003025C3">
              <w:rPr>
                <w:rFonts w:ascii="Minion Pro" w:hAnsi="Minion Pro"/>
                <w:noProof/>
                <w:webHidden/>
                <w:szCs w:val="24"/>
              </w:rPr>
              <w:fldChar w:fldCharType="end"/>
            </w:r>
          </w:hyperlink>
        </w:p>
        <w:p w14:paraId="36C0CBE5" w14:textId="1194B469" w:rsidR="003025C3" w:rsidRPr="003025C3" w:rsidRDefault="008C133E">
          <w:pPr>
            <w:pStyle w:val="TOC2"/>
            <w:tabs>
              <w:tab w:val="right" w:pos="9350"/>
            </w:tabs>
            <w:rPr>
              <w:rFonts w:ascii="Minion Pro" w:eastAsiaTheme="minorEastAsia" w:hAnsi="Minion Pro" w:cstheme="minorBidi"/>
              <w:noProof/>
              <w:szCs w:val="24"/>
            </w:rPr>
          </w:pPr>
          <w:hyperlink w:anchor="_Toc50475541" w:history="1">
            <w:r w:rsidR="003025C3" w:rsidRPr="003025C3">
              <w:rPr>
                <w:rStyle w:val="Hyperlink"/>
                <w:rFonts w:ascii="Minion Pro" w:hAnsi="Minion Pro"/>
                <w:noProof/>
                <w:szCs w:val="24"/>
              </w:rPr>
              <w:t>Tax and Business Management</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1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5</w:t>
            </w:r>
            <w:r w:rsidR="003025C3" w:rsidRPr="003025C3">
              <w:rPr>
                <w:rFonts w:ascii="Minion Pro" w:hAnsi="Minion Pro"/>
                <w:noProof/>
                <w:webHidden/>
                <w:szCs w:val="24"/>
              </w:rPr>
              <w:fldChar w:fldCharType="end"/>
            </w:r>
          </w:hyperlink>
        </w:p>
        <w:p w14:paraId="1D5ADDD2" w14:textId="44D3F0D4" w:rsidR="003025C3" w:rsidRPr="003025C3" w:rsidRDefault="008C133E">
          <w:pPr>
            <w:pStyle w:val="TOC2"/>
            <w:tabs>
              <w:tab w:val="right" w:pos="9350"/>
            </w:tabs>
            <w:rPr>
              <w:rFonts w:ascii="Minion Pro" w:eastAsiaTheme="minorEastAsia" w:hAnsi="Minion Pro" w:cstheme="minorBidi"/>
              <w:noProof/>
              <w:szCs w:val="24"/>
            </w:rPr>
          </w:pPr>
          <w:hyperlink w:anchor="_Toc50475542" w:history="1">
            <w:r w:rsidR="003025C3" w:rsidRPr="003025C3">
              <w:rPr>
                <w:rStyle w:val="Hyperlink"/>
                <w:rFonts w:ascii="Minion Pro" w:hAnsi="Minion Pro"/>
                <w:noProof/>
                <w:szCs w:val="24"/>
              </w:rPr>
              <w:t>Forest Management Objectives</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2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6</w:t>
            </w:r>
            <w:r w:rsidR="003025C3" w:rsidRPr="003025C3">
              <w:rPr>
                <w:rFonts w:ascii="Minion Pro" w:hAnsi="Minion Pro"/>
                <w:noProof/>
                <w:webHidden/>
                <w:szCs w:val="24"/>
              </w:rPr>
              <w:fldChar w:fldCharType="end"/>
            </w:r>
          </w:hyperlink>
        </w:p>
        <w:p w14:paraId="41FC7BA9" w14:textId="687E9E7E" w:rsidR="003025C3" w:rsidRPr="003025C3" w:rsidRDefault="008C133E">
          <w:pPr>
            <w:pStyle w:val="TOC2"/>
            <w:tabs>
              <w:tab w:val="right" w:pos="9350"/>
            </w:tabs>
            <w:rPr>
              <w:rFonts w:ascii="Minion Pro" w:eastAsiaTheme="minorEastAsia" w:hAnsi="Minion Pro" w:cstheme="minorBidi"/>
              <w:noProof/>
              <w:szCs w:val="24"/>
            </w:rPr>
          </w:pPr>
          <w:hyperlink w:anchor="_Toc50475543" w:history="1">
            <w:r w:rsidR="003025C3" w:rsidRPr="003025C3">
              <w:rPr>
                <w:rStyle w:val="Hyperlink"/>
                <w:rFonts w:ascii="Minion Pro" w:hAnsi="Minion Pro"/>
                <w:noProof/>
                <w:szCs w:val="24"/>
              </w:rPr>
              <w:t>Property Map(s)</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3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7</w:t>
            </w:r>
            <w:r w:rsidR="003025C3" w:rsidRPr="003025C3">
              <w:rPr>
                <w:rFonts w:ascii="Minion Pro" w:hAnsi="Minion Pro"/>
                <w:noProof/>
                <w:webHidden/>
                <w:szCs w:val="24"/>
              </w:rPr>
              <w:fldChar w:fldCharType="end"/>
            </w:r>
          </w:hyperlink>
        </w:p>
        <w:p w14:paraId="0E20C8FB" w14:textId="452EBA83" w:rsidR="003025C3" w:rsidRPr="003025C3" w:rsidRDefault="008C133E">
          <w:pPr>
            <w:pStyle w:val="TOC1"/>
            <w:tabs>
              <w:tab w:val="right" w:pos="9350"/>
            </w:tabs>
            <w:rPr>
              <w:rFonts w:ascii="Minion Pro" w:eastAsiaTheme="minorEastAsia" w:hAnsi="Minion Pro" w:cstheme="minorBidi"/>
              <w:noProof/>
              <w:szCs w:val="24"/>
            </w:rPr>
          </w:pPr>
          <w:hyperlink w:anchor="_Toc50475544" w:history="1">
            <w:r w:rsidR="003025C3" w:rsidRPr="003025C3">
              <w:rPr>
                <w:rStyle w:val="Hyperlink"/>
                <w:rFonts w:ascii="Minion Pro" w:hAnsi="Minion Pro"/>
                <w:noProof/>
                <w:szCs w:val="24"/>
              </w:rPr>
              <w:t>Property Overview</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4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8</w:t>
            </w:r>
            <w:r w:rsidR="003025C3" w:rsidRPr="003025C3">
              <w:rPr>
                <w:rFonts w:ascii="Minion Pro" w:hAnsi="Minion Pro"/>
                <w:noProof/>
                <w:webHidden/>
                <w:szCs w:val="24"/>
              </w:rPr>
              <w:fldChar w:fldCharType="end"/>
            </w:r>
          </w:hyperlink>
        </w:p>
        <w:p w14:paraId="1ACAFCB5" w14:textId="2A9E4633" w:rsidR="003025C3" w:rsidRPr="003025C3" w:rsidRDefault="008C133E">
          <w:pPr>
            <w:pStyle w:val="TOC2"/>
            <w:tabs>
              <w:tab w:val="right" w:pos="9350"/>
            </w:tabs>
            <w:rPr>
              <w:rFonts w:ascii="Minion Pro" w:eastAsiaTheme="minorEastAsia" w:hAnsi="Minion Pro" w:cstheme="minorBidi"/>
              <w:noProof/>
              <w:szCs w:val="24"/>
            </w:rPr>
          </w:pPr>
          <w:hyperlink w:anchor="_Toc50475545" w:history="1">
            <w:r w:rsidR="003025C3" w:rsidRPr="003025C3">
              <w:rPr>
                <w:rStyle w:val="Hyperlink"/>
                <w:rFonts w:ascii="Minion Pro" w:hAnsi="Minion Pro"/>
                <w:noProof/>
                <w:szCs w:val="24"/>
              </w:rPr>
              <w:t>Special Sites and Social Considerations</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5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8</w:t>
            </w:r>
            <w:r w:rsidR="003025C3" w:rsidRPr="003025C3">
              <w:rPr>
                <w:rFonts w:ascii="Minion Pro" w:hAnsi="Minion Pro"/>
                <w:noProof/>
                <w:webHidden/>
                <w:szCs w:val="24"/>
              </w:rPr>
              <w:fldChar w:fldCharType="end"/>
            </w:r>
          </w:hyperlink>
        </w:p>
        <w:p w14:paraId="784D7614" w14:textId="61AD2F35" w:rsidR="003025C3" w:rsidRPr="003025C3" w:rsidRDefault="008C133E">
          <w:pPr>
            <w:pStyle w:val="TOC2"/>
            <w:tabs>
              <w:tab w:val="right" w:pos="9350"/>
            </w:tabs>
            <w:rPr>
              <w:rFonts w:ascii="Minion Pro" w:eastAsiaTheme="minorEastAsia" w:hAnsi="Minion Pro" w:cstheme="minorBidi"/>
              <w:noProof/>
              <w:szCs w:val="24"/>
            </w:rPr>
          </w:pPr>
          <w:hyperlink w:anchor="_Toc50475546" w:history="1">
            <w:r w:rsidR="003025C3" w:rsidRPr="003025C3">
              <w:rPr>
                <w:rStyle w:val="Hyperlink"/>
                <w:rFonts w:ascii="Minion Pro" w:hAnsi="Minion Pro"/>
                <w:noProof/>
                <w:szCs w:val="24"/>
              </w:rPr>
              <w:t>Water and Soil Protection</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6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8</w:t>
            </w:r>
            <w:r w:rsidR="003025C3" w:rsidRPr="003025C3">
              <w:rPr>
                <w:rFonts w:ascii="Minion Pro" w:hAnsi="Minion Pro"/>
                <w:noProof/>
                <w:webHidden/>
                <w:szCs w:val="24"/>
              </w:rPr>
              <w:fldChar w:fldCharType="end"/>
            </w:r>
          </w:hyperlink>
        </w:p>
        <w:p w14:paraId="4EB7E4A9" w14:textId="2F3C3119" w:rsidR="003025C3" w:rsidRPr="003025C3" w:rsidRDefault="008C133E">
          <w:pPr>
            <w:pStyle w:val="TOC2"/>
            <w:tabs>
              <w:tab w:val="right" w:pos="9350"/>
            </w:tabs>
            <w:rPr>
              <w:rFonts w:ascii="Minion Pro" w:eastAsiaTheme="minorEastAsia" w:hAnsi="Minion Pro" w:cstheme="minorBidi"/>
              <w:noProof/>
              <w:szCs w:val="24"/>
            </w:rPr>
          </w:pPr>
          <w:hyperlink w:anchor="_Toc50475547" w:history="1">
            <w:r w:rsidR="003025C3" w:rsidRPr="003025C3">
              <w:rPr>
                <w:rStyle w:val="Hyperlink"/>
                <w:rFonts w:ascii="Minion Pro" w:hAnsi="Minion Pro"/>
                <w:noProof/>
                <w:szCs w:val="24"/>
              </w:rPr>
              <w:t>Fish, Wildlife, and Biodiversity</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7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9</w:t>
            </w:r>
            <w:r w:rsidR="003025C3" w:rsidRPr="003025C3">
              <w:rPr>
                <w:rFonts w:ascii="Minion Pro" w:hAnsi="Minion Pro"/>
                <w:noProof/>
                <w:webHidden/>
                <w:szCs w:val="24"/>
              </w:rPr>
              <w:fldChar w:fldCharType="end"/>
            </w:r>
          </w:hyperlink>
        </w:p>
        <w:p w14:paraId="7FCC09EC" w14:textId="70B2EA50" w:rsidR="003025C3" w:rsidRPr="003025C3" w:rsidRDefault="008C133E">
          <w:pPr>
            <w:pStyle w:val="TOC2"/>
            <w:tabs>
              <w:tab w:val="right" w:pos="9350"/>
            </w:tabs>
            <w:rPr>
              <w:rFonts w:ascii="Minion Pro" w:eastAsiaTheme="minorEastAsia" w:hAnsi="Minion Pro" w:cstheme="minorBidi"/>
              <w:noProof/>
              <w:szCs w:val="24"/>
            </w:rPr>
          </w:pPr>
          <w:hyperlink w:anchor="_Toc50475548" w:history="1">
            <w:r w:rsidR="003025C3" w:rsidRPr="003025C3">
              <w:rPr>
                <w:rStyle w:val="Hyperlink"/>
                <w:rFonts w:ascii="Minion Pro" w:hAnsi="Minion Pro"/>
                <w:noProof/>
                <w:szCs w:val="24"/>
              </w:rPr>
              <w:t>Management of Forest Resources</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8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10</w:t>
            </w:r>
            <w:r w:rsidR="003025C3" w:rsidRPr="003025C3">
              <w:rPr>
                <w:rFonts w:ascii="Minion Pro" w:hAnsi="Minion Pro"/>
                <w:noProof/>
                <w:webHidden/>
                <w:szCs w:val="24"/>
              </w:rPr>
              <w:fldChar w:fldCharType="end"/>
            </w:r>
          </w:hyperlink>
        </w:p>
        <w:p w14:paraId="51A59D77" w14:textId="17602799" w:rsidR="003025C3" w:rsidRPr="003025C3" w:rsidRDefault="008C133E">
          <w:pPr>
            <w:pStyle w:val="TOC2"/>
            <w:tabs>
              <w:tab w:val="right" w:pos="9350"/>
            </w:tabs>
            <w:rPr>
              <w:rFonts w:ascii="Minion Pro" w:eastAsiaTheme="minorEastAsia" w:hAnsi="Minion Pro" w:cstheme="minorBidi"/>
              <w:noProof/>
              <w:szCs w:val="24"/>
            </w:rPr>
          </w:pPr>
          <w:hyperlink w:anchor="_Toc50475549" w:history="1">
            <w:r w:rsidR="003025C3" w:rsidRPr="003025C3">
              <w:rPr>
                <w:rStyle w:val="Hyperlink"/>
                <w:rFonts w:ascii="Minion Pro" w:hAnsi="Minion Pro"/>
                <w:noProof/>
                <w:szCs w:val="24"/>
              </w:rPr>
              <w:t>Professional Assistance</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49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13</w:t>
            </w:r>
            <w:r w:rsidR="003025C3" w:rsidRPr="003025C3">
              <w:rPr>
                <w:rFonts w:ascii="Minion Pro" w:hAnsi="Minion Pro"/>
                <w:noProof/>
                <w:webHidden/>
                <w:szCs w:val="24"/>
              </w:rPr>
              <w:fldChar w:fldCharType="end"/>
            </w:r>
          </w:hyperlink>
        </w:p>
        <w:p w14:paraId="5996CC73" w14:textId="0564D445" w:rsidR="003025C3" w:rsidRPr="003025C3" w:rsidRDefault="008C133E">
          <w:pPr>
            <w:pStyle w:val="TOC1"/>
            <w:tabs>
              <w:tab w:val="right" w:pos="9350"/>
            </w:tabs>
            <w:rPr>
              <w:rFonts w:ascii="Minion Pro" w:eastAsiaTheme="minorEastAsia" w:hAnsi="Minion Pro" w:cstheme="minorBidi"/>
              <w:noProof/>
              <w:szCs w:val="24"/>
            </w:rPr>
          </w:pPr>
          <w:hyperlink w:anchor="_Toc50475550" w:history="1">
            <w:r w:rsidR="003025C3" w:rsidRPr="003025C3">
              <w:rPr>
                <w:rStyle w:val="Hyperlink"/>
                <w:rFonts w:ascii="Minion Pro" w:eastAsia="Calibri" w:hAnsi="Minion Pro"/>
                <w:bCs/>
                <w:noProof/>
                <w:szCs w:val="24"/>
              </w:rPr>
              <w:t>Stand-Level Information</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50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14</w:t>
            </w:r>
            <w:r w:rsidR="003025C3" w:rsidRPr="003025C3">
              <w:rPr>
                <w:rFonts w:ascii="Minion Pro" w:hAnsi="Minion Pro"/>
                <w:noProof/>
                <w:webHidden/>
                <w:szCs w:val="24"/>
              </w:rPr>
              <w:fldChar w:fldCharType="end"/>
            </w:r>
          </w:hyperlink>
        </w:p>
        <w:p w14:paraId="092E390A" w14:textId="519CB4F5" w:rsidR="003025C3" w:rsidRPr="003025C3" w:rsidRDefault="008C133E">
          <w:pPr>
            <w:pStyle w:val="TOC2"/>
            <w:tabs>
              <w:tab w:val="right" w:pos="9350"/>
            </w:tabs>
            <w:rPr>
              <w:rFonts w:ascii="Minion Pro" w:eastAsiaTheme="minorEastAsia" w:hAnsi="Minion Pro" w:cstheme="minorBidi"/>
              <w:noProof/>
              <w:szCs w:val="24"/>
            </w:rPr>
          </w:pPr>
          <w:hyperlink w:anchor="_Toc50475551" w:history="1">
            <w:r w:rsidR="003025C3" w:rsidRPr="003025C3">
              <w:rPr>
                <w:rStyle w:val="Hyperlink"/>
                <w:rFonts w:ascii="Minion Pro" w:hAnsi="Minion Pro"/>
                <w:noProof/>
                <w:szCs w:val="24"/>
              </w:rPr>
              <w:t>Stand Description</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51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14</w:t>
            </w:r>
            <w:r w:rsidR="003025C3" w:rsidRPr="003025C3">
              <w:rPr>
                <w:rFonts w:ascii="Minion Pro" w:hAnsi="Minion Pro"/>
                <w:noProof/>
                <w:webHidden/>
                <w:szCs w:val="24"/>
              </w:rPr>
              <w:fldChar w:fldCharType="end"/>
            </w:r>
          </w:hyperlink>
        </w:p>
        <w:p w14:paraId="4D4EDF44" w14:textId="7041022F" w:rsidR="003025C3" w:rsidRPr="003025C3" w:rsidRDefault="008C133E">
          <w:pPr>
            <w:pStyle w:val="TOC1"/>
            <w:tabs>
              <w:tab w:val="right" w:pos="9350"/>
            </w:tabs>
            <w:rPr>
              <w:rFonts w:ascii="Minion Pro" w:eastAsiaTheme="minorEastAsia" w:hAnsi="Minion Pro" w:cstheme="minorBidi"/>
              <w:noProof/>
              <w:szCs w:val="24"/>
            </w:rPr>
          </w:pPr>
          <w:hyperlink w:anchor="_Toc50475552" w:history="1">
            <w:r w:rsidR="003025C3" w:rsidRPr="003025C3">
              <w:rPr>
                <w:rStyle w:val="Hyperlink"/>
                <w:rFonts w:ascii="Minion Pro" w:hAnsi="Minion Pro"/>
                <w:noProof/>
                <w:szCs w:val="24"/>
              </w:rPr>
              <w:t>Forest Management Activities</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52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15</w:t>
            </w:r>
            <w:r w:rsidR="003025C3" w:rsidRPr="003025C3">
              <w:rPr>
                <w:rFonts w:ascii="Minion Pro" w:hAnsi="Minion Pro"/>
                <w:noProof/>
                <w:webHidden/>
                <w:szCs w:val="24"/>
              </w:rPr>
              <w:fldChar w:fldCharType="end"/>
            </w:r>
          </w:hyperlink>
        </w:p>
        <w:p w14:paraId="65D81B1A" w14:textId="1FDB7E60" w:rsidR="003025C3" w:rsidRPr="003025C3" w:rsidRDefault="008C133E">
          <w:pPr>
            <w:pStyle w:val="TOC1"/>
            <w:tabs>
              <w:tab w:val="right" w:pos="9350"/>
            </w:tabs>
            <w:rPr>
              <w:rFonts w:ascii="Minion Pro" w:eastAsiaTheme="minorEastAsia" w:hAnsi="Minion Pro" w:cstheme="minorBidi"/>
              <w:noProof/>
              <w:szCs w:val="24"/>
            </w:rPr>
          </w:pPr>
          <w:hyperlink w:anchor="_Toc50475553" w:history="1">
            <w:r w:rsidR="003025C3" w:rsidRPr="003025C3">
              <w:rPr>
                <w:rStyle w:val="Hyperlink"/>
                <w:rFonts w:ascii="Minion Pro" w:hAnsi="Minion Pro"/>
                <w:noProof/>
                <w:szCs w:val="24"/>
              </w:rPr>
              <w:t>Signatures and Approvals</w:t>
            </w:r>
            <w:r w:rsidR="003025C3" w:rsidRPr="003025C3">
              <w:rPr>
                <w:rFonts w:ascii="Minion Pro" w:hAnsi="Minion Pro"/>
                <w:noProof/>
                <w:webHidden/>
                <w:szCs w:val="24"/>
              </w:rPr>
              <w:tab/>
            </w:r>
            <w:r w:rsidR="003025C3" w:rsidRPr="003025C3">
              <w:rPr>
                <w:rFonts w:ascii="Minion Pro" w:hAnsi="Minion Pro"/>
                <w:noProof/>
                <w:webHidden/>
                <w:szCs w:val="24"/>
              </w:rPr>
              <w:fldChar w:fldCharType="begin"/>
            </w:r>
            <w:r w:rsidR="003025C3" w:rsidRPr="003025C3">
              <w:rPr>
                <w:rFonts w:ascii="Minion Pro" w:hAnsi="Minion Pro"/>
                <w:noProof/>
                <w:webHidden/>
                <w:szCs w:val="24"/>
              </w:rPr>
              <w:instrText xml:space="preserve"> PAGEREF _Toc50475553 \h </w:instrText>
            </w:r>
            <w:r w:rsidR="003025C3" w:rsidRPr="003025C3">
              <w:rPr>
                <w:rFonts w:ascii="Minion Pro" w:hAnsi="Minion Pro"/>
                <w:noProof/>
                <w:webHidden/>
                <w:szCs w:val="24"/>
              </w:rPr>
            </w:r>
            <w:r w:rsidR="003025C3" w:rsidRPr="003025C3">
              <w:rPr>
                <w:rFonts w:ascii="Minion Pro" w:hAnsi="Minion Pro"/>
                <w:noProof/>
                <w:webHidden/>
                <w:szCs w:val="24"/>
              </w:rPr>
              <w:fldChar w:fldCharType="separate"/>
            </w:r>
            <w:r w:rsidR="003025C3" w:rsidRPr="003025C3">
              <w:rPr>
                <w:rFonts w:ascii="Minion Pro" w:hAnsi="Minion Pro"/>
                <w:noProof/>
                <w:webHidden/>
                <w:szCs w:val="24"/>
              </w:rPr>
              <w:t>17</w:t>
            </w:r>
            <w:r w:rsidR="003025C3" w:rsidRPr="003025C3">
              <w:rPr>
                <w:rFonts w:ascii="Minion Pro" w:hAnsi="Minion Pro"/>
                <w:noProof/>
                <w:webHidden/>
                <w:szCs w:val="24"/>
              </w:rPr>
              <w:fldChar w:fldCharType="end"/>
            </w:r>
          </w:hyperlink>
        </w:p>
        <w:p w14:paraId="622D8DCF" w14:textId="2E94A7C3" w:rsidR="00E82F91" w:rsidRPr="003025C3" w:rsidRDefault="00E82F91" w:rsidP="00E82F91">
          <w:pPr>
            <w:tabs>
              <w:tab w:val="right" w:pos="9360"/>
            </w:tabs>
            <w:spacing w:before="200" w:after="80" w:line="240" w:lineRule="auto"/>
            <w:rPr>
              <w:rFonts w:ascii="Minion Pro" w:hAnsi="Minion Pro" w:cs="Times New Roman"/>
              <w:b/>
              <w:color w:val="000000"/>
              <w:sz w:val="24"/>
              <w:szCs w:val="24"/>
            </w:rPr>
          </w:pPr>
          <w:r w:rsidRPr="003025C3">
            <w:rPr>
              <w:rFonts w:ascii="Minion Pro" w:hAnsi="Minion Pro" w:cs="Times New Roman"/>
              <w:sz w:val="24"/>
              <w:szCs w:val="24"/>
            </w:rPr>
            <w:fldChar w:fldCharType="end"/>
          </w:r>
        </w:p>
      </w:sdtContent>
    </w:sdt>
    <w:p w14:paraId="0000003F" w14:textId="77777777" w:rsidR="00A1590F" w:rsidRPr="0070540F" w:rsidRDefault="00A1590F">
      <w:pPr>
        <w:rPr>
          <w:rFonts w:ascii="Minion Pro" w:hAnsi="Minion Pro" w:cs="Times New Roman"/>
        </w:rPr>
      </w:pPr>
    </w:p>
    <w:p w14:paraId="174970A8" w14:textId="77777777" w:rsidR="00E82F91" w:rsidRDefault="00E82F91" w:rsidP="0079317F">
      <w:pPr>
        <w:pStyle w:val="GuildHeading1"/>
      </w:pPr>
    </w:p>
    <w:p w14:paraId="2BA60CEC" w14:textId="77777777" w:rsidR="00E82F91" w:rsidRDefault="00E82F91">
      <w:pPr>
        <w:rPr>
          <w:rFonts w:ascii="Minion Pro" w:hAnsi="Minion Pro" w:cs="Times New Roman"/>
          <w:b/>
          <w:color w:val="385623" w:themeColor="accent6" w:themeShade="80"/>
          <w:sz w:val="36"/>
          <w:szCs w:val="20"/>
        </w:rPr>
      </w:pPr>
      <w:r>
        <w:br w:type="page"/>
      </w:r>
    </w:p>
    <w:bookmarkStart w:id="3" w:name="_Toc50475537" w:displacedByCustomXml="next"/>
    <w:sdt>
      <w:sdtPr>
        <w:rPr>
          <w:rFonts w:ascii="Calibri" w:hAnsi="Calibri" w:cs="Calibri"/>
          <w:b w:val="0"/>
          <w:color w:val="auto"/>
          <w:sz w:val="22"/>
          <w:szCs w:val="22"/>
        </w:rPr>
        <w:id w:val="-1581592526"/>
        <w:lock w:val="contentLocked"/>
        <w:placeholder>
          <w:docPart w:val="DefaultPlaceholder_-1854013440"/>
        </w:placeholder>
        <w:group/>
      </w:sdtPr>
      <w:sdtEndPr>
        <w:rPr>
          <w:bCs/>
          <w:sz w:val="24"/>
          <w:szCs w:val="24"/>
        </w:rPr>
      </w:sdtEndPr>
      <w:sdtContent>
        <w:p w14:paraId="00000041" w14:textId="18E629C9" w:rsidR="00A1590F" w:rsidRPr="0079317F" w:rsidRDefault="0079317F" w:rsidP="0079317F">
          <w:pPr>
            <w:pStyle w:val="GuildHeading1"/>
          </w:pPr>
          <w:r w:rsidRPr="0079317F">
            <w:t>Intr</w:t>
          </w:r>
          <w:r w:rsidR="00AF4C70">
            <w:t>o</w:t>
          </w:r>
          <w:r w:rsidRPr="0079317F">
            <w:t>duction</w:t>
          </w:r>
          <w:bookmarkEnd w:id="3"/>
        </w:p>
        <w:p w14:paraId="00000042" w14:textId="6E513983" w:rsidR="00A1590F" w:rsidRPr="0079317F" w:rsidRDefault="0079317F" w:rsidP="0079317F">
          <w:pPr>
            <w:pStyle w:val="GuildHeading2"/>
          </w:pPr>
          <w:bookmarkStart w:id="4" w:name="_Toc50475538"/>
          <w:r w:rsidRPr="0079317F">
            <w:t>Prop</w:t>
          </w:r>
          <w:r w:rsidR="00AF4C70">
            <w:t>e</w:t>
          </w:r>
          <w:r w:rsidRPr="0079317F">
            <w:t>rty Ownership</w:t>
          </w:r>
          <w:bookmarkEnd w:id="4"/>
        </w:p>
        <w:p w14:paraId="00000043" w14:textId="733C0CCE"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Landowner: </w:t>
          </w:r>
          <w:sdt>
            <w:sdtPr>
              <w:rPr>
                <w:rFonts w:ascii="Minion Pro" w:hAnsi="Minion Pro" w:cs="Times New Roman"/>
                <w:bCs/>
                <w:sz w:val="24"/>
                <w:szCs w:val="24"/>
              </w:rPr>
              <w:id w:val="-1667322355"/>
              <w:placeholder>
                <w:docPart w:val="769D10671D634164A6D2DB2AF97D16D3"/>
              </w:placeholder>
              <w:showingPlcHdr/>
              <w:text/>
            </w:sdtPr>
            <w:sdtEndPr/>
            <w:sdtContent>
              <w:r w:rsidR="002E4784" w:rsidRPr="00EC77F6">
                <w:rPr>
                  <w:rStyle w:val="PlaceholderText"/>
                </w:rPr>
                <w:t xml:space="preserve">Click here to enter </w:t>
              </w:r>
              <w:r w:rsidR="002E4784">
                <w:rPr>
                  <w:rStyle w:val="PlaceholderText"/>
                </w:rPr>
                <w:t>landowner name(s)</w:t>
              </w:r>
              <w:r w:rsidR="002E4784" w:rsidRPr="00EC77F6">
                <w:rPr>
                  <w:rStyle w:val="PlaceholderText"/>
                </w:rPr>
                <w:t>.</w:t>
              </w:r>
            </w:sdtContent>
          </w:sdt>
        </w:p>
        <w:p w14:paraId="00000044" w14:textId="77777777" w:rsidR="00A1590F" w:rsidRPr="0070540F" w:rsidRDefault="00A1590F">
          <w:pPr>
            <w:rPr>
              <w:rFonts w:ascii="Minion Pro" w:hAnsi="Minion Pro" w:cs="Times New Roman"/>
              <w:sz w:val="24"/>
              <w:szCs w:val="24"/>
            </w:rPr>
          </w:pPr>
        </w:p>
        <w:p w14:paraId="00000045" w14:textId="2CED2259"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Mailing Address:</w:t>
          </w:r>
          <w:r w:rsidRPr="0070540F">
            <w:rPr>
              <w:rFonts w:ascii="Minion Pro" w:hAnsi="Minion Pro" w:cs="Times New Roman"/>
              <w:sz w:val="24"/>
              <w:szCs w:val="24"/>
            </w:rPr>
            <w:t xml:space="preserve"> </w:t>
          </w:r>
          <w:sdt>
            <w:sdtPr>
              <w:rPr>
                <w:rFonts w:ascii="Minion Pro" w:hAnsi="Minion Pro" w:cs="Times New Roman"/>
                <w:sz w:val="24"/>
                <w:szCs w:val="24"/>
              </w:rPr>
              <w:id w:val="469789327"/>
              <w:placeholder>
                <w:docPart w:val="1BCCAAA731DE4199B6C7663B347D5786"/>
              </w:placeholder>
              <w:showingPlcHdr/>
            </w:sdtPr>
            <w:sdtEndPr/>
            <w:sdtContent>
              <w:r w:rsidR="007D7252" w:rsidRPr="00EC77F6">
                <w:rPr>
                  <w:rStyle w:val="PlaceholderText"/>
                </w:rPr>
                <w:t xml:space="preserve">Click </w:t>
              </w:r>
              <w:r w:rsidR="007D7252">
                <w:rPr>
                  <w:rStyle w:val="PlaceholderText"/>
                </w:rPr>
                <w:t>here to enter mailing address</w:t>
              </w:r>
              <w:r w:rsidR="007D7252" w:rsidRPr="00EC77F6">
                <w:rPr>
                  <w:rStyle w:val="PlaceholderText"/>
                </w:rPr>
                <w:t>.</w:t>
              </w:r>
            </w:sdtContent>
          </w:sdt>
        </w:p>
        <w:p w14:paraId="4BAFA144" w14:textId="77777777" w:rsidR="00AA1F88" w:rsidRDefault="00AA1F88">
          <w:pPr>
            <w:rPr>
              <w:rFonts w:ascii="Minion Pro" w:hAnsi="Minion Pro" w:cs="Times New Roman"/>
              <w:b/>
              <w:sz w:val="24"/>
              <w:szCs w:val="24"/>
            </w:rPr>
          </w:pPr>
        </w:p>
        <w:p w14:paraId="00000047" w14:textId="6EBFB5D5" w:rsidR="00A1590F" w:rsidRPr="0070540F" w:rsidRDefault="0079317F">
          <w:pPr>
            <w:rPr>
              <w:rFonts w:ascii="Minion Pro" w:hAnsi="Minion Pro" w:cs="Times New Roman"/>
              <w:color w:val="000000"/>
              <w:sz w:val="24"/>
              <w:szCs w:val="24"/>
            </w:rPr>
          </w:pPr>
          <w:r w:rsidRPr="0070540F">
            <w:rPr>
              <w:rFonts w:ascii="Minion Pro" w:hAnsi="Minion Pro" w:cs="Times New Roman"/>
              <w:b/>
              <w:sz w:val="24"/>
              <w:szCs w:val="24"/>
            </w:rPr>
            <w:t>Phone:</w:t>
          </w:r>
          <w:r w:rsidRPr="0070540F">
            <w:rPr>
              <w:rFonts w:ascii="Minion Pro" w:hAnsi="Minion Pro" w:cs="Times New Roman"/>
              <w:sz w:val="24"/>
              <w:szCs w:val="24"/>
            </w:rPr>
            <w:tab/>
          </w:r>
          <w:sdt>
            <w:sdtPr>
              <w:rPr>
                <w:rFonts w:ascii="Minion Pro" w:hAnsi="Minion Pro" w:cs="Times New Roman"/>
                <w:sz w:val="24"/>
                <w:szCs w:val="24"/>
              </w:rPr>
              <w:id w:val="1361088342"/>
              <w:placeholder>
                <w:docPart w:val="22D1173ECA85442FAAE1546580C4047F"/>
              </w:placeholder>
              <w:showingPlcHdr/>
              <w:text/>
            </w:sdtPr>
            <w:sdtEndPr/>
            <w:sdtContent>
              <w:r w:rsidR="00AE3C87" w:rsidRPr="00EC77F6">
                <w:rPr>
                  <w:rStyle w:val="PlaceholderText"/>
                </w:rPr>
                <w:t xml:space="preserve">Click here to enter </w:t>
              </w:r>
              <w:r w:rsidR="00A0033D">
                <w:rPr>
                  <w:rStyle w:val="PlaceholderText"/>
                </w:rPr>
                <w:t>the landowner’s phone number</w:t>
              </w:r>
              <w:r w:rsidR="00AE3C87" w:rsidRPr="00EC77F6">
                <w:rPr>
                  <w:rStyle w:val="PlaceholderText"/>
                </w:rPr>
                <w:t>.</w:t>
              </w:r>
            </w:sdtContent>
          </w:sdt>
        </w:p>
        <w:p w14:paraId="00000048" w14:textId="77777777" w:rsidR="00A1590F" w:rsidRPr="0070540F" w:rsidRDefault="00A1590F">
          <w:pPr>
            <w:rPr>
              <w:rFonts w:ascii="Minion Pro" w:hAnsi="Minion Pro" w:cs="Times New Roman"/>
              <w:sz w:val="24"/>
              <w:szCs w:val="24"/>
            </w:rPr>
          </w:pPr>
        </w:p>
        <w:p w14:paraId="00000049" w14:textId="5092A8A0"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E-mail: </w:t>
          </w:r>
          <w:sdt>
            <w:sdtPr>
              <w:rPr>
                <w:rFonts w:ascii="Minion Pro" w:hAnsi="Minion Pro" w:cs="Times New Roman"/>
                <w:bCs/>
                <w:sz w:val="24"/>
                <w:szCs w:val="24"/>
              </w:rPr>
              <w:id w:val="1361322358"/>
              <w:placeholder>
                <w:docPart w:val="2E09607F8F574648BE510D79D43D776E"/>
              </w:placeholder>
              <w:showingPlcHdr/>
              <w:text/>
            </w:sdtPr>
            <w:sdtEndPr/>
            <w:sdtContent>
              <w:r w:rsidR="002E4784" w:rsidRPr="00EC77F6">
                <w:rPr>
                  <w:rStyle w:val="PlaceholderText"/>
                </w:rPr>
                <w:t xml:space="preserve">Click here to enter </w:t>
              </w:r>
              <w:r w:rsidR="002E4784">
                <w:rPr>
                  <w:rStyle w:val="PlaceholderText"/>
                </w:rPr>
                <w:t>the landowner’s email address</w:t>
              </w:r>
              <w:r w:rsidR="002E4784" w:rsidRPr="00EC77F6">
                <w:rPr>
                  <w:rStyle w:val="PlaceholderText"/>
                </w:rPr>
                <w:t>.</w:t>
              </w:r>
            </w:sdtContent>
          </w:sdt>
        </w:p>
        <w:p w14:paraId="0000004A" w14:textId="77777777" w:rsidR="00A1590F" w:rsidRPr="0070540F" w:rsidRDefault="00A1590F">
          <w:pPr>
            <w:rPr>
              <w:rFonts w:ascii="Minion Pro" w:hAnsi="Minion Pro" w:cs="Times New Roman"/>
              <w:b/>
              <w:sz w:val="24"/>
              <w:szCs w:val="24"/>
              <w:highlight w:val="yellow"/>
            </w:rPr>
          </w:pPr>
        </w:p>
        <w:p w14:paraId="0000004B" w14:textId="3D28EA5A"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Date of Plan Completion: </w:t>
          </w:r>
          <w:sdt>
            <w:sdtPr>
              <w:rPr>
                <w:rFonts w:ascii="Minion Pro" w:hAnsi="Minion Pro" w:cs="Times New Roman"/>
                <w:bCs/>
                <w:sz w:val="24"/>
                <w:szCs w:val="24"/>
              </w:rPr>
              <w:id w:val="894235660"/>
              <w:placeholder>
                <w:docPart w:val="81C726644747499688BEA02F99DA8861"/>
              </w:placeholder>
              <w:showingPlcHdr/>
              <w:date>
                <w:dateFormat w:val="M/d/yyyy"/>
                <w:lid w:val="en-US"/>
                <w:storeMappedDataAs w:val="dateTime"/>
                <w:calendar w:val="gregorian"/>
              </w:date>
            </w:sdtPr>
            <w:sdtEndPr/>
            <w:sdtContent>
              <w:r w:rsidR="00AA1F88">
                <w:rPr>
                  <w:rStyle w:val="PlaceholderText"/>
                </w:rPr>
                <w:t xml:space="preserve">Use the dropdown arrow to select </w:t>
              </w:r>
              <w:r w:rsidR="00D67BE7">
                <w:rPr>
                  <w:rStyle w:val="PlaceholderText"/>
                </w:rPr>
                <w:t>the date</w:t>
              </w:r>
              <w:r w:rsidR="002E4784" w:rsidRPr="00EC77F6">
                <w:rPr>
                  <w:rStyle w:val="PlaceholderText"/>
                </w:rPr>
                <w:t>.</w:t>
              </w:r>
            </w:sdtContent>
          </w:sdt>
        </w:p>
      </w:sdtContent>
    </w:sdt>
    <w:p w14:paraId="0000004C" w14:textId="77777777" w:rsidR="00A1590F" w:rsidRPr="0070540F" w:rsidRDefault="0079317F">
      <w:pPr>
        <w:rPr>
          <w:rFonts w:ascii="Minion Pro" w:hAnsi="Minion Pro" w:cs="Times New Roman"/>
        </w:rPr>
      </w:pPr>
      <w:r w:rsidRPr="0070540F">
        <w:rPr>
          <w:rFonts w:ascii="Minion Pro" w:hAnsi="Minion Pro" w:cs="Times New Roman"/>
        </w:rPr>
        <w:t xml:space="preserve"> </w:t>
      </w:r>
    </w:p>
    <w:p w14:paraId="0000004D" w14:textId="77777777" w:rsidR="00A1590F" w:rsidRPr="0070540F" w:rsidRDefault="00A1590F">
      <w:pPr>
        <w:rPr>
          <w:rFonts w:ascii="Minion Pro" w:hAnsi="Minion Pro" w:cs="Times New Roman"/>
        </w:rPr>
      </w:pPr>
    </w:p>
    <w:p w14:paraId="0000004E" w14:textId="77777777" w:rsidR="00A1590F" w:rsidRPr="0070540F" w:rsidRDefault="00A1590F">
      <w:pPr>
        <w:rPr>
          <w:rFonts w:ascii="Minion Pro" w:hAnsi="Minion Pro" w:cs="Times New Roman"/>
        </w:rPr>
      </w:pPr>
    </w:p>
    <w:p w14:paraId="0000004F" w14:textId="77777777" w:rsidR="00A1590F" w:rsidRPr="0070540F" w:rsidRDefault="00A1590F">
      <w:pPr>
        <w:rPr>
          <w:rFonts w:ascii="Minion Pro" w:hAnsi="Minion Pro" w:cs="Times New Roman"/>
        </w:rPr>
      </w:pPr>
    </w:p>
    <w:p w14:paraId="00000050" w14:textId="77777777" w:rsidR="00A1590F" w:rsidRPr="0070540F" w:rsidRDefault="00A1590F">
      <w:pPr>
        <w:rPr>
          <w:rFonts w:ascii="Minion Pro" w:hAnsi="Minion Pro" w:cs="Times New Roman"/>
        </w:rPr>
      </w:pPr>
    </w:p>
    <w:p w14:paraId="00000051" w14:textId="77777777" w:rsidR="00A1590F" w:rsidRPr="0070540F" w:rsidRDefault="00A1590F">
      <w:pPr>
        <w:rPr>
          <w:rFonts w:ascii="Minion Pro" w:hAnsi="Minion Pro" w:cs="Times New Roman"/>
        </w:rPr>
      </w:pPr>
    </w:p>
    <w:p w14:paraId="00000052" w14:textId="77777777" w:rsidR="00A1590F" w:rsidRPr="0070540F" w:rsidRDefault="00A1590F">
      <w:pPr>
        <w:rPr>
          <w:rFonts w:ascii="Minion Pro" w:hAnsi="Minion Pro" w:cs="Times New Roman"/>
        </w:rPr>
      </w:pPr>
    </w:p>
    <w:p w14:paraId="00000053" w14:textId="77777777" w:rsidR="00A1590F" w:rsidRPr="0070540F" w:rsidRDefault="00A1590F">
      <w:pPr>
        <w:rPr>
          <w:rFonts w:ascii="Minion Pro" w:hAnsi="Minion Pro" w:cs="Times New Roman"/>
        </w:rPr>
      </w:pPr>
    </w:p>
    <w:p w14:paraId="00000054" w14:textId="77777777" w:rsidR="00A1590F" w:rsidRPr="0070540F" w:rsidRDefault="00A1590F">
      <w:pPr>
        <w:rPr>
          <w:rFonts w:ascii="Minion Pro" w:hAnsi="Minion Pro" w:cs="Times New Roman"/>
        </w:rPr>
      </w:pPr>
    </w:p>
    <w:p w14:paraId="00000055" w14:textId="77777777" w:rsidR="00A1590F" w:rsidRPr="0070540F" w:rsidRDefault="00A1590F">
      <w:pPr>
        <w:rPr>
          <w:rFonts w:ascii="Minion Pro" w:hAnsi="Minion Pro" w:cs="Times New Roman"/>
        </w:rPr>
      </w:pPr>
    </w:p>
    <w:p w14:paraId="00000056" w14:textId="77777777" w:rsidR="00A1590F" w:rsidRPr="0070540F" w:rsidRDefault="00A1590F">
      <w:pPr>
        <w:rPr>
          <w:rFonts w:ascii="Minion Pro" w:hAnsi="Minion Pro" w:cs="Times New Roman"/>
        </w:rPr>
      </w:pPr>
    </w:p>
    <w:p w14:paraId="00000057" w14:textId="77777777" w:rsidR="00A1590F" w:rsidRPr="0070540F" w:rsidRDefault="00A1590F">
      <w:pPr>
        <w:rPr>
          <w:rFonts w:ascii="Minion Pro" w:hAnsi="Minion Pro" w:cs="Times New Roman"/>
        </w:rPr>
      </w:pPr>
    </w:p>
    <w:p w14:paraId="04B1031A" w14:textId="77777777" w:rsidR="00AA1F88" w:rsidRDefault="00AA1F88">
      <w:pPr>
        <w:rPr>
          <w:rFonts w:ascii="Minion Pro" w:hAnsi="Minion Pro" w:cs="Times New Roman"/>
          <w:b/>
          <w:bCs/>
          <w:i/>
          <w:iCs/>
          <w:color w:val="538135" w:themeColor="accent6" w:themeShade="BF"/>
          <w:sz w:val="28"/>
          <w:szCs w:val="28"/>
        </w:rPr>
      </w:pPr>
      <w:r>
        <w:br w:type="page"/>
      </w:r>
    </w:p>
    <w:bookmarkStart w:id="5" w:name="_Toc50475539" w:displacedByCustomXml="next"/>
    <w:sdt>
      <w:sdtPr>
        <w:rPr>
          <w:rFonts w:ascii="Calibri" w:hAnsi="Calibri" w:cs="Calibri"/>
          <w:b w:val="0"/>
          <w:bCs w:val="0"/>
          <w:i w:val="0"/>
          <w:iCs w:val="0"/>
          <w:color w:val="auto"/>
          <w:sz w:val="22"/>
          <w:szCs w:val="22"/>
        </w:rPr>
        <w:id w:val="1022831448"/>
        <w:lock w:val="contentLocked"/>
        <w:placeholder>
          <w:docPart w:val="DefaultPlaceholder_-1854013440"/>
        </w:placeholder>
        <w:group/>
      </w:sdtPr>
      <w:sdtEndPr>
        <w:rPr>
          <w:color w:val="000000"/>
          <w:sz w:val="24"/>
          <w:szCs w:val="24"/>
        </w:rPr>
      </w:sdtEndPr>
      <w:sdtContent>
        <w:p w14:paraId="0000005C" w14:textId="6A74D0D2" w:rsidR="00A1590F" w:rsidRPr="000631A8" w:rsidRDefault="0079317F" w:rsidP="0079317F">
          <w:pPr>
            <w:pStyle w:val="GuildHeading2"/>
          </w:pPr>
          <w:r w:rsidRPr="000631A8">
            <w:t>Property Description</w:t>
          </w:r>
          <w:bookmarkEnd w:id="5"/>
        </w:p>
        <w:p w14:paraId="0000005D" w14:textId="54C08498" w:rsidR="00A1590F" w:rsidRDefault="0079317F">
          <w:pPr>
            <w:rPr>
              <w:rFonts w:ascii="Minion Pro" w:hAnsi="Minion Pro" w:cs="Times New Roman"/>
              <w:b/>
              <w:sz w:val="24"/>
              <w:szCs w:val="24"/>
            </w:rPr>
          </w:pPr>
          <w:r w:rsidRPr="0070540F">
            <w:rPr>
              <w:rFonts w:ascii="Minion Pro" w:hAnsi="Minion Pro" w:cs="Times New Roman"/>
              <w:b/>
              <w:sz w:val="24"/>
              <w:szCs w:val="24"/>
            </w:rPr>
            <w:t xml:space="preserve">Legal Property Description: </w:t>
          </w:r>
        </w:p>
        <w:sdt>
          <w:sdtPr>
            <w:rPr>
              <w:rFonts w:ascii="Minion Pro" w:hAnsi="Minion Pro" w:cs="Times New Roman"/>
              <w:sz w:val="24"/>
              <w:szCs w:val="24"/>
            </w:rPr>
            <w:id w:val="550655374"/>
            <w:placeholder>
              <w:docPart w:val="0055559777E949F0982D40CD4DB81302"/>
            </w:placeholder>
            <w:showingPlcHdr/>
          </w:sdtPr>
          <w:sdtEndPr/>
          <w:sdtContent>
            <w:p w14:paraId="78ABAAEF" w14:textId="481F73F9" w:rsidR="00196DB1" w:rsidRPr="0070540F" w:rsidRDefault="00F14BDB">
              <w:pPr>
                <w:rPr>
                  <w:rFonts w:ascii="Minion Pro" w:hAnsi="Minion Pro" w:cs="Times New Roman"/>
                  <w:sz w:val="24"/>
                  <w:szCs w:val="24"/>
                </w:rPr>
              </w:pPr>
              <w:r w:rsidRPr="00EC77F6">
                <w:rPr>
                  <w:rStyle w:val="PlaceholderText"/>
                </w:rPr>
                <w:t xml:space="preserve">Click here to enter </w:t>
              </w:r>
              <w:r>
                <w:rPr>
                  <w:rStyle w:val="PlaceholderText"/>
                </w:rPr>
                <w:t>legal property description</w:t>
              </w:r>
              <w:r w:rsidRPr="00EC77F6">
                <w:rPr>
                  <w:rStyle w:val="PlaceholderText"/>
                </w:rPr>
                <w:t>.</w:t>
              </w:r>
            </w:p>
          </w:sdtContent>
        </w:sdt>
        <w:p w14:paraId="0000005E" w14:textId="609D79D1"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Nearest City or Town:</w:t>
          </w:r>
          <w:r w:rsidRPr="0070540F">
            <w:rPr>
              <w:rFonts w:ascii="Minion Pro" w:hAnsi="Minion Pro" w:cs="Times New Roman"/>
              <w:sz w:val="24"/>
              <w:szCs w:val="24"/>
            </w:rPr>
            <w:t xml:space="preserve"> </w:t>
          </w:r>
          <w:sdt>
            <w:sdtPr>
              <w:rPr>
                <w:rFonts w:ascii="Minion Pro" w:hAnsi="Minion Pro" w:cs="Times New Roman"/>
                <w:sz w:val="24"/>
                <w:szCs w:val="24"/>
              </w:rPr>
              <w:id w:val="107243954"/>
              <w:placeholder>
                <w:docPart w:val="6D449A5E81354584AA7270E94DC29077"/>
              </w:placeholder>
              <w:showingPlcHdr/>
              <w:text/>
            </w:sdtPr>
            <w:sdtEndPr/>
            <w:sdtContent>
              <w:r w:rsidR="006C6D03" w:rsidRPr="00EC77F6">
                <w:rPr>
                  <w:rStyle w:val="PlaceholderText"/>
                </w:rPr>
                <w:t xml:space="preserve">Click here to enter </w:t>
              </w:r>
              <w:r w:rsidR="00261B86">
                <w:rPr>
                  <w:rStyle w:val="PlaceholderText"/>
                </w:rPr>
                <w:t>nearest city</w:t>
              </w:r>
              <w:r w:rsidR="006C6D03" w:rsidRPr="00EC77F6">
                <w:rPr>
                  <w:rStyle w:val="PlaceholderText"/>
                </w:rPr>
                <w:t>.</w:t>
              </w:r>
            </w:sdtContent>
          </w:sdt>
        </w:p>
        <w:p w14:paraId="0000005F" w14:textId="35CFC744"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County: </w:t>
          </w:r>
          <w:sdt>
            <w:sdtPr>
              <w:rPr>
                <w:rFonts w:ascii="Minion Pro" w:hAnsi="Minion Pro" w:cs="Times New Roman"/>
                <w:bCs/>
                <w:sz w:val="24"/>
                <w:szCs w:val="24"/>
              </w:rPr>
              <w:id w:val="217016496"/>
              <w:placeholder>
                <w:docPart w:val="738D7F6E969544BF88B80478D072D0FE"/>
              </w:placeholder>
              <w:showingPlcHdr/>
              <w:text/>
            </w:sdtPr>
            <w:sdtEndPr/>
            <w:sdtContent>
              <w:r w:rsidR="002E4784" w:rsidRPr="00EC77F6">
                <w:rPr>
                  <w:rStyle w:val="PlaceholderText"/>
                </w:rPr>
                <w:t xml:space="preserve">Click here to enter </w:t>
              </w:r>
              <w:r w:rsidR="002E4784">
                <w:rPr>
                  <w:rStyle w:val="PlaceholderText"/>
                </w:rPr>
                <w:t>county</w:t>
              </w:r>
              <w:r w:rsidR="002E4784" w:rsidRPr="00EC77F6">
                <w:rPr>
                  <w:rStyle w:val="PlaceholderText"/>
                </w:rPr>
                <w:t>.</w:t>
              </w:r>
            </w:sdtContent>
          </w:sdt>
        </w:p>
        <w:p w14:paraId="00000060" w14:textId="1F417E37"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Coordinates (Decimal Degrees):</w:t>
          </w:r>
          <w:r w:rsidRPr="0070540F">
            <w:rPr>
              <w:rFonts w:ascii="Minion Pro" w:hAnsi="Minion Pro" w:cs="Times New Roman"/>
              <w:sz w:val="24"/>
              <w:szCs w:val="24"/>
            </w:rPr>
            <w:t xml:space="preserve"> </w:t>
          </w:r>
          <w:sdt>
            <w:sdtPr>
              <w:rPr>
                <w:rFonts w:ascii="Minion Pro" w:hAnsi="Minion Pro" w:cs="Times New Roman"/>
                <w:sz w:val="24"/>
                <w:szCs w:val="24"/>
              </w:rPr>
              <w:id w:val="19588279"/>
              <w:placeholder>
                <w:docPart w:val="A10F9FAD60BB468D828486437A5103B6"/>
              </w:placeholder>
              <w:showingPlcHdr/>
              <w:text/>
            </w:sdtPr>
            <w:sdtEndPr/>
            <w:sdtContent>
              <w:r w:rsidR="003257AE">
                <w:rPr>
                  <w:rStyle w:val="PlaceholderText"/>
                </w:rPr>
                <w:t>xxx, yyy</w:t>
              </w:r>
              <w:r w:rsidR="00D67BE7" w:rsidRPr="00EC77F6">
                <w:rPr>
                  <w:rStyle w:val="PlaceholderText"/>
                </w:rPr>
                <w:t>.</w:t>
              </w:r>
            </w:sdtContent>
          </w:sdt>
        </w:p>
        <w:p w14:paraId="00000061" w14:textId="3E619AC0"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Total Ownership Acreage: </w:t>
          </w:r>
          <w:sdt>
            <w:sdtPr>
              <w:rPr>
                <w:rFonts w:ascii="Minion Pro" w:hAnsi="Minion Pro" w:cs="Times New Roman"/>
                <w:bCs/>
                <w:sz w:val="24"/>
                <w:szCs w:val="24"/>
              </w:rPr>
              <w:id w:val="1327088211"/>
              <w:placeholder>
                <w:docPart w:val="2277121C6A224167B684D32D1BC7D5B7"/>
              </w:placeholder>
              <w:showingPlcHdr/>
              <w:text/>
            </w:sdtPr>
            <w:sdtEndPr/>
            <w:sdtContent>
              <w:r w:rsidR="002E4784" w:rsidRPr="00EC77F6">
                <w:rPr>
                  <w:rStyle w:val="PlaceholderText"/>
                </w:rPr>
                <w:t xml:space="preserve">Click here to enter </w:t>
              </w:r>
              <w:r w:rsidR="002E4784">
                <w:rPr>
                  <w:rStyle w:val="PlaceholderText"/>
                </w:rPr>
                <w:t>acreage</w:t>
              </w:r>
              <w:r w:rsidR="002E4784" w:rsidRPr="00EC77F6">
                <w:rPr>
                  <w:rStyle w:val="PlaceholderText"/>
                </w:rPr>
                <w:t>.</w:t>
              </w:r>
            </w:sdtContent>
          </w:sdt>
        </w:p>
        <w:p w14:paraId="00000062" w14:textId="7B7518F9"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Total Forested Acreage: </w:t>
          </w:r>
          <w:sdt>
            <w:sdtPr>
              <w:rPr>
                <w:rFonts w:ascii="Minion Pro" w:hAnsi="Minion Pro" w:cs="Times New Roman"/>
                <w:bCs/>
                <w:sz w:val="24"/>
                <w:szCs w:val="24"/>
              </w:rPr>
              <w:id w:val="904180271"/>
              <w:placeholder>
                <w:docPart w:val="4A60C4FFAACB4F43B39B767999F41914"/>
              </w:placeholder>
              <w:showingPlcHdr/>
              <w:text/>
            </w:sdtPr>
            <w:sdtEndPr/>
            <w:sdtContent>
              <w:r w:rsidR="0073505A" w:rsidRPr="00EC77F6">
                <w:rPr>
                  <w:rStyle w:val="PlaceholderText"/>
                </w:rPr>
                <w:t xml:space="preserve">Click here to enter </w:t>
              </w:r>
              <w:r w:rsidR="0073505A">
                <w:rPr>
                  <w:rStyle w:val="PlaceholderText"/>
                </w:rPr>
                <w:t>acreage</w:t>
              </w:r>
              <w:r w:rsidR="0073505A" w:rsidRPr="00EC77F6">
                <w:rPr>
                  <w:rStyle w:val="PlaceholderText"/>
                </w:rPr>
                <w:t>.</w:t>
              </w:r>
            </w:sdtContent>
          </w:sdt>
        </w:p>
        <w:p w14:paraId="00000063" w14:textId="5EDC876D"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Total Acreage Covered by this Plan</w:t>
          </w:r>
          <w:r w:rsidRPr="0070540F">
            <w:rPr>
              <w:rFonts w:ascii="Minion Pro" w:hAnsi="Minion Pro" w:cs="Times New Roman"/>
              <w:sz w:val="24"/>
              <w:szCs w:val="24"/>
            </w:rPr>
            <w:t xml:space="preserve">: </w:t>
          </w:r>
          <w:sdt>
            <w:sdtPr>
              <w:rPr>
                <w:rFonts w:ascii="Minion Pro" w:hAnsi="Minion Pro" w:cs="Times New Roman"/>
                <w:sz w:val="24"/>
                <w:szCs w:val="24"/>
              </w:rPr>
              <w:id w:val="886369761"/>
              <w:placeholder>
                <w:docPart w:val="67FE404E89BA49AC8E6C2FA842E57E6E"/>
              </w:placeholder>
              <w:showingPlcHdr/>
              <w:text/>
            </w:sdtPr>
            <w:sdtEndPr/>
            <w:sdtContent>
              <w:r w:rsidR="00976A60" w:rsidRPr="00EC77F6">
                <w:rPr>
                  <w:rStyle w:val="PlaceholderText"/>
                </w:rPr>
                <w:t xml:space="preserve">Click here to enter </w:t>
              </w:r>
              <w:r w:rsidR="00976A60">
                <w:rPr>
                  <w:rStyle w:val="PlaceholderText"/>
                </w:rPr>
                <w:t>acreage</w:t>
              </w:r>
              <w:r w:rsidR="00976A60" w:rsidRPr="00EC77F6">
                <w:rPr>
                  <w:rStyle w:val="PlaceholderText"/>
                </w:rPr>
                <w:t>.</w:t>
              </w:r>
            </w:sdtContent>
          </w:sdt>
        </w:p>
        <w:p w14:paraId="00000064" w14:textId="0C5A1DA2" w:rsidR="00A1590F" w:rsidRPr="0070540F" w:rsidRDefault="0079317F">
          <w:pPr>
            <w:pBdr>
              <w:top w:val="nil"/>
              <w:left w:val="nil"/>
              <w:bottom w:val="nil"/>
              <w:right w:val="nil"/>
              <w:between w:val="nil"/>
            </w:pBdr>
            <w:spacing w:line="240" w:lineRule="auto"/>
            <w:rPr>
              <w:rFonts w:ascii="Minion Pro" w:hAnsi="Minion Pro" w:cs="Times New Roman"/>
              <w:color w:val="000000"/>
              <w:sz w:val="24"/>
              <w:szCs w:val="24"/>
            </w:rPr>
          </w:pPr>
          <w:r w:rsidRPr="0070540F">
            <w:rPr>
              <w:rFonts w:ascii="Minion Pro" w:hAnsi="Minion Pro" w:cs="Times New Roman"/>
              <w:b/>
              <w:color w:val="000000"/>
              <w:sz w:val="24"/>
              <w:szCs w:val="24"/>
            </w:rPr>
            <w:t xml:space="preserve">Number of unique stands of trees, or management units: </w:t>
          </w:r>
          <w:sdt>
            <w:sdtPr>
              <w:rPr>
                <w:rFonts w:ascii="Minion Pro" w:hAnsi="Minion Pro" w:cs="Times New Roman"/>
                <w:bCs/>
                <w:color w:val="000000"/>
                <w:sz w:val="24"/>
                <w:szCs w:val="24"/>
              </w:rPr>
              <w:id w:val="-1339920341"/>
              <w:placeholder>
                <w:docPart w:val="7406B72CE29443ED92101E6250F61213"/>
              </w:placeholder>
              <w:showingPlcHdr/>
              <w:text/>
            </w:sdtPr>
            <w:sdtEndPr/>
            <w:sdtContent>
              <w:r w:rsidR="0073505A" w:rsidRPr="00EC77F6">
                <w:rPr>
                  <w:rStyle w:val="PlaceholderText"/>
                </w:rPr>
                <w:t>Click here to enter</w:t>
              </w:r>
              <w:r w:rsidR="0073505A">
                <w:rPr>
                  <w:rStyle w:val="PlaceholderText"/>
                </w:rPr>
                <w:t>.</w:t>
              </w:r>
            </w:sdtContent>
          </w:sdt>
        </w:p>
        <w:p w14:paraId="00000065" w14:textId="304077D6"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Does the Landowner Reside on the Property?</w:t>
          </w:r>
          <w:r w:rsidRPr="0070540F">
            <w:rPr>
              <w:rFonts w:ascii="Minion Pro" w:hAnsi="Minion Pro" w:cs="Times New Roman"/>
              <w:sz w:val="24"/>
              <w:szCs w:val="24"/>
            </w:rPr>
            <w:t xml:space="preserve"> </w:t>
          </w:r>
          <w:sdt>
            <w:sdtPr>
              <w:rPr>
                <w:rFonts w:ascii="Minion Pro" w:hAnsi="Minion Pro" w:cs="Times New Roman"/>
                <w:sz w:val="24"/>
                <w:szCs w:val="24"/>
              </w:rPr>
              <w:id w:val="934471464"/>
              <w:placeholder>
                <w:docPart w:val="852C8E64E84C43ACBDA4BFFCECA51BF0"/>
              </w:placeholder>
              <w:showingPlcHdr/>
              <w:text/>
            </w:sdtPr>
            <w:sdtEndPr/>
            <w:sdtContent>
              <w:r w:rsidR="002B42EA">
                <w:rPr>
                  <w:rStyle w:val="PlaceholderText"/>
                </w:rPr>
                <w:t>Y</w:t>
              </w:r>
              <w:r w:rsidR="00AA070B">
                <w:rPr>
                  <w:rStyle w:val="PlaceholderText"/>
                </w:rPr>
                <w:t xml:space="preserve">es or </w:t>
              </w:r>
              <w:r w:rsidR="002B42EA">
                <w:rPr>
                  <w:rStyle w:val="PlaceholderText"/>
                </w:rPr>
                <w:t>N</w:t>
              </w:r>
              <w:r w:rsidR="00AA070B">
                <w:rPr>
                  <w:rStyle w:val="PlaceholderText"/>
                </w:rPr>
                <w:t>o?</w:t>
              </w:r>
            </w:sdtContent>
          </w:sdt>
        </w:p>
        <w:p w14:paraId="00000066" w14:textId="307F6171" w:rsidR="00A1590F" w:rsidRPr="0070540F" w:rsidRDefault="0079317F">
          <w:pPr>
            <w:rPr>
              <w:rFonts w:ascii="Minion Pro" w:hAnsi="Minion Pro" w:cs="Times New Roman"/>
              <w:b/>
              <w:sz w:val="24"/>
              <w:szCs w:val="24"/>
            </w:rPr>
          </w:pPr>
          <w:r w:rsidRPr="0070540F">
            <w:rPr>
              <w:rFonts w:ascii="Minion Pro" w:hAnsi="Minion Pro" w:cs="Times New Roman"/>
              <w:b/>
              <w:sz w:val="24"/>
              <w:szCs w:val="24"/>
            </w:rPr>
            <w:t>Description of Basic Topography</w:t>
          </w:r>
          <w:r w:rsidR="00CE73F8">
            <w:rPr>
              <w:rFonts w:ascii="Minion Pro" w:hAnsi="Minion Pro" w:cs="Times New Roman"/>
              <w:b/>
              <w:sz w:val="24"/>
              <w:szCs w:val="24"/>
            </w:rPr>
            <w:t xml:space="preserve"> </w:t>
          </w:r>
          <w:r w:rsidR="00CE73F8">
            <w:rPr>
              <w:rFonts w:ascii="Minion Pro" w:hAnsi="Minion Pro" w:cs="Times New Roman"/>
              <w:bCs/>
              <w:sz w:val="24"/>
              <w:szCs w:val="24"/>
            </w:rPr>
            <w:t xml:space="preserve">(see Appendix </w:t>
          </w:r>
          <w:r w:rsidR="00810D1E">
            <w:rPr>
              <w:rFonts w:ascii="Minion Pro" w:hAnsi="Minion Pro" w:cs="Times New Roman"/>
              <w:bCs/>
              <w:sz w:val="24"/>
              <w:szCs w:val="24"/>
            </w:rPr>
            <w:t>B</w:t>
          </w:r>
          <w:r w:rsidR="00127B44">
            <w:rPr>
              <w:rFonts w:ascii="Minion Pro" w:hAnsi="Minion Pro" w:cs="Times New Roman"/>
              <w:bCs/>
              <w:sz w:val="24"/>
              <w:szCs w:val="24"/>
            </w:rPr>
            <w:t xml:space="preserve"> for information on common topographical descriptions in bottomlands</w:t>
          </w:r>
          <w:r w:rsidR="00810D1E">
            <w:rPr>
              <w:rFonts w:ascii="Minion Pro" w:hAnsi="Minion Pro" w:cs="Times New Roman"/>
              <w:bCs/>
              <w:sz w:val="24"/>
              <w:szCs w:val="24"/>
            </w:rPr>
            <w:t>)</w:t>
          </w:r>
          <w:r w:rsidRPr="0070540F">
            <w:rPr>
              <w:rFonts w:ascii="Minion Pro" w:hAnsi="Minion Pro" w:cs="Times New Roman"/>
              <w:b/>
              <w:sz w:val="24"/>
              <w:szCs w:val="24"/>
            </w:rPr>
            <w:t xml:space="preserve">: </w:t>
          </w:r>
          <w:sdt>
            <w:sdtPr>
              <w:rPr>
                <w:rFonts w:ascii="Minion Pro" w:hAnsi="Minion Pro" w:cs="Times New Roman"/>
                <w:bCs/>
                <w:sz w:val="24"/>
                <w:szCs w:val="24"/>
              </w:rPr>
              <w:id w:val="-1655448596"/>
              <w:placeholder>
                <w:docPart w:val="4EA8C8749A3A49BAB490C88F8DE3D4D7"/>
              </w:placeholder>
              <w:showingPlcHdr/>
              <w:text/>
            </w:sdtPr>
            <w:sdtEndPr/>
            <w:sdtContent>
              <w:r w:rsidR="0073505A" w:rsidRPr="00EC77F6">
                <w:rPr>
                  <w:rStyle w:val="PlaceholderText"/>
                </w:rPr>
                <w:t xml:space="preserve">Click here to enter </w:t>
              </w:r>
              <w:r w:rsidR="0073505A">
                <w:rPr>
                  <w:rStyle w:val="PlaceholderText"/>
                </w:rPr>
                <w:t>description of basic topography</w:t>
              </w:r>
              <w:r w:rsidR="0073505A" w:rsidRPr="00EC77F6">
                <w:rPr>
                  <w:rStyle w:val="PlaceholderText"/>
                </w:rPr>
                <w:t>.</w:t>
              </w:r>
            </w:sdtContent>
          </w:sdt>
        </w:p>
        <w:p w14:paraId="0000006B" w14:textId="77777777" w:rsidR="00A1590F" w:rsidRPr="0070540F" w:rsidRDefault="0079317F">
          <w:pPr>
            <w:rPr>
              <w:rFonts w:ascii="Minion Pro" w:hAnsi="Minion Pro" w:cs="Times New Roman"/>
              <w:b/>
              <w:sz w:val="24"/>
              <w:szCs w:val="24"/>
            </w:rPr>
          </w:pPr>
          <w:r w:rsidRPr="0070540F">
            <w:rPr>
              <w:rFonts w:ascii="Minion Pro" w:hAnsi="Minion Pro" w:cs="Times New Roman"/>
              <w:b/>
              <w:sz w:val="24"/>
              <w:szCs w:val="24"/>
            </w:rPr>
            <w:t>Forest Access to Vehicles (choose one):</w:t>
          </w:r>
        </w:p>
        <w:sdt>
          <w:sdtPr>
            <w:rPr>
              <w:rFonts w:ascii="MS Gothic" w:eastAsia="MS Gothic" w:hAnsi="MS Gothic" w:cs="Times New Roman"/>
              <w:sz w:val="24"/>
              <w:szCs w:val="24"/>
            </w:rPr>
            <w:id w:val="-611505856"/>
            <w:lock w:val="contentLocked"/>
            <w:placeholder>
              <w:docPart w:val="DefaultPlaceholder_-1854013440"/>
            </w:placeholder>
            <w:group/>
          </w:sdtPr>
          <w:sdtEndPr>
            <w:rPr>
              <w:rFonts w:ascii="Minion Pro" w:eastAsia="Calibri" w:hAnsi="Minion Pro"/>
            </w:rPr>
          </w:sdtEndPr>
          <w:sdtContent>
            <w:sdt>
              <w:sdtPr>
                <w:rPr>
                  <w:rFonts w:ascii="MS Gothic" w:eastAsia="MS Gothic" w:hAnsi="MS Gothic" w:cs="Times New Roman"/>
                  <w:sz w:val="24"/>
                  <w:szCs w:val="24"/>
                </w:rPr>
                <w:id w:val="1027834873"/>
                <w:lock w:val="contentLocked"/>
                <w:placeholder>
                  <w:docPart w:val="DefaultPlaceholder_-1854013440"/>
                </w:placeholder>
                <w:group/>
              </w:sdtPr>
              <w:sdtEndPr>
                <w:rPr>
                  <w:rFonts w:ascii="Minion Pro" w:eastAsia="Calibri" w:hAnsi="Minion Pro"/>
                </w:rPr>
              </w:sdtEndPr>
              <w:sdtContent>
                <w:p w14:paraId="0000006C" w14:textId="5D623F16" w:rsidR="00A1590F" w:rsidRPr="00274196" w:rsidRDefault="008C133E" w:rsidP="00274196">
                  <w:pPr>
                    <w:rPr>
                      <w:rFonts w:ascii="Minion Pro" w:hAnsi="Minion Pro" w:cs="Times New Roman"/>
                      <w:sz w:val="24"/>
                      <w:szCs w:val="24"/>
                    </w:rPr>
                  </w:pPr>
                  <w:sdt>
                    <w:sdtPr>
                      <w:rPr>
                        <w:rFonts w:ascii="MS Gothic" w:eastAsia="MS Gothic" w:hAnsi="MS Gothic" w:cs="Times New Roman"/>
                        <w:sz w:val="24"/>
                        <w:szCs w:val="24"/>
                      </w:rPr>
                      <w:id w:val="-62265709"/>
                      <w14:checkbox>
                        <w14:checked w14:val="0"/>
                        <w14:checkedState w14:val="2612" w14:font="MS Gothic"/>
                        <w14:uncheckedState w14:val="2610" w14:font="MS Gothic"/>
                      </w14:checkbox>
                    </w:sdtPr>
                    <w:sdtEndPr/>
                    <w:sdtContent>
                      <w:r w:rsidR="0073505A">
                        <w:rPr>
                          <w:rFonts w:ascii="MS Gothic" w:eastAsia="MS Gothic" w:hAnsi="MS Gothic" w:cs="Times New Roman" w:hint="eastAsia"/>
                          <w:sz w:val="24"/>
                          <w:szCs w:val="24"/>
                        </w:rPr>
                        <w:t>☐</w:t>
                      </w:r>
                    </w:sdtContent>
                  </w:sdt>
                  <w:r w:rsidR="004144A8" w:rsidRPr="00274196">
                    <w:rPr>
                      <w:rFonts w:ascii="Minion Pro" w:hAnsi="Minion Pro" w:cs="Times New Roman"/>
                      <w:sz w:val="24"/>
                      <w:szCs w:val="24"/>
                    </w:rPr>
                    <w:t>Inaccessible</w:t>
                  </w:r>
                  <w:r w:rsidR="0079317F" w:rsidRPr="00274196">
                    <w:rPr>
                      <w:rFonts w:ascii="Minion Pro" w:hAnsi="Minion Pro" w:cs="Times New Roman"/>
                      <w:sz w:val="24"/>
                      <w:szCs w:val="24"/>
                    </w:rPr>
                    <w:t xml:space="preserve"> (can’t access forestland with a vehicle)</w:t>
                  </w:r>
                </w:p>
                <w:p w14:paraId="0000006D" w14:textId="2C63CF86" w:rsidR="00A1590F" w:rsidRPr="00274196" w:rsidRDefault="008C133E" w:rsidP="00274196">
                  <w:pPr>
                    <w:rPr>
                      <w:rFonts w:ascii="Minion Pro" w:hAnsi="Minion Pro" w:cs="Times New Roman"/>
                      <w:sz w:val="24"/>
                      <w:szCs w:val="24"/>
                    </w:rPr>
                  </w:pPr>
                  <w:sdt>
                    <w:sdtPr>
                      <w:rPr>
                        <w:rFonts w:ascii="MS Gothic" w:eastAsia="MS Gothic" w:hAnsi="MS Gothic" w:cs="Times New Roman"/>
                        <w:sz w:val="24"/>
                        <w:szCs w:val="24"/>
                      </w:rPr>
                      <w:id w:val="665972654"/>
                      <w14:checkbox>
                        <w14:checked w14:val="0"/>
                        <w14:checkedState w14:val="2612" w14:font="MS Gothic"/>
                        <w14:uncheckedState w14:val="2610" w14:font="MS Gothic"/>
                      </w14:checkbox>
                    </w:sdtPr>
                    <w:sdtEndPr/>
                    <w:sdtContent>
                      <w:r w:rsidR="00274196" w:rsidRPr="00274196">
                        <w:rPr>
                          <w:rFonts w:ascii="MS Gothic" w:eastAsia="MS Gothic" w:hAnsi="MS Gothic" w:cs="Times New Roman" w:hint="eastAsia"/>
                          <w:sz w:val="24"/>
                          <w:szCs w:val="24"/>
                        </w:rPr>
                        <w:t>☐</w:t>
                      </w:r>
                    </w:sdtContent>
                  </w:sdt>
                  <w:r w:rsidR="0079317F" w:rsidRPr="00274196">
                    <w:rPr>
                      <w:rFonts w:ascii="Minion Pro" w:hAnsi="Minion Pro" w:cs="Times New Roman"/>
                      <w:sz w:val="24"/>
                      <w:szCs w:val="24"/>
                    </w:rPr>
                    <w:t>Poor (less than 50% accessible)</w:t>
                  </w:r>
                </w:p>
                <w:p w14:paraId="0000006E" w14:textId="18C8F672" w:rsidR="00A1590F" w:rsidRPr="00274196" w:rsidRDefault="008C133E" w:rsidP="00274196">
                  <w:pPr>
                    <w:rPr>
                      <w:rFonts w:ascii="Minion Pro" w:hAnsi="Minion Pro" w:cs="Times New Roman"/>
                      <w:sz w:val="24"/>
                      <w:szCs w:val="24"/>
                    </w:rPr>
                  </w:pPr>
                  <w:sdt>
                    <w:sdtPr>
                      <w:rPr>
                        <w:rFonts w:ascii="MS Gothic" w:eastAsia="MS Gothic" w:hAnsi="MS Gothic" w:cs="Times New Roman"/>
                        <w:sz w:val="24"/>
                        <w:szCs w:val="24"/>
                      </w:rPr>
                      <w:id w:val="1442030224"/>
                      <w14:checkbox>
                        <w14:checked w14:val="0"/>
                        <w14:checkedState w14:val="2612" w14:font="MS Gothic"/>
                        <w14:uncheckedState w14:val="2610" w14:font="MS Gothic"/>
                      </w14:checkbox>
                    </w:sdtPr>
                    <w:sdtEndPr/>
                    <w:sdtContent>
                      <w:r w:rsidR="00274196" w:rsidRPr="00274196">
                        <w:rPr>
                          <w:rFonts w:ascii="MS Gothic" w:eastAsia="MS Gothic" w:hAnsi="MS Gothic" w:cs="Times New Roman" w:hint="eastAsia"/>
                          <w:sz w:val="24"/>
                          <w:szCs w:val="24"/>
                        </w:rPr>
                        <w:t>☐</w:t>
                      </w:r>
                    </w:sdtContent>
                  </w:sdt>
                  <w:r w:rsidR="0079317F" w:rsidRPr="00274196">
                    <w:rPr>
                      <w:rFonts w:ascii="Minion Pro" w:hAnsi="Minion Pro" w:cs="Times New Roman"/>
                      <w:sz w:val="24"/>
                      <w:szCs w:val="24"/>
                    </w:rPr>
                    <w:t>Good (50 to 75% accessible)</w:t>
                  </w:r>
                </w:p>
              </w:sdtContent>
            </w:sdt>
            <w:p w14:paraId="0000006F" w14:textId="75A18685" w:rsidR="00A1590F" w:rsidRPr="00274196" w:rsidRDefault="008C133E" w:rsidP="00274196">
              <w:pPr>
                <w:rPr>
                  <w:rFonts w:ascii="Minion Pro" w:hAnsi="Minion Pro" w:cs="Times New Roman"/>
                  <w:sz w:val="24"/>
                  <w:szCs w:val="24"/>
                </w:rPr>
              </w:pPr>
              <w:sdt>
                <w:sdtPr>
                  <w:rPr>
                    <w:rFonts w:ascii="MS Gothic" w:eastAsia="MS Gothic" w:hAnsi="MS Gothic" w:cs="Times New Roman"/>
                    <w:sz w:val="24"/>
                    <w:szCs w:val="24"/>
                  </w:rPr>
                  <w:id w:val="-368847767"/>
                  <w14:checkbox>
                    <w14:checked w14:val="0"/>
                    <w14:checkedState w14:val="2612" w14:font="MS Gothic"/>
                    <w14:uncheckedState w14:val="2610" w14:font="MS Gothic"/>
                  </w14:checkbox>
                </w:sdtPr>
                <w:sdtEndPr/>
                <w:sdtContent>
                  <w:r w:rsidR="00BA2A9E">
                    <w:rPr>
                      <w:rFonts w:ascii="MS Gothic" w:eastAsia="MS Gothic" w:hAnsi="MS Gothic" w:cs="Times New Roman" w:hint="eastAsia"/>
                      <w:sz w:val="24"/>
                      <w:szCs w:val="24"/>
                    </w:rPr>
                    <w:t>☐</w:t>
                  </w:r>
                </w:sdtContent>
              </w:sdt>
              <w:r w:rsidR="0079317F" w:rsidRPr="00274196">
                <w:rPr>
                  <w:rFonts w:ascii="Minion Pro" w:hAnsi="Minion Pro" w:cs="Times New Roman"/>
                  <w:sz w:val="24"/>
                  <w:szCs w:val="24"/>
                </w:rPr>
                <w:t>Great (more than 75% accessible)</w:t>
              </w:r>
            </w:p>
          </w:sdtContent>
        </w:sdt>
        <w:p w14:paraId="00000070" w14:textId="5F5457F9" w:rsidR="00A1590F" w:rsidRPr="0070540F" w:rsidRDefault="0079317F">
          <w:pPr>
            <w:pBdr>
              <w:top w:val="nil"/>
              <w:left w:val="nil"/>
              <w:bottom w:val="nil"/>
              <w:right w:val="nil"/>
              <w:between w:val="nil"/>
            </w:pBdr>
            <w:spacing w:line="240" w:lineRule="auto"/>
            <w:rPr>
              <w:rFonts w:ascii="Minion Pro" w:hAnsi="Minion Pro" w:cs="Times New Roman"/>
              <w:b/>
              <w:color w:val="000000"/>
              <w:sz w:val="24"/>
              <w:szCs w:val="24"/>
            </w:rPr>
          </w:pPr>
          <w:r w:rsidRPr="0070540F">
            <w:rPr>
              <w:rFonts w:ascii="Minion Pro" w:hAnsi="Minion Pro" w:cs="Times New Roman"/>
              <w:b/>
              <w:color w:val="000000"/>
              <w:sz w:val="24"/>
              <w:szCs w:val="24"/>
            </w:rPr>
            <w:t>Watershed</w:t>
          </w:r>
          <w:r w:rsidRPr="0070540F">
            <w:rPr>
              <w:rFonts w:ascii="Minion Pro" w:hAnsi="Minion Pro" w:cs="Times New Roman"/>
              <w:color w:val="000000"/>
              <w:sz w:val="24"/>
              <w:szCs w:val="24"/>
            </w:rPr>
            <w:t xml:space="preserve">: </w:t>
          </w:r>
          <w:sdt>
            <w:sdtPr>
              <w:rPr>
                <w:rFonts w:ascii="Minion Pro" w:hAnsi="Minion Pro" w:cs="Times New Roman"/>
                <w:color w:val="000000"/>
                <w:sz w:val="24"/>
                <w:szCs w:val="24"/>
              </w:rPr>
              <w:id w:val="-1994707382"/>
              <w:placeholder>
                <w:docPart w:val="6E1328EB82374AC9A3530A0D99C80EB3"/>
              </w:placeholder>
              <w:showingPlcHdr/>
              <w:text/>
            </w:sdtPr>
            <w:sdtEndPr/>
            <w:sdtContent>
              <w:r w:rsidR="001A5899" w:rsidRPr="00EC77F6">
                <w:rPr>
                  <w:rStyle w:val="PlaceholderText"/>
                </w:rPr>
                <w:t xml:space="preserve">Click here to enter </w:t>
              </w:r>
              <w:r w:rsidR="001A5899">
                <w:rPr>
                  <w:rStyle w:val="PlaceholderText"/>
                </w:rPr>
                <w:t>watershed data</w:t>
              </w:r>
              <w:r w:rsidR="001A5899" w:rsidRPr="00EC77F6">
                <w:rPr>
                  <w:rStyle w:val="PlaceholderText"/>
                </w:rPr>
                <w:t>.</w:t>
              </w:r>
            </w:sdtContent>
          </w:sdt>
        </w:p>
      </w:sdtContent>
    </w:sdt>
    <w:p w14:paraId="699EA1BE" w14:textId="77777777" w:rsidR="00127B44" w:rsidRDefault="00127B44">
      <w:pPr>
        <w:rPr>
          <w:rFonts w:ascii="Minion Pro" w:hAnsi="Minion Pro" w:cs="Times New Roman"/>
          <w:b/>
          <w:bCs/>
          <w:i/>
          <w:iCs/>
          <w:color w:val="538135" w:themeColor="accent6" w:themeShade="BF"/>
          <w:sz w:val="28"/>
          <w:szCs w:val="28"/>
        </w:rPr>
      </w:pPr>
      <w:bookmarkStart w:id="6" w:name="_heading=h.2et92p0" w:colFirst="0" w:colLast="0"/>
      <w:bookmarkEnd w:id="6"/>
      <w:r>
        <w:br w:type="page"/>
      </w:r>
    </w:p>
    <w:bookmarkStart w:id="7" w:name="_Toc50475540" w:displacedByCustomXml="next"/>
    <w:sdt>
      <w:sdtPr>
        <w:rPr>
          <w:rFonts w:ascii="Calibri" w:hAnsi="Calibri" w:cs="Calibri"/>
          <w:b w:val="0"/>
          <w:bCs w:val="0"/>
          <w:i w:val="0"/>
          <w:iCs w:val="0"/>
          <w:color w:val="auto"/>
          <w:sz w:val="22"/>
          <w:szCs w:val="22"/>
        </w:rPr>
        <w:id w:val="419843475"/>
        <w:lock w:val="contentLocked"/>
        <w:placeholder>
          <w:docPart w:val="DefaultPlaceholder_-1854013440"/>
        </w:placeholder>
        <w:group/>
      </w:sdtPr>
      <w:sdtEndPr>
        <w:rPr>
          <w:sz w:val="24"/>
          <w:szCs w:val="24"/>
        </w:rPr>
      </w:sdtEndPr>
      <w:sdtContent>
        <w:p w14:paraId="00000072" w14:textId="06B3307D" w:rsidR="00A1590F" w:rsidRDefault="00D64548" w:rsidP="0079317F">
          <w:pPr>
            <w:pStyle w:val="GuildHeading2"/>
          </w:pPr>
          <w:r>
            <w:t>Land Use</w:t>
          </w:r>
          <w:r w:rsidR="0079317F" w:rsidRPr="0070540F">
            <w:t xml:space="preserve"> History</w:t>
          </w:r>
          <w:bookmarkEnd w:id="7"/>
        </w:p>
        <w:p w14:paraId="35031C7A" w14:textId="0FA2F4ED" w:rsidR="00C04F5D" w:rsidRPr="00A52BB2" w:rsidRDefault="00C04F5D" w:rsidP="00C04F5D">
          <w:pPr>
            <w:rPr>
              <w:rFonts w:ascii="Minion Pro" w:hAnsi="Minion Pro"/>
              <w:sz w:val="24"/>
              <w:szCs w:val="24"/>
            </w:rPr>
          </w:pPr>
          <w:r w:rsidRPr="00082B98">
            <w:rPr>
              <w:rFonts w:ascii="Minion Pro" w:hAnsi="Minion Pro"/>
              <w:b/>
              <w:bCs/>
              <w:sz w:val="24"/>
              <w:szCs w:val="24"/>
            </w:rPr>
            <w:t>Historical Landscape Context:</w:t>
          </w:r>
          <w:r w:rsidR="00A52BB2">
            <w:rPr>
              <w:rFonts w:ascii="Minion Pro" w:hAnsi="Minion Pro"/>
              <w:b/>
              <w:bCs/>
              <w:sz w:val="24"/>
              <w:szCs w:val="24"/>
            </w:rPr>
            <w:t xml:space="preserve"> </w:t>
          </w:r>
          <w:r w:rsidR="006C1C09">
            <w:rPr>
              <w:rFonts w:ascii="Minion Pro" w:hAnsi="Minion Pro"/>
              <w:sz w:val="24"/>
              <w:szCs w:val="24"/>
            </w:rPr>
            <w:t>Identify and describe</w:t>
          </w:r>
          <w:r w:rsidR="00454AD0">
            <w:rPr>
              <w:rFonts w:ascii="Minion Pro" w:hAnsi="Minion Pro"/>
              <w:sz w:val="24"/>
              <w:szCs w:val="24"/>
            </w:rPr>
            <w:t xml:space="preserve"> cultural or historic resources, land use rights and Indigenous rights (if applicable). </w:t>
          </w:r>
          <w:r w:rsidR="00A52BB2">
            <w:rPr>
              <w:rFonts w:ascii="Minion Pro" w:hAnsi="Minion Pro"/>
              <w:sz w:val="24"/>
              <w:szCs w:val="24"/>
            </w:rPr>
            <w:t>It is important to acknowledge</w:t>
          </w:r>
          <w:r w:rsidR="00317572">
            <w:rPr>
              <w:rFonts w:ascii="Minion Pro" w:hAnsi="Minion Pro"/>
              <w:sz w:val="24"/>
              <w:szCs w:val="24"/>
            </w:rPr>
            <w:t xml:space="preserve"> the history of the </w:t>
          </w:r>
          <w:r w:rsidR="00334EC2">
            <w:rPr>
              <w:rFonts w:ascii="Minion Pro" w:hAnsi="Minion Pro"/>
              <w:sz w:val="24"/>
              <w:szCs w:val="24"/>
            </w:rPr>
            <w:t xml:space="preserve">landscape as a whole, including </w:t>
          </w:r>
          <w:r w:rsidR="00011F77">
            <w:rPr>
              <w:rFonts w:ascii="Minion Pro" w:hAnsi="Minion Pro"/>
              <w:sz w:val="24"/>
              <w:szCs w:val="24"/>
            </w:rPr>
            <w:t>the presence of Indigenous peoples</w:t>
          </w:r>
          <w:r w:rsidR="00B928E1">
            <w:rPr>
              <w:rFonts w:ascii="Minion Pro" w:hAnsi="Minion Pro"/>
              <w:sz w:val="24"/>
              <w:szCs w:val="24"/>
            </w:rPr>
            <w:t xml:space="preserve"> and their connection to the land. </w:t>
          </w:r>
          <w:r w:rsidR="009506AE" w:rsidRPr="009506AE">
            <w:rPr>
              <w:rFonts w:ascii="Minion Pro" w:hAnsi="Minion Pro"/>
              <w:sz w:val="24"/>
              <w:szCs w:val="24"/>
            </w:rPr>
            <w:t xml:space="preserve">As the </w:t>
          </w:r>
          <w:r w:rsidR="00A87A2C" w:rsidRPr="009506AE">
            <w:rPr>
              <w:rFonts w:ascii="Minion Pro" w:hAnsi="Minion Pro"/>
              <w:sz w:val="24"/>
              <w:szCs w:val="24"/>
            </w:rPr>
            <w:t>original stewards of this land</w:t>
          </w:r>
          <w:r w:rsidR="009506AE" w:rsidRPr="009506AE">
            <w:rPr>
              <w:rFonts w:ascii="Minion Pro" w:hAnsi="Minion Pro"/>
              <w:sz w:val="24"/>
              <w:szCs w:val="24"/>
            </w:rPr>
            <w:t>, they</w:t>
          </w:r>
          <w:r w:rsidR="00A87A2C" w:rsidRPr="009506AE">
            <w:rPr>
              <w:rFonts w:ascii="Minion Pro" w:hAnsi="Minion Pro"/>
              <w:sz w:val="24"/>
              <w:szCs w:val="24"/>
            </w:rPr>
            <w:t xml:space="preserve"> shaped the forest’s unique mix of tree and other plant species, soils and waterways, and habitat for wildlife</w:t>
          </w:r>
          <w:r w:rsidR="00FF43A7" w:rsidRPr="009506AE">
            <w:rPr>
              <w:rFonts w:ascii="Minion Pro" w:hAnsi="Minion Pro"/>
              <w:sz w:val="24"/>
              <w:szCs w:val="24"/>
            </w:rPr>
            <w:t>.</w:t>
          </w:r>
          <w:r w:rsidR="00FF43A7">
            <w:rPr>
              <w:rFonts w:ascii="Cambria" w:hAnsi="Cambria"/>
            </w:rPr>
            <w:t xml:space="preserve"> </w:t>
          </w:r>
          <w:r w:rsidR="00B928E1">
            <w:rPr>
              <w:rFonts w:ascii="Minion Pro" w:hAnsi="Minion Pro"/>
              <w:sz w:val="24"/>
              <w:szCs w:val="24"/>
            </w:rPr>
            <w:t>For more information</w:t>
          </w:r>
          <w:r w:rsidR="00014826">
            <w:rPr>
              <w:rFonts w:ascii="Minion Pro" w:hAnsi="Minion Pro"/>
              <w:sz w:val="24"/>
              <w:szCs w:val="24"/>
            </w:rPr>
            <w:t xml:space="preserve"> and to see an example</w:t>
          </w:r>
          <w:r w:rsidR="00B928E1">
            <w:rPr>
              <w:rFonts w:ascii="Minion Pro" w:hAnsi="Minion Pro"/>
              <w:sz w:val="24"/>
              <w:szCs w:val="24"/>
            </w:rPr>
            <w:t xml:space="preserve">, please </w:t>
          </w:r>
          <w:r w:rsidR="006622FA">
            <w:rPr>
              <w:rFonts w:ascii="Minion Pro" w:hAnsi="Minion Pro"/>
              <w:sz w:val="24"/>
              <w:szCs w:val="24"/>
            </w:rPr>
            <w:t>see Appendix H</w:t>
          </w:r>
          <w:r w:rsidR="00504567">
            <w:rPr>
              <w:rFonts w:ascii="Minion Pro" w:hAnsi="Minion Pro"/>
              <w:sz w:val="24"/>
              <w:szCs w:val="24"/>
            </w:rPr>
            <w:t xml:space="preserve">. </w:t>
          </w:r>
        </w:p>
        <w:sdt>
          <w:sdtPr>
            <w:rPr>
              <w:rFonts w:ascii="Minion Pro" w:hAnsi="Minion Pro"/>
              <w:b/>
              <w:bCs/>
              <w:sz w:val="24"/>
              <w:szCs w:val="24"/>
            </w:rPr>
            <w:id w:val="719092797"/>
            <w:placeholder>
              <w:docPart w:val="22CD0A45E8184A74823BAB2420C6EC88"/>
            </w:placeholder>
            <w:showingPlcHdr/>
            <w:text/>
          </w:sdtPr>
          <w:sdtEndPr/>
          <w:sdtContent>
            <w:p w14:paraId="53683848" w14:textId="3D9E1947" w:rsidR="00C04F5D" w:rsidRPr="00082B98" w:rsidRDefault="00C04F5D" w:rsidP="00C04F5D">
              <w:pPr>
                <w:rPr>
                  <w:rFonts w:ascii="Minion Pro" w:hAnsi="Minion Pro"/>
                  <w:b/>
                  <w:bCs/>
                  <w:sz w:val="24"/>
                  <w:szCs w:val="24"/>
                </w:rPr>
              </w:pPr>
              <w:r w:rsidRPr="00EC77F6">
                <w:rPr>
                  <w:rStyle w:val="PlaceholderText"/>
                </w:rPr>
                <w:t xml:space="preserve">Click </w:t>
              </w:r>
              <w:r>
                <w:rPr>
                  <w:rStyle w:val="PlaceholderText"/>
                </w:rPr>
                <w:t>here to enter the historical landscape context of your property (narrative)</w:t>
              </w:r>
              <w:r w:rsidRPr="00EC77F6">
                <w:rPr>
                  <w:rStyle w:val="PlaceholderText"/>
                </w:rPr>
                <w:t>.</w:t>
              </w:r>
              <w:r>
                <w:rPr>
                  <w:rStyle w:val="PlaceholderText"/>
                </w:rPr>
                <w:t xml:space="preserve"> Include any Indigenous </w:t>
              </w:r>
              <w:r w:rsidR="00504567">
                <w:rPr>
                  <w:rStyle w:val="PlaceholderText"/>
                </w:rPr>
                <w:t>connections</w:t>
              </w:r>
              <w:r>
                <w:rPr>
                  <w:rStyle w:val="PlaceholderText"/>
                </w:rPr>
                <w:t xml:space="preserve"> and other social histories. </w:t>
              </w:r>
            </w:p>
          </w:sdtContent>
        </w:sdt>
        <w:p w14:paraId="2357EC13" w14:textId="7A81D570" w:rsidR="0028033C" w:rsidRPr="005C255D" w:rsidRDefault="005C255D" w:rsidP="0028033C">
          <w:pPr>
            <w:rPr>
              <w:rFonts w:ascii="Minion Pro" w:hAnsi="Minion Pro"/>
              <w:b/>
              <w:bCs/>
              <w:sz w:val="24"/>
              <w:szCs w:val="24"/>
            </w:rPr>
          </w:pPr>
          <w:r w:rsidRPr="005C255D">
            <w:rPr>
              <w:rFonts w:ascii="Minion Pro" w:hAnsi="Minion Pro"/>
              <w:b/>
              <w:bCs/>
              <w:sz w:val="24"/>
              <w:szCs w:val="24"/>
            </w:rPr>
            <w:t>Management History</w:t>
          </w:r>
          <w:r>
            <w:rPr>
              <w:rFonts w:ascii="Minion Pro" w:hAnsi="Minion Pro"/>
              <w:b/>
              <w:bCs/>
              <w:sz w:val="24"/>
              <w:szCs w:val="24"/>
            </w:rPr>
            <w:t>:</w:t>
          </w:r>
        </w:p>
        <w:sdt>
          <w:sdtPr>
            <w:rPr>
              <w:rFonts w:ascii="Minion Pro" w:hAnsi="Minion Pro" w:cs="Times New Roman"/>
              <w:sz w:val="24"/>
              <w:szCs w:val="24"/>
            </w:rPr>
            <w:id w:val="-1885004249"/>
            <w:placeholder>
              <w:docPart w:val="6D1E5C5B8F084D14A0EF701DF6499345"/>
            </w:placeholder>
            <w:showingPlcHdr/>
          </w:sdtPr>
          <w:sdtEndPr/>
          <w:sdtContent>
            <w:p w14:paraId="00000074" w14:textId="47BEFA4A" w:rsidR="00A1590F" w:rsidRPr="0029545B" w:rsidRDefault="0029545B">
              <w:pPr>
                <w:rPr>
                  <w:rFonts w:ascii="Minion Pro" w:hAnsi="Minion Pro" w:cs="Times New Roman"/>
                  <w:sz w:val="24"/>
                  <w:szCs w:val="24"/>
                </w:rPr>
              </w:pPr>
              <w:r w:rsidRPr="00EC77F6">
                <w:rPr>
                  <w:rStyle w:val="PlaceholderText"/>
                </w:rPr>
                <w:t xml:space="preserve">Click here to enter </w:t>
              </w:r>
              <w:r>
                <w:rPr>
                  <w:rStyle w:val="PlaceholderText"/>
                </w:rPr>
                <w:t>the management</w:t>
              </w:r>
              <w:r w:rsidR="00BD4F1C">
                <w:rPr>
                  <w:rStyle w:val="PlaceholderText"/>
                </w:rPr>
                <w:t xml:space="preserve"> </w:t>
              </w:r>
              <w:r>
                <w:rPr>
                  <w:rStyle w:val="PlaceholderText"/>
                </w:rPr>
                <w:t>history of the property</w:t>
              </w:r>
              <w:r w:rsidR="00681BE0">
                <w:rPr>
                  <w:rStyle w:val="PlaceholderText"/>
                </w:rPr>
                <w:t xml:space="preserve"> (narrative)</w:t>
              </w:r>
              <w:r w:rsidRPr="00EC77F6">
                <w:rPr>
                  <w:rStyle w:val="PlaceholderText"/>
                </w:rPr>
                <w:t>.</w:t>
              </w:r>
            </w:p>
          </w:sdtContent>
        </w:sdt>
        <w:p w14:paraId="00000075" w14:textId="61E61189" w:rsidR="00A1590F" w:rsidRPr="0070540F" w:rsidRDefault="0079317F" w:rsidP="0079317F">
          <w:pPr>
            <w:pStyle w:val="GuildHeading2"/>
          </w:pPr>
          <w:bookmarkStart w:id="8" w:name="_Toc50475541"/>
          <w:r w:rsidRPr="0070540F">
            <w:t>Tax and Business Management</w:t>
          </w:r>
          <w:bookmarkEnd w:id="8"/>
        </w:p>
        <w:p w14:paraId="00000076" w14:textId="5543FA42" w:rsidR="00A1590F" w:rsidRPr="0070540F" w:rsidRDefault="0079317F">
          <w:pPr>
            <w:rPr>
              <w:rFonts w:ascii="Minion Pro" w:hAnsi="Minion Pro" w:cs="Times New Roman"/>
              <w:b/>
              <w:sz w:val="24"/>
              <w:szCs w:val="24"/>
            </w:rPr>
          </w:pPr>
          <w:r w:rsidRPr="0070540F">
            <w:rPr>
              <w:rFonts w:ascii="Minion Pro" w:hAnsi="Minion Pro" w:cs="Times New Roman"/>
              <w:b/>
              <w:sz w:val="24"/>
              <w:szCs w:val="24"/>
            </w:rPr>
            <w:t xml:space="preserve">Real Estate Information: </w:t>
          </w:r>
        </w:p>
        <w:bookmarkStart w:id="9" w:name="_heading=h.1t3h5sf" w:colFirst="0" w:colLast="0" w:displacedByCustomXml="next"/>
        <w:bookmarkEnd w:id="9" w:displacedByCustomXml="next"/>
        <w:sdt>
          <w:sdtPr>
            <w:rPr>
              <w:rFonts w:ascii="Minion Pro" w:hAnsi="Minion Pro" w:cs="Times New Roman"/>
              <w:sz w:val="24"/>
              <w:szCs w:val="24"/>
            </w:rPr>
            <w:id w:val="917375193"/>
            <w:placeholder>
              <w:docPart w:val="4C0ADCF2C7EC4D74AC449DE59F3B5C4A"/>
            </w:placeholder>
            <w:showingPlcHdr/>
            <w:text/>
          </w:sdtPr>
          <w:sdtEndPr/>
          <w:sdtContent>
            <w:p w14:paraId="2F8DC587" w14:textId="38757243" w:rsidR="0014708C" w:rsidRDefault="0014708C">
              <w:pPr>
                <w:rPr>
                  <w:rFonts w:ascii="Minion Pro" w:hAnsi="Minion Pro" w:cs="Times New Roman"/>
                  <w:sz w:val="24"/>
                  <w:szCs w:val="24"/>
                </w:rPr>
              </w:pPr>
              <w:r w:rsidRPr="00EC77F6">
                <w:rPr>
                  <w:rStyle w:val="PlaceholderText"/>
                </w:rPr>
                <w:t xml:space="preserve">Click here to enter </w:t>
              </w:r>
              <w:r>
                <w:rPr>
                  <w:rStyle w:val="PlaceholderText"/>
                </w:rPr>
                <w:t>tax map numbers</w:t>
              </w:r>
              <w:r w:rsidRPr="00EC77F6">
                <w:rPr>
                  <w:rStyle w:val="PlaceholderText"/>
                </w:rPr>
                <w:t>.</w:t>
              </w:r>
            </w:p>
          </w:sdtContent>
        </w:sdt>
        <w:p w14:paraId="00000078" w14:textId="65D9CE3B" w:rsidR="00A1590F" w:rsidRDefault="0079317F">
          <w:pPr>
            <w:rPr>
              <w:rFonts w:ascii="Minion Pro" w:hAnsi="Minion Pro" w:cs="Times New Roman"/>
              <w:b/>
              <w:sz w:val="24"/>
              <w:szCs w:val="24"/>
            </w:rPr>
          </w:pPr>
          <w:r w:rsidRPr="0070540F">
            <w:rPr>
              <w:rFonts w:ascii="Minion Pro" w:hAnsi="Minion Pro" w:cs="Times New Roman"/>
              <w:b/>
              <w:sz w:val="24"/>
              <w:szCs w:val="24"/>
            </w:rPr>
            <w:t>Property Tax Information:</w:t>
          </w:r>
        </w:p>
        <w:sdt>
          <w:sdtPr>
            <w:rPr>
              <w:rFonts w:ascii="Minion Pro" w:hAnsi="Minion Pro" w:cs="Times New Roman"/>
              <w:sz w:val="24"/>
              <w:szCs w:val="24"/>
            </w:rPr>
            <w:id w:val="1289156278"/>
            <w:placeholder>
              <w:docPart w:val="A4BDE212CF4E497B8CAACDB3064576B1"/>
            </w:placeholder>
            <w:showingPlcHdr/>
            <w:text/>
          </w:sdtPr>
          <w:sdtEndPr/>
          <w:sdtContent>
            <w:p w14:paraId="42C17822" w14:textId="1ADE4067" w:rsidR="0014708C" w:rsidRPr="0070540F" w:rsidRDefault="0014708C">
              <w:pPr>
                <w:rPr>
                  <w:rFonts w:ascii="Minion Pro" w:hAnsi="Minion Pro" w:cs="Times New Roman"/>
                  <w:sz w:val="24"/>
                  <w:szCs w:val="24"/>
                </w:rPr>
              </w:pPr>
              <w:r w:rsidRPr="00EC77F6">
                <w:rPr>
                  <w:rStyle w:val="PlaceholderText"/>
                </w:rPr>
                <w:t xml:space="preserve">Click here to enter </w:t>
              </w:r>
              <w:r>
                <w:rPr>
                  <w:rStyle w:val="PlaceholderText"/>
                </w:rPr>
                <w:t>property tax information</w:t>
              </w:r>
              <w:r w:rsidRPr="00EC77F6">
                <w:rPr>
                  <w:rStyle w:val="PlaceholderText"/>
                </w:rPr>
                <w:t>.</w:t>
              </w:r>
              <w:r w:rsidR="00681BE0">
                <w:rPr>
                  <w:rStyle w:val="PlaceholderText"/>
                </w:rPr>
                <w:t xml:space="preserve"> What are the property parcels currently being taxed as (e.g. forest, farm, etc.)</w:t>
              </w:r>
              <w:r w:rsidR="009325D8">
                <w:rPr>
                  <w:rStyle w:val="PlaceholderText"/>
                </w:rPr>
                <w:t>?</w:t>
              </w:r>
            </w:p>
          </w:sdtContent>
        </w:sdt>
      </w:sdtContent>
    </w:sdt>
    <w:p w14:paraId="00000079" w14:textId="77777777" w:rsidR="00A1590F" w:rsidRPr="0070540F" w:rsidRDefault="0079317F">
      <w:pPr>
        <w:rPr>
          <w:rFonts w:ascii="Minion Pro" w:hAnsi="Minion Pro" w:cs="Times New Roman"/>
          <w:b/>
          <w:i/>
          <w:sz w:val="28"/>
          <w:szCs w:val="28"/>
        </w:rPr>
      </w:pPr>
      <w:r w:rsidRPr="0070540F">
        <w:rPr>
          <w:rFonts w:ascii="Minion Pro" w:hAnsi="Minion Pro" w:cs="Times New Roman"/>
        </w:rPr>
        <w:br w:type="page"/>
      </w:r>
    </w:p>
    <w:bookmarkStart w:id="10" w:name="_Toc50475542" w:displacedByCustomXml="next"/>
    <w:sdt>
      <w:sdtPr>
        <w:rPr>
          <w:rFonts w:ascii="Calibri" w:hAnsi="Calibri" w:cs="Calibri"/>
          <w:b w:val="0"/>
          <w:bCs w:val="0"/>
          <w:i w:val="0"/>
          <w:iCs w:val="0"/>
          <w:color w:val="auto"/>
          <w:sz w:val="22"/>
          <w:szCs w:val="22"/>
        </w:rPr>
        <w:id w:val="-354042387"/>
        <w:lock w:val="contentLocked"/>
        <w:placeholder>
          <w:docPart w:val="DefaultPlaceholder_-1854013440"/>
        </w:placeholder>
        <w:group/>
      </w:sdtPr>
      <w:sdtEndPr>
        <w:rPr>
          <w:sz w:val="24"/>
          <w:szCs w:val="24"/>
        </w:rPr>
      </w:sdtEndPr>
      <w:sdtContent>
        <w:p w14:paraId="0000007A" w14:textId="6DA531C4" w:rsidR="00A1590F" w:rsidRPr="0070540F" w:rsidRDefault="0079317F" w:rsidP="0079317F">
          <w:pPr>
            <w:pStyle w:val="GuildHeading2"/>
          </w:pPr>
          <w:r w:rsidRPr="0070540F">
            <w:t>Forest Management Objectives</w:t>
          </w:r>
          <w:bookmarkEnd w:id="10"/>
        </w:p>
        <w:p w14:paraId="0000007B" w14:textId="77777777" w:rsidR="00A1590F" w:rsidRPr="0070540F" w:rsidRDefault="0079317F">
          <w:pPr>
            <w:rPr>
              <w:rFonts w:ascii="Minion Pro" w:hAnsi="Minion Pro" w:cs="Times New Roman"/>
              <w:sz w:val="24"/>
              <w:szCs w:val="24"/>
            </w:rPr>
          </w:pPr>
          <w:r w:rsidRPr="0070540F">
            <w:rPr>
              <w:rFonts w:ascii="Minion Pro" w:hAnsi="Minion Pro" w:cs="Times New Roman"/>
              <w:sz w:val="24"/>
              <w:szCs w:val="24"/>
            </w:rPr>
            <w:t xml:space="preserve">The principal management objectives for the ownership.  </w:t>
          </w:r>
        </w:p>
        <w:p w14:paraId="0000007C" w14:textId="31E853CD"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Objective 1: </w:t>
          </w:r>
          <w:sdt>
            <w:sdtPr>
              <w:rPr>
                <w:rFonts w:ascii="Minion Pro" w:hAnsi="Minion Pro" w:cs="Times New Roman"/>
                <w:bCs/>
                <w:sz w:val="24"/>
                <w:szCs w:val="24"/>
              </w:rPr>
              <w:id w:val="1503863224"/>
              <w:placeholder>
                <w:docPart w:val="7BA1716E82564C578833C48E3D785785"/>
              </w:placeholder>
              <w:showingPlcHdr/>
              <w:text/>
            </w:sdtPr>
            <w:sdtEndPr/>
            <w:sdtContent>
              <w:r w:rsidR="00664483" w:rsidRPr="00EC77F6">
                <w:rPr>
                  <w:rStyle w:val="PlaceholderText"/>
                </w:rPr>
                <w:t xml:space="preserve">Click here to </w:t>
              </w:r>
              <w:r w:rsidR="009325D8">
                <w:rPr>
                  <w:rStyle w:val="PlaceholderText"/>
                </w:rPr>
                <w:t>describe</w:t>
              </w:r>
              <w:r w:rsidR="00664483" w:rsidRPr="00EC77F6">
                <w:rPr>
                  <w:rStyle w:val="PlaceholderText"/>
                </w:rPr>
                <w:t xml:space="preserve"> </w:t>
              </w:r>
              <w:r w:rsidR="00664483">
                <w:rPr>
                  <w:rStyle w:val="PlaceholderText"/>
                </w:rPr>
                <w:t>the landowner’s first management objective</w:t>
              </w:r>
              <w:r w:rsidR="00146A42">
                <w:rPr>
                  <w:rStyle w:val="PlaceholderText"/>
                </w:rPr>
                <w:t xml:space="preserve"> (narrative)</w:t>
              </w:r>
              <w:r w:rsidR="00664483" w:rsidRPr="00EC77F6">
                <w:rPr>
                  <w:rStyle w:val="PlaceholderText"/>
                </w:rPr>
                <w:t>.</w:t>
              </w:r>
            </w:sdtContent>
          </w:sdt>
        </w:p>
        <w:p w14:paraId="0000007D" w14:textId="77777777" w:rsidR="00A1590F" w:rsidRPr="0070540F" w:rsidRDefault="00A1590F">
          <w:pPr>
            <w:rPr>
              <w:rFonts w:ascii="Minion Pro" w:hAnsi="Minion Pro" w:cs="Times New Roman"/>
              <w:sz w:val="24"/>
              <w:szCs w:val="24"/>
            </w:rPr>
          </w:pPr>
        </w:p>
        <w:p w14:paraId="0000007E" w14:textId="080EA85D"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Objective 2:  </w:t>
          </w:r>
          <w:sdt>
            <w:sdtPr>
              <w:rPr>
                <w:rFonts w:ascii="Minion Pro" w:hAnsi="Minion Pro" w:cs="Times New Roman"/>
                <w:bCs/>
                <w:sz w:val="24"/>
                <w:szCs w:val="24"/>
              </w:rPr>
              <w:id w:val="1943492991"/>
              <w:placeholder>
                <w:docPart w:val="AE0762346C5944D78DAF56CF3384227B"/>
              </w:placeholder>
              <w:showingPlcHdr/>
              <w:text/>
            </w:sdtPr>
            <w:sdtEndPr/>
            <w:sdtContent>
              <w:r w:rsidR="00664483" w:rsidRPr="00EC77F6">
                <w:rPr>
                  <w:rStyle w:val="PlaceholderText"/>
                </w:rPr>
                <w:t xml:space="preserve">Click here to </w:t>
              </w:r>
              <w:r w:rsidR="009325D8">
                <w:rPr>
                  <w:rStyle w:val="PlaceholderText"/>
                </w:rPr>
                <w:t>describe</w:t>
              </w:r>
              <w:r w:rsidR="00664483" w:rsidRPr="00EC77F6">
                <w:rPr>
                  <w:rStyle w:val="PlaceholderText"/>
                </w:rPr>
                <w:t xml:space="preserve"> </w:t>
              </w:r>
              <w:r w:rsidR="00664483">
                <w:rPr>
                  <w:rStyle w:val="PlaceholderText"/>
                </w:rPr>
                <w:t>the landowner’s second management objective</w:t>
              </w:r>
              <w:r w:rsidR="00146A42">
                <w:rPr>
                  <w:rStyle w:val="PlaceholderText"/>
                </w:rPr>
                <w:t xml:space="preserve"> (narrative)</w:t>
              </w:r>
              <w:r w:rsidR="00664483" w:rsidRPr="00EC77F6">
                <w:rPr>
                  <w:rStyle w:val="PlaceholderText"/>
                </w:rPr>
                <w:t>.</w:t>
              </w:r>
            </w:sdtContent>
          </w:sdt>
        </w:p>
        <w:p w14:paraId="0000007F" w14:textId="77777777" w:rsidR="00A1590F" w:rsidRPr="0070540F" w:rsidRDefault="00A1590F">
          <w:pPr>
            <w:rPr>
              <w:rFonts w:ascii="Minion Pro" w:hAnsi="Minion Pro" w:cs="Times New Roman"/>
              <w:sz w:val="24"/>
              <w:szCs w:val="24"/>
            </w:rPr>
          </w:pPr>
        </w:p>
        <w:p w14:paraId="00000080" w14:textId="38BECBB8" w:rsidR="00A1590F" w:rsidRPr="00234D78" w:rsidRDefault="0079317F">
          <w:pPr>
            <w:rPr>
              <w:rFonts w:ascii="Minion Pro" w:hAnsi="Minion Pro" w:cs="Times New Roman"/>
              <w:bCs/>
              <w:sz w:val="24"/>
              <w:szCs w:val="24"/>
            </w:rPr>
          </w:pPr>
          <w:r w:rsidRPr="0070540F">
            <w:rPr>
              <w:rFonts w:ascii="Minion Pro" w:hAnsi="Minion Pro" w:cs="Times New Roman"/>
              <w:b/>
              <w:sz w:val="24"/>
              <w:szCs w:val="24"/>
            </w:rPr>
            <w:t xml:space="preserve">Objective 3: </w:t>
          </w:r>
          <w:sdt>
            <w:sdtPr>
              <w:rPr>
                <w:rFonts w:ascii="Minion Pro" w:hAnsi="Minion Pro" w:cs="Times New Roman"/>
                <w:b/>
                <w:sz w:val="24"/>
                <w:szCs w:val="24"/>
              </w:rPr>
              <w:id w:val="2000230245"/>
              <w:placeholder>
                <w:docPart w:val="11873BB6AA814438AF3867193FC31ADD"/>
              </w:placeholder>
              <w:showingPlcHdr/>
              <w:text/>
            </w:sdtPr>
            <w:sdtEndPr/>
            <w:sdtContent>
              <w:r w:rsidR="00234D78" w:rsidRPr="00EC77F6">
                <w:rPr>
                  <w:rStyle w:val="PlaceholderText"/>
                </w:rPr>
                <w:t xml:space="preserve">Click here to </w:t>
              </w:r>
              <w:r w:rsidR="006E4530">
                <w:rPr>
                  <w:rStyle w:val="PlaceholderText"/>
                </w:rPr>
                <w:t>describe</w:t>
              </w:r>
              <w:r w:rsidR="00234D78" w:rsidRPr="00EC77F6">
                <w:rPr>
                  <w:rStyle w:val="PlaceholderText"/>
                </w:rPr>
                <w:t xml:space="preserve"> </w:t>
              </w:r>
              <w:r w:rsidR="007A01D3">
                <w:rPr>
                  <w:rStyle w:val="PlaceholderText"/>
                </w:rPr>
                <w:t xml:space="preserve">the </w:t>
              </w:r>
              <w:r w:rsidR="00234D78">
                <w:rPr>
                  <w:rStyle w:val="PlaceholderText"/>
                </w:rPr>
                <w:t>landowner’s third management objective</w:t>
              </w:r>
              <w:r w:rsidR="00146A42">
                <w:rPr>
                  <w:rStyle w:val="PlaceholderText"/>
                </w:rPr>
                <w:t xml:space="preserve"> (narrative)</w:t>
              </w:r>
              <w:r w:rsidR="00234D78" w:rsidRPr="00EC77F6">
                <w:rPr>
                  <w:rStyle w:val="PlaceholderText"/>
                </w:rPr>
                <w:t>.</w:t>
              </w:r>
            </w:sdtContent>
          </w:sdt>
        </w:p>
        <w:p w14:paraId="00000081" w14:textId="77777777" w:rsidR="00A1590F" w:rsidRPr="0070540F" w:rsidRDefault="00A1590F">
          <w:pPr>
            <w:rPr>
              <w:rFonts w:ascii="Minion Pro" w:hAnsi="Minion Pro" w:cs="Times New Roman"/>
              <w:sz w:val="24"/>
              <w:szCs w:val="24"/>
            </w:rPr>
          </w:pPr>
        </w:p>
        <w:sdt>
          <w:sdtPr>
            <w:rPr>
              <w:rFonts w:ascii="Minion Pro" w:hAnsi="Minion Pro" w:cs="Times New Roman"/>
              <w:b/>
              <w:sz w:val="24"/>
              <w:szCs w:val="24"/>
            </w:rPr>
            <w:id w:val="-1910755981"/>
            <w15:repeatingSection/>
          </w:sdtPr>
          <w:sdtEndPr/>
          <w:sdtContent>
            <w:sdt>
              <w:sdtPr>
                <w:rPr>
                  <w:rFonts w:ascii="Minion Pro" w:hAnsi="Minion Pro" w:cs="Times New Roman"/>
                  <w:b/>
                  <w:sz w:val="24"/>
                  <w:szCs w:val="24"/>
                </w:rPr>
                <w:id w:val="-169182656"/>
                <w:placeholder>
                  <w:docPart w:val="DefaultPlaceholder_-1854013435"/>
                </w:placeholder>
                <w15:repeatingSectionItem/>
              </w:sdtPr>
              <w:sdtEndPr/>
              <w:sdtContent>
                <w:sdt>
                  <w:sdtPr>
                    <w:rPr>
                      <w:rFonts w:ascii="Minion Pro" w:hAnsi="Minion Pro" w:cs="Times New Roman"/>
                      <w:b/>
                      <w:sz w:val="24"/>
                      <w:szCs w:val="24"/>
                    </w:rPr>
                    <w:alias w:val="Objectives"/>
                    <w:tag w:val="Duplicate and add additional objectives as needed"/>
                    <w:id w:val="-472067979"/>
                    <w:lock w:val="sdtLocked"/>
                    <w15:repeatingSection/>
                  </w:sdtPr>
                  <w:sdtEndPr/>
                  <w:sdtContent>
                    <w:sdt>
                      <w:sdtPr>
                        <w:rPr>
                          <w:rFonts w:ascii="Minion Pro" w:hAnsi="Minion Pro" w:cs="Times New Roman"/>
                          <w:b/>
                          <w:sz w:val="24"/>
                          <w:szCs w:val="24"/>
                        </w:rPr>
                        <w:id w:val="255870988"/>
                        <w:lock w:val="sdtLocked"/>
                        <w:placeholder>
                          <w:docPart w:val="DefaultPlaceholder_-1854013435"/>
                        </w:placeholder>
                        <w15:repeatingSectionItem/>
                      </w:sdtPr>
                      <w:sdtEndPr/>
                      <w:sdtContent>
                        <w:p w14:paraId="00000082" w14:textId="74C43D79" w:rsidR="00A1590F" w:rsidRPr="00234D78" w:rsidRDefault="0079317F">
                          <w:pPr>
                            <w:rPr>
                              <w:rFonts w:ascii="Minion Pro" w:hAnsi="Minion Pro" w:cs="Times New Roman"/>
                              <w:bCs/>
                              <w:sz w:val="24"/>
                              <w:szCs w:val="24"/>
                            </w:rPr>
                          </w:pPr>
                          <w:r w:rsidRPr="0070540F">
                            <w:rPr>
                              <w:rFonts w:ascii="Minion Pro" w:hAnsi="Minion Pro" w:cs="Times New Roman"/>
                              <w:b/>
                              <w:sz w:val="24"/>
                              <w:szCs w:val="24"/>
                            </w:rPr>
                            <w:t xml:space="preserve">Objective </w:t>
                          </w:r>
                          <w:sdt>
                            <w:sdtPr>
                              <w:rPr>
                                <w:rFonts w:ascii="Minion Pro" w:hAnsi="Minion Pro" w:cs="Times New Roman"/>
                                <w:b/>
                                <w:sz w:val="24"/>
                                <w:szCs w:val="24"/>
                              </w:rPr>
                              <w:id w:val="-1579363623"/>
                              <w:placeholder>
                                <w:docPart w:val="8E6D8326792A44E5A9B35F3AE8E8A72A"/>
                              </w:placeholder>
                              <w:showingPlcHdr/>
                              <w:text/>
                            </w:sdtPr>
                            <w:sdtEndPr/>
                            <w:sdtContent>
                              <w:r w:rsidR="00892145">
                                <w:rPr>
                                  <w:rStyle w:val="PlaceholderText"/>
                                </w:rPr>
                                <w:t>E</w:t>
                              </w:r>
                              <w:r w:rsidR="00EC12FE">
                                <w:rPr>
                                  <w:rStyle w:val="PlaceholderText"/>
                                </w:rPr>
                                <w:t xml:space="preserve">nter </w:t>
                              </w:r>
                              <w:r w:rsidR="00892145">
                                <w:rPr>
                                  <w:rStyle w:val="PlaceholderText"/>
                                </w:rPr>
                                <w:t>Number</w:t>
                              </w:r>
                            </w:sdtContent>
                          </w:sdt>
                          <w:r w:rsidRPr="0070540F">
                            <w:rPr>
                              <w:rFonts w:ascii="Minion Pro" w:hAnsi="Minion Pro" w:cs="Times New Roman"/>
                              <w:b/>
                              <w:sz w:val="24"/>
                              <w:szCs w:val="24"/>
                            </w:rPr>
                            <w:t xml:space="preserve">: </w:t>
                          </w:r>
                          <w:sdt>
                            <w:sdtPr>
                              <w:rPr>
                                <w:rFonts w:ascii="Minion Pro" w:hAnsi="Minion Pro" w:cs="Times New Roman"/>
                                <w:b/>
                                <w:sz w:val="24"/>
                                <w:szCs w:val="24"/>
                              </w:rPr>
                              <w:id w:val="2080552040"/>
                              <w:placeholder>
                                <w:docPart w:val="C4FE3561BEE14D9F9F819BEA15198292"/>
                              </w:placeholder>
                              <w:showingPlcHdr/>
                              <w:text/>
                            </w:sdtPr>
                            <w:sdtEndPr/>
                            <w:sdtContent>
                              <w:r w:rsidR="00234D78" w:rsidRPr="00EC77F6">
                                <w:rPr>
                                  <w:rStyle w:val="PlaceholderText"/>
                                </w:rPr>
                                <w:t xml:space="preserve">Click here to </w:t>
                              </w:r>
                              <w:r w:rsidR="006E4530">
                                <w:rPr>
                                  <w:rStyle w:val="PlaceholderText"/>
                                </w:rPr>
                                <w:t>describe</w:t>
                              </w:r>
                              <w:r w:rsidR="00234D78">
                                <w:rPr>
                                  <w:rStyle w:val="PlaceholderText"/>
                                </w:rPr>
                                <w:t xml:space="preserve"> the landowner’s </w:t>
                              </w:r>
                              <w:r w:rsidR="00F85743">
                                <w:rPr>
                                  <w:rStyle w:val="PlaceholderText"/>
                                </w:rPr>
                                <w:t>next</w:t>
                              </w:r>
                              <w:r w:rsidR="00234D78">
                                <w:rPr>
                                  <w:rStyle w:val="PlaceholderText"/>
                                </w:rPr>
                                <w:t xml:space="preserve"> management objective</w:t>
                              </w:r>
                              <w:r w:rsidR="00146A42">
                                <w:rPr>
                                  <w:rStyle w:val="PlaceholderText"/>
                                </w:rPr>
                                <w:t xml:space="preserve"> (narrative)</w:t>
                              </w:r>
                              <w:r w:rsidR="00C10A5E">
                                <w:rPr>
                                  <w:rStyle w:val="PlaceholderText"/>
                                </w:rPr>
                                <w:t xml:space="preserve"> and click the ‘+’ to add more list items</w:t>
                              </w:r>
                              <w:r w:rsidR="00234D78" w:rsidRPr="00EC77F6">
                                <w:rPr>
                                  <w:rStyle w:val="PlaceholderText"/>
                                </w:rPr>
                                <w:t>.</w:t>
                              </w:r>
                            </w:sdtContent>
                          </w:sdt>
                        </w:p>
                      </w:sdtContent>
                    </w:sdt>
                  </w:sdtContent>
                </w:sdt>
              </w:sdtContent>
            </w:sdt>
          </w:sdtContent>
        </w:sdt>
      </w:sdtContent>
    </w:sdt>
    <w:sdt>
      <w:sdtPr>
        <w:rPr>
          <w:rFonts w:ascii="Minion Pro" w:hAnsi="Minion Pro" w:cs="Times New Roman"/>
        </w:rPr>
        <w:id w:val="-633799674"/>
        <w:lock w:val="contentLocked"/>
        <w:placeholder>
          <w:docPart w:val="DefaultPlaceholder_-1854013440"/>
        </w:placeholder>
        <w:group/>
      </w:sdtPr>
      <w:sdtEndPr/>
      <w:sdtContent>
        <w:p w14:paraId="1443869B" w14:textId="00378602" w:rsidR="009E5639" w:rsidRDefault="009E5639">
          <w:pPr>
            <w:rPr>
              <w:rFonts w:ascii="Minion Pro" w:hAnsi="Minion Pro" w:cs="Times New Roman"/>
              <w:b/>
              <w:bCs/>
              <w:i/>
              <w:iCs/>
              <w:sz w:val="28"/>
              <w:szCs w:val="28"/>
            </w:rPr>
          </w:pPr>
          <w:r>
            <w:rPr>
              <w:rFonts w:ascii="Minion Pro" w:hAnsi="Minion Pro" w:cs="Times New Roman"/>
            </w:rPr>
            <w:br w:type="page"/>
          </w:r>
        </w:p>
      </w:sdtContent>
    </w:sdt>
    <w:bookmarkStart w:id="11" w:name="_Toc50475543" w:displacedByCustomXml="next"/>
    <w:sdt>
      <w:sdtPr>
        <w:id w:val="-684433906"/>
        <w:lock w:val="contentLocked"/>
        <w:placeholder>
          <w:docPart w:val="DefaultPlaceholder_-1854013440"/>
        </w:placeholder>
        <w:group/>
      </w:sdtPr>
      <w:sdtEndPr/>
      <w:sdtContent>
        <w:p w14:paraId="00000083" w14:textId="6DA84639" w:rsidR="00A1590F" w:rsidRPr="0070540F" w:rsidRDefault="0079317F" w:rsidP="00B36542">
          <w:pPr>
            <w:pStyle w:val="GuildHeading2"/>
            <w:rPr>
              <w:sz w:val="32"/>
              <w:szCs w:val="32"/>
            </w:rPr>
          </w:pPr>
          <w:r w:rsidRPr="0070540F">
            <w:t xml:space="preserve">Property </w:t>
          </w:r>
          <w:r w:rsidR="00F14BDB">
            <w:t>M</w:t>
          </w:r>
          <w:r w:rsidRPr="0070540F">
            <w:t>ap(s)</w:t>
          </w:r>
        </w:p>
      </w:sdtContent>
    </w:sdt>
    <w:bookmarkEnd w:id="11" w:displacedByCustomXml="prev"/>
    <w:sdt>
      <w:sdtPr>
        <w:rPr>
          <w:rFonts w:ascii="Minion Pro" w:hAnsi="Minion Pro" w:cs="Times New Roman"/>
        </w:rPr>
        <w:alias w:val="Maps"/>
        <w:tag w:val="Add additional property maps as needed"/>
        <w:id w:val="-1760758255"/>
        <w:lock w:val="sdtLocked"/>
        <w15:repeatingSection>
          <w15:sectionTitle w:val="Maps"/>
        </w15:repeatingSection>
      </w:sdtPr>
      <w:sdtEndPr/>
      <w:sdtContent>
        <w:sdt>
          <w:sdtPr>
            <w:rPr>
              <w:rFonts w:ascii="Minion Pro" w:hAnsi="Minion Pro" w:cs="Times New Roman"/>
            </w:rPr>
            <w:id w:val="1745606995"/>
            <w:lock w:val="sdtLocked"/>
            <w:placeholder>
              <w:docPart w:val="DefaultPlaceholder_-1854013435"/>
            </w:placeholder>
            <w15:repeatingSectionItem/>
          </w:sdtPr>
          <w:sdtEndPr/>
          <w:sdtContent>
            <w:sdt>
              <w:sdtPr>
                <w:rPr>
                  <w:rFonts w:ascii="Minion Pro" w:hAnsi="Minion Pro" w:cs="Times New Roman"/>
                </w:rPr>
                <w:id w:val="-1719117134"/>
                <w:showingPlcHdr/>
                <w:picture/>
              </w:sdtPr>
              <w:sdtEndPr/>
              <w:sdtContent>
                <w:p w14:paraId="00000084" w14:textId="61A329C5" w:rsidR="00A1590F" w:rsidRPr="0070540F" w:rsidRDefault="007A01D3" w:rsidP="007A01D3">
                  <w:pPr>
                    <w:jc w:val="center"/>
                    <w:rPr>
                      <w:rFonts w:ascii="Minion Pro" w:hAnsi="Minion Pro" w:cs="Times New Roman"/>
                    </w:rPr>
                  </w:pPr>
                  <w:r>
                    <w:rPr>
                      <w:rFonts w:ascii="Minion Pro" w:hAnsi="Minion Pro" w:cs="Times New Roman"/>
                      <w:noProof/>
                    </w:rPr>
                    <w:drawing>
                      <wp:inline distT="0" distB="0" distL="0" distR="0" wp14:anchorId="3EEAB9BB" wp14:editId="5912CC6D">
                        <wp:extent cx="5334000" cy="4152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4000" cy="4152900"/>
                                </a:xfrm>
                                <a:prstGeom prst="rect">
                                  <a:avLst/>
                                </a:prstGeom>
                                <a:noFill/>
                                <a:ln>
                                  <a:noFill/>
                                </a:ln>
                              </pic:spPr>
                            </pic:pic>
                          </a:graphicData>
                        </a:graphic>
                      </wp:inline>
                    </w:drawing>
                  </w:r>
                </w:p>
              </w:sdtContent>
            </w:sdt>
          </w:sdtContent>
        </w:sdt>
      </w:sdtContent>
    </w:sdt>
    <w:p w14:paraId="00000087" w14:textId="0C71F422" w:rsidR="00A1590F" w:rsidRPr="0070540F" w:rsidRDefault="00A1590F" w:rsidP="00DB6E53">
      <w:pPr>
        <w:jc w:val="center"/>
        <w:rPr>
          <w:rFonts w:ascii="Minion Pro" w:hAnsi="Minion Pro" w:cs="Times New Roman"/>
        </w:rPr>
      </w:pPr>
    </w:p>
    <w:p w14:paraId="02030190" w14:textId="77777777" w:rsidR="00895941" w:rsidRDefault="00895941">
      <w:pPr>
        <w:rPr>
          <w:rFonts w:ascii="Minion Pro" w:hAnsi="Minion Pro" w:cs="Times New Roman"/>
          <w:b/>
          <w:color w:val="385623" w:themeColor="accent6" w:themeShade="80"/>
          <w:sz w:val="36"/>
          <w:szCs w:val="20"/>
        </w:rPr>
      </w:pPr>
      <w:r>
        <w:br w:type="page"/>
      </w:r>
    </w:p>
    <w:bookmarkStart w:id="12" w:name="_Toc50475544" w:displacedByCustomXml="next"/>
    <w:sdt>
      <w:sdtPr>
        <w:rPr>
          <w:rFonts w:ascii="Calibri" w:hAnsi="Calibri" w:cs="Calibri"/>
          <w:b w:val="0"/>
          <w:color w:val="auto"/>
          <w:sz w:val="22"/>
          <w:szCs w:val="22"/>
        </w:rPr>
        <w:id w:val="-1928252657"/>
        <w:lock w:val="contentLocked"/>
        <w:placeholder>
          <w:docPart w:val="DefaultPlaceholder_-1854013440"/>
        </w:placeholder>
        <w:group/>
      </w:sdtPr>
      <w:sdtEndPr>
        <w:rPr>
          <w:sz w:val="24"/>
          <w:szCs w:val="24"/>
        </w:rPr>
      </w:sdtEndPr>
      <w:sdtContent>
        <w:p w14:paraId="0000008F" w14:textId="4DFEE44D" w:rsidR="00A1590F" w:rsidRPr="0070540F" w:rsidRDefault="0079317F" w:rsidP="0079317F">
          <w:pPr>
            <w:pStyle w:val="GuildHeading1"/>
          </w:pPr>
          <w:r w:rsidRPr="0070540F">
            <w:t>Prop</w:t>
          </w:r>
          <w:r w:rsidR="00CD2960">
            <w:t>e</w:t>
          </w:r>
          <w:r w:rsidRPr="0070540F">
            <w:t>rty Overview</w:t>
          </w:r>
          <w:bookmarkEnd w:id="12"/>
        </w:p>
        <w:p w14:paraId="00000090" w14:textId="77777777" w:rsidR="00A1590F" w:rsidRPr="0070540F" w:rsidRDefault="0079317F" w:rsidP="0079317F">
          <w:pPr>
            <w:pStyle w:val="GuildHeading2"/>
          </w:pPr>
          <w:bookmarkStart w:id="13" w:name="_Toc50475545"/>
          <w:r w:rsidRPr="0070540F">
            <w:t>Special Sites and Social Considerations</w:t>
          </w:r>
          <w:bookmarkEnd w:id="13"/>
        </w:p>
        <w:p w14:paraId="3D5E195C" w14:textId="3B013E63" w:rsidR="00DB6E53" w:rsidRDefault="0079317F">
          <w:pPr>
            <w:rPr>
              <w:rFonts w:ascii="Minion Pro" w:hAnsi="Minion Pro" w:cs="Times New Roman"/>
              <w:sz w:val="24"/>
              <w:szCs w:val="24"/>
            </w:rPr>
          </w:pPr>
          <w:r w:rsidRPr="0070540F">
            <w:rPr>
              <w:rFonts w:ascii="Minion Pro" w:hAnsi="Minion Pro" w:cs="Times New Roman"/>
              <w:b/>
              <w:sz w:val="24"/>
              <w:szCs w:val="24"/>
            </w:rPr>
            <w:t>Protect Special Sites</w:t>
          </w:r>
          <w:r w:rsidR="009B37C4">
            <w:rPr>
              <w:rFonts w:ascii="Minion Pro" w:hAnsi="Minion Pro" w:cs="Times New Roman"/>
              <w:b/>
              <w:sz w:val="24"/>
              <w:szCs w:val="24"/>
            </w:rPr>
            <w:t xml:space="preserve"> and/or</w:t>
          </w:r>
          <w:r w:rsidR="00565441">
            <w:rPr>
              <w:rFonts w:ascii="Minion Pro" w:hAnsi="Minion Pro" w:cs="Times New Roman"/>
              <w:b/>
              <w:sz w:val="24"/>
              <w:szCs w:val="24"/>
            </w:rPr>
            <w:t xml:space="preserve"> High Conservation Value Forests</w:t>
          </w:r>
          <w:r w:rsidRPr="0070540F">
            <w:rPr>
              <w:rFonts w:ascii="Minion Pro" w:hAnsi="Minion Pro" w:cs="Times New Roman"/>
              <w:b/>
              <w:sz w:val="24"/>
              <w:szCs w:val="24"/>
            </w:rPr>
            <w:t xml:space="preserve">: </w:t>
          </w:r>
          <w:r w:rsidRPr="0070540F">
            <w:rPr>
              <w:rFonts w:ascii="Minion Pro" w:hAnsi="Minion Pro" w:cs="Times New Roman"/>
              <w:sz w:val="24"/>
              <w:szCs w:val="24"/>
            </w:rPr>
            <w:t xml:space="preserve">Can include sites such as permanent structures, historic resources sites, culturally significant sites (e.g. old stone walls from past land uses), etc. These sites should be buffered out of any management activity on the property, if desired by the landowner. </w:t>
          </w:r>
          <w:r w:rsidR="00565441">
            <w:rPr>
              <w:rFonts w:ascii="Minion Pro" w:hAnsi="Minion Pro" w:cs="Times New Roman"/>
              <w:sz w:val="24"/>
              <w:szCs w:val="24"/>
            </w:rPr>
            <w:t xml:space="preserve">If applying for </w:t>
          </w:r>
          <w:r w:rsidR="00C04850">
            <w:rPr>
              <w:rFonts w:ascii="Minion Pro" w:hAnsi="Minion Pro" w:cs="Times New Roman"/>
              <w:sz w:val="24"/>
              <w:szCs w:val="24"/>
            </w:rPr>
            <w:t xml:space="preserve">certification with FSC, </w:t>
          </w:r>
          <w:hyperlink r:id="rId13" w:history="1">
            <w:r w:rsidR="00C04850" w:rsidRPr="0015649D">
              <w:rPr>
                <w:rStyle w:val="Hyperlink"/>
                <w:rFonts w:ascii="Minion Pro" w:hAnsi="Minion Pro" w:cs="Times New Roman"/>
                <w:sz w:val="24"/>
                <w:szCs w:val="24"/>
              </w:rPr>
              <w:t>further documentation</w:t>
            </w:r>
          </w:hyperlink>
          <w:r w:rsidR="00C04850">
            <w:rPr>
              <w:rFonts w:ascii="Minion Pro" w:hAnsi="Minion Pro" w:cs="Times New Roman"/>
              <w:sz w:val="24"/>
              <w:szCs w:val="24"/>
            </w:rPr>
            <w:t xml:space="preserve"> of identified HCVFs</w:t>
          </w:r>
          <w:r w:rsidR="0015649D">
            <w:rPr>
              <w:rFonts w:ascii="Minion Pro" w:hAnsi="Minion Pro" w:cs="Times New Roman"/>
              <w:sz w:val="24"/>
              <w:szCs w:val="24"/>
            </w:rPr>
            <w:t xml:space="preserve"> may be necessary. </w:t>
          </w:r>
          <w:r w:rsidRPr="0070540F">
            <w:rPr>
              <w:rFonts w:ascii="Minion Pro" w:hAnsi="Minion Pro" w:cs="Times New Roman"/>
              <w:sz w:val="24"/>
              <w:szCs w:val="24"/>
            </w:rPr>
            <w:t xml:space="preserve"> </w:t>
          </w:r>
        </w:p>
        <w:p w14:paraId="00000092" w14:textId="1C97B9CC" w:rsidR="00A1590F" w:rsidRPr="0070540F" w:rsidRDefault="008C133E">
          <w:pPr>
            <w:rPr>
              <w:rFonts w:ascii="Minion Pro" w:hAnsi="Minion Pro" w:cs="Times New Roman"/>
              <w:sz w:val="24"/>
              <w:szCs w:val="24"/>
            </w:rPr>
          </w:pPr>
          <w:sdt>
            <w:sdtPr>
              <w:rPr>
                <w:rFonts w:ascii="Minion Pro" w:hAnsi="Minion Pro" w:cs="Times New Roman"/>
                <w:b/>
                <w:sz w:val="24"/>
                <w:szCs w:val="24"/>
              </w:rPr>
              <w:id w:val="732354242"/>
              <w:placeholder>
                <w:docPart w:val="438043E8C2954971BBD4ABC392492DE6"/>
              </w:placeholder>
              <w:showingPlcHdr/>
            </w:sdtPr>
            <w:sdtEndPr/>
            <w:sdtContent>
              <w:r w:rsidR="00895941" w:rsidRPr="00EC77F6">
                <w:rPr>
                  <w:rStyle w:val="PlaceholderText"/>
                </w:rPr>
                <w:t>Click here to enter text</w:t>
              </w:r>
              <w:r w:rsidR="00DC1DB8">
                <w:rPr>
                  <w:rStyle w:val="PlaceholderText"/>
                </w:rPr>
                <w:t xml:space="preserve"> (narrative)</w:t>
              </w:r>
              <w:r w:rsidR="00895941" w:rsidRPr="00EC77F6">
                <w:rPr>
                  <w:rStyle w:val="PlaceholderText"/>
                </w:rPr>
                <w:t>.</w:t>
              </w:r>
            </w:sdtContent>
          </w:sdt>
          <w:r w:rsidR="0079317F" w:rsidRPr="0070540F">
            <w:rPr>
              <w:rFonts w:ascii="Minion Pro" w:hAnsi="Minion Pro" w:cs="Times New Roman"/>
              <w:b/>
              <w:sz w:val="24"/>
              <w:szCs w:val="24"/>
            </w:rPr>
            <w:t xml:space="preserve"> </w:t>
          </w:r>
        </w:p>
        <w:p w14:paraId="00000093" w14:textId="77777777" w:rsidR="00A1590F" w:rsidRPr="0070540F" w:rsidRDefault="00A1590F">
          <w:pPr>
            <w:rPr>
              <w:rFonts w:ascii="Minion Pro" w:hAnsi="Minion Pro" w:cs="Times New Roman"/>
              <w:sz w:val="24"/>
              <w:szCs w:val="24"/>
              <w:highlight w:val="yellow"/>
            </w:rPr>
          </w:pPr>
        </w:p>
        <w:p w14:paraId="00000094" w14:textId="4EA2023B"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Adjacent Land or Ownership Considerations:</w:t>
          </w:r>
          <w:r w:rsidRPr="0070540F">
            <w:rPr>
              <w:rFonts w:ascii="Minion Pro" w:hAnsi="Minion Pro" w:cs="Times New Roman"/>
              <w:sz w:val="24"/>
              <w:szCs w:val="24"/>
            </w:rPr>
            <w:t xml:space="preserve"> Bottomland hardwood forests of the ACP have been severely fragmented and only small sections of the original millions of acres exist. Due to this, it is important to understand the function, condition and needs of these forests on the landscape-level, particularly when managing for wildlife. </w:t>
          </w:r>
        </w:p>
        <w:sdt>
          <w:sdtPr>
            <w:rPr>
              <w:rFonts w:ascii="Minion Pro" w:hAnsi="Minion Pro" w:cs="Times New Roman"/>
              <w:bCs/>
              <w:sz w:val="24"/>
              <w:szCs w:val="24"/>
            </w:rPr>
            <w:id w:val="-1287571269"/>
            <w:placeholder>
              <w:docPart w:val="858D6DA1D0EA43D490955717AA8E3430"/>
            </w:placeholder>
            <w:showingPlcHdr/>
          </w:sdtPr>
          <w:sdtEndPr/>
          <w:sdtContent>
            <w:p w14:paraId="5401C645" w14:textId="61F82C7B" w:rsidR="007A0E62" w:rsidRPr="00895941" w:rsidRDefault="00895941">
              <w:pPr>
                <w:rPr>
                  <w:rFonts w:ascii="Minion Pro" w:hAnsi="Minion Pro" w:cs="Times New Roman"/>
                  <w:bCs/>
                  <w:sz w:val="24"/>
                  <w:szCs w:val="24"/>
                </w:rPr>
              </w:pPr>
              <w:r w:rsidRPr="00EC77F6">
                <w:rPr>
                  <w:rStyle w:val="PlaceholderText"/>
                </w:rPr>
                <w:t>Click here to enter text</w:t>
              </w:r>
              <w:r w:rsidR="00DC1DB8">
                <w:rPr>
                  <w:rStyle w:val="PlaceholderText"/>
                </w:rPr>
                <w:t xml:space="preserve"> (narrative)</w:t>
              </w:r>
              <w:r w:rsidRPr="00EC77F6">
                <w:rPr>
                  <w:rStyle w:val="PlaceholderText"/>
                </w:rPr>
                <w:t>.</w:t>
              </w:r>
            </w:p>
          </w:sdtContent>
        </w:sdt>
        <w:p w14:paraId="434797DB" w14:textId="77777777" w:rsidR="00D65B43" w:rsidRDefault="00D65B43">
          <w:pPr>
            <w:rPr>
              <w:rFonts w:ascii="Minion Pro" w:hAnsi="Minion Pro" w:cs="Times New Roman"/>
              <w:b/>
              <w:sz w:val="24"/>
              <w:szCs w:val="24"/>
            </w:rPr>
          </w:pPr>
        </w:p>
        <w:p w14:paraId="00000096" w14:textId="595F9798"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Recreation: </w:t>
          </w:r>
          <w:r w:rsidRPr="0070540F">
            <w:rPr>
              <w:rFonts w:ascii="Minion Pro" w:hAnsi="Minion Pro" w:cs="Times New Roman"/>
              <w:sz w:val="24"/>
              <w:szCs w:val="24"/>
            </w:rPr>
            <w:t>Are there recreational values associated with the property (e.g. hunting, hiking)?</w:t>
          </w:r>
        </w:p>
        <w:sdt>
          <w:sdtPr>
            <w:rPr>
              <w:rFonts w:ascii="Minion Pro" w:hAnsi="Minion Pro" w:cs="Times New Roman"/>
              <w:b/>
              <w:sz w:val="24"/>
              <w:szCs w:val="24"/>
            </w:rPr>
            <w:id w:val="993915706"/>
            <w:placeholder>
              <w:docPart w:val="13AA16B01F5E4DF4BE64D99058858396"/>
            </w:placeholder>
            <w:showingPlcHdr/>
          </w:sdtPr>
          <w:sdtEndPr/>
          <w:sdtContent>
            <w:p w14:paraId="1C5F6740" w14:textId="3E96BAF2" w:rsidR="007A0E62" w:rsidRDefault="00D65B43">
              <w:pPr>
                <w:rPr>
                  <w:rFonts w:ascii="Minion Pro" w:hAnsi="Minion Pro" w:cs="Times New Roman"/>
                  <w:b/>
                  <w:sz w:val="24"/>
                  <w:szCs w:val="24"/>
                </w:rPr>
              </w:pPr>
              <w:r w:rsidRPr="00EC77F6">
                <w:rPr>
                  <w:rStyle w:val="PlaceholderText"/>
                </w:rPr>
                <w:t>Click here to enter text</w:t>
              </w:r>
              <w:r w:rsidR="00DC1DB8">
                <w:rPr>
                  <w:rStyle w:val="PlaceholderText"/>
                </w:rPr>
                <w:t xml:space="preserve"> (narrative)</w:t>
              </w:r>
              <w:r w:rsidRPr="00EC77F6">
                <w:rPr>
                  <w:rStyle w:val="PlaceholderText"/>
                </w:rPr>
                <w:t>.</w:t>
              </w:r>
            </w:p>
          </w:sdtContent>
        </w:sdt>
        <w:p w14:paraId="19C87D17" w14:textId="77777777" w:rsidR="00D65B43" w:rsidRDefault="00D65B43">
          <w:pPr>
            <w:rPr>
              <w:rFonts w:ascii="Minion Pro" w:hAnsi="Minion Pro" w:cs="Times New Roman"/>
              <w:b/>
              <w:sz w:val="24"/>
              <w:szCs w:val="24"/>
            </w:rPr>
          </w:pPr>
        </w:p>
        <w:p w14:paraId="00000099" w14:textId="2C998D25"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Access: </w:t>
          </w:r>
          <w:r w:rsidRPr="0070540F">
            <w:rPr>
              <w:rFonts w:ascii="Minion Pro" w:hAnsi="Minion Pro" w:cs="Times New Roman"/>
              <w:sz w:val="24"/>
              <w:szCs w:val="24"/>
            </w:rPr>
            <w:t>How to access the property.</w:t>
          </w:r>
        </w:p>
        <w:sdt>
          <w:sdtPr>
            <w:rPr>
              <w:rFonts w:ascii="Minion Pro" w:hAnsi="Minion Pro" w:cs="Times New Roman"/>
              <w:sz w:val="24"/>
              <w:szCs w:val="24"/>
            </w:rPr>
            <w:id w:val="-420410469"/>
            <w:placeholder>
              <w:docPart w:val="D2ABBFF8472F4B72A6FAA0B58A32CBD1"/>
            </w:placeholder>
            <w:showingPlcHdr/>
          </w:sdtPr>
          <w:sdtEndPr/>
          <w:sdtContent>
            <w:p w14:paraId="0000009B" w14:textId="279B0C7C" w:rsidR="00A1590F" w:rsidRPr="00D65B43" w:rsidRDefault="00D65B43">
              <w:pPr>
                <w:rPr>
                  <w:rFonts w:ascii="Minion Pro" w:hAnsi="Minion Pro" w:cs="Times New Roman"/>
                  <w:sz w:val="24"/>
                  <w:szCs w:val="24"/>
                </w:rPr>
              </w:pPr>
              <w:r w:rsidRPr="00EC77F6">
                <w:rPr>
                  <w:rStyle w:val="PlaceholderText"/>
                </w:rPr>
                <w:t xml:space="preserve">Click here to enter </w:t>
              </w:r>
              <w:r w:rsidR="00DC1DB8">
                <w:rPr>
                  <w:rStyle w:val="PlaceholderText"/>
                </w:rPr>
                <w:t>directions (narrative)</w:t>
              </w:r>
              <w:r w:rsidRPr="00EC77F6">
                <w:rPr>
                  <w:rStyle w:val="PlaceholderText"/>
                </w:rPr>
                <w:t>.</w:t>
              </w:r>
            </w:p>
          </w:sdtContent>
        </w:sdt>
      </w:sdtContent>
    </w:sdt>
    <w:p w14:paraId="49387AFF" w14:textId="77777777" w:rsidR="00DE063A" w:rsidRDefault="00DE063A" w:rsidP="0079317F">
      <w:pPr>
        <w:pStyle w:val="GuildHeading2"/>
      </w:pPr>
    </w:p>
    <w:bookmarkStart w:id="14" w:name="_Toc50475546" w:displacedByCustomXml="next"/>
    <w:sdt>
      <w:sdtPr>
        <w:rPr>
          <w:rFonts w:ascii="Calibri" w:hAnsi="Calibri" w:cs="Calibri"/>
          <w:b w:val="0"/>
          <w:bCs w:val="0"/>
          <w:i w:val="0"/>
          <w:iCs w:val="0"/>
          <w:color w:val="auto"/>
          <w:sz w:val="22"/>
          <w:szCs w:val="22"/>
        </w:rPr>
        <w:id w:val="1405955241"/>
        <w:lock w:val="contentLocked"/>
        <w:placeholder>
          <w:docPart w:val="DefaultPlaceholder_-1854013440"/>
        </w:placeholder>
        <w:group/>
      </w:sdtPr>
      <w:sdtEndPr>
        <w:rPr>
          <w:sz w:val="24"/>
          <w:szCs w:val="24"/>
        </w:rPr>
      </w:sdtEndPr>
      <w:sdtContent>
        <w:sdt>
          <w:sdtPr>
            <w:rPr>
              <w:rFonts w:ascii="Calibri" w:hAnsi="Calibri" w:cs="Calibri"/>
              <w:b w:val="0"/>
              <w:bCs w:val="0"/>
              <w:i w:val="0"/>
              <w:iCs w:val="0"/>
              <w:color w:val="auto"/>
              <w:sz w:val="22"/>
              <w:szCs w:val="22"/>
            </w:rPr>
            <w:id w:val="1530835548"/>
            <w:lock w:val="contentLocked"/>
            <w:placeholder>
              <w:docPart w:val="DefaultPlaceholder_-1854013440"/>
            </w:placeholder>
            <w:group/>
          </w:sdtPr>
          <w:sdtEndPr>
            <w:rPr>
              <w:sz w:val="24"/>
              <w:szCs w:val="24"/>
            </w:rPr>
          </w:sdtEndPr>
          <w:sdtContent>
            <w:p w14:paraId="0000009C" w14:textId="52A548CD" w:rsidR="00A1590F" w:rsidRPr="0070540F" w:rsidRDefault="0079317F" w:rsidP="0079317F">
              <w:pPr>
                <w:pStyle w:val="GuildHeading2"/>
              </w:pPr>
              <w:r w:rsidRPr="0070540F">
                <w:t>Water and Soil Protection</w:t>
              </w:r>
              <w:bookmarkEnd w:id="14"/>
            </w:p>
            <w:p w14:paraId="0000009D" w14:textId="77777777" w:rsidR="00A1590F" w:rsidRPr="0070540F" w:rsidRDefault="0079317F">
              <w:pPr>
                <w:spacing w:after="0" w:line="240" w:lineRule="auto"/>
                <w:rPr>
                  <w:rFonts w:ascii="Minion Pro" w:hAnsi="Minion Pro" w:cs="Times New Roman"/>
                  <w:sz w:val="24"/>
                  <w:szCs w:val="24"/>
                </w:rPr>
              </w:pPr>
              <w:bookmarkStart w:id="15" w:name="_heading=h.lnxbz9" w:colFirst="0" w:colLast="0"/>
              <w:bookmarkEnd w:id="15"/>
              <w:r w:rsidRPr="0070540F">
                <w:rPr>
                  <w:rFonts w:ascii="Minion Pro" w:hAnsi="Minion Pro" w:cs="Times New Roman"/>
                  <w:sz w:val="24"/>
                  <w:szCs w:val="24"/>
                </w:rPr>
                <w:t>Awareness of site limitations such as soil capabilities and hydrologic conditions is important in deciding which silvicultural practices to implement. Any silvicultural and/or forest management operations should be done with consideration and adherence with your state’s Best Management Practices (BMPs). For recommendations on water quality and soil protection, road construction, and more operations specific to your state, a list of places to find Atlantic Coastal Plain states BMP documents can be found in Appendix A</w:t>
              </w:r>
              <w:r w:rsidRPr="0070540F">
                <w:rPr>
                  <w:rFonts w:ascii="Minion Pro" w:hAnsi="Minion Pro" w:cs="Times New Roman"/>
                  <w:color w:val="000000"/>
                  <w:sz w:val="24"/>
                  <w:szCs w:val="24"/>
                </w:rPr>
                <w:t>.</w:t>
              </w:r>
            </w:p>
            <w:p w14:paraId="0000009E" w14:textId="77777777" w:rsidR="00A1590F" w:rsidRPr="0070540F" w:rsidRDefault="00A1590F">
              <w:pPr>
                <w:spacing w:after="0" w:line="240" w:lineRule="auto"/>
                <w:rPr>
                  <w:rFonts w:ascii="Minion Pro" w:hAnsi="Minion Pro" w:cs="Times New Roman"/>
                  <w:sz w:val="24"/>
                  <w:szCs w:val="24"/>
                </w:rPr>
              </w:pPr>
              <w:bookmarkStart w:id="16" w:name="_heading=h.eywgudnagxjh" w:colFirst="0" w:colLast="0"/>
              <w:bookmarkEnd w:id="16"/>
            </w:p>
            <w:p w14:paraId="0000009F" w14:textId="77777777" w:rsidR="00A1590F" w:rsidRPr="0070540F" w:rsidRDefault="0079317F">
              <w:pPr>
                <w:spacing w:after="0" w:line="240" w:lineRule="auto"/>
                <w:rPr>
                  <w:rFonts w:ascii="Minion Pro" w:hAnsi="Minion Pro" w:cs="Times New Roman"/>
                  <w:b/>
                  <w:sz w:val="24"/>
                  <w:szCs w:val="24"/>
                </w:rPr>
              </w:pPr>
              <w:r w:rsidRPr="0070540F">
                <w:rPr>
                  <w:rFonts w:ascii="Minion Pro" w:hAnsi="Minion Pro" w:cs="Times New Roman"/>
                  <w:b/>
                  <w:sz w:val="24"/>
                  <w:szCs w:val="24"/>
                </w:rPr>
                <w:t>Water Protection</w:t>
              </w:r>
            </w:p>
            <w:p w14:paraId="000000A0" w14:textId="126DB9A6" w:rsidR="00A1590F" w:rsidRPr="0070540F" w:rsidRDefault="0079317F">
              <w:pPr>
                <w:spacing w:after="0" w:line="240" w:lineRule="auto"/>
                <w:rPr>
                  <w:rFonts w:ascii="Minion Pro" w:hAnsi="Minion Pro" w:cs="Times New Roman"/>
                  <w:sz w:val="24"/>
                  <w:szCs w:val="24"/>
                </w:rPr>
              </w:pPr>
              <w:r w:rsidRPr="0070540F">
                <w:rPr>
                  <w:rFonts w:ascii="Minion Pro" w:hAnsi="Minion Pro" w:cs="Times New Roman"/>
                  <w:sz w:val="24"/>
                  <w:szCs w:val="24"/>
                </w:rPr>
                <w:lastRenderedPageBreak/>
                <w:t>In bottomland hardwood systems, it is essential to minimize disturbance to hydrological features.</w:t>
              </w:r>
              <w:r w:rsidR="00FD259B">
                <w:rPr>
                  <w:rFonts w:ascii="Minion Pro" w:hAnsi="Minion Pro" w:cs="Times New Roman"/>
                  <w:sz w:val="24"/>
                  <w:szCs w:val="24"/>
                </w:rPr>
                <w:t xml:space="preserve"> Additionally, if applying for FSC certification </w:t>
              </w:r>
              <w:r w:rsidR="0034480C">
                <w:rPr>
                  <w:rFonts w:ascii="Minion Pro" w:hAnsi="Minion Pro" w:cs="Times New Roman"/>
                  <w:sz w:val="24"/>
                  <w:szCs w:val="24"/>
                </w:rPr>
                <w:t xml:space="preserve">there is a set of </w:t>
              </w:r>
              <w:hyperlink r:id="rId14" w:history="1">
                <w:r w:rsidR="0034480C" w:rsidRPr="0034480C">
                  <w:rPr>
                    <w:rStyle w:val="Hyperlink"/>
                    <w:rFonts w:ascii="Minion Pro" w:hAnsi="Minion Pro" w:cs="Times New Roman"/>
                    <w:sz w:val="24"/>
                    <w:szCs w:val="24"/>
                  </w:rPr>
                  <w:t>minimum riparian buffer standards</w:t>
                </w:r>
              </w:hyperlink>
              <w:r w:rsidR="0034480C">
                <w:rPr>
                  <w:rFonts w:ascii="Minion Pro" w:hAnsi="Minion Pro" w:cs="Times New Roman"/>
                  <w:sz w:val="24"/>
                  <w:szCs w:val="24"/>
                </w:rPr>
                <w:t xml:space="preserve"> to be followed. </w:t>
              </w:r>
              <w:r w:rsidRPr="0070540F">
                <w:rPr>
                  <w:rFonts w:ascii="Minion Pro" w:hAnsi="Minion Pro" w:cs="Times New Roman"/>
                  <w:sz w:val="24"/>
                  <w:szCs w:val="24"/>
                </w:rPr>
                <w:t>List efforts that will be made to reduce impacts to water quality (often can be copied from your state’s BMP manual):</w:t>
              </w:r>
            </w:p>
            <w:p w14:paraId="000000A1" w14:textId="67353B00" w:rsidR="00A1590F" w:rsidRDefault="0079317F">
              <w:pPr>
                <w:numPr>
                  <w:ilvl w:val="0"/>
                  <w:numId w:val="3"/>
                </w:numPr>
                <w:spacing w:after="0" w:line="240" w:lineRule="auto"/>
                <w:rPr>
                  <w:rFonts w:ascii="Minion Pro" w:hAnsi="Minion Pro" w:cs="Times New Roman"/>
                  <w:sz w:val="24"/>
                  <w:szCs w:val="24"/>
                </w:rPr>
              </w:pPr>
              <w:bookmarkStart w:id="17" w:name="_heading=h.e48654f72ss4" w:colFirst="0" w:colLast="0"/>
              <w:bookmarkEnd w:id="17"/>
              <w:r w:rsidRPr="0070540F">
                <w:rPr>
                  <w:rFonts w:ascii="Minion Pro" w:hAnsi="Minion Pro" w:cs="Times New Roman"/>
                  <w:sz w:val="24"/>
                  <w:szCs w:val="24"/>
                </w:rPr>
                <w:t>Example: Plan streamside management zones (SMZs) before the beginning of the timber harvest and mark SMZ boundaries prior to harvest where they can be clearly seen.</w:t>
              </w:r>
            </w:p>
            <w:p w14:paraId="1EF9D845" w14:textId="77777777" w:rsidR="00AD3389" w:rsidRDefault="008C133E" w:rsidP="00AD3389">
              <w:pPr>
                <w:numPr>
                  <w:ilvl w:val="0"/>
                  <w:numId w:val="3"/>
                </w:numPr>
                <w:spacing w:after="0" w:line="240" w:lineRule="auto"/>
                <w:rPr>
                  <w:rFonts w:ascii="Minion Pro" w:hAnsi="Minion Pro" w:cs="Times New Roman"/>
                  <w:sz w:val="24"/>
                  <w:szCs w:val="24"/>
                </w:rPr>
              </w:pPr>
              <w:sdt>
                <w:sdtPr>
                  <w:rPr>
                    <w:rFonts w:ascii="Minion Pro" w:hAnsi="Minion Pro" w:cs="Times New Roman"/>
                    <w:sz w:val="24"/>
                    <w:szCs w:val="24"/>
                  </w:rPr>
                  <w:id w:val="-1292052526"/>
                  <w:placeholder>
                    <w:docPart w:val="CAEFC4ECF4264832970C20468252F729"/>
                  </w:placeholder>
                  <w:showingPlcHdr/>
                  <w:text/>
                </w:sdtPr>
                <w:sdtEndPr/>
                <w:sdtContent>
                  <w:r w:rsidR="00AD3389" w:rsidRPr="00EC77F6">
                    <w:rPr>
                      <w:rStyle w:val="PlaceholderText"/>
                    </w:rPr>
                    <w:t>Click here to enter text.</w:t>
                  </w:r>
                </w:sdtContent>
              </w:sdt>
            </w:p>
            <w:p w14:paraId="71EAA010" w14:textId="77777777" w:rsidR="00AD3389" w:rsidRDefault="008C133E" w:rsidP="00AD3389">
              <w:pPr>
                <w:numPr>
                  <w:ilvl w:val="0"/>
                  <w:numId w:val="3"/>
                </w:numPr>
                <w:spacing w:after="0" w:line="240" w:lineRule="auto"/>
                <w:rPr>
                  <w:rFonts w:ascii="Minion Pro" w:hAnsi="Minion Pro" w:cs="Times New Roman"/>
                  <w:sz w:val="24"/>
                  <w:szCs w:val="24"/>
                </w:rPr>
              </w:pPr>
              <w:sdt>
                <w:sdtPr>
                  <w:rPr>
                    <w:rFonts w:ascii="Minion Pro" w:hAnsi="Minion Pro" w:cs="Times New Roman"/>
                    <w:sz w:val="24"/>
                    <w:szCs w:val="24"/>
                  </w:rPr>
                  <w:id w:val="-301861293"/>
                  <w:placeholder>
                    <w:docPart w:val="E0A138E2AA5949EFB6AD8CE82D35B10B"/>
                  </w:placeholder>
                  <w:showingPlcHdr/>
                  <w:text/>
                </w:sdtPr>
                <w:sdtEndPr/>
                <w:sdtContent>
                  <w:r w:rsidR="00AD3389" w:rsidRPr="00EC77F6">
                    <w:rPr>
                      <w:rStyle w:val="PlaceholderText"/>
                    </w:rPr>
                    <w:t>Click here to enter text.</w:t>
                  </w:r>
                </w:sdtContent>
              </w:sdt>
            </w:p>
            <w:sdt>
              <w:sdtPr>
                <w:rPr>
                  <w:rFonts w:ascii="Minion Pro" w:hAnsi="Minion Pro" w:cs="Times New Roman"/>
                  <w:sz w:val="24"/>
                  <w:szCs w:val="24"/>
                </w:rPr>
                <w:id w:val="1078406065"/>
                <w15:repeatingSection/>
              </w:sdtPr>
              <w:sdtEndPr/>
              <w:sdtContent>
                <w:sdt>
                  <w:sdtPr>
                    <w:rPr>
                      <w:rFonts w:ascii="Minion Pro" w:hAnsi="Minion Pro" w:cs="Times New Roman"/>
                      <w:sz w:val="24"/>
                      <w:szCs w:val="24"/>
                    </w:rPr>
                    <w:id w:val="-1392877301"/>
                    <w:placeholder>
                      <w:docPart w:val="DefaultPlaceholder_-1854013435"/>
                    </w:placeholder>
                    <w15:repeatingSectionItem/>
                  </w:sdtPr>
                  <w:sdtEndPr/>
                  <w:sdtContent>
                    <w:p w14:paraId="000000A6" w14:textId="705C9AD3" w:rsidR="00A1590F" w:rsidRPr="00AD3389" w:rsidRDefault="008C133E" w:rsidP="00AD3389">
                      <w:pPr>
                        <w:pStyle w:val="ListParagraph"/>
                        <w:numPr>
                          <w:ilvl w:val="0"/>
                          <w:numId w:val="3"/>
                        </w:numPr>
                        <w:spacing w:after="0" w:line="240" w:lineRule="auto"/>
                        <w:rPr>
                          <w:rFonts w:ascii="Minion Pro" w:hAnsi="Minion Pro" w:cs="Times New Roman"/>
                        </w:rPr>
                      </w:pPr>
                      <w:sdt>
                        <w:sdtPr>
                          <w:rPr>
                            <w:rFonts w:ascii="Minion Pro" w:hAnsi="Minion Pro" w:cs="Times New Roman"/>
                            <w:sz w:val="24"/>
                            <w:szCs w:val="24"/>
                          </w:rPr>
                          <w:alias w:val="WaterQualityList"/>
                          <w:tag w:val="Add additional items as needed"/>
                          <w:id w:val="1267649361"/>
                          <w:lock w:val="sdtLocked"/>
                          <w:placeholder>
                            <w:docPart w:val="21465FFE5959440ABA43700EA4EC4C2E"/>
                          </w:placeholder>
                          <w:showingPlcHdr/>
                          <w:text/>
                        </w:sdtPr>
                        <w:sdtEndPr/>
                        <w:sdtContent>
                          <w:r w:rsidR="00AD3389" w:rsidRPr="00EC77F6">
                            <w:rPr>
                              <w:rStyle w:val="PlaceholderText"/>
                            </w:rPr>
                            <w:t>Click here to enter text</w:t>
                          </w:r>
                          <w:r w:rsidR="00365FFC">
                            <w:rPr>
                              <w:rStyle w:val="PlaceholderText"/>
                            </w:rPr>
                            <w:t xml:space="preserve"> and click the ‘+’ to add more list items</w:t>
                          </w:r>
                          <w:r w:rsidR="00AD3389" w:rsidRPr="00EC77F6">
                            <w:rPr>
                              <w:rStyle w:val="PlaceholderText"/>
                            </w:rPr>
                            <w:t>.</w:t>
                          </w:r>
                        </w:sdtContent>
                      </w:sdt>
                    </w:p>
                  </w:sdtContent>
                </w:sdt>
              </w:sdtContent>
            </w:sdt>
          </w:sdtContent>
        </w:sdt>
        <w:p w14:paraId="54C6DC9B" w14:textId="77777777" w:rsidR="00AD3389" w:rsidRDefault="00AD3389">
          <w:pPr>
            <w:spacing w:after="0" w:line="240" w:lineRule="auto"/>
            <w:rPr>
              <w:rFonts w:ascii="Minion Pro" w:hAnsi="Minion Pro" w:cs="Times New Roman"/>
              <w:b/>
              <w:sz w:val="24"/>
              <w:szCs w:val="24"/>
            </w:rPr>
          </w:pPr>
        </w:p>
        <w:p w14:paraId="49317EF6" w14:textId="12059D1E" w:rsidR="00F66F5B" w:rsidRDefault="00F66F5B">
          <w:pPr>
            <w:spacing w:after="0" w:line="240" w:lineRule="auto"/>
            <w:rPr>
              <w:rFonts w:ascii="Minion Pro" w:hAnsi="Minion Pro" w:cs="Times New Roman"/>
              <w:b/>
              <w:sz w:val="24"/>
              <w:szCs w:val="24"/>
            </w:rPr>
          </w:pPr>
          <w:r>
            <w:rPr>
              <w:rFonts w:ascii="Minion Pro" w:hAnsi="Minion Pro" w:cs="Times New Roman"/>
              <w:b/>
              <w:sz w:val="24"/>
              <w:szCs w:val="24"/>
            </w:rPr>
            <w:t>Annual Monitoring of Road and Culvert Systems</w:t>
          </w:r>
        </w:p>
        <w:p w14:paraId="7FF5EBD9" w14:textId="18D2551A" w:rsidR="00AC12D3" w:rsidRDefault="003C4F6E">
          <w:pPr>
            <w:spacing w:after="0" w:line="240" w:lineRule="auto"/>
            <w:rPr>
              <w:rFonts w:ascii="Minion Pro" w:hAnsi="Minion Pro" w:cs="Times New Roman"/>
              <w:bCs/>
              <w:sz w:val="24"/>
              <w:szCs w:val="24"/>
            </w:rPr>
          </w:pPr>
          <w:r>
            <w:rPr>
              <w:rFonts w:ascii="Minion Pro" w:hAnsi="Minion Pro" w:cs="Times New Roman"/>
              <w:bCs/>
              <w:sz w:val="24"/>
              <w:szCs w:val="24"/>
            </w:rPr>
            <w:t xml:space="preserve">If applying for FSC forest certification, </w:t>
          </w:r>
          <w:r w:rsidR="002F5F0D">
            <w:rPr>
              <w:rFonts w:ascii="Minion Pro" w:hAnsi="Minion Pro" w:cs="Times New Roman"/>
              <w:bCs/>
              <w:sz w:val="24"/>
              <w:szCs w:val="24"/>
            </w:rPr>
            <w:t xml:space="preserve">land managers </w:t>
          </w:r>
          <w:r w:rsidR="00045E72">
            <w:rPr>
              <w:rFonts w:ascii="Minion Pro" w:hAnsi="Minion Pro" w:cs="Times New Roman"/>
              <w:bCs/>
              <w:sz w:val="24"/>
              <w:szCs w:val="24"/>
            </w:rPr>
            <w:t>must</w:t>
          </w:r>
          <w:r w:rsidR="002F5F0D">
            <w:rPr>
              <w:rFonts w:ascii="Minion Pro" w:hAnsi="Minion Pro" w:cs="Times New Roman"/>
              <w:bCs/>
              <w:sz w:val="24"/>
              <w:szCs w:val="24"/>
            </w:rPr>
            <w:t xml:space="preserve"> have a forest road system monitoring program in place to assess the condition and environmental impacts</w:t>
          </w:r>
          <w:r w:rsidR="000C414A">
            <w:rPr>
              <w:rFonts w:ascii="Minion Pro" w:hAnsi="Minion Pro" w:cs="Times New Roman"/>
              <w:bCs/>
              <w:sz w:val="24"/>
              <w:szCs w:val="24"/>
            </w:rPr>
            <w:t xml:space="preserve">. </w:t>
          </w:r>
          <w:r w:rsidR="001828F3">
            <w:rPr>
              <w:rFonts w:ascii="Minion Pro" w:hAnsi="Minion Pro" w:cs="Times New Roman"/>
              <w:bCs/>
              <w:sz w:val="24"/>
              <w:szCs w:val="24"/>
            </w:rPr>
            <w:t xml:space="preserve">Monitoring includes: observing and maintaining bridges and culverts for functional </w:t>
          </w:r>
          <w:r w:rsidR="001D0394">
            <w:rPr>
              <w:rFonts w:ascii="Minion Pro" w:hAnsi="Minion Pro" w:cs="Times New Roman"/>
              <w:bCs/>
              <w:sz w:val="24"/>
              <w:szCs w:val="24"/>
            </w:rPr>
            <w:t>drainage, maintaining roads for large cracks, sink holes</w:t>
          </w:r>
          <w:r w:rsidR="00FF4BC8">
            <w:rPr>
              <w:rFonts w:ascii="Minion Pro" w:hAnsi="Minion Pro" w:cs="Times New Roman"/>
              <w:bCs/>
              <w:sz w:val="24"/>
              <w:szCs w:val="24"/>
            </w:rPr>
            <w:t>, and other damages; observing uphill side of roeads for eorisoin into ditch systems</w:t>
          </w:r>
          <w:r w:rsidR="00DC3AF0">
            <w:rPr>
              <w:rFonts w:ascii="Minion Pro" w:hAnsi="Minion Pro" w:cs="Times New Roman"/>
              <w:bCs/>
              <w:sz w:val="24"/>
              <w:szCs w:val="24"/>
            </w:rPr>
            <w:t xml:space="preserve">; observing downhill side of roads for erosion into streams, ponds, or wetlands; observing water flow; evaluating orphaned roads, culverts, bridges, and road conditions. </w:t>
          </w:r>
        </w:p>
        <w:p w14:paraId="7C693095" w14:textId="65260E0D" w:rsidR="00E97D45" w:rsidRPr="00045E72" w:rsidRDefault="001D0394">
          <w:pPr>
            <w:spacing w:after="0" w:line="240" w:lineRule="auto"/>
            <w:rPr>
              <w:rFonts w:ascii="Minion Pro" w:hAnsi="Minion Pro" w:cs="Times New Roman"/>
              <w:bCs/>
              <w:sz w:val="24"/>
              <w:szCs w:val="24"/>
            </w:rPr>
          </w:pPr>
          <w:r>
            <w:rPr>
              <w:rFonts w:ascii="Minion Pro" w:hAnsi="Minion Pro" w:cs="Times New Roman"/>
              <w:bCs/>
              <w:sz w:val="24"/>
              <w:szCs w:val="24"/>
            </w:rPr>
            <w:t xml:space="preserve"> </w:t>
          </w:r>
        </w:p>
        <w:p w14:paraId="000000A7" w14:textId="22FC6EC0" w:rsidR="00A1590F" w:rsidRPr="0070540F" w:rsidRDefault="0079317F">
          <w:pPr>
            <w:spacing w:after="0" w:line="240" w:lineRule="auto"/>
            <w:rPr>
              <w:rFonts w:ascii="Minion Pro" w:hAnsi="Minion Pro" w:cs="Times New Roman"/>
              <w:b/>
              <w:sz w:val="24"/>
              <w:szCs w:val="24"/>
            </w:rPr>
          </w:pPr>
          <w:r w:rsidRPr="0070540F">
            <w:rPr>
              <w:rFonts w:ascii="Minion Pro" w:hAnsi="Minion Pro" w:cs="Times New Roman"/>
              <w:b/>
              <w:sz w:val="24"/>
              <w:szCs w:val="24"/>
            </w:rPr>
            <w:t>Soil and Erosion Protection</w:t>
          </w:r>
        </w:p>
        <w:p w14:paraId="000000A8" w14:textId="77777777" w:rsidR="00A1590F" w:rsidRPr="0070540F" w:rsidRDefault="0079317F">
          <w:pPr>
            <w:spacing w:after="0" w:line="240" w:lineRule="auto"/>
            <w:rPr>
              <w:rFonts w:ascii="Minion Pro" w:hAnsi="Minion Pro" w:cs="Times New Roman"/>
              <w:sz w:val="24"/>
              <w:szCs w:val="24"/>
            </w:rPr>
          </w:pPr>
          <w:bookmarkStart w:id="18" w:name="_heading=h.3vmfqgqbszg0" w:colFirst="0" w:colLast="0"/>
          <w:bookmarkEnd w:id="18"/>
          <w:r w:rsidRPr="0070540F">
            <w:rPr>
              <w:rFonts w:ascii="Minion Pro" w:hAnsi="Minion Pro" w:cs="Times New Roman"/>
              <w:sz w:val="24"/>
              <w:szCs w:val="24"/>
            </w:rPr>
            <w:t>As with protecting a site’s natural hydrology, it is important to minimize disturbance to soils. List efforts that will be made to reduce impacts to soils (often can be copied from your state’s BMP manual):</w:t>
          </w:r>
        </w:p>
        <w:p w14:paraId="21517F52" w14:textId="621E44EA" w:rsidR="00B84ECD" w:rsidRDefault="0079317F" w:rsidP="00B84ECD">
          <w:pPr>
            <w:numPr>
              <w:ilvl w:val="0"/>
              <w:numId w:val="3"/>
            </w:numPr>
            <w:spacing w:after="0" w:line="240" w:lineRule="auto"/>
            <w:rPr>
              <w:rFonts w:ascii="Minion Pro" w:hAnsi="Minion Pro" w:cs="Times New Roman"/>
              <w:sz w:val="24"/>
              <w:szCs w:val="24"/>
            </w:rPr>
          </w:pPr>
          <w:bookmarkStart w:id="19" w:name="_heading=h.71es9wu2ydpl" w:colFirst="0" w:colLast="0"/>
          <w:bookmarkEnd w:id="19"/>
          <w:r w:rsidRPr="0070540F">
            <w:rPr>
              <w:rFonts w:ascii="Minion Pro" w:hAnsi="Minion Pro" w:cs="Times New Roman"/>
              <w:sz w:val="24"/>
              <w:szCs w:val="24"/>
            </w:rPr>
            <w:t>Example: Build roads on higher ground and with the site’s natural contour.</w:t>
          </w:r>
        </w:p>
        <w:bookmarkStart w:id="20" w:name="_Hlk45115508"/>
        <w:p w14:paraId="3E46B720" w14:textId="551C66FF" w:rsidR="00B84ECD" w:rsidRDefault="008C133E" w:rsidP="00B84ECD">
          <w:pPr>
            <w:numPr>
              <w:ilvl w:val="0"/>
              <w:numId w:val="3"/>
            </w:numPr>
            <w:spacing w:after="0" w:line="240" w:lineRule="auto"/>
            <w:rPr>
              <w:rFonts w:ascii="Minion Pro" w:hAnsi="Minion Pro" w:cs="Times New Roman"/>
              <w:sz w:val="24"/>
              <w:szCs w:val="24"/>
            </w:rPr>
          </w:pPr>
          <w:sdt>
            <w:sdtPr>
              <w:rPr>
                <w:rFonts w:ascii="Minion Pro" w:hAnsi="Minion Pro" w:cs="Times New Roman"/>
                <w:sz w:val="24"/>
                <w:szCs w:val="24"/>
              </w:rPr>
              <w:id w:val="-1489548450"/>
              <w:placeholder>
                <w:docPart w:val="F8C79C859D0B4B449A9EAD37F199A1A6"/>
              </w:placeholder>
              <w:showingPlcHdr/>
              <w:text/>
            </w:sdtPr>
            <w:sdtEndPr/>
            <w:sdtContent>
              <w:r w:rsidR="00B84ECD" w:rsidRPr="00EC77F6">
                <w:rPr>
                  <w:rStyle w:val="PlaceholderText"/>
                </w:rPr>
                <w:t>Click here to enter text.</w:t>
              </w:r>
            </w:sdtContent>
          </w:sdt>
        </w:p>
        <w:p w14:paraId="7F185F88" w14:textId="6299D710" w:rsidR="00B84ECD" w:rsidRDefault="008C133E" w:rsidP="00B84ECD">
          <w:pPr>
            <w:numPr>
              <w:ilvl w:val="0"/>
              <w:numId w:val="3"/>
            </w:numPr>
            <w:spacing w:after="0" w:line="240" w:lineRule="auto"/>
            <w:rPr>
              <w:rFonts w:ascii="Minion Pro" w:hAnsi="Minion Pro" w:cs="Times New Roman"/>
              <w:sz w:val="24"/>
              <w:szCs w:val="24"/>
            </w:rPr>
          </w:pPr>
          <w:sdt>
            <w:sdtPr>
              <w:rPr>
                <w:rFonts w:ascii="Minion Pro" w:hAnsi="Minion Pro" w:cs="Times New Roman"/>
                <w:sz w:val="24"/>
                <w:szCs w:val="24"/>
              </w:rPr>
              <w:id w:val="1716011054"/>
              <w:placeholder>
                <w:docPart w:val="A8A8D2E1A07B4ED19E3C5F0AAD74B177"/>
              </w:placeholder>
              <w:showingPlcHdr/>
              <w:text/>
            </w:sdtPr>
            <w:sdtEndPr/>
            <w:sdtContent>
              <w:r w:rsidR="00B84ECD" w:rsidRPr="00EC77F6">
                <w:rPr>
                  <w:rStyle w:val="PlaceholderText"/>
                </w:rPr>
                <w:t>Click here to enter text.</w:t>
              </w:r>
            </w:sdtContent>
          </w:sdt>
        </w:p>
      </w:sdtContent>
    </w:sdt>
    <w:sdt>
      <w:sdtPr>
        <w:rPr>
          <w:rFonts w:ascii="Minion Pro" w:hAnsi="Minion Pro" w:cs="Times New Roman"/>
          <w:sz w:val="24"/>
          <w:szCs w:val="24"/>
        </w:rPr>
        <w:id w:val="-885179821"/>
        <w15:repeatingSection/>
      </w:sdtPr>
      <w:sdtEndPr/>
      <w:sdtContent>
        <w:sdt>
          <w:sdtPr>
            <w:rPr>
              <w:rFonts w:ascii="Minion Pro" w:hAnsi="Minion Pro" w:cs="Times New Roman"/>
              <w:sz w:val="24"/>
              <w:szCs w:val="24"/>
            </w:rPr>
            <w:id w:val="-1066109376"/>
            <w:placeholder>
              <w:docPart w:val="DefaultPlaceholder_-1854013435"/>
            </w:placeholder>
            <w15:repeatingSectionItem/>
          </w:sdtPr>
          <w:sdtEndPr/>
          <w:sdtContent>
            <w:p w14:paraId="34CD5E09" w14:textId="71D38679" w:rsidR="00B84ECD" w:rsidRPr="004C4EF0" w:rsidRDefault="008C133E" w:rsidP="004C4EF0">
              <w:pPr>
                <w:numPr>
                  <w:ilvl w:val="0"/>
                  <w:numId w:val="3"/>
                </w:numPr>
                <w:spacing w:after="0" w:line="240" w:lineRule="auto"/>
                <w:rPr>
                  <w:rFonts w:ascii="Minion Pro" w:hAnsi="Minion Pro" w:cs="Times New Roman"/>
                  <w:sz w:val="24"/>
                  <w:szCs w:val="24"/>
                </w:rPr>
              </w:pPr>
              <w:sdt>
                <w:sdtPr>
                  <w:rPr>
                    <w:rFonts w:ascii="Minion Pro" w:hAnsi="Minion Pro" w:cs="Times New Roman"/>
                    <w:sz w:val="24"/>
                    <w:szCs w:val="24"/>
                  </w:rPr>
                  <w:alias w:val="SoilList"/>
                  <w:tag w:val="Add additional items as needed"/>
                  <w:id w:val="-1945368145"/>
                  <w:lock w:val="sdtLocked"/>
                  <w:placeholder>
                    <w:docPart w:val="77BCAE2AB5C94FD0A827BEAD4B633882"/>
                  </w:placeholder>
                  <w:showingPlcHdr/>
                  <w:text/>
                </w:sdtPr>
                <w:sdtEndPr/>
                <w:sdtContent>
                  <w:r w:rsidR="00B84ECD" w:rsidRPr="00EC77F6">
                    <w:rPr>
                      <w:rStyle w:val="PlaceholderText"/>
                    </w:rPr>
                    <w:t>Click here to enter text</w:t>
                  </w:r>
                  <w:r w:rsidR="00365FFC">
                    <w:rPr>
                      <w:rStyle w:val="PlaceholderText"/>
                    </w:rPr>
                    <w:t xml:space="preserve"> and click the ‘+’ to add more list items</w:t>
                  </w:r>
                  <w:r w:rsidR="00B84ECD" w:rsidRPr="00EC77F6">
                    <w:rPr>
                      <w:rStyle w:val="PlaceholderText"/>
                    </w:rPr>
                    <w:t>.</w:t>
                  </w:r>
                </w:sdtContent>
              </w:sdt>
            </w:p>
            <w:bookmarkEnd w:id="20" w:displacedByCustomXml="next"/>
          </w:sdtContent>
        </w:sdt>
      </w:sdtContent>
    </w:sdt>
    <w:p w14:paraId="000000AE" w14:textId="77777777" w:rsidR="00A1590F" w:rsidRPr="0070540F" w:rsidRDefault="00A1590F">
      <w:pPr>
        <w:spacing w:after="0" w:line="240" w:lineRule="auto"/>
        <w:rPr>
          <w:rFonts w:ascii="Minion Pro" w:hAnsi="Minion Pro" w:cs="Times New Roman"/>
        </w:rPr>
      </w:pPr>
    </w:p>
    <w:bookmarkStart w:id="21" w:name="_Toc50475547" w:displacedByCustomXml="next"/>
    <w:sdt>
      <w:sdtPr>
        <w:rPr>
          <w:rFonts w:ascii="Calibri" w:hAnsi="Calibri" w:cs="Calibri"/>
          <w:b w:val="0"/>
          <w:bCs w:val="0"/>
          <w:i w:val="0"/>
          <w:iCs w:val="0"/>
          <w:color w:val="auto"/>
          <w:sz w:val="22"/>
          <w:szCs w:val="22"/>
        </w:rPr>
        <w:id w:val="-298075440"/>
        <w:lock w:val="contentLocked"/>
        <w:placeholder>
          <w:docPart w:val="DefaultPlaceholder_-1854013440"/>
        </w:placeholder>
        <w:group/>
      </w:sdtPr>
      <w:sdtEndPr>
        <w:rPr>
          <w:sz w:val="24"/>
          <w:szCs w:val="24"/>
        </w:rPr>
      </w:sdtEndPr>
      <w:sdtContent>
        <w:p w14:paraId="000000AF" w14:textId="2C73F22B" w:rsidR="00A1590F" w:rsidRPr="0070540F" w:rsidRDefault="0079317F" w:rsidP="0079317F">
          <w:pPr>
            <w:pStyle w:val="GuildHeading2"/>
          </w:pPr>
          <w:r w:rsidRPr="0070540F">
            <w:t>Fish, Wildlife, and Biodiversity</w:t>
          </w:r>
          <w:bookmarkEnd w:id="21"/>
        </w:p>
        <w:p w14:paraId="000000B0" w14:textId="125BBBE8"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Fish and Wildlife: </w:t>
          </w:r>
          <w:r w:rsidRPr="0070540F">
            <w:rPr>
              <w:rFonts w:ascii="Minion Pro" w:hAnsi="Minion Pro" w:cs="Times New Roman"/>
              <w:sz w:val="24"/>
              <w:szCs w:val="24"/>
            </w:rPr>
            <w:t xml:space="preserve">Bottomland hardwood ecosystem management activities on the property will increase the habitat for desired wildlife species (game, songbirds, etc). </w:t>
          </w:r>
          <w:r w:rsidR="008224CD" w:rsidRPr="008224CD">
            <w:rPr>
              <w:rFonts w:ascii="Minion Pro" w:hAnsi="Minion Pro" w:cs="Times New Roman"/>
              <w:sz w:val="24"/>
              <w:szCs w:val="24"/>
            </w:rPr>
            <w:t>Identify and describe significant</w:t>
          </w:r>
          <w:r w:rsidR="008224CD" w:rsidRPr="009B0248">
            <w:rPr>
              <w:rFonts w:ascii="Minion Pro" w:hAnsi="Minion Pro" w:cs="Times New Roman"/>
              <w:sz w:val="24"/>
              <w:szCs w:val="24"/>
            </w:rPr>
            <w:t xml:space="preserve"> </w:t>
          </w:r>
          <w:r w:rsidR="008224CD" w:rsidRPr="008F5D5E">
            <w:rPr>
              <w:rFonts w:ascii="Minion Pro" w:hAnsi="Minion Pro"/>
              <w:sz w:val="24"/>
              <w:szCs w:val="24"/>
            </w:rPr>
            <w:t>fish and wildlife that utilize the site, the habitat quality for these species and any management activities to improve habitat conditions.</w:t>
          </w:r>
          <w:r w:rsidR="008224CD" w:rsidRPr="008224CD">
            <w:rPr>
              <w:rFonts w:ascii="Minion Pro" w:hAnsi="Minion Pro" w:cs="Times New Roman"/>
              <w:sz w:val="24"/>
              <w:szCs w:val="24"/>
            </w:rPr>
            <w:t xml:space="preserve"> </w:t>
          </w:r>
          <w:r w:rsidRPr="0070540F">
            <w:rPr>
              <w:rFonts w:ascii="Minion Pro" w:hAnsi="Minion Pro" w:cs="Times New Roman"/>
              <w:sz w:val="24"/>
              <w:szCs w:val="24"/>
            </w:rPr>
            <w:t xml:space="preserve">For additional guidance on landscape-scale wildlife habitat needs, please refer to Appendix C. </w:t>
          </w:r>
        </w:p>
        <w:p w14:paraId="000000B1" w14:textId="5B98DCCE" w:rsidR="00A1590F" w:rsidRPr="0070540F" w:rsidRDefault="0079317F">
          <w:pPr>
            <w:rPr>
              <w:rFonts w:ascii="Minion Pro" w:hAnsi="Minion Pro" w:cs="Times New Roman"/>
              <w:sz w:val="24"/>
              <w:szCs w:val="24"/>
            </w:rPr>
          </w:pPr>
          <w:r w:rsidRPr="0070540F">
            <w:rPr>
              <w:rFonts w:ascii="Minion Pro" w:hAnsi="Minion Pro" w:cs="Times New Roman"/>
              <w:sz w:val="24"/>
              <w:szCs w:val="24"/>
            </w:rPr>
            <w:t xml:space="preserve">List the desired wildlife improvement activities, as applicable: </w:t>
          </w:r>
        </w:p>
        <w:p w14:paraId="000000B2" w14:textId="77777777" w:rsidR="00A1590F" w:rsidRPr="0070540F" w:rsidRDefault="0079317F">
          <w:pPr>
            <w:numPr>
              <w:ilvl w:val="0"/>
              <w:numId w:val="7"/>
            </w:numPr>
            <w:spacing w:after="0"/>
            <w:rPr>
              <w:rFonts w:ascii="Minion Pro" w:hAnsi="Minion Pro" w:cs="Times New Roman"/>
              <w:sz w:val="24"/>
              <w:szCs w:val="24"/>
            </w:rPr>
          </w:pPr>
          <w:r w:rsidRPr="0070540F">
            <w:rPr>
              <w:rFonts w:ascii="Minion Pro" w:hAnsi="Minion Pro" w:cs="Times New Roman"/>
              <w:sz w:val="24"/>
              <w:szCs w:val="24"/>
            </w:rPr>
            <w:t>Example 1: Increased recreational wildlife viewing opportunities because of improved habitat conditions.</w:t>
          </w:r>
        </w:p>
        <w:p w14:paraId="39B99E50" w14:textId="046994CE" w:rsidR="009404CD" w:rsidRDefault="0079317F" w:rsidP="009404CD">
          <w:pPr>
            <w:numPr>
              <w:ilvl w:val="0"/>
              <w:numId w:val="7"/>
            </w:numPr>
            <w:spacing w:after="0"/>
            <w:rPr>
              <w:rFonts w:ascii="Minion Pro" w:hAnsi="Minion Pro" w:cs="Times New Roman"/>
              <w:sz w:val="24"/>
              <w:szCs w:val="24"/>
            </w:rPr>
          </w:pPr>
          <w:r w:rsidRPr="0070540F">
            <w:rPr>
              <w:rFonts w:ascii="Minion Pro" w:hAnsi="Minion Pro" w:cs="Times New Roman"/>
              <w:sz w:val="24"/>
              <w:szCs w:val="24"/>
            </w:rPr>
            <w:t>Example 2: Increased hard mast because of increased oak recruitment and maturation.</w:t>
          </w:r>
        </w:p>
        <w:p w14:paraId="617E4813" w14:textId="13F855A6" w:rsidR="009404CD" w:rsidRDefault="008C133E" w:rsidP="009404CD">
          <w:pPr>
            <w:numPr>
              <w:ilvl w:val="0"/>
              <w:numId w:val="7"/>
            </w:numPr>
            <w:spacing w:after="0"/>
            <w:rPr>
              <w:rFonts w:ascii="Minion Pro" w:hAnsi="Minion Pro" w:cs="Times New Roman"/>
              <w:sz w:val="24"/>
              <w:szCs w:val="24"/>
            </w:rPr>
          </w:pPr>
          <w:sdt>
            <w:sdtPr>
              <w:rPr>
                <w:rFonts w:ascii="Minion Pro" w:hAnsi="Minion Pro" w:cs="Times New Roman"/>
                <w:sz w:val="24"/>
                <w:szCs w:val="24"/>
              </w:rPr>
              <w:id w:val="2023362183"/>
              <w:placeholder>
                <w:docPart w:val="358394327311429C8447C86E8082B51A"/>
              </w:placeholder>
              <w:showingPlcHdr/>
              <w:text/>
            </w:sdtPr>
            <w:sdtEndPr/>
            <w:sdtContent>
              <w:r w:rsidR="009404CD" w:rsidRPr="00EC77F6">
                <w:rPr>
                  <w:rStyle w:val="PlaceholderText"/>
                </w:rPr>
                <w:t>Click here to enter text.</w:t>
              </w:r>
            </w:sdtContent>
          </w:sdt>
          <w:r w:rsidR="009404CD">
            <w:rPr>
              <w:rFonts w:ascii="Minion Pro" w:hAnsi="Minion Pro" w:cs="Times New Roman"/>
              <w:sz w:val="24"/>
              <w:szCs w:val="24"/>
            </w:rPr>
            <w:t xml:space="preserve"> </w:t>
          </w:r>
        </w:p>
        <w:p w14:paraId="625FE4A3" w14:textId="0679664A" w:rsidR="009404CD" w:rsidRDefault="008C133E" w:rsidP="009404CD">
          <w:pPr>
            <w:numPr>
              <w:ilvl w:val="0"/>
              <w:numId w:val="7"/>
            </w:numPr>
            <w:spacing w:after="0"/>
            <w:rPr>
              <w:rFonts w:ascii="Minion Pro" w:hAnsi="Minion Pro" w:cs="Times New Roman"/>
              <w:sz w:val="24"/>
              <w:szCs w:val="24"/>
            </w:rPr>
          </w:pPr>
          <w:sdt>
            <w:sdtPr>
              <w:rPr>
                <w:rFonts w:ascii="Minion Pro" w:hAnsi="Minion Pro" w:cs="Times New Roman"/>
                <w:sz w:val="24"/>
                <w:szCs w:val="24"/>
              </w:rPr>
              <w:id w:val="-932427085"/>
              <w:placeholder>
                <w:docPart w:val="115BB9D40D38436DB565B45BF1804204"/>
              </w:placeholder>
              <w:showingPlcHdr/>
              <w:text/>
            </w:sdtPr>
            <w:sdtEndPr/>
            <w:sdtContent>
              <w:r w:rsidR="009404CD" w:rsidRPr="00EC77F6">
                <w:rPr>
                  <w:rStyle w:val="PlaceholderText"/>
                </w:rPr>
                <w:t>Click here to enter text.</w:t>
              </w:r>
            </w:sdtContent>
          </w:sdt>
        </w:p>
        <w:sdt>
          <w:sdtPr>
            <w:rPr>
              <w:rFonts w:ascii="Minion Pro" w:hAnsi="Minion Pro" w:cs="Times New Roman"/>
              <w:sz w:val="24"/>
              <w:szCs w:val="24"/>
            </w:rPr>
            <w:id w:val="-913006966"/>
            <w15:repeatingSection/>
          </w:sdtPr>
          <w:sdtEndPr/>
          <w:sdtContent>
            <w:sdt>
              <w:sdtPr>
                <w:rPr>
                  <w:rFonts w:ascii="Minion Pro" w:hAnsi="Minion Pro" w:cs="Times New Roman"/>
                  <w:sz w:val="24"/>
                  <w:szCs w:val="24"/>
                </w:rPr>
                <w:id w:val="-708190932"/>
                <w:placeholder>
                  <w:docPart w:val="DefaultPlaceholder_-1854013435"/>
                </w:placeholder>
                <w15:repeatingSectionItem/>
              </w:sdtPr>
              <w:sdtEndPr/>
              <w:sdtContent>
                <w:p w14:paraId="705C3768" w14:textId="6DC3B59C" w:rsidR="009404CD" w:rsidRPr="007D0F27" w:rsidRDefault="008C133E" w:rsidP="007D0F27">
                  <w:pPr>
                    <w:numPr>
                      <w:ilvl w:val="0"/>
                      <w:numId w:val="7"/>
                    </w:numPr>
                    <w:spacing w:after="0"/>
                    <w:rPr>
                      <w:rFonts w:ascii="Minion Pro" w:hAnsi="Minion Pro" w:cs="Times New Roman"/>
                      <w:sz w:val="24"/>
                      <w:szCs w:val="24"/>
                    </w:rPr>
                  </w:pPr>
                  <w:sdt>
                    <w:sdtPr>
                      <w:rPr>
                        <w:rFonts w:ascii="Minion Pro" w:hAnsi="Minion Pro" w:cs="Times New Roman"/>
                        <w:sz w:val="24"/>
                        <w:szCs w:val="24"/>
                      </w:rPr>
                      <w:alias w:val="List"/>
                      <w:tag w:val="Add additional items as needed"/>
                      <w:id w:val="1093896217"/>
                      <w:lock w:val="sdtLocked"/>
                      <w:placeholder>
                        <w:docPart w:val="116C6487F72145EB84B88F61438A772E"/>
                      </w:placeholder>
                      <w:showingPlcHdr/>
                      <w:text/>
                    </w:sdtPr>
                    <w:sdtEndPr/>
                    <w:sdtContent>
                      <w:r w:rsidR="009404CD" w:rsidRPr="00EC77F6">
                        <w:rPr>
                          <w:rStyle w:val="PlaceholderText"/>
                        </w:rPr>
                        <w:t>Click here to enter text</w:t>
                      </w:r>
                      <w:r w:rsidR="00037F8C">
                        <w:rPr>
                          <w:rStyle w:val="PlaceholderText"/>
                        </w:rPr>
                        <w:t xml:space="preserve"> and click the </w:t>
                      </w:r>
                      <w:r w:rsidR="00752CA2">
                        <w:rPr>
                          <w:rStyle w:val="PlaceholderText"/>
                        </w:rPr>
                        <w:t>‘+’ to add more list items</w:t>
                      </w:r>
                      <w:r w:rsidR="009404CD" w:rsidRPr="00EC77F6">
                        <w:rPr>
                          <w:rStyle w:val="PlaceholderText"/>
                        </w:rPr>
                        <w:t>.</w:t>
                      </w:r>
                    </w:sdtContent>
                  </w:sdt>
                </w:p>
              </w:sdtContent>
            </w:sdt>
          </w:sdtContent>
        </w:sdt>
      </w:sdtContent>
    </w:sdt>
    <w:p w14:paraId="000000B8" w14:textId="77777777" w:rsidR="00A1590F" w:rsidRPr="0070540F" w:rsidRDefault="00A1590F">
      <w:pPr>
        <w:rPr>
          <w:rFonts w:ascii="Minion Pro" w:hAnsi="Minion Pro" w:cs="Times New Roman"/>
          <w:b/>
          <w:sz w:val="24"/>
          <w:szCs w:val="24"/>
        </w:rPr>
      </w:pPr>
    </w:p>
    <w:sdt>
      <w:sdtPr>
        <w:rPr>
          <w:rFonts w:ascii="Minion Pro" w:hAnsi="Minion Pro" w:cs="Times New Roman"/>
          <w:b/>
          <w:sz w:val="24"/>
          <w:szCs w:val="24"/>
        </w:rPr>
        <w:id w:val="-536429486"/>
        <w:lock w:val="contentLocked"/>
        <w:placeholder>
          <w:docPart w:val="DefaultPlaceholder_-1854013440"/>
        </w:placeholder>
        <w:group/>
      </w:sdtPr>
      <w:sdtEndPr>
        <w:rPr>
          <w:b w:val="0"/>
        </w:rPr>
      </w:sdtEndPr>
      <w:sdtContent>
        <w:p w14:paraId="000000B9" w14:textId="3F06AF2D"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State and Federal Threatened or Endangered Species- Plants or Animals:</w:t>
          </w:r>
          <w:r w:rsidRPr="0070540F">
            <w:rPr>
              <w:rFonts w:ascii="Minion Pro" w:hAnsi="Minion Pro" w:cs="Times New Roman"/>
              <w:sz w:val="24"/>
              <w:szCs w:val="24"/>
            </w:rPr>
            <w:t xml:space="preserve"> A list of species of conservation concern by county and watershed can be found using </w:t>
          </w:r>
          <w:r w:rsidR="00970081">
            <w:rPr>
              <w:rFonts w:ascii="Minion Pro" w:hAnsi="Minion Pro" w:cs="Times New Roman"/>
              <w:sz w:val="24"/>
              <w:szCs w:val="24"/>
            </w:rPr>
            <w:t xml:space="preserve">your state’s </w:t>
          </w:r>
          <w:hyperlink r:id="rId15" w:anchor="/natural-heritage-program" w:history="1">
            <w:r w:rsidR="00065CC0" w:rsidRPr="00970081">
              <w:rPr>
                <w:rStyle w:val="Hyperlink"/>
                <w:rFonts w:ascii="Minion Pro" w:hAnsi="Minion Pro" w:cs="Times New Roman"/>
                <w:sz w:val="24"/>
                <w:szCs w:val="24"/>
              </w:rPr>
              <w:t>Natural Heritage Program</w:t>
            </w:r>
          </w:hyperlink>
          <w:r w:rsidR="00065CC0">
            <w:rPr>
              <w:rFonts w:ascii="Minion Pro" w:hAnsi="Minion Pro" w:cs="Times New Roman"/>
              <w:sz w:val="24"/>
              <w:szCs w:val="24"/>
            </w:rPr>
            <w:t xml:space="preserve"> or </w:t>
          </w:r>
          <w:hyperlink r:id="rId16" w:history="1">
            <w:r w:rsidR="00065CC0" w:rsidRPr="00550242">
              <w:rPr>
                <w:rStyle w:val="Hyperlink"/>
                <w:rFonts w:ascii="Minion Pro" w:hAnsi="Minion Pro" w:cs="Times New Roman"/>
                <w:sz w:val="24"/>
                <w:szCs w:val="24"/>
              </w:rPr>
              <w:t>DNR</w:t>
            </w:r>
          </w:hyperlink>
          <w:r w:rsidRPr="0070540F">
            <w:rPr>
              <w:rFonts w:ascii="Minion Pro" w:hAnsi="Minion Pro" w:cs="Times New Roman"/>
              <w:sz w:val="24"/>
              <w:szCs w:val="24"/>
            </w:rPr>
            <w:t xml:space="preserve"> datasets</w:t>
          </w:r>
          <w:r w:rsidR="003C1D30">
            <w:rPr>
              <w:rFonts w:ascii="Minion Pro" w:hAnsi="Minion Pro" w:cs="Times New Roman"/>
              <w:sz w:val="24"/>
              <w:szCs w:val="24"/>
            </w:rPr>
            <w:t>. F</w:t>
          </w:r>
          <w:r w:rsidRPr="0070540F">
            <w:rPr>
              <w:rFonts w:ascii="Minion Pro" w:hAnsi="Minion Pro" w:cs="Times New Roman"/>
              <w:sz w:val="24"/>
              <w:szCs w:val="24"/>
            </w:rPr>
            <w:t>ind the at-risk species for the county and/or watershed of your management area and copy the table here.</w:t>
          </w:r>
        </w:p>
        <w:sdt>
          <w:sdtPr>
            <w:rPr>
              <w:rFonts w:ascii="Minion Pro" w:hAnsi="Minion Pro" w:cs="Times New Roman"/>
              <w:sz w:val="24"/>
              <w:szCs w:val="24"/>
            </w:rPr>
            <w:id w:val="-1276706212"/>
            <w:placeholder>
              <w:docPart w:val="CF0BAE5B2AE44C598F988E849ECFA5E2"/>
            </w:placeholder>
            <w:showingPlcHdr/>
          </w:sdtPr>
          <w:sdtEndPr/>
          <w:sdtContent>
            <w:p w14:paraId="000000BA" w14:textId="0F1808D3" w:rsidR="00A1590F" w:rsidRPr="0070540F" w:rsidRDefault="006A50BC">
              <w:pPr>
                <w:jc w:val="center"/>
                <w:rPr>
                  <w:rFonts w:ascii="Minion Pro" w:hAnsi="Minion Pro" w:cs="Times New Roman"/>
                  <w:sz w:val="24"/>
                  <w:szCs w:val="24"/>
                </w:rPr>
              </w:pPr>
              <w:r w:rsidRPr="00EC77F6">
                <w:rPr>
                  <w:rStyle w:val="PlaceholderText"/>
                </w:rPr>
                <w:t xml:space="preserve">Click here </w:t>
              </w:r>
              <w:r>
                <w:rPr>
                  <w:rStyle w:val="PlaceholderText"/>
                </w:rPr>
                <w:t>to paste dataset</w:t>
              </w:r>
              <w:r w:rsidRPr="00EC77F6">
                <w:rPr>
                  <w:rStyle w:val="PlaceholderText"/>
                </w:rPr>
                <w:t>.</w:t>
              </w:r>
            </w:p>
          </w:sdtContent>
        </w:sdt>
      </w:sdtContent>
    </w:sdt>
    <w:p w14:paraId="5F0B674B" w14:textId="77777777" w:rsidR="00FA3F5C" w:rsidRDefault="00FA3F5C">
      <w:pPr>
        <w:rPr>
          <w:rFonts w:ascii="Minion Pro" w:hAnsi="Minion Pro" w:cs="Times New Roman"/>
          <w:b/>
          <w:sz w:val="24"/>
          <w:szCs w:val="24"/>
        </w:rPr>
      </w:pPr>
    </w:p>
    <w:sdt>
      <w:sdtPr>
        <w:rPr>
          <w:rFonts w:ascii="Minion Pro" w:hAnsi="Minion Pro" w:cs="Times New Roman"/>
          <w:b/>
          <w:sz w:val="24"/>
          <w:szCs w:val="24"/>
        </w:rPr>
        <w:id w:val="1084958902"/>
        <w:lock w:val="contentLocked"/>
        <w:placeholder>
          <w:docPart w:val="DefaultPlaceholder_-1854013440"/>
        </w:placeholder>
        <w:group/>
      </w:sdtPr>
      <w:sdtEndPr>
        <w:rPr>
          <w:b w:val="0"/>
        </w:rPr>
      </w:sdtEndPr>
      <w:sdtContent>
        <w:p w14:paraId="000000BC" w14:textId="15CE245D"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Ecological Systems: </w:t>
          </w:r>
          <w:r w:rsidRPr="0070540F">
            <w:rPr>
              <w:rFonts w:ascii="Minion Pro" w:hAnsi="Minion Pro" w:cs="Times New Roman"/>
              <w:sz w:val="24"/>
              <w:szCs w:val="24"/>
            </w:rPr>
            <w:t xml:space="preserve">It is important to make note of the ecological communities primarily found on the property, as there might be several within a single stand. While there are many ways to classify the types of systems found in bottomland hardwood forests, a description of dominant forest types and steps to identify them can be found in Appendix B. Please refer to this Appendix to determine the primary ecological communities on the property. </w:t>
          </w:r>
        </w:p>
        <w:sdt>
          <w:sdtPr>
            <w:rPr>
              <w:rFonts w:ascii="Minion Pro" w:hAnsi="Minion Pro" w:cs="Times New Roman"/>
              <w:sz w:val="24"/>
              <w:szCs w:val="24"/>
            </w:rPr>
            <w:id w:val="253406511"/>
            <w:placeholder>
              <w:docPart w:val="CE7BD6CB3F454FB0B2A90BD1F41B7F8F"/>
            </w:placeholder>
            <w:showingPlcHdr/>
          </w:sdtPr>
          <w:sdtEndPr/>
          <w:sdtContent>
            <w:p w14:paraId="000000BD" w14:textId="40F2E8CE" w:rsidR="00A1590F" w:rsidRPr="0070540F" w:rsidRDefault="002B19F8">
              <w:pPr>
                <w:rPr>
                  <w:rFonts w:ascii="Minion Pro" w:hAnsi="Minion Pro" w:cs="Times New Roman"/>
                  <w:sz w:val="24"/>
                  <w:szCs w:val="24"/>
                </w:rPr>
              </w:pPr>
              <w:r w:rsidRPr="00EC77F6">
                <w:rPr>
                  <w:rStyle w:val="PlaceholderText"/>
                </w:rPr>
                <w:t xml:space="preserve">Click here to enter </w:t>
              </w:r>
              <w:r>
                <w:rPr>
                  <w:rStyle w:val="PlaceholderText"/>
                </w:rPr>
                <w:t>forest site type information (narrative). Refer to Appendix B for guidance</w:t>
              </w:r>
              <w:r w:rsidRPr="00EC77F6">
                <w:rPr>
                  <w:rStyle w:val="PlaceholderText"/>
                </w:rPr>
                <w:t>.</w:t>
              </w:r>
            </w:p>
          </w:sdtContent>
        </w:sdt>
      </w:sdtContent>
    </w:sdt>
    <w:p w14:paraId="673E617F" w14:textId="77777777" w:rsidR="005E283B" w:rsidRDefault="005E283B" w:rsidP="0079317F">
      <w:pPr>
        <w:pStyle w:val="GuildHeading2"/>
      </w:pPr>
      <w:bookmarkStart w:id="22" w:name="_heading=h.2jxsxqh" w:colFirst="0" w:colLast="0"/>
      <w:bookmarkEnd w:id="22"/>
    </w:p>
    <w:bookmarkStart w:id="23" w:name="_Toc50475548" w:displacedByCustomXml="next"/>
    <w:sdt>
      <w:sdtPr>
        <w:rPr>
          <w:rFonts w:ascii="Calibri" w:hAnsi="Calibri" w:cs="Calibri"/>
          <w:b w:val="0"/>
          <w:bCs w:val="0"/>
          <w:i w:val="0"/>
          <w:iCs w:val="0"/>
          <w:color w:val="auto"/>
          <w:sz w:val="22"/>
          <w:szCs w:val="22"/>
        </w:rPr>
        <w:id w:val="501631072"/>
        <w:lock w:val="contentLocked"/>
        <w:placeholder>
          <w:docPart w:val="DefaultPlaceholder_-1854013440"/>
        </w:placeholder>
        <w:group/>
      </w:sdtPr>
      <w:sdtEndPr>
        <w:rPr>
          <w:sz w:val="24"/>
          <w:szCs w:val="24"/>
        </w:rPr>
      </w:sdtEndPr>
      <w:sdtContent>
        <w:p w14:paraId="000000BF" w14:textId="3AE21959" w:rsidR="00A1590F" w:rsidRPr="0070540F" w:rsidRDefault="0079317F" w:rsidP="0079317F">
          <w:pPr>
            <w:pStyle w:val="GuildHeading2"/>
          </w:pPr>
          <w:r w:rsidRPr="0070540F">
            <w:t>Management of Forest Resources</w:t>
          </w:r>
          <w:bookmarkEnd w:id="23"/>
        </w:p>
        <w:p w14:paraId="000000C0" w14:textId="17127A14" w:rsidR="00A1590F" w:rsidRPr="0070540F" w:rsidRDefault="0079317F">
          <w:pPr>
            <w:spacing w:after="0"/>
            <w:rPr>
              <w:rFonts w:ascii="Minion Pro" w:hAnsi="Minion Pro" w:cs="Times New Roman"/>
              <w:sz w:val="24"/>
              <w:szCs w:val="24"/>
            </w:rPr>
          </w:pPr>
          <w:r w:rsidRPr="0070540F">
            <w:rPr>
              <w:rFonts w:ascii="Minion Pro" w:hAnsi="Minion Pro" w:cs="Times New Roman"/>
              <w:b/>
              <w:sz w:val="24"/>
              <w:szCs w:val="24"/>
            </w:rPr>
            <w:t xml:space="preserve">Habitat Management Recommendations: </w:t>
          </w:r>
          <w:r w:rsidRPr="0070540F">
            <w:rPr>
              <w:rFonts w:ascii="Minion Pro" w:hAnsi="Minion Pro" w:cs="Times New Roman"/>
              <w:sz w:val="24"/>
              <w:szCs w:val="24"/>
            </w:rPr>
            <w:t>Three key steps in planning the management of bottomland hardwood forests include: (1) understanding current forest, hydrological, and environmental conditions; (2) clarifying landowner and landscape objectives (desired forest conditions); and (3) deﬁning economically and operationally feasible actions that will move the stand into the desired condition</w:t>
          </w:r>
          <w:r w:rsidR="00CA095C" w:rsidRPr="0070540F">
            <w:rPr>
              <w:rFonts w:ascii="Minion Pro" w:hAnsi="Minion Pro" w:cs="Times New Roman"/>
              <w:sz w:val="24"/>
              <w:szCs w:val="24"/>
            </w:rPr>
            <w:t xml:space="preserve"> </w:t>
          </w:r>
          <w:r w:rsidR="00CA095C" w:rsidRPr="0070540F">
            <w:rPr>
              <w:rFonts w:ascii="Minion Pro" w:hAnsi="Minion Pro" w:cs="Times New Roman"/>
              <w:sz w:val="24"/>
              <w:szCs w:val="24"/>
            </w:rPr>
            <w:fldChar w:fldCharType="begin"/>
          </w:r>
          <w:r w:rsidR="00CA095C" w:rsidRPr="0070540F">
            <w:rPr>
              <w:rFonts w:ascii="Minion Pro" w:hAnsi="Minion Pro" w:cs="Times New Roman"/>
              <w:sz w:val="24"/>
              <w:szCs w:val="24"/>
            </w:rPr>
            <w:instrText xml:space="preserve"> ADDIN ZOTERO_ITEM CSL_CITATION {"citationID":"mW95J3ig","properties":{"formattedCitation":"(Allen et al. 2004)","plainCitation":"(Allen et al. 2004)","noteIndex":0},"citationItems":[{"id":69,"uris":["http://zotero.org/users/local/joUIqB3S/items/XKSMJYNU"],"uri":["http://zotero.org/users/local/joUIqB3S/items/XKSMJYNU"],"itemData":{"id":69,"type":"article-journal","language":"en","page":"142","source":"Zotero","title":"A Guide to Bottomland Hardwood Restoration","author":[{"family":"Allen","given":"J A"},{"family":"Keeland","given":"B D"},{"family":"Stanturf","given":"J A"},{"family":"Clewell","given":"A F"},{"family":"Kennedy","given":"H E"}],"issued":{"date-parts":[["2004",5]]}}}],"schema":"https://github.com/citation-style-language/schema/raw/master/csl-citation.json"} </w:instrText>
          </w:r>
          <w:r w:rsidR="00CA095C" w:rsidRPr="0070540F">
            <w:rPr>
              <w:rFonts w:ascii="Minion Pro" w:hAnsi="Minion Pro" w:cs="Times New Roman"/>
              <w:sz w:val="24"/>
              <w:szCs w:val="24"/>
            </w:rPr>
            <w:fldChar w:fldCharType="separate"/>
          </w:r>
          <w:r w:rsidR="00CA095C" w:rsidRPr="0070540F">
            <w:rPr>
              <w:rFonts w:ascii="Minion Pro" w:hAnsi="Minion Pro" w:cs="Times New Roman"/>
              <w:sz w:val="24"/>
            </w:rPr>
            <w:t>(Allen et al. 2004)</w:t>
          </w:r>
          <w:r w:rsidR="00CA095C" w:rsidRPr="0070540F">
            <w:rPr>
              <w:rFonts w:ascii="Minion Pro" w:hAnsi="Minion Pro" w:cs="Times New Roman"/>
              <w:sz w:val="24"/>
              <w:szCs w:val="24"/>
            </w:rPr>
            <w:fldChar w:fldCharType="end"/>
          </w:r>
          <w:r w:rsidRPr="0070540F">
            <w:rPr>
              <w:rFonts w:ascii="Minion Pro" w:hAnsi="Minion Pro" w:cs="Times New Roman"/>
              <w:sz w:val="24"/>
              <w:szCs w:val="24"/>
            </w:rPr>
            <w:t>.</w:t>
          </w:r>
          <w:r w:rsidRPr="0070540F">
            <w:rPr>
              <w:rFonts w:ascii="Minion Pro" w:hAnsi="Minion Pro" w:cs="Times New Roman"/>
              <w:b/>
              <w:sz w:val="24"/>
              <w:szCs w:val="24"/>
            </w:rPr>
            <w:t xml:space="preserve"> </w:t>
          </w:r>
          <w:r w:rsidRPr="0070540F">
            <w:rPr>
              <w:rFonts w:ascii="Minion Pro" w:hAnsi="Minion Pro" w:cs="Times New Roman"/>
              <w:sz w:val="24"/>
              <w:szCs w:val="24"/>
            </w:rPr>
            <w:t xml:space="preserve">To manage for wildlife in the bottomland hardwood forests of the ACP, there are general guidelines to follow to reach the desired landscape conditions </w:t>
          </w:r>
          <w:r w:rsidR="003D5DDE" w:rsidRPr="0070540F">
            <w:rPr>
              <w:rFonts w:ascii="Minion Pro" w:hAnsi="Minion Pro" w:cs="Times New Roman"/>
              <w:sz w:val="24"/>
              <w:szCs w:val="24"/>
            </w:rPr>
            <w:fldChar w:fldCharType="begin"/>
          </w:r>
          <w:r w:rsidR="003D5DDE" w:rsidRPr="0070540F">
            <w:rPr>
              <w:rFonts w:ascii="Minion Pro" w:hAnsi="Minion Pro" w:cs="Times New Roman"/>
              <w:sz w:val="24"/>
              <w:szCs w:val="24"/>
            </w:rPr>
            <w:instrText xml:space="preserve"> ADDIN ZOTERO_ITEM CSL_CITATION {"citationID":"Mdy38SWS","properties":{"formattedCitation":"(North Carolina Wildlife Resources Commission 2015; N.C. Wildlife Resources Commission 2012; Brunswig et al. 2016)","plainCitation":"(North Carolina Wildlife Resources Commission 2015; N.C. Wildlife Resources Commission 2012; Brunswig et al. 2016)","noteIndex":0},"citationItems":[{"id":82,"uris":["http://zotero.org/users/local/joUIqB3S/items/3RNFUN3I"],"uri":["http://zotero.org/users/local/joUIqB3S/items/3RNFUN3I"],"itemData":{"id":82,"type":"report","event-place":"Raleigh, NC","language":"en","page":"890","publisher-place":"Raleigh, NC","source":"Zotero","title":"North Carolina Wildlife Action Plan","author":[{"literal":"North Carolina Wildlife Resources Commission"}],"issued":{"date-parts":[["2015"]]}}},{"id":78,"uris":["http://zotero.org/users/local/joUIqB3S/items/JSSBYFL3"],"uri":["http://zotero.org/users/local/joUIqB3S/items/JSSBYFL3"],"itemData":{"id":78,"type":"report","publisher":"N.C. Wildlife Resources Commission","title":"Conservation Recommendations for Priority Terrestrial Wildlife Species and Habitats in North Carolina","URL":"https://www.ncwildlife.org/Portals/0/Conserving/documents/ConservingTerrestrialHabitatsandSpecies.pdf","author":[{"literal":"N.C. Wildlife Resources Commission"}],"accessed":{"date-parts":[["2020",3,10]]},"issued":{"date-parts":[["2012",7,12]]}}},{"id":90,"uris":["http://zotero.org/users/local/joUIqB3S/items/7SC53KKM"],"uri":["http://zotero.org/users/local/joUIqB3S/items/7SC53KKM"],"itemData":{"id":90,"type":"article","publisher":"National Audubon Society","title":"Bird-Friendly BMPs for Bottomland Forests in the Carolinas","URL":"https://sc.audubon.org/sites/default/files/bird-friendly_bottomland_mgt_recommendations_long_list_-_asc.pdf","author":[{"family":"Brunswig","given":"Norman"},{"family":"Richardson","given":"Sharon"},{"family":"Johnson","given":"Matthew"},{"family":"Heitkamp","given":"Brandon"}],"accessed":{"date-parts":[["2020",3,9]]},"issued":{"date-parts":[["2016"]]}}}],"schema":"https://github.com/citation-style-language/schema/raw/master/csl-citation.json"} </w:instrText>
          </w:r>
          <w:r w:rsidR="003D5DDE" w:rsidRPr="0070540F">
            <w:rPr>
              <w:rFonts w:ascii="Minion Pro" w:hAnsi="Minion Pro" w:cs="Times New Roman"/>
              <w:sz w:val="24"/>
              <w:szCs w:val="24"/>
            </w:rPr>
            <w:fldChar w:fldCharType="separate"/>
          </w:r>
          <w:r w:rsidR="003D5DDE" w:rsidRPr="0070540F">
            <w:rPr>
              <w:rFonts w:ascii="Minion Pro" w:hAnsi="Minion Pro" w:cs="Times New Roman"/>
              <w:sz w:val="24"/>
            </w:rPr>
            <w:t>(North Carolina Wildlife Resources Commission 2015; N.C. Wildlife Resources Commission 2012; Brunswig et al. 2016)</w:t>
          </w:r>
          <w:r w:rsidR="003D5DDE" w:rsidRPr="0070540F">
            <w:rPr>
              <w:rFonts w:ascii="Minion Pro" w:hAnsi="Minion Pro" w:cs="Times New Roman"/>
              <w:sz w:val="24"/>
              <w:szCs w:val="24"/>
            </w:rPr>
            <w:fldChar w:fldCharType="end"/>
          </w:r>
          <w:r w:rsidRPr="0070540F">
            <w:rPr>
              <w:rFonts w:ascii="Minion Pro" w:hAnsi="Minion Pro" w:cs="Times New Roman"/>
              <w:sz w:val="24"/>
              <w:szCs w:val="24"/>
            </w:rPr>
            <w:t>. Additional habitat management recommendations and desired forest conditions can be found in Appendix C.</w:t>
          </w:r>
        </w:p>
      </w:sdtContent>
    </w:sdt>
    <w:p w14:paraId="000000C1" w14:textId="77777777" w:rsidR="00A1590F" w:rsidRPr="0070540F" w:rsidRDefault="00A1590F">
      <w:pPr>
        <w:spacing w:after="0"/>
        <w:rPr>
          <w:rFonts w:ascii="Minion Pro" w:hAnsi="Minion Pro" w:cs="Times New Roman"/>
          <w:sz w:val="24"/>
          <w:szCs w:val="24"/>
        </w:rPr>
      </w:pPr>
    </w:p>
    <w:sdt>
      <w:sdtPr>
        <w:rPr>
          <w:rFonts w:ascii="Minion Pro" w:hAnsi="Minion Pro" w:cs="Times New Roman"/>
          <w:sz w:val="24"/>
          <w:szCs w:val="24"/>
          <w:u w:val="single"/>
        </w:rPr>
        <w:id w:val="1642008988"/>
        <w:lock w:val="contentLocked"/>
        <w:placeholder>
          <w:docPart w:val="DefaultPlaceholder_-1854013440"/>
        </w:placeholder>
        <w:group/>
      </w:sdtPr>
      <w:sdtEndPr>
        <w:rPr>
          <w:u w:val="none"/>
        </w:rPr>
      </w:sdtEndPr>
      <w:sdtContent>
        <w:p w14:paraId="000000C2" w14:textId="139E09F1" w:rsidR="00A1590F" w:rsidRPr="0070540F" w:rsidRDefault="0079317F">
          <w:pPr>
            <w:rPr>
              <w:rFonts w:ascii="Minion Pro" w:hAnsi="Minion Pro" w:cs="Times New Roman"/>
              <w:sz w:val="24"/>
              <w:szCs w:val="24"/>
            </w:rPr>
          </w:pPr>
          <w:r w:rsidRPr="0070540F">
            <w:rPr>
              <w:rFonts w:ascii="Minion Pro" w:hAnsi="Minion Pro" w:cs="Times New Roman"/>
              <w:sz w:val="24"/>
              <w:szCs w:val="24"/>
              <w:u w:val="single"/>
            </w:rPr>
            <w:t>General Recommendations for Wildlife Habitat Management</w:t>
          </w:r>
          <w:r w:rsidRPr="0070540F">
            <w:rPr>
              <w:rFonts w:ascii="Minion Pro" w:hAnsi="Minion Pro" w:cs="Times New Roman"/>
              <w:b/>
              <w:sz w:val="24"/>
              <w:szCs w:val="24"/>
            </w:rPr>
            <w:t xml:space="preserve">: </w:t>
          </w:r>
          <w:r w:rsidRPr="0070540F">
            <w:rPr>
              <w:rFonts w:ascii="Minion Pro" w:hAnsi="Minion Pro" w:cs="Times New Roman"/>
              <w:sz w:val="24"/>
              <w:szCs w:val="24"/>
            </w:rPr>
            <w:t xml:space="preserve">Check off recommendations as they are incorporated and/or followed in this plan. </w:t>
          </w:r>
        </w:p>
        <w:sdt>
          <w:sdtPr>
            <w:rPr>
              <w:rFonts w:ascii="Minion Pro" w:hAnsi="Minion Pro" w:cs="Times New Roman"/>
              <w:color w:val="000000"/>
              <w:sz w:val="24"/>
              <w:szCs w:val="24"/>
            </w:rPr>
            <w:id w:val="-1575046849"/>
            <w:lock w:val="contentLocked"/>
            <w:placeholder>
              <w:docPart w:val="DefaultPlaceholder_-1854013440"/>
            </w:placeholder>
            <w:group/>
          </w:sdtPr>
          <w:sdtEndPr>
            <w:rPr>
              <w:color w:val="auto"/>
            </w:rPr>
          </w:sdtEndPr>
          <w:sdtContent>
            <w:p w14:paraId="000000C3" w14:textId="2541315D" w:rsidR="00A1590F" w:rsidRPr="00B47C23"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79578568"/>
                  <w14:checkbox>
                    <w14:checked w14:val="0"/>
                    <w14:checkedState w14:val="2612" w14:font="MS Gothic"/>
                    <w14:uncheckedState w14:val="2610" w14:font="MS Gothic"/>
                  </w14:checkbox>
                </w:sdtPr>
                <w:sdtEndPr/>
                <w:sdtContent>
                  <w:r w:rsidR="00B47C23">
                    <w:rPr>
                      <w:rFonts w:ascii="MS Gothic" w:eastAsia="MS Gothic" w:hAnsi="MS Gothic" w:cs="Times New Roman" w:hint="eastAsia"/>
                      <w:color w:val="000000"/>
                      <w:sz w:val="24"/>
                      <w:szCs w:val="24"/>
                    </w:rPr>
                    <w:t>☐</w:t>
                  </w:r>
                </w:sdtContent>
              </w:sdt>
              <w:r w:rsidR="0079317F" w:rsidRPr="00B47C23">
                <w:rPr>
                  <w:rFonts w:ascii="Minion Pro" w:hAnsi="Minion Pro" w:cs="Times New Roman"/>
                  <w:color w:val="000000"/>
                  <w:sz w:val="24"/>
                  <w:szCs w:val="24"/>
                </w:rPr>
                <w:t>Maintain large blocks of contiguous forested habitat. </w:t>
              </w:r>
            </w:p>
            <w:p w14:paraId="000000C4" w14:textId="46C57C82"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741331386"/>
                  <w14:checkbox>
                    <w14:checked w14:val="0"/>
                    <w14:checkedState w14:val="2612" w14:font="MS Gothic"/>
                    <w14:uncheckedState w14:val="2610" w14:font="MS Gothic"/>
                  </w14:checkbox>
                </w:sdtPr>
                <w:sdtEndPr/>
                <w:sdtContent>
                  <w:r w:rsidR="00B47C23">
                    <w:rPr>
                      <w:rFonts w:ascii="MS Gothic" w:eastAsia="MS Gothic" w:hAnsi="MS Gothic" w:cs="Times New Roman" w:hint="eastAsia"/>
                      <w:color w:val="000000"/>
                      <w:sz w:val="24"/>
                      <w:szCs w:val="24"/>
                    </w:rPr>
                    <w:t>☐</w:t>
                  </w:r>
                </w:sdtContent>
              </w:sdt>
              <w:r w:rsidR="0079317F" w:rsidRPr="0070540F">
                <w:rPr>
                  <w:rFonts w:ascii="Minion Pro" w:hAnsi="Minion Pro" w:cs="Times New Roman"/>
                  <w:color w:val="000000"/>
                  <w:sz w:val="24"/>
                  <w:szCs w:val="24"/>
                </w:rPr>
                <w:t>Keep continuous buffers along perennial streams a minimum of 300 feet wide.</w:t>
              </w:r>
            </w:p>
            <w:p w14:paraId="000000C5" w14:textId="30F317CC"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1087658438"/>
                  <w14:checkbox>
                    <w14:checked w14:val="0"/>
                    <w14:checkedState w14:val="2612" w14:font="MS Gothic"/>
                    <w14:uncheckedState w14:val="2610" w14:font="MS Gothic"/>
                  </w14:checkbox>
                </w:sdtPr>
                <w:sdtEndPr/>
                <w:sdtContent>
                  <w:r w:rsidR="00B47C23">
                    <w:rPr>
                      <w:rFonts w:ascii="MS Gothic" w:eastAsia="MS Gothic" w:hAnsi="MS Gothic" w:cs="Times New Roman" w:hint="eastAsia"/>
                      <w:color w:val="000000"/>
                      <w:sz w:val="24"/>
                      <w:szCs w:val="24"/>
                    </w:rPr>
                    <w:t>☐</w:t>
                  </w:r>
                </w:sdtContent>
              </w:sdt>
              <w:r w:rsidR="0079317F" w:rsidRPr="0070540F">
                <w:rPr>
                  <w:rFonts w:ascii="Minion Pro" w:hAnsi="Minion Pro" w:cs="Times New Roman"/>
                  <w:color w:val="000000"/>
                  <w:sz w:val="24"/>
                  <w:szCs w:val="24"/>
                </w:rPr>
                <w:t>Retain no less than 5 percent of stands in the late</w:t>
              </w:r>
              <w:r w:rsidR="0079317F" w:rsidRPr="0070540F">
                <w:rPr>
                  <w:rFonts w:ascii="Minion Pro" w:hAnsi="Minion Pro" w:cs="Times New Roman"/>
                  <w:sz w:val="24"/>
                  <w:szCs w:val="24"/>
                </w:rPr>
                <w:t>-</w:t>
              </w:r>
              <w:r w:rsidR="0079317F" w:rsidRPr="0070540F">
                <w:rPr>
                  <w:rFonts w:ascii="Minion Pro" w:hAnsi="Minion Pro" w:cs="Times New Roman"/>
                  <w:color w:val="000000"/>
                  <w:sz w:val="24"/>
                  <w:szCs w:val="24"/>
                </w:rPr>
                <w:t>successional phase of stand dynamics, where possible</w:t>
              </w:r>
              <w:r w:rsidR="0079317F" w:rsidRPr="0070540F">
                <w:rPr>
                  <w:rFonts w:ascii="Minion Pro" w:hAnsi="Minion Pro" w:cs="Times New Roman"/>
                  <w:color w:val="000000"/>
                  <w:sz w:val="24"/>
                  <w:szCs w:val="24"/>
                  <w:vertAlign w:val="superscript"/>
                </w:rPr>
                <w:footnoteReference w:id="2"/>
              </w:r>
              <w:r w:rsidR="0079317F" w:rsidRPr="0070540F">
                <w:rPr>
                  <w:rFonts w:ascii="Minion Pro" w:hAnsi="Minion Pro" w:cs="Times New Roman"/>
                  <w:color w:val="000000"/>
                  <w:sz w:val="24"/>
                  <w:szCs w:val="24"/>
                </w:rPr>
                <w:t xml:space="preserve">. </w:t>
              </w:r>
            </w:p>
            <w:p w14:paraId="000000C6" w14:textId="19BE9573"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128832864"/>
                  <w14:checkbox>
                    <w14:checked w14:val="0"/>
                    <w14:checkedState w14:val="2612" w14:font="MS Gothic"/>
                    <w14:uncheckedState w14:val="2610" w14:font="MS Gothic"/>
                  </w14:checkbox>
                </w:sdtPr>
                <w:sdtEndPr/>
                <w:sdtContent>
                  <w:r w:rsidR="00B47C23">
                    <w:rPr>
                      <w:rFonts w:ascii="MS Gothic" w:eastAsia="MS Gothic" w:hAnsi="MS Gothic" w:cs="Times New Roman" w:hint="eastAsia"/>
                      <w:color w:val="000000"/>
                      <w:sz w:val="24"/>
                      <w:szCs w:val="24"/>
                    </w:rPr>
                    <w:t>☐</w:t>
                  </w:r>
                </w:sdtContent>
              </w:sdt>
              <w:r w:rsidR="0079317F" w:rsidRPr="0070540F">
                <w:rPr>
                  <w:rFonts w:ascii="Minion Pro" w:hAnsi="Minion Pro" w:cs="Times New Roman"/>
                  <w:color w:val="000000"/>
                  <w:sz w:val="24"/>
                  <w:szCs w:val="24"/>
                </w:rPr>
                <w:t>Avoid unnecessary alterations of hydrology, but also work to restore natural hydrology</w:t>
              </w:r>
            </w:p>
            <w:p w14:paraId="000000C7" w14:textId="340F3DB0"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638727556"/>
                  <w14:checkbox>
                    <w14:checked w14:val="0"/>
                    <w14:checkedState w14:val="2612" w14:font="MS Gothic"/>
                    <w14:uncheckedState w14:val="2610" w14:font="MS Gothic"/>
                  </w14:checkbox>
                </w:sdtPr>
                <w:sdtEndPr/>
                <w:sdtContent>
                  <w:r w:rsidR="00B47C23">
                    <w:rPr>
                      <w:rFonts w:ascii="MS Gothic" w:eastAsia="MS Gothic" w:hAnsi="MS Gothic" w:cs="Times New Roman" w:hint="eastAsia"/>
                      <w:color w:val="000000"/>
                      <w:sz w:val="24"/>
                      <w:szCs w:val="24"/>
                    </w:rPr>
                    <w:t>☐</w:t>
                  </w:r>
                </w:sdtContent>
              </w:sdt>
              <w:r w:rsidR="0079317F" w:rsidRPr="0070540F">
                <w:rPr>
                  <w:rFonts w:ascii="Minion Pro" w:hAnsi="Minion Pro" w:cs="Times New Roman"/>
                  <w:color w:val="000000"/>
                  <w:sz w:val="24"/>
                  <w:szCs w:val="24"/>
                </w:rPr>
                <w:t>Limit management activities during bird breeding seasons (late March through July) when possible and avoid colonial waterbird nesting colonies entirely.</w:t>
              </w:r>
            </w:p>
            <w:p w14:paraId="000000C8" w14:textId="0FBCCF52"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sz w:val="24"/>
                    <w:szCs w:val="24"/>
                  </w:rPr>
                  <w:id w:val="1319849775"/>
                  <w14:checkbox>
                    <w14:checked w14:val="0"/>
                    <w14:checkedState w14:val="2612" w14:font="MS Gothic"/>
                    <w14:uncheckedState w14:val="2610" w14:font="MS Gothic"/>
                  </w14:checkbox>
                </w:sdtPr>
                <w:sdtEndPr/>
                <w:sdtContent>
                  <w:r w:rsidR="00B47C23">
                    <w:rPr>
                      <w:rFonts w:ascii="MS Gothic" w:eastAsia="MS Gothic" w:hAnsi="MS Gothic" w:cs="Times New Roman" w:hint="eastAsia"/>
                      <w:sz w:val="24"/>
                      <w:szCs w:val="24"/>
                    </w:rPr>
                    <w:t>☐</w:t>
                  </w:r>
                </w:sdtContent>
              </w:sdt>
              <w:r w:rsidR="0079317F" w:rsidRPr="0070540F">
                <w:rPr>
                  <w:rFonts w:ascii="Minion Pro" w:hAnsi="Minion Pro" w:cs="Times New Roman"/>
                  <w:sz w:val="24"/>
                  <w:szCs w:val="24"/>
                </w:rPr>
                <w:t>If compatible with regeneration objectives, r</w:t>
              </w:r>
              <w:r w:rsidR="0079317F" w:rsidRPr="0070540F">
                <w:rPr>
                  <w:rFonts w:ascii="Minion Pro" w:hAnsi="Minion Pro" w:cs="Times New Roman"/>
                  <w:color w:val="000000"/>
                  <w:sz w:val="24"/>
                  <w:szCs w:val="24"/>
                </w:rPr>
                <w:t>etain overstory trees of varying types and sizes when harvesting. Keep trees that produce fruits, seeds, or nuts promoting widespread seasonality of mast production by favoring a diversity of tree species (e.g. black cherry, oaks, hollies, hackberries).</w:t>
              </w:r>
            </w:p>
            <w:p w14:paraId="000000C9" w14:textId="303CB978"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1871295238"/>
                  <w14:checkbox>
                    <w14:checked w14:val="0"/>
                    <w14:checkedState w14:val="2612" w14:font="MS Gothic"/>
                    <w14:uncheckedState w14:val="2610" w14:font="MS Gothic"/>
                  </w14:checkbox>
                </w:sdtPr>
                <w:sdtEndPr/>
                <w:sdtContent>
                  <w:r w:rsidR="00B47C23">
                    <w:rPr>
                      <w:rFonts w:ascii="MS Gothic" w:eastAsia="MS Gothic" w:hAnsi="MS Gothic" w:cs="Times New Roman" w:hint="eastAsia"/>
                      <w:color w:val="000000"/>
                      <w:sz w:val="24"/>
                      <w:szCs w:val="24"/>
                    </w:rPr>
                    <w:t>☐</w:t>
                  </w:r>
                </w:sdtContent>
              </w:sdt>
              <w:r w:rsidR="0079317F" w:rsidRPr="0070540F">
                <w:rPr>
                  <w:rFonts w:ascii="Minion Pro" w:hAnsi="Minion Pro" w:cs="Times New Roman"/>
                  <w:color w:val="000000"/>
                  <w:sz w:val="24"/>
                  <w:szCs w:val="24"/>
                </w:rPr>
                <w:t>Leave trees</w:t>
              </w:r>
              <w:r w:rsidR="0079317F" w:rsidRPr="0070540F">
                <w:rPr>
                  <w:rFonts w:ascii="Minion Pro" w:hAnsi="Minion Pro" w:cs="Times New Roman"/>
                  <w:sz w:val="24"/>
                  <w:szCs w:val="24"/>
                </w:rPr>
                <w:t xml:space="preserve"> and</w:t>
              </w:r>
              <w:r w:rsidR="0079317F" w:rsidRPr="0070540F">
                <w:rPr>
                  <w:rFonts w:ascii="Minion Pro" w:hAnsi="Minion Pro" w:cs="Times New Roman"/>
                  <w:color w:val="000000"/>
                  <w:sz w:val="24"/>
                  <w:szCs w:val="24"/>
                </w:rPr>
                <w:t xml:space="preserve"> snags that have cavities of varying sizes and various locations on the trunk. When possible, </w:t>
              </w:r>
              <w:r w:rsidR="0079317F" w:rsidRPr="0070540F">
                <w:rPr>
                  <w:rFonts w:ascii="Minion Pro" w:hAnsi="Minion Pro" w:cs="Times New Roman"/>
                  <w:sz w:val="24"/>
                  <w:szCs w:val="24"/>
                </w:rPr>
                <w:t>p</w:t>
              </w:r>
              <w:r w:rsidR="0079317F" w:rsidRPr="0070540F">
                <w:rPr>
                  <w:rFonts w:ascii="Minion Pro" w:hAnsi="Minion Pro" w:cs="Times New Roman"/>
                  <w:color w:val="000000"/>
                  <w:sz w:val="24"/>
                  <w:szCs w:val="24"/>
                </w:rPr>
                <w:t>reserve existing snags to provide two or more &gt;</w:t>
              </w:r>
              <w:r w:rsidR="007D4E97" w:rsidRPr="0070540F">
                <w:rPr>
                  <w:rFonts w:ascii="Minion Pro" w:hAnsi="Minion Pro" w:cs="Times New Roman"/>
                  <w:color w:val="000000"/>
                  <w:sz w:val="24"/>
                  <w:szCs w:val="24"/>
                </w:rPr>
                <w:t>21-inch</w:t>
              </w:r>
              <w:r w:rsidR="0079317F" w:rsidRPr="0070540F">
                <w:rPr>
                  <w:rFonts w:ascii="Minion Pro" w:hAnsi="Minion Pro" w:cs="Times New Roman"/>
                  <w:color w:val="000000"/>
                  <w:sz w:val="24"/>
                  <w:szCs w:val="24"/>
                </w:rPr>
                <w:t xml:space="preserve"> dbh snags or six or more &gt;10 inch dbh snags per acre of forest.</w:t>
              </w:r>
            </w:p>
            <w:p w14:paraId="000000CA" w14:textId="0E12DCCD"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1298801882"/>
                  <w14:checkbox>
                    <w14:checked w14:val="0"/>
                    <w14:checkedState w14:val="2612" w14:font="MS Gothic"/>
                    <w14:uncheckedState w14:val="2610" w14:font="MS Gothic"/>
                  </w14:checkbox>
                </w:sdtPr>
                <w:sdtEndPr/>
                <w:sdtContent>
                  <w:r w:rsidR="00B47C23">
                    <w:rPr>
                      <w:rFonts w:ascii="MS Gothic" w:eastAsia="MS Gothic" w:hAnsi="MS Gothic" w:cs="Times New Roman" w:hint="eastAsia"/>
                      <w:color w:val="000000"/>
                      <w:sz w:val="24"/>
                      <w:szCs w:val="24"/>
                    </w:rPr>
                    <w:t>☐</w:t>
                  </w:r>
                </w:sdtContent>
              </w:sdt>
              <w:r w:rsidR="0079317F" w:rsidRPr="0070540F">
                <w:rPr>
                  <w:rFonts w:ascii="Minion Pro" w:hAnsi="Minion Pro" w:cs="Times New Roman"/>
                  <w:color w:val="000000"/>
                  <w:sz w:val="24"/>
                  <w:szCs w:val="24"/>
                </w:rPr>
                <w:t>Soften edges between habitats. Reduce negative edge effects by creating irregular edges or by feathering edges. An “edge” can be defined as a place where two differing types of vegetation meet, e.g. deciduous forest meets grassland. Sharp edges, or an abrupt change between habitats, often have negative impacts on songbirds; these impacts are known as “edge effects.” Neg</w:t>
              </w:r>
              <w:r w:rsidR="0079317F" w:rsidRPr="0070540F">
                <w:rPr>
                  <w:rFonts w:ascii="Minion Pro" w:hAnsi="Minion Pro" w:cs="Times New Roman"/>
                  <w:sz w:val="24"/>
                  <w:szCs w:val="24"/>
                </w:rPr>
                <w:t xml:space="preserve">ative edge effects </w:t>
              </w:r>
              <w:r w:rsidR="0079317F" w:rsidRPr="0070540F">
                <w:rPr>
                  <w:rFonts w:ascii="Minion Pro" w:hAnsi="Minion Pro" w:cs="Times New Roman"/>
                  <w:color w:val="000000"/>
                  <w:sz w:val="24"/>
                  <w:szCs w:val="24"/>
                </w:rPr>
                <w:t xml:space="preserve">are greatest within about 150 feet of the forest edge. </w:t>
              </w:r>
            </w:p>
            <w:p w14:paraId="000000CB" w14:textId="0F3011F2"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1602688364"/>
                  <w14:checkbox>
                    <w14:checked w14:val="0"/>
                    <w14:checkedState w14:val="2612" w14:font="MS Gothic"/>
                    <w14:uncheckedState w14:val="2610" w14:font="MS Gothic"/>
                  </w14:checkbox>
                </w:sdtPr>
                <w:sdtEndPr/>
                <w:sdtContent>
                  <w:r w:rsidR="00B47C23">
                    <w:rPr>
                      <w:rFonts w:ascii="MS Gothic" w:eastAsia="MS Gothic" w:hAnsi="MS Gothic" w:cs="Times New Roman" w:hint="eastAsia"/>
                      <w:color w:val="000000"/>
                      <w:sz w:val="24"/>
                      <w:szCs w:val="24"/>
                    </w:rPr>
                    <w:t>☐</w:t>
                  </w:r>
                </w:sdtContent>
              </w:sdt>
              <w:r w:rsidR="0079317F" w:rsidRPr="0070540F">
                <w:rPr>
                  <w:rFonts w:ascii="Minion Pro" w:hAnsi="Minion Pro" w:cs="Times New Roman"/>
                  <w:color w:val="000000"/>
                  <w:sz w:val="24"/>
                  <w:szCs w:val="24"/>
                </w:rPr>
                <w:t>Minimize linear openings (e.g. truck/skidder roads, ATV trails). Whenever possible, maintain forest canopy closure over trails and woods roads.</w:t>
              </w:r>
            </w:p>
            <w:p w14:paraId="000000CC" w14:textId="1846B9BE"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1351144680"/>
                  <w14:checkbox>
                    <w14:checked w14:val="0"/>
                    <w14:checkedState w14:val="2612" w14:font="MS Gothic"/>
                    <w14:uncheckedState w14:val="2610" w14:font="MS Gothic"/>
                  </w14:checkbox>
                </w:sdtPr>
                <w:sdtEndPr/>
                <w:sdtContent>
                  <w:r w:rsidR="00B47C23">
                    <w:rPr>
                      <w:rFonts w:ascii="MS Gothic" w:eastAsia="MS Gothic" w:hAnsi="MS Gothic" w:cs="Times New Roman" w:hint="eastAsia"/>
                      <w:color w:val="000000"/>
                      <w:sz w:val="24"/>
                      <w:szCs w:val="24"/>
                    </w:rPr>
                    <w:t>☐</w:t>
                  </w:r>
                </w:sdtContent>
              </w:sdt>
              <w:r w:rsidR="0079317F" w:rsidRPr="0070540F">
                <w:rPr>
                  <w:rFonts w:ascii="Minion Pro" w:hAnsi="Minion Pro" w:cs="Times New Roman"/>
                  <w:color w:val="000000"/>
                  <w:sz w:val="24"/>
                  <w:szCs w:val="24"/>
                </w:rPr>
                <w:t xml:space="preserve">Retain appropriate levels of early successional forest habitat. Take care to limit patch acreages to &lt;10 acres and comprising no more than 10% of a stand, as </w:t>
              </w:r>
              <w:r w:rsidR="0079317F" w:rsidRPr="0070540F">
                <w:rPr>
                  <w:rFonts w:ascii="Minion Pro" w:hAnsi="Minion Pro" w:cs="Times New Roman"/>
                  <w:sz w:val="24"/>
                  <w:szCs w:val="24"/>
                </w:rPr>
                <w:t>applicable</w:t>
              </w:r>
              <w:r w:rsidR="0079317F" w:rsidRPr="0070540F">
                <w:rPr>
                  <w:rFonts w:ascii="Minion Pro" w:hAnsi="Minion Pro" w:cs="Times New Roman"/>
                  <w:color w:val="000000"/>
                  <w:sz w:val="24"/>
                  <w:szCs w:val="24"/>
                </w:rPr>
                <w:t>.</w:t>
              </w:r>
            </w:p>
            <w:p w14:paraId="000000CD" w14:textId="3FD1E5AE" w:rsidR="00A1590F" w:rsidRPr="0070540F" w:rsidRDefault="008C133E" w:rsidP="00677717">
              <w:pPr>
                <w:pBdr>
                  <w:top w:val="nil"/>
                  <w:left w:val="nil"/>
                  <w:bottom w:val="nil"/>
                  <w:right w:val="nil"/>
                  <w:between w:val="nil"/>
                </w:pBdr>
                <w:ind w:left="360"/>
                <w:rPr>
                  <w:rFonts w:ascii="Minion Pro" w:hAnsi="Minion Pro" w:cs="Times New Roman"/>
                  <w:color w:val="000000"/>
                  <w:sz w:val="24"/>
                  <w:szCs w:val="24"/>
                </w:rPr>
              </w:pPr>
              <w:sdt>
                <w:sdtPr>
                  <w:rPr>
                    <w:rFonts w:ascii="Minion Pro" w:hAnsi="Minion Pro" w:cs="Times New Roman"/>
                    <w:color w:val="000000"/>
                    <w:sz w:val="24"/>
                    <w:szCs w:val="24"/>
                  </w:rPr>
                  <w:id w:val="837893678"/>
                  <w14:checkbox>
                    <w14:checked w14:val="0"/>
                    <w14:checkedState w14:val="2612" w14:font="MS Gothic"/>
                    <w14:uncheckedState w14:val="2610" w14:font="MS Gothic"/>
                  </w14:checkbox>
                </w:sdtPr>
                <w:sdtEndPr/>
                <w:sdtContent>
                  <w:r w:rsidR="001E0641">
                    <w:rPr>
                      <w:rFonts w:ascii="MS Gothic" w:eastAsia="MS Gothic" w:hAnsi="MS Gothic" w:cs="Times New Roman" w:hint="eastAsia"/>
                      <w:color w:val="000000"/>
                      <w:sz w:val="24"/>
                      <w:szCs w:val="24"/>
                    </w:rPr>
                    <w:t>☐</w:t>
                  </w:r>
                </w:sdtContent>
              </w:sdt>
              <w:r w:rsidR="0079317F" w:rsidRPr="0070540F">
                <w:rPr>
                  <w:rFonts w:ascii="Minion Pro" w:hAnsi="Minion Pro" w:cs="Times New Roman"/>
                  <w:color w:val="000000"/>
                  <w:sz w:val="24"/>
                  <w:szCs w:val="24"/>
                </w:rPr>
                <w:t xml:space="preserve">Limit management that would increase the extent of </w:t>
              </w:r>
              <w:r w:rsidR="0079317F" w:rsidRPr="0070540F">
                <w:rPr>
                  <w:rFonts w:ascii="Minion Pro" w:hAnsi="Minion Pro" w:cs="Times New Roman"/>
                  <w:sz w:val="24"/>
                  <w:szCs w:val="24"/>
                </w:rPr>
                <w:t>invasive</w:t>
              </w:r>
              <w:r w:rsidR="0079317F" w:rsidRPr="0070540F">
                <w:rPr>
                  <w:rFonts w:ascii="Minion Pro" w:hAnsi="Minion Pro" w:cs="Times New Roman"/>
                  <w:color w:val="000000"/>
                  <w:sz w:val="24"/>
                  <w:szCs w:val="24"/>
                </w:rPr>
                <w:t xml:space="preserve"> sp</w:t>
              </w:r>
              <w:r w:rsidR="0079317F" w:rsidRPr="0070540F">
                <w:rPr>
                  <w:rFonts w:ascii="Minion Pro" w:hAnsi="Minion Pro" w:cs="Times New Roman"/>
                  <w:sz w:val="24"/>
                  <w:szCs w:val="24"/>
                </w:rPr>
                <w:t xml:space="preserve">ecies </w:t>
              </w:r>
              <w:r w:rsidR="0079317F" w:rsidRPr="0070540F">
                <w:rPr>
                  <w:rFonts w:ascii="Minion Pro" w:hAnsi="Minion Pro" w:cs="Times New Roman"/>
                  <w:color w:val="000000"/>
                  <w:sz w:val="24"/>
                  <w:szCs w:val="24"/>
                </w:rPr>
                <w:t xml:space="preserve">in areas with &gt;10% of the total plant cover consisting of exotic species where </w:t>
              </w:r>
              <w:r w:rsidR="0079317F" w:rsidRPr="0070540F">
                <w:rPr>
                  <w:rFonts w:ascii="Minion Pro" w:hAnsi="Minion Pro" w:cs="Times New Roman"/>
                  <w:sz w:val="24"/>
                  <w:szCs w:val="24"/>
                </w:rPr>
                <w:t xml:space="preserve">plant cover can be measured via basal area, canopy cover, stem count, etc. </w:t>
              </w:r>
            </w:p>
          </w:sdtContent>
        </w:sdt>
      </w:sdtContent>
    </w:sdt>
    <w:p w14:paraId="000000CE" w14:textId="77777777" w:rsidR="00A1590F" w:rsidRPr="0070540F" w:rsidRDefault="00A1590F">
      <w:pPr>
        <w:rPr>
          <w:rFonts w:ascii="Minion Pro" w:hAnsi="Minion Pro" w:cs="Times New Roman"/>
          <w:sz w:val="24"/>
          <w:szCs w:val="24"/>
        </w:rPr>
      </w:pPr>
    </w:p>
    <w:sdt>
      <w:sdtPr>
        <w:rPr>
          <w:rFonts w:ascii="Minion Pro" w:hAnsi="Minion Pro" w:cs="Times New Roman"/>
          <w:b/>
          <w:sz w:val="24"/>
          <w:szCs w:val="24"/>
        </w:rPr>
        <w:id w:val="338441728"/>
        <w:lock w:val="contentLocked"/>
        <w:placeholder>
          <w:docPart w:val="DefaultPlaceholder_-1854013440"/>
        </w:placeholder>
        <w:group/>
      </w:sdtPr>
      <w:sdtEndPr>
        <w:rPr>
          <w:b w:val="0"/>
        </w:rPr>
      </w:sdtEndPr>
      <w:sdtContent>
        <w:sdt>
          <w:sdtPr>
            <w:rPr>
              <w:rFonts w:ascii="Minion Pro" w:hAnsi="Minion Pro" w:cs="Times New Roman"/>
              <w:b/>
              <w:sz w:val="24"/>
              <w:szCs w:val="24"/>
            </w:rPr>
            <w:id w:val="-1403914374"/>
            <w:lock w:val="contentLocked"/>
            <w:placeholder>
              <w:docPart w:val="DefaultPlaceholder_-1854013440"/>
            </w:placeholder>
            <w:group/>
          </w:sdtPr>
          <w:sdtEndPr>
            <w:rPr>
              <w:b w:val="0"/>
            </w:rPr>
          </w:sdtEndPr>
          <w:sdtContent>
            <w:p w14:paraId="000000CF" w14:textId="6F256EBF"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Forest Health Concerns:</w:t>
              </w:r>
              <w:r w:rsidRPr="0070540F">
                <w:rPr>
                  <w:rFonts w:ascii="Minion Pro" w:hAnsi="Minion Pro" w:cs="Times New Roman"/>
                  <w:sz w:val="24"/>
                  <w:szCs w:val="24"/>
                </w:rPr>
                <w:t xml:space="preserve"> Invasive exotic pests, pathogens, and plants pose a major threat to the health of bottomland hardwood forests, negatively affecting species composition and natural regeneration. Foresters and landowners need to plan for the effects from invasives to achieve long-term desired forest conditions. Always seek to address invasives before a silvicultural treatment, or in conjunction with the management activity. </w:t>
              </w:r>
            </w:p>
            <w:p w14:paraId="000000D0" w14:textId="0809DFD3" w:rsidR="00A1590F" w:rsidRPr="0070540F" w:rsidRDefault="0079317F">
              <w:pPr>
                <w:rPr>
                  <w:rFonts w:ascii="Minion Pro" w:hAnsi="Minion Pro" w:cs="Times New Roman"/>
                  <w:sz w:val="24"/>
                  <w:szCs w:val="24"/>
                </w:rPr>
              </w:pPr>
              <w:r w:rsidRPr="0070540F">
                <w:rPr>
                  <w:rFonts w:ascii="Minion Pro" w:hAnsi="Minion Pro" w:cs="Times New Roman"/>
                  <w:sz w:val="24"/>
                  <w:szCs w:val="24"/>
                </w:rPr>
                <w:lastRenderedPageBreak/>
                <w:t>For example, in many areas emerald ash borer (EAB), an invasive pest from Asia, poses a serious threat to ash trees (</w:t>
              </w:r>
              <w:r w:rsidRPr="0070540F">
                <w:rPr>
                  <w:rFonts w:ascii="Minion Pro" w:hAnsi="Minion Pro" w:cs="Times New Roman"/>
                  <w:i/>
                  <w:sz w:val="24"/>
                  <w:szCs w:val="24"/>
                </w:rPr>
                <w:t xml:space="preserve">Fraxinus </w:t>
              </w:r>
              <w:r w:rsidRPr="0070540F">
                <w:rPr>
                  <w:rFonts w:ascii="Minion Pro" w:hAnsi="Minion Pro" w:cs="Times New Roman"/>
                  <w:sz w:val="24"/>
                  <w:szCs w:val="24"/>
                </w:rPr>
                <w:t xml:space="preserve">spp.), which can be an important commercial tree and critical to making many wildlife forestry treatments financially feasible. The loss of ash from the forest may reduce the ability for many managers to implement certain silvicultural treatments, at least with current market conditions. Therefore, having a strategy in place that understands how forest composition will change as EAB moves through the forest is vital. However, for some landowners with wildlife goals in mind, the wildlife benefits of retaining dead ash trees may outweigh the economic losses. </w:t>
              </w:r>
            </w:p>
            <w:p w14:paraId="000000D1" w14:textId="58E2E6F9" w:rsidR="00A1590F" w:rsidRPr="0070540F" w:rsidRDefault="0079317F">
              <w:pPr>
                <w:rPr>
                  <w:rFonts w:ascii="Minion Pro" w:hAnsi="Minion Pro" w:cs="Times New Roman"/>
                  <w:sz w:val="24"/>
                  <w:szCs w:val="24"/>
                </w:rPr>
              </w:pPr>
              <w:r w:rsidRPr="0070540F">
                <w:rPr>
                  <w:rFonts w:ascii="Minion Pro" w:hAnsi="Minion Pro" w:cs="Times New Roman"/>
                  <w:sz w:val="24"/>
                  <w:szCs w:val="24"/>
                </w:rPr>
                <w:t xml:space="preserve">Complete the following table for any invasive exotic pests, pathogens, and plants that currently pose a threat to forest </w:t>
              </w:r>
              <w:r w:rsidR="00D50671" w:rsidRPr="0070540F">
                <w:rPr>
                  <w:rFonts w:ascii="Minion Pro" w:hAnsi="Minion Pro" w:cs="Times New Roman"/>
                  <w:sz w:val="24"/>
                  <w:szCs w:val="24"/>
                </w:rPr>
                <w:t>health or</w:t>
              </w:r>
              <w:r w:rsidRPr="0070540F">
                <w:rPr>
                  <w:rFonts w:ascii="Minion Pro" w:hAnsi="Minion Pro" w:cs="Times New Roman"/>
                  <w:sz w:val="24"/>
                  <w:szCs w:val="24"/>
                </w:rPr>
                <w:t xml:space="preserve"> are likely to do so in the near future</w:t>
              </w:r>
              <w:r w:rsidR="00B2526D" w:rsidRPr="0070540F">
                <w:rPr>
                  <w:rFonts w:ascii="Minion Pro" w:hAnsi="Minion Pro" w:cs="Times New Roman"/>
                  <w:sz w:val="24"/>
                  <w:szCs w:val="24"/>
                </w:rPr>
                <w:t>.</w:t>
              </w:r>
            </w:p>
          </w:sdtContent>
        </w:sdt>
        <w:tbl>
          <w:tblPr>
            <w:tblW w:w="9360" w:type="dxa"/>
            <w:tblInd w:w="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15" w:type="dxa"/>
              <w:right w:w="115" w:type="dxa"/>
            </w:tblCellMar>
            <w:tblLook w:val="0600" w:firstRow="0" w:lastRow="0" w:firstColumn="0" w:lastColumn="0" w:noHBand="1" w:noVBand="1"/>
          </w:tblPr>
          <w:tblGrid>
            <w:gridCol w:w="1872"/>
            <w:gridCol w:w="1444"/>
            <w:gridCol w:w="1530"/>
            <w:gridCol w:w="2250"/>
            <w:gridCol w:w="2264"/>
          </w:tblGrid>
          <w:tr w:rsidR="00A1590F" w:rsidRPr="0070540F" w14:paraId="0841F36B" w14:textId="77777777" w:rsidTr="00946505">
            <w:tc>
              <w:tcPr>
                <w:tcW w:w="1872" w:type="dxa"/>
                <w:shd w:val="clear" w:color="auto" w:fill="70AD47" w:themeFill="accent6"/>
                <w:tcMar>
                  <w:top w:w="100" w:type="dxa"/>
                  <w:left w:w="100" w:type="dxa"/>
                  <w:bottom w:w="100" w:type="dxa"/>
                  <w:right w:w="100" w:type="dxa"/>
                </w:tcMar>
              </w:tcPr>
              <w:p w14:paraId="000000D2" w14:textId="77777777" w:rsidR="00A1590F" w:rsidRPr="0070540F" w:rsidRDefault="0079317F">
                <w:pPr>
                  <w:widowControl w:val="0"/>
                  <w:pBdr>
                    <w:top w:val="nil"/>
                    <w:left w:val="nil"/>
                    <w:bottom w:val="nil"/>
                    <w:right w:val="nil"/>
                    <w:between w:val="nil"/>
                  </w:pBdr>
                  <w:jc w:val="center"/>
                  <w:rPr>
                    <w:rFonts w:ascii="Minion Pro" w:hAnsi="Minion Pro" w:cs="Times New Roman"/>
                    <w:b/>
                    <w:sz w:val="24"/>
                    <w:szCs w:val="24"/>
                  </w:rPr>
                </w:pPr>
                <w:r w:rsidRPr="0070540F">
                  <w:rPr>
                    <w:rFonts w:ascii="Minion Pro" w:hAnsi="Minion Pro" w:cs="Times New Roman"/>
                    <w:b/>
                    <w:sz w:val="24"/>
                    <w:szCs w:val="24"/>
                  </w:rPr>
                  <w:t>Threat</w:t>
                </w:r>
              </w:p>
            </w:tc>
            <w:tc>
              <w:tcPr>
                <w:tcW w:w="1444" w:type="dxa"/>
                <w:shd w:val="clear" w:color="auto" w:fill="70AD47" w:themeFill="accent6"/>
                <w:tcMar>
                  <w:top w:w="100" w:type="dxa"/>
                  <w:left w:w="100" w:type="dxa"/>
                  <w:bottom w:w="100" w:type="dxa"/>
                  <w:right w:w="100" w:type="dxa"/>
                </w:tcMar>
              </w:tcPr>
              <w:p w14:paraId="000000D3" w14:textId="77777777" w:rsidR="00A1590F" w:rsidRPr="0070540F" w:rsidRDefault="0079317F">
                <w:pPr>
                  <w:widowControl w:val="0"/>
                  <w:pBdr>
                    <w:top w:val="nil"/>
                    <w:left w:val="nil"/>
                    <w:bottom w:val="nil"/>
                    <w:right w:val="nil"/>
                    <w:between w:val="nil"/>
                  </w:pBdr>
                  <w:jc w:val="center"/>
                  <w:rPr>
                    <w:rFonts w:ascii="Minion Pro" w:hAnsi="Minion Pro" w:cs="Times New Roman"/>
                    <w:b/>
                    <w:sz w:val="24"/>
                    <w:szCs w:val="24"/>
                  </w:rPr>
                </w:pPr>
                <w:r w:rsidRPr="0070540F">
                  <w:rPr>
                    <w:rFonts w:ascii="Minion Pro" w:hAnsi="Minion Pro" w:cs="Times New Roman"/>
                    <w:b/>
                    <w:sz w:val="24"/>
                    <w:szCs w:val="24"/>
                  </w:rPr>
                  <w:t>Scope (%)</w:t>
                </w:r>
              </w:p>
            </w:tc>
            <w:tc>
              <w:tcPr>
                <w:tcW w:w="1530" w:type="dxa"/>
                <w:shd w:val="clear" w:color="auto" w:fill="70AD47" w:themeFill="accent6"/>
                <w:tcMar>
                  <w:top w:w="100" w:type="dxa"/>
                  <w:left w:w="100" w:type="dxa"/>
                  <w:bottom w:w="100" w:type="dxa"/>
                  <w:right w:w="100" w:type="dxa"/>
                </w:tcMar>
              </w:tcPr>
              <w:p w14:paraId="000000D4" w14:textId="77777777" w:rsidR="00A1590F" w:rsidRPr="0070540F" w:rsidRDefault="0079317F">
                <w:pPr>
                  <w:widowControl w:val="0"/>
                  <w:pBdr>
                    <w:top w:val="nil"/>
                    <w:left w:val="nil"/>
                    <w:bottom w:val="nil"/>
                    <w:right w:val="nil"/>
                    <w:between w:val="nil"/>
                  </w:pBdr>
                  <w:jc w:val="center"/>
                  <w:rPr>
                    <w:rFonts w:ascii="Minion Pro" w:hAnsi="Minion Pro" w:cs="Times New Roman"/>
                    <w:b/>
                    <w:sz w:val="24"/>
                    <w:szCs w:val="24"/>
                  </w:rPr>
                </w:pPr>
                <w:r w:rsidRPr="0070540F">
                  <w:rPr>
                    <w:rFonts w:ascii="Minion Pro" w:hAnsi="Minion Pro" w:cs="Times New Roman"/>
                    <w:b/>
                    <w:sz w:val="24"/>
                    <w:szCs w:val="24"/>
                  </w:rPr>
                  <w:t xml:space="preserve">Severity </w:t>
                </w:r>
              </w:p>
              <w:p w14:paraId="000000D5" w14:textId="77777777" w:rsidR="00A1590F" w:rsidRPr="0070540F" w:rsidRDefault="0079317F">
                <w:pPr>
                  <w:widowControl w:val="0"/>
                  <w:pBdr>
                    <w:top w:val="nil"/>
                    <w:left w:val="nil"/>
                    <w:bottom w:val="nil"/>
                    <w:right w:val="nil"/>
                    <w:between w:val="nil"/>
                  </w:pBdr>
                  <w:jc w:val="center"/>
                  <w:rPr>
                    <w:rFonts w:ascii="Minion Pro" w:hAnsi="Minion Pro" w:cs="Times New Roman"/>
                    <w:b/>
                    <w:sz w:val="24"/>
                    <w:szCs w:val="24"/>
                  </w:rPr>
                </w:pPr>
                <w:r w:rsidRPr="0070540F">
                  <w:rPr>
                    <w:rFonts w:ascii="Minion Pro" w:hAnsi="Minion Pro" w:cs="Times New Roman"/>
                    <w:b/>
                    <w:sz w:val="24"/>
                    <w:szCs w:val="24"/>
                  </w:rPr>
                  <w:t>(1-10 scale)</w:t>
                </w:r>
              </w:p>
            </w:tc>
            <w:tc>
              <w:tcPr>
                <w:tcW w:w="2250" w:type="dxa"/>
                <w:shd w:val="clear" w:color="auto" w:fill="70AD47" w:themeFill="accent6"/>
                <w:tcMar>
                  <w:top w:w="100" w:type="dxa"/>
                  <w:left w:w="100" w:type="dxa"/>
                  <w:bottom w:w="100" w:type="dxa"/>
                  <w:right w:w="100" w:type="dxa"/>
                </w:tcMar>
              </w:tcPr>
              <w:p w14:paraId="000000D6" w14:textId="77777777" w:rsidR="00A1590F" w:rsidRPr="0070540F" w:rsidRDefault="0079317F">
                <w:pPr>
                  <w:widowControl w:val="0"/>
                  <w:pBdr>
                    <w:top w:val="nil"/>
                    <w:left w:val="nil"/>
                    <w:bottom w:val="nil"/>
                    <w:right w:val="nil"/>
                    <w:between w:val="nil"/>
                  </w:pBdr>
                  <w:jc w:val="center"/>
                  <w:rPr>
                    <w:rFonts w:ascii="Minion Pro" w:hAnsi="Minion Pro" w:cs="Times New Roman"/>
                    <w:b/>
                    <w:sz w:val="24"/>
                    <w:szCs w:val="24"/>
                  </w:rPr>
                </w:pPr>
                <w:r w:rsidRPr="0070540F">
                  <w:rPr>
                    <w:rFonts w:ascii="Minion Pro" w:hAnsi="Minion Pro" w:cs="Times New Roman"/>
                    <w:b/>
                    <w:sz w:val="24"/>
                    <w:szCs w:val="24"/>
                  </w:rPr>
                  <w:t>Potential Impacts</w:t>
                </w:r>
              </w:p>
            </w:tc>
            <w:tc>
              <w:tcPr>
                <w:tcW w:w="2264" w:type="dxa"/>
                <w:shd w:val="clear" w:color="auto" w:fill="70AD47" w:themeFill="accent6"/>
                <w:tcMar>
                  <w:top w:w="100" w:type="dxa"/>
                  <w:left w:w="100" w:type="dxa"/>
                  <w:bottom w:w="100" w:type="dxa"/>
                  <w:right w:w="100" w:type="dxa"/>
                </w:tcMar>
              </w:tcPr>
              <w:p w14:paraId="000000D7" w14:textId="77777777" w:rsidR="00A1590F" w:rsidRPr="0070540F" w:rsidRDefault="0079317F">
                <w:pPr>
                  <w:widowControl w:val="0"/>
                  <w:pBdr>
                    <w:top w:val="nil"/>
                    <w:left w:val="nil"/>
                    <w:bottom w:val="nil"/>
                    <w:right w:val="nil"/>
                    <w:between w:val="nil"/>
                  </w:pBdr>
                  <w:jc w:val="center"/>
                  <w:rPr>
                    <w:rFonts w:ascii="Minion Pro" w:hAnsi="Minion Pro" w:cs="Times New Roman"/>
                    <w:b/>
                    <w:sz w:val="24"/>
                    <w:szCs w:val="24"/>
                  </w:rPr>
                </w:pPr>
                <w:r w:rsidRPr="0070540F">
                  <w:rPr>
                    <w:rFonts w:ascii="Minion Pro" w:hAnsi="Minion Pro" w:cs="Times New Roman"/>
                    <w:b/>
                    <w:sz w:val="24"/>
                    <w:szCs w:val="24"/>
                  </w:rPr>
                  <w:t>Mitigation Strategy</w:t>
                </w:r>
              </w:p>
            </w:tc>
          </w:tr>
          <w:tr w:rsidR="00A1590F" w:rsidRPr="0070540F" w14:paraId="65241687" w14:textId="77777777" w:rsidTr="00946505">
            <w:tc>
              <w:tcPr>
                <w:tcW w:w="1872" w:type="dxa"/>
                <w:shd w:val="clear" w:color="auto" w:fill="C5E0B3" w:themeFill="accent6" w:themeFillTint="66"/>
                <w:tcMar>
                  <w:top w:w="100" w:type="dxa"/>
                  <w:left w:w="100" w:type="dxa"/>
                  <w:bottom w:w="100" w:type="dxa"/>
                  <w:right w:w="100" w:type="dxa"/>
                </w:tcMar>
              </w:tcPr>
              <w:p w14:paraId="000000D8" w14:textId="77777777" w:rsidR="00A1590F" w:rsidRPr="0070540F" w:rsidRDefault="0079317F">
                <w:pPr>
                  <w:widowControl w:val="0"/>
                  <w:pBdr>
                    <w:top w:val="nil"/>
                    <w:left w:val="nil"/>
                    <w:bottom w:val="nil"/>
                    <w:right w:val="nil"/>
                    <w:between w:val="nil"/>
                  </w:pBdr>
                  <w:jc w:val="center"/>
                  <w:rPr>
                    <w:rFonts w:ascii="Minion Pro" w:hAnsi="Minion Pro" w:cs="Times New Roman"/>
                    <w:sz w:val="24"/>
                    <w:szCs w:val="24"/>
                  </w:rPr>
                </w:pPr>
                <w:r w:rsidRPr="0070540F">
                  <w:rPr>
                    <w:rFonts w:ascii="Minion Pro" w:hAnsi="Minion Pro" w:cs="Times New Roman"/>
                    <w:sz w:val="24"/>
                    <w:szCs w:val="24"/>
                  </w:rPr>
                  <w:t>Example: EAB</w:t>
                </w:r>
              </w:p>
            </w:tc>
            <w:tc>
              <w:tcPr>
                <w:tcW w:w="1444" w:type="dxa"/>
                <w:shd w:val="clear" w:color="auto" w:fill="C5E0B3" w:themeFill="accent6" w:themeFillTint="66"/>
                <w:tcMar>
                  <w:top w:w="100" w:type="dxa"/>
                  <w:left w:w="100" w:type="dxa"/>
                  <w:bottom w:w="100" w:type="dxa"/>
                  <w:right w:w="100" w:type="dxa"/>
                </w:tcMar>
              </w:tcPr>
              <w:p w14:paraId="000000D9" w14:textId="77777777" w:rsidR="00A1590F" w:rsidRPr="0070540F" w:rsidRDefault="0079317F">
                <w:pPr>
                  <w:widowControl w:val="0"/>
                  <w:pBdr>
                    <w:top w:val="nil"/>
                    <w:left w:val="nil"/>
                    <w:bottom w:val="nil"/>
                    <w:right w:val="nil"/>
                    <w:between w:val="nil"/>
                  </w:pBdr>
                  <w:jc w:val="center"/>
                  <w:rPr>
                    <w:rFonts w:ascii="Minion Pro" w:hAnsi="Minion Pro" w:cs="Times New Roman"/>
                    <w:sz w:val="24"/>
                    <w:szCs w:val="24"/>
                  </w:rPr>
                </w:pPr>
                <w:r w:rsidRPr="0070540F">
                  <w:rPr>
                    <w:rFonts w:ascii="Minion Pro" w:hAnsi="Minion Pro" w:cs="Times New Roman"/>
                    <w:sz w:val="24"/>
                    <w:szCs w:val="24"/>
                  </w:rPr>
                  <w:t>20% of property</w:t>
                </w:r>
              </w:p>
            </w:tc>
            <w:tc>
              <w:tcPr>
                <w:tcW w:w="1530" w:type="dxa"/>
                <w:shd w:val="clear" w:color="auto" w:fill="C5E0B3" w:themeFill="accent6" w:themeFillTint="66"/>
                <w:tcMar>
                  <w:top w:w="100" w:type="dxa"/>
                  <w:left w:w="100" w:type="dxa"/>
                  <w:bottom w:w="100" w:type="dxa"/>
                  <w:right w:w="100" w:type="dxa"/>
                </w:tcMar>
              </w:tcPr>
              <w:p w14:paraId="000000DA" w14:textId="77777777" w:rsidR="00A1590F" w:rsidRPr="0070540F" w:rsidRDefault="0079317F">
                <w:pPr>
                  <w:widowControl w:val="0"/>
                  <w:pBdr>
                    <w:top w:val="nil"/>
                    <w:left w:val="nil"/>
                    <w:bottom w:val="nil"/>
                    <w:right w:val="nil"/>
                    <w:between w:val="nil"/>
                  </w:pBdr>
                  <w:jc w:val="center"/>
                  <w:rPr>
                    <w:rFonts w:ascii="Minion Pro" w:hAnsi="Minion Pro" w:cs="Times New Roman"/>
                    <w:sz w:val="24"/>
                    <w:szCs w:val="24"/>
                  </w:rPr>
                </w:pPr>
                <w:r w:rsidRPr="0070540F">
                  <w:rPr>
                    <w:rFonts w:ascii="Minion Pro" w:hAnsi="Minion Pro" w:cs="Times New Roman"/>
                    <w:sz w:val="24"/>
                    <w:szCs w:val="24"/>
                  </w:rPr>
                  <w:t>4</w:t>
                </w:r>
              </w:p>
            </w:tc>
            <w:tc>
              <w:tcPr>
                <w:tcW w:w="2250" w:type="dxa"/>
                <w:shd w:val="clear" w:color="auto" w:fill="C5E0B3" w:themeFill="accent6" w:themeFillTint="66"/>
                <w:tcMar>
                  <w:top w:w="100" w:type="dxa"/>
                  <w:left w:w="100" w:type="dxa"/>
                  <w:bottom w:w="100" w:type="dxa"/>
                  <w:right w:w="100" w:type="dxa"/>
                </w:tcMar>
              </w:tcPr>
              <w:p w14:paraId="000000DB" w14:textId="77777777" w:rsidR="00A1590F" w:rsidRPr="0070540F" w:rsidRDefault="0079317F" w:rsidP="00946505">
                <w:pPr>
                  <w:widowControl w:val="0"/>
                  <w:pBdr>
                    <w:top w:val="nil"/>
                    <w:left w:val="nil"/>
                    <w:bottom w:val="nil"/>
                    <w:right w:val="nil"/>
                    <w:between w:val="nil"/>
                  </w:pBdr>
                  <w:rPr>
                    <w:rFonts w:ascii="Minion Pro" w:hAnsi="Minion Pro" w:cs="Times New Roman"/>
                    <w:sz w:val="24"/>
                    <w:szCs w:val="24"/>
                  </w:rPr>
                </w:pPr>
                <w:r w:rsidRPr="0070540F">
                  <w:rPr>
                    <w:rFonts w:ascii="Minion Pro" w:hAnsi="Minion Pro" w:cs="Times New Roman"/>
                    <w:sz w:val="24"/>
                    <w:szCs w:val="24"/>
                  </w:rPr>
                  <w:t>Mortality to mature ash trees</w:t>
                </w:r>
              </w:p>
            </w:tc>
            <w:tc>
              <w:tcPr>
                <w:tcW w:w="2264" w:type="dxa"/>
                <w:shd w:val="clear" w:color="auto" w:fill="C5E0B3" w:themeFill="accent6" w:themeFillTint="66"/>
                <w:tcMar>
                  <w:top w:w="100" w:type="dxa"/>
                  <w:left w:w="100" w:type="dxa"/>
                  <w:bottom w:w="100" w:type="dxa"/>
                  <w:right w:w="100" w:type="dxa"/>
                </w:tcMar>
              </w:tcPr>
              <w:p w14:paraId="000000DC" w14:textId="77777777" w:rsidR="00A1590F" w:rsidRPr="0070540F" w:rsidRDefault="0079317F" w:rsidP="00946505">
                <w:pPr>
                  <w:widowControl w:val="0"/>
                  <w:pBdr>
                    <w:top w:val="nil"/>
                    <w:left w:val="nil"/>
                    <w:bottom w:val="nil"/>
                    <w:right w:val="nil"/>
                    <w:between w:val="nil"/>
                  </w:pBdr>
                  <w:rPr>
                    <w:rFonts w:ascii="Minion Pro" w:hAnsi="Minion Pro" w:cs="Times New Roman"/>
                    <w:sz w:val="24"/>
                    <w:szCs w:val="24"/>
                  </w:rPr>
                </w:pPr>
                <w:r w:rsidRPr="0070540F">
                  <w:rPr>
                    <w:rFonts w:ascii="Minion Pro" w:hAnsi="Minion Pro" w:cs="Times New Roman"/>
                    <w:sz w:val="24"/>
                    <w:szCs w:val="24"/>
                  </w:rPr>
                  <w:t>Harvest log-sized ash where possible while markets are available</w:t>
                </w:r>
              </w:p>
            </w:tc>
          </w:tr>
          <w:tr w:rsidR="00A1590F" w:rsidRPr="0070540F" w14:paraId="34811DE6" w14:textId="77777777" w:rsidTr="00946505">
            <w:tc>
              <w:tcPr>
                <w:tcW w:w="1872" w:type="dxa"/>
                <w:shd w:val="clear" w:color="auto" w:fill="C5E0B3" w:themeFill="accent6" w:themeFillTint="66"/>
                <w:tcMar>
                  <w:top w:w="100" w:type="dxa"/>
                  <w:left w:w="100" w:type="dxa"/>
                  <w:bottom w:w="100" w:type="dxa"/>
                  <w:right w:w="100" w:type="dxa"/>
                </w:tcMar>
              </w:tcPr>
              <w:p w14:paraId="000000DD" w14:textId="77777777" w:rsidR="00A1590F" w:rsidRPr="0070540F" w:rsidRDefault="0079317F">
                <w:pPr>
                  <w:widowControl w:val="0"/>
                  <w:pBdr>
                    <w:top w:val="nil"/>
                    <w:left w:val="nil"/>
                    <w:bottom w:val="nil"/>
                    <w:right w:val="nil"/>
                    <w:between w:val="nil"/>
                  </w:pBdr>
                  <w:jc w:val="center"/>
                  <w:rPr>
                    <w:rFonts w:ascii="Minion Pro" w:hAnsi="Minion Pro" w:cs="Times New Roman"/>
                    <w:sz w:val="24"/>
                    <w:szCs w:val="24"/>
                  </w:rPr>
                </w:pPr>
                <w:r w:rsidRPr="0070540F">
                  <w:rPr>
                    <w:rFonts w:ascii="Minion Pro" w:hAnsi="Minion Pro" w:cs="Times New Roman"/>
                    <w:sz w:val="24"/>
                    <w:szCs w:val="24"/>
                  </w:rPr>
                  <w:t xml:space="preserve">Example: </w:t>
                </w:r>
              </w:p>
              <w:p w14:paraId="000000DE" w14:textId="77777777" w:rsidR="00A1590F" w:rsidRPr="0070540F" w:rsidRDefault="0079317F">
                <w:pPr>
                  <w:widowControl w:val="0"/>
                  <w:pBdr>
                    <w:top w:val="nil"/>
                    <w:left w:val="nil"/>
                    <w:bottom w:val="nil"/>
                    <w:right w:val="nil"/>
                    <w:between w:val="nil"/>
                  </w:pBdr>
                  <w:jc w:val="center"/>
                  <w:rPr>
                    <w:rFonts w:ascii="Minion Pro" w:hAnsi="Minion Pro" w:cs="Times New Roman"/>
                    <w:sz w:val="24"/>
                    <w:szCs w:val="24"/>
                  </w:rPr>
                </w:pPr>
                <w:r w:rsidRPr="0070540F">
                  <w:rPr>
                    <w:rFonts w:ascii="Minion Pro" w:hAnsi="Minion Pro" w:cs="Times New Roman"/>
                    <w:sz w:val="24"/>
                    <w:szCs w:val="24"/>
                  </w:rPr>
                  <w:t>Tallow tree</w:t>
                </w:r>
              </w:p>
            </w:tc>
            <w:tc>
              <w:tcPr>
                <w:tcW w:w="1444" w:type="dxa"/>
                <w:shd w:val="clear" w:color="auto" w:fill="C5E0B3" w:themeFill="accent6" w:themeFillTint="66"/>
                <w:tcMar>
                  <w:top w:w="100" w:type="dxa"/>
                  <w:left w:w="100" w:type="dxa"/>
                  <w:bottom w:w="100" w:type="dxa"/>
                  <w:right w:w="100" w:type="dxa"/>
                </w:tcMar>
              </w:tcPr>
              <w:p w14:paraId="000000DF" w14:textId="77777777" w:rsidR="00A1590F" w:rsidRPr="0070540F" w:rsidRDefault="0079317F">
                <w:pPr>
                  <w:widowControl w:val="0"/>
                  <w:pBdr>
                    <w:top w:val="nil"/>
                    <w:left w:val="nil"/>
                    <w:bottom w:val="nil"/>
                    <w:right w:val="nil"/>
                    <w:between w:val="nil"/>
                  </w:pBdr>
                  <w:jc w:val="center"/>
                  <w:rPr>
                    <w:rFonts w:ascii="Minion Pro" w:hAnsi="Minion Pro" w:cs="Times New Roman"/>
                    <w:sz w:val="24"/>
                    <w:szCs w:val="24"/>
                  </w:rPr>
                </w:pPr>
                <w:r w:rsidRPr="0070540F">
                  <w:rPr>
                    <w:rFonts w:ascii="Minion Pro" w:hAnsi="Minion Pro" w:cs="Times New Roman"/>
                    <w:sz w:val="24"/>
                    <w:szCs w:val="24"/>
                  </w:rPr>
                  <w:t>10% of property</w:t>
                </w:r>
              </w:p>
            </w:tc>
            <w:tc>
              <w:tcPr>
                <w:tcW w:w="1530" w:type="dxa"/>
                <w:shd w:val="clear" w:color="auto" w:fill="C5E0B3" w:themeFill="accent6" w:themeFillTint="66"/>
                <w:tcMar>
                  <w:top w:w="100" w:type="dxa"/>
                  <w:left w:w="100" w:type="dxa"/>
                  <w:bottom w:w="100" w:type="dxa"/>
                  <w:right w:w="100" w:type="dxa"/>
                </w:tcMar>
              </w:tcPr>
              <w:p w14:paraId="000000E0" w14:textId="77777777" w:rsidR="00A1590F" w:rsidRPr="0070540F" w:rsidRDefault="0079317F">
                <w:pPr>
                  <w:widowControl w:val="0"/>
                  <w:pBdr>
                    <w:top w:val="nil"/>
                    <w:left w:val="nil"/>
                    <w:bottom w:val="nil"/>
                    <w:right w:val="nil"/>
                    <w:between w:val="nil"/>
                  </w:pBdr>
                  <w:jc w:val="center"/>
                  <w:rPr>
                    <w:rFonts w:ascii="Minion Pro" w:hAnsi="Minion Pro" w:cs="Times New Roman"/>
                    <w:sz w:val="24"/>
                    <w:szCs w:val="24"/>
                  </w:rPr>
                </w:pPr>
                <w:r w:rsidRPr="0070540F">
                  <w:rPr>
                    <w:rFonts w:ascii="Minion Pro" w:hAnsi="Minion Pro" w:cs="Times New Roman"/>
                    <w:sz w:val="24"/>
                    <w:szCs w:val="24"/>
                  </w:rPr>
                  <w:t>9</w:t>
                </w:r>
              </w:p>
            </w:tc>
            <w:tc>
              <w:tcPr>
                <w:tcW w:w="2250" w:type="dxa"/>
                <w:shd w:val="clear" w:color="auto" w:fill="C5E0B3" w:themeFill="accent6" w:themeFillTint="66"/>
                <w:tcMar>
                  <w:top w:w="100" w:type="dxa"/>
                  <w:left w:w="100" w:type="dxa"/>
                  <w:bottom w:w="100" w:type="dxa"/>
                  <w:right w:w="100" w:type="dxa"/>
                </w:tcMar>
              </w:tcPr>
              <w:p w14:paraId="000000E1" w14:textId="4937B4A3" w:rsidR="00A1590F" w:rsidRPr="0070540F" w:rsidRDefault="0079317F" w:rsidP="00946505">
                <w:pPr>
                  <w:widowControl w:val="0"/>
                  <w:pBdr>
                    <w:top w:val="nil"/>
                    <w:left w:val="nil"/>
                    <w:bottom w:val="nil"/>
                    <w:right w:val="nil"/>
                    <w:between w:val="nil"/>
                  </w:pBdr>
                  <w:rPr>
                    <w:rFonts w:ascii="Minion Pro" w:hAnsi="Minion Pro" w:cs="Times New Roman"/>
                    <w:sz w:val="24"/>
                    <w:szCs w:val="24"/>
                  </w:rPr>
                </w:pPr>
                <w:r w:rsidRPr="0070540F">
                  <w:rPr>
                    <w:rFonts w:ascii="Minion Pro" w:hAnsi="Minion Pro" w:cs="Times New Roman"/>
                    <w:sz w:val="24"/>
                    <w:szCs w:val="24"/>
                  </w:rPr>
                  <w:t>Loss of native vegetation and degradation of</w:t>
                </w:r>
                <w:r w:rsidR="00DA1462">
                  <w:rPr>
                    <w:rFonts w:ascii="Minion Pro" w:hAnsi="Minion Pro" w:cs="Times New Roman"/>
                    <w:sz w:val="24"/>
                    <w:szCs w:val="24"/>
                  </w:rPr>
                  <w:t xml:space="preserve"> </w:t>
                </w:r>
                <w:r w:rsidRPr="0070540F">
                  <w:rPr>
                    <w:rFonts w:ascii="Minion Pro" w:hAnsi="Minion Pro" w:cs="Times New Roman"/>
                    <w:sz w:val="24"/>
                    <w:szCs w:val="24"/>
                  </w:rPr>
                  <w:t>habitat</w:t>
                </w:r>
              </w:p>
            </w:tc>
            <w:tc>
              <w:tcPr>
                <w:tcW w:w="2264" w:type="dxa"/>
                <w:shd w:val="clear" w:color="auto" w:fill="C5E0B3" w:themeFill="accent6" w:themeFillTint="66"/>
                <w:tcMar>
                  <w:top w:w="100" w:type="dxa"/>
                  <w:left w:w="100" w:type="dxa"/>
                  <w:bottom w:w="100" w:type="dxa"/>
                  <w:right w:w="100" w:type="dxa"/>
                </w:tcMar>
              </w:tcPr>
              <w:p w14:paraId="000000E2" w14:textId="77777777" w:rsidR="00A1590F" w:rsidRPr="0070540F" w:rsidRDefault="0079317F" w:rsidP="00946505">
                <w:pPr>
                  <w:widowControl w:val="0"/>
                  <w:pBdr>
                    <w:top w:val="nil"/>
                    <w:left w:val="nil"/>
                    <w:bottom w:val="nil"/>
                    <w:right w:val="nil"/>
                    <w:between w:val="nil"/>
                  </w:pBdr>
                  <w:rPr>
                    <w:rFonts w:ascii="Minion Pro" w:hAnsi="Minion Pro" w:cs="Times New Roman"/>
                    <w:sz w:val="24"/>
                    <w:szCs w:val="24"/>
                  </w:rPr>
                </w:pPr>
                <w:r w:rsidRPr="0070540F">
                  <w:rPr>
                    <w:rFonts w:ascii="Minion Pro" w:hAnsi="Minion Pro" w:cs="Times New Roman"/>
                    <w:sz w:val="24"/>
                    <w:szCs w:val="24"/>
                  </w:rPr>
                  <w:t>Use mechanical and wetland-safe chemical eradication methods</w:t>
                </w:r>
              </w:p>
            </w:tc>
          </w:tr>
          <w:sdt>
            <w:sdtPr>
              <w:rPr>
                <w:rFonts w:ascii="Minion Pro" w:hAnsi="Minion Pro" w:cs="Times New Roman"/>
                <w:sz w:val="24"/>
                <w:szCs w:val="24"/>
              </w:rPr>
              <w:alias w:val="Threats"/>
              <w:tag w:val="Add additional line items as neccessary"/>
              <w:id w:val="339284653"/>
              <w:lock w:val="sdtLocked"/>
              <w15:repeatingSection>
                <w15:sectionTitle w:val="Threats"/>
              </w15:repeatingSection>
            </w:sdtPr>
            <w:sdtEndPr/>
            <w:sdtContent>
              <w:sdt>
                <w:sdtPr>
                  <w:rPr>
                    <w:rFonts w:ascii="Minion Pro" w:hAnsi="Minion Pro" w:cs="Times New Roman"/>
                    <w:sz w:val="24"/>
                    <w:szCs w:val="24"/>
                  </w:rPr>
                  <w:id w:val="-118148365"/>
                  <w:lock w:val="sdtLocked"/>
                  <w:placeholder>
                    <w:docPart w:val="DefaultPlaceholder_-1854013435"/>
                  </w:placeholder>
                  <w15:repeatingSectionItem/>
                </w:sdtPr>
                <w:sdtEndPr/>
                <w:sdtContent>
                  <w:tr w:rsidR="00A1590F" w:rsidRPr="0070540F" w14:paraId="5864C6C3" w14:textId="77777777" w:rsidTr="00946505">
                    <w:sdt>
                      <w:sdtPr>
                        <w:rPr>
                          <w:rFonts w:ascii="Minion Pro" w:hAnsi="Minion Pro" w:cs="Times New Roman"/>
                          <w:sz w:val="24"/>
                          <w:szCs w:val="24"/>
                        </w:rPr>
                        <w:id w:val="-253057406"/>
                        <w:placeholder>
                          <w:docPart w:val="4338AC1CD07B41C885CD49D7E1CB469B"/>
                        </w:placeholder>
                        <w:showingPlcHdr/>
                        <w:text/>
                      </w:sdtPr>
                      <w:sdtEndPr/>
                      <w:sdtContent>
                        <w:tc>
                          <w:tcPr>
                            <w:tcW w:w="1872" w:type="dxa"/>
                            <w:shd w:val="clear" w:color="auto" w:fill="auto"/>
                            <w:tcMar>
                              <w:top w:w="100" w:type="dxa"/>
                              <w:left w:w="100" w:type="dxa"/>
                              <w:bottom w:w="100" w:type="dxa"/>
                              <w:right w:w="100" w:type="dxa"/>
                            </w:tcMar>
                          </w:tcPr>
                          <w:p w14:paraId="000000E3" w14:textId="2AB558CE" w:rsidR="00A1590F" w:rsidRPr="0070540F" w:rsidRDefault="00875B22">
                            <w:pPr>
                              <w:widowControl w:val="0"/>
                              <w:pBdr>
                                <w:top w:val="nil"/>
                                <w:left w:val="nil"/>
                                <w:bottom w:val="nil"/>
                                <w:right w:val="nil"/>
                                <w:between w:val="nil"/>
                              </w:pBdr>
                              <w:rPr>
                                <w:rFonts w:ascii="Minion Pro" w:hAnsi="Minion Pro" w:cs="Times New Roman"/>
                                <w:sz w:val="24"/>
                                <w:szCs w:val="24"/>
                              </w:rPr>
                            </w:pPr>
                            <w:r w:rsidRPr="00EC77F6">
                              <w:rPr>
                                <w:rStyle w:val="PlaceholderText"/>
                              </w:rPr>
                              <w:t xml:space="preserve">Click here to enter </w:t>
                            </w:r>
                            <w:r w:rsidR="009C1662">
                              <w:rPr>
                                <w:rStyle w:val="PlaceholderText"/>
                              </w:rPr>
                              <w:t>threat</w:t>
                            </w:r>
                            <w:r w:rsidRPr="00EC77F6">
                              <w:rPr>
                                <w:rStyle w:val="PlaceholderText"/>
                              </w:rPr>
                              <w:t>.</w:t>
                            </w:r>
                          </w:p>
                        </w:tc>
                      </w:sdtContent>
                    </w:sdt>
                    <w:sdt>
                      <w:sdtPr>
                        <w:rPr>
                          <w:rFonts w:ascii="Minion Pro" w:hAnsi="Minion Pro" w:cs="Times New Roman"/>
                          <w:sz w:val="24"/>
                          <w:szCs w:val="24"/>
                        </w:rPr>
                        <w:id w:val="1314906345"/>
                        <w:placeholder>
                          <w:docPart w:val="4B961C06F6184FCAA04F89B2032E4D36"/>
                        </w:placeholder>
                        <w:showingPlcHdr/>
                        <w:text/>
                      </w:sdtPr>
                      <w:sdtEndPr/>
                      <w:sdtContent>
                        <w:tc>
                          <w:tcPr>
                            <w:tcW w:w="1444" w:type="dxa"/>
                            <w:shd w:val="clear" w:color="auto" w:fill="auto"/>
                            <w:tcMar>
                              <w:top w:w="100" w:type="dxa"/>
                              <w:left w:w="100" w:type="dxa"/>
                              <w:bottom w:w="100" w:type="dxa"/>
                              <w:right w:w="100" w:type="dxa"/>
                            </w:tcMar>
                          </w:tcPr>
                          <w:p w14:paraId="000000E4" w14:textId="4FF5D9C9" w:rsidR="00A1590F" w:rsidRPr="0070540F" w:rsidRDefault="009C1662">
                            <w:pPr>
                              <w:widowControl w:val="0"/>
                              <w:pBdr>
                                <w:top w:val="nil"/>
                                <w:left w:val="nil"/>
                                <w:bottom w:val="nil"/>
                                <w:right w:val="nil"/>
                                <w:between w:val="nil"/>
                              </w:pBdr>
                              <w:rPr>
                                <w:rFonts w:ascii="Minion Pro" w:hAnsi="Minion Pro" w:cs="Times New Roman"/>
                                <w:sz w:val="24"/>
                                <w:szCs w:val="24"/>
                              </w:rPr>
                            </w:pPr>
                            <w:r w:rsidRPr="00EC77F6">
                              <w:rPr>
                                <w:rStyle w:val="PlaceholderText"/>
                              </w:rPr>
                              <w:t xml:space="preserve">Click here to enter </w:t>
                            </w:r>
                            <w:r>
                              <w:rPr>
                                <w:rStyle w:val="PlaceholderText"/>
                              </w:rPr>
                              <w:t>scope</w:t>
                            </w:r>
                            <w:r w:rsidRPr="00EC77F6">
                              <w:rPr>
                                <w:rStyle w:val="PlaceholderText"/>
                              </w:rPr>
                              <w:t>.</w:t>
                            </w:r>
                          </w:p>
                        </w:tc>
                      </w:sdtContent>
                    </w:sdt>
                    <w:sdt>
                      <w:sdtPr>
                        <w:rPr>
                          <w:rFonts w:ascii="Minion Pro" w:hAnsi="Minion Pro" w:cs="Times New Roman"/>
                          <w:sz w:val="24"/>
                          <w:szCs w:val="24"/>
                        </w:rPr>
                        <w:id w:val="1462533967"/>
                        <w:placeholder>
                          <w:docPart w:val="222CC323CD7E455FA6E502D98AA91481"/>
                        </w:placeholder>
                        <w:showingPlcHdr/>
                        <w:dropDownList>
                          <w:listItem w:value="Choose an item."/>
                          <w:listItem w:displayText="1" w:value="1"/>
                          <w:listItem w:displayText="2" w:value="2"/>
                          <w:listItem w:displayText="3" w:value="3"/>
                          <w:listItem w:displayText="4" w:value="4"/>
                          <w:listItem w:displayText="5" w:value="5"/>
                          <w:listItem w:displayText="6" w:value="6"/>
                          <w:listItem w:displayText="7" w:value="7"/>
                          <w:listItem w:displayText="8" w:value="8"/>
                          <w:listItem w:displayText="9" w:value="9"/>
                          <w:listItem w:displayText="10" w:value="10"/>
                        </w:dropDownList>
                      </w:sdtPr>
                      <w:sdtEndPr/>
                      <w:sdtContent>
                        <w:tc>
                          <w:tcPr>
                            <w:tcW w:w="1530" w:type="dxa"/>
                            <w:shd w:val="clear" w:color="auto" w:fill="auto"/>
                            <w:tcMar>
                              <w:top w:w="100" w:type="dxa"/>
                              <w:left w:w="100" w:type="dxa"/>
                              <w:bottom w:w="100" w:type="dxa"/>
                              <w:right w:w="100" w:type="dxa"/>
                            </w:tcMar>
                          </w:tcPr>
                          <w:p w14:paraId="000000E5" w14:textId="0AB70EC0" w:rsidR="00A1590F" w:rsidRPr="0070540F" w:rsidRDefault="00B307EC">
                            <w:pPr>
                              <w:widowControl w:val="0"/>
                              <w:pBdr>
                                <w:top w:val="nil"/>
                                <w:left w:val="nil"/>
                                <w:bottom w:val="nil"/>
                                <w:right w:val="nil"/>
                                <w:between w:val="nil"/>
                              </w:pBdr>
                              <w:rPr>
                                <w:rFonts w:ascii="Minion Pro" w:hAnsi="Minion Pro" w:cs="Times New Roman"/>
                                <w:sz w:val="24"/>
                                <w:szCs w:val="24"/>
                              </w:rPr>
                            </w:pPr>
                            <w:r w:rsidRPr="00C9266D">
                              <w:rPr>
                                <w:rStyle w:val="PlaceholderText"/>
                              </w:rPr>
                              <w:t>Choose</w:t>
                            </w:r>
                            <w:r>
                              <w:rPr>
                                <w:rStyle w:val="PlaceholderText"/>
                              </w:rPr>
                              <w:t xml:space="preserve"> from the list</w:t>
                            </w:r>
                            <w:r w:rsidRPr="00C9266D">
                              <w:rPr>
                                <w:rStyle w:val="PlaceholderText"/>
                              </w:rPr>
                              <w:t>.</w:t>
                            </w:r>
                          </w:p>
                        </w:tc>
                      </w:sdtContent>
                    </w:sdt>
                    <w:sdt>
                      <w:sdtPr>
                        <w:rPr>
                          <w:rFonts w:ascii="Minion Pro" w:hAnsi="Minion Pro" w:cs="Times New Roman"/>
                          <w:sz w:val="24"/>
                          <w:szCs w:val="24"/>
                        </w:rPr>
                        <w:id w:val="1560291097"/>
                        <w:placeholder>
                          <w:docPart w:val="AB16D2BA0D954AA892A3AC64FECB354F"/>
                        </w:placeholder>
                        <w:showingPlcHdr/>
                        <w:text/>
                      </w:sdtPr>
                      <w:sdtEndPr/>
                      <w:sdtContent>
                        <w:tc>
                          <w:tcPr>
                            <w:tcW w:w="2250" w:type="dxa"/>
                            <w:shd w:val="clear" w:color="auto" w:fill="auto"/>
                            <w:tcMar>
                              <w:top w:w="100" w:type="dxa"/>
                              <w:left w:w="100" w:type="dxa"/>
                              <w:bottom w:w="100" w:type="dxa"/>
                              <w:right w:w="100" w:type="dxa"/>
                            </w:tcMar>
                          </w:tcPr>
                          <w:p w14:paraId="000000E6" w14:textId="2D6907C7" w:rsidR="00A1590F" w:rsidRPr="0070540F" w:rsidRDefault="00522625">
                            <w:pPr>
                              <w:widowControl w:val="0"/>
                              <w:pBdr>
                                <w:top w:val="nil"/>
                                <w:left w:val="nil"/>
                                <w:bottom w:val="nil"/>
                                <w:right w:val="nil"/>
                                <w:between w:val="nil"/>
                              </w:pBdr>
                              <w:rPr>
                                <w:rFonts w:ascii="Minion Pro" w:hAnsi="Minion Pro" w:cs="Times New Roman"/>
                                <w:sz w:val="24"/>
                                <w:szCs w:val="24"/>
                              </w:rPr>
                            </w:pPr>
                            <w:r w:rsidRPr="00EC77F6">
                              <w:rPr>
                                <w:rStyle w:val="PlaceholderText"/>
                              </w:rPr>
                              <w:t>Click here to enter text.</w:t>
                            </w:r>
                          </w:p>
                        </w:tc>
                      </w:sdtContent>
                    </w:sdt>
                    <w:sdt>
                      <w:sdtPr>
                        <w:rPr>
                          <w:rFonts w:ascii="Minion Pro" w:hAnsi="Minion Pro" w:cs="Times New Roman"/>
                          <w:sz w:val="24"/>
                          <w:szCs w:val="24"/>
                        </w:rPr>
                        <w:id w:val="1669977669"/>
                        <w:placeholder>
                          <w:docPart w:val="3CA3693D4C144CECBC02986CD8E52AB4"/>
                        </w:placeholder>
                        <w:showingPlcHdr/>
                        <w:text/>
                      </w:sdtPr>
                      <w:sdtEndPr/>
                      <w:sdtContent>
                        <w:tc>
                          <w:tcPr>
                            <w:tcW w:w="2264" w:type="dxa"/>
                            <w:shd w:val="clear" w:color="auto" w:fill="auto"/>
                            <w:tcMar>
                              <w:top w:w="100" w:type="dxa"/>
                              <w:left w:w="100" w:type="dxa"/>
                              <w:bottom w:w="100" w:type="dxa"/>
                              <w:right w:w="100" w:type="dxa"/>
                            </w:tcMar>
                          </w:tcPr>
                          <w:p w14:paraId="000000E7" w14:textId="6B3D5366" w:rsidR="00A1590F" w:rsidRPr="0070540F" w:rsidRDefault="00522625">
                            <w:pPr>
                              <w:widowControl w:val="0"/>
                              <w:pBdr>
                                <w:top w:val="nil"/>
                                <w:left w:val="nil"/>
                                <w:bottom w:val="nil"/>
                                <w:right w:val="nil"/>
                                <w:between w:val="nil"/>
                              </w:pBdr>
                              <w:rPr>
                                <w:rFonts w:ascii="Minion Pro" w:hAnsi="Minion Pro" w:cs="Times New Roman"/>
                                <w:sz w:val="24"/>
                                <w:szCs w:val="24"/>
                              </w:rPr>
                            </w:pPr>
                            <w:r w:rsidRPr="00EC77F6">
                              <w:rPr>
                                <w:rStyle w:val="PlaceholderText"/>
                              </w:rPr>
                              <w:t xml:space="preserve">Click here to enter </w:t>
                            </w:r>
                            <w:r>
                              <w:rPr>
                                <w:rStyle w:val="PlaceholderText"/>
                              </w:rPr>
                              <w:t>strategy</w:t>
                            </w:r>
                            <w:r w:rsidRPr="00EC77F6">
                              <w:rPr>
                                <w:rStyle w:val="PlaceholderText"/>
                              </w:rPr>
                              <w:t>.</w:t>
                            </w:r>
                          </w:p>
                        </w:tc>
                      </w:sdtContent>
                    </w:sdt>
                  </w:tr>
                </w:sdtContent>
              </w:sdt>
            </w:sdtContent>
          </w:sdt>
        </w:tbl>
        <w:p w14:paraId="000000ED" w14:textId="2DF4F7E6" w:rsidR="00A1590F" w:rsidRPr="0070540F" w:rsidRDefault="008C133E">
          <w:pPr>
            <w:rPr>
              <w:rFonts w:ascii="Minion Pro" w:hAnsi="Minion Pro" w:cs="Times New Roman"/>
              <w:sz w:val="24"/>
              <w:szCs w:val="24"/>
            </w:rPr>
          </w:pPr>
        </w:p>
      </w:sdtContent>
    </w:sdt>
    <w:sdt>
      <w:sdtPr>
        <w:rPr>
          <w:rFonts w:ascii="Minion Pro" w:hAnsi="Minion Pro" w:cs="Times New Roman"/>
          <w:b/>
          <w:sz w:val="24"/>
          <w:szCs w:val="24"/>
        </w:rPr>
        <w:id w:val="1104847869"/>
        <w:lock w:val="contentLocked"/>
        <w:placeholder>
          <w:docPart w:val="DefaultPlaceholder_-1854013440"/>
        </w:placeholder>
        <w:group/>
      </w:sdtPr>
      <w:sdtEndPr>
        <w:rPr>
          <w:b w:val="0"/>
        </w:rPr>
      </w:sdtEndPr>
      <w:sdtContent>
        <w:sdt>
          <w:sdtPr>
            <w:rPr>
              <w:rFonts w:ascii="Minion Pro" w:hAnsi="Minion Pro" w:cs="Times New Roman"/>
              <w:b/>
              <w:sz w:val="24"/>
              <w:szCs w:val="24"/>
            </w:rPr>
            <w:id w:val="528232227"/>
            <w:lock w:val="contentLocked"/>
            <w:placeholder>
              <w:docPart w:val="DefaultPlaceholder_-1854013440"/>
            </w:placeholder>
            <w:group/>
          </w:sdtPr>
          <w:sdtEndPr>
            <w:rPr>
              <w:rFonts w:ascii="Calibri" w:hAnsi="Calibri" w:cs="Calibri"/>
              <w:b w:val="0"/>
              <w:sz w:val="22"/>
              <w:szCs w:val="22"/>
            </w:rPr>
          </w:sdtEndPr>
          <w:sdtContent>
            <w:sdt>
              <w:sdtPr>
                <w:rPr>
                  <w:rFonts w:ascii="Minion Pro" w:hAnsi="Minion Pro" w:cs="Times New Roman"/>
                  <w:b/>
                  <w:sz w:val="24"/>
                  <w:szCs w:val="24"/>
                </w:rPr>
                <w:id w:val="1507091764"/>
                <w:lock w:val="contentLocked"/>
                <w:placeholder>
                  <w:docPart w:val="DefaultPlaceholder_-1854013440"/>
                </w:placeholder>
                <w:group/>
              </w:sdtPr>
              <w:sdtEndPr>
                <w:rPr>
                  <w:b w:val="0"/>
                </w:rPr>
              </w:sdtEndPr>
              <w:sdtContent>
                <w:p w14:paraId="000000EE" w14:textId="0D7A1E6A"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 xml:space="preserve">Reforestation and Afforestation: </w:t>
                  </w:r>
                  <w:r w:rsidRPr="0070540F">
                    <w:rPr>
                      <w:rFonts w:ascii="Minion Pro" w:hAnsi="Minion Pro" w:cs="Times New Roman"/>
                      <w:sz w:val="24"/>
                      <w:szCs w:val="24"/>
                    </w:rPr>
                    <w:t xml:space="preserve">Bottomland hardwood forests are often considered wetlands. A crucial best management practice is to ensure that activities do not convert wetlands to non-wetland (immediately or gradually). Briefly describe any activities that will be conducted to establish desired tree species, in both the short and the long term. </w:t>
                  </w:r>
                </w:p>
                <w:sdt>
                  <w:sdtPr>
                    <w:rPr>
                      <w:rFonts w:ascii="Minion Pro" w:hAnsi="Minion Pro" w:cs="Times New Roman"/>
                      <w:bCs/>
                      <w:sz w:val="24"/>
                      <w:szCs w:val="24"/>
                    </w:rPr>
                    <w:id w:val="964395325"/>
                    <w:placeholder>
                      <w:docPart w:val="4C87EDF3529A460BBD35B37379FB01CF"/>
                    </w:placeholder>
                    <w:showingPlcHdr/>
                  </w:sdtPr>
                  <w:sdtEndPr/>
                  <w:sdtContent>
                    <w:p w14:paraId="1B80B9CC" w14:textId="3C575842" w:rsidR="00C403A9" w:rsidRPr="00C403A9" w:rsidRDefault="00C403A9">
                      <w:pPr>
                        <w:spacing w:before="200"/>
                        <w:rPr>
                          <w:rFonts w:ascii="Minion Pro" w:hAnsi="Minion Pro" w:cs="Times New Roman"/>
                          <w:bCs/>
                          <w:sz w:val="24"/>
                          <w:szCs w:val="24"/>
                        </w:rPr>
                      </w:pPr>
                      <w:r w:rsidRPr="00EC77F6">
                        <w:rPr>
                          <w:rStyle w:val="PlaceholderText"/>
                        </w:rPr>
                        <w:t>Click here to enter text</w:t>
                      </w:r>
                      <w:r w:rsidR="00422440">
                        <w:rPr>
                          <w:rStyle w:val="PlaceholderText"/>
                        </w:rPr>
                        <w:t xml:space="preserve"> (narrative)</w:t>
                      </w:r>
                      <w:r w:rsidRPr="00EC77F6">
                        <w:rPr>
                          <w:rStyle w:val="PlaceholderText"/>
                        </w:rPr>
                        <w:t>.</w:t>
                      </w:r>
                    </w:p>
                  </w:sdtContent>
                </w:sdt>
                <w:p w14:paraId="000000F0" w14:textId="2C06CA04" w:rsidR="00A1590F" w:rsidRPr="0070540F" w:rsidRDefault="0079317F">
                  <w:pPr>
                    <w:spacing w:before="200"/>
                    <w:rPr>
                      <w:rFonts w:ascii="Minion Pro" w:hAnsi="Minion Pro" w:cs="Times New Roman"/>
                      <w:sz w:val="24"/>
                      <w:szCs w:val="24"/>
                    </w:rPr>
                  </w:pPr>
                  <w:r w:rsidRPr="0070540F">
                    <w:rPr>
                      <w:rFonts w:ascii="Minion Pro" w:hAnsi="Minion Pro" w:cs="Times New Roman"/>
                      <w:b/>
                      <w:sz w:val="24"/>
                      <w:szCs w:val="24"/>
                    </w:rPr>
                    <w:t>Economic and Operational Constraints:</w:t>
                  </w:r>
                  <w:r w:rsidRPr="0070540F">
                    <w:rPr>
                      <w:rFonts w:ascii="Minion Pro" w:hAnsi="Minion Pro" w:cs="Times New Roman"/>
                      <w:sz w:val="24"/>
                      <w:szCs w:val="24"/>
                    </w:rPr>
                    <w:t xml:space="preserve"> Identification of alignment between a landowner’s goals and the needs and limitations of the landscape are imperative to implementing effective wildlife forest management. Implementing wildlife forestry practices in bottomland hardwood forests may not be financially feasible for every landowner, as less timber revenue is generated </w:t>
                  </w:r>
                  <w:r w:rsidRPr="0070540F">
                    <w:rPr>
                      <w:rFonts w:ascii="Minion Pro" w:hAnsi="Minion Pro" w:cs="Times New Roman"/>
                      <w:sz w:val="24"/>
                      <w:szCs w:val="24"/>
                    </w:rPr>
                    <w:lastRenderedPageBreak/>
                    <w:t xml:space="preserve">with each harvest entry compared to conventional practices. If NRCS has applicable cost-share funding available, this could greatly help offset the costs of wildlife forestry activities and incentivize desired forest management outcomes. </w:t>
                  </w:r>
                </w:p>
                <w:p w14:paraId="000000F3" w14:textId="797D0494" w:rsidR="00A1590F" w:rsidRPr="0070540F" w:rsidRDefault="0079317F">
                  <w:pPr>
                    <w:spacing w:before="200"/>
                    <w:rPr>
                      <w:rFonts w:ascii="Minion Pro" w:hAnsi="Minion Pro" w:cs="Times New Roman"/>
                      <w:sz w:val="24"/>
                      <w:szCs w:val="24"/>
                    </w:rPr>
                  </w:pPr>
                  <w:r w:rsidRPr="0070540F">
                    <w:rPr>
                      <w:rFonts w:ascii="Minion Pro" w:hAnsi="Minion Pro" w:cs="Times New Roman"/>
                      <w:sz w:val="24"/>
                      <w:szCs w:val="24"/>
                    </w:rPr>
                    <w:t>Check each box as each is taken into consideration:</w:t>
                  </w:r>
                </w:p>
              </w:sdtContent>
            </w:sdt>
            <w:sdt>
              <w:sdtPr>
                <w:rPr>
                  <w:rFonts w:ascii="Minion Pro" w:hAnsi="Minion Pro" w:cs="Times New Roman"/>
                  <w:sz w:val="24"/>
                  <w:szCs w:val="24"/>
                </w:rPr>
                <w:id w:val="1384054282"/>
                <w:lock w:val="contentLocked"/>
                <w:placeholder>
                  <w:docPart w:val="DefaultPlaceholder_-1854013440"/>
                </w:placeholder>
                <w:group/>
              </w:sdtPr>
              <w:sdtEndPr/>
              <w:sdtContent>
                <w:p w14:paraId="000000F4" w14:textId="510ADFFA" w:rsidR="00A1590F" w:rsidRPr="003C749D" w:rsidRDefault="008C133E" w:rsidP="003C749D">
                  <w:pPr>
                    <w:ind w:left="360"/>
                    <w:rPr>
                      <w:rFonts w:ascii="Minion Pro" w:hAnsi="Minion Pro" w:cs="Times New Roman"/>
                      <w:sz w:val="24"/>
                      <w:szCs w:val="24"/>
                    </w:rPr>
                  </w:pPr>
                  <w:sdt>
                    <w:sdtPr>
                      <w:rPr>
                        <w:rFonts w:ascii="Minion Pro" w:hAnsi="Minion Pro" w:cs="Times New Roman"/>
                        <w:sz w:val="24"/>
                        <w:szCs w:val="24"/>
                      </w:rPr>
                      <w:id w:val="-44292077"/>
                      <w14:checkbox>
                        <w14:checked w14:val="0"/>
                        <w14:checkedState w14:val="2612" w14:font="MS Gothic"/>
                        <w14:uncheckedState w14:val="2610" w14:font="MS Gothic"/>
                      </w14:checkbox>
                    </w:sdtPr>
                    <w:sdtEndPr/>
                    <w:sdtContent>
                      <w:r w:rsidR="003C749D">
                        <w:rPr>
                          <w:rFonts w:ascii="MS Gothic" w:eastAsia="MS Gothic" w:hAnsi="MS Gothic" w:cs="Times New Roman" w:hint="eastAsia"/>
                          <w:sz w:val="24"/>
                          <w:szCs w:val="24"/>
                        </w:rPr>
                        <w:t>☐</w:t>
                      </w:r>
                    </w:sdtContent>
                  </w:sdt>
                  <w:r w:rsidR="0079317F" w:rsidRPr="003C749D">
                    <w:rPr>
                      <w:rFonts w:ascii="Minion Pro" w:hAnsi="Minion Pro" w:cs="Times New Roman"/>
                      <w:sz w:val="24"/>
                      <w:szCs w:val="24"/>
                    </w:rPr>
                    <w:t xml:space="preserve">The implementation of recommended management activities in this plan is at the discretion of the landowner. </w:t>
                  </w:r>
                </w:p>
                <w:p w14:paraId="000000F5" w14:textId="5D27FB28" w:rsidR="00A1590F" w:rsidRPr="0070540F" w:rsidRDefault="008C133E" w:rsidP="003C749D">
                  <w:pPr>
                    <w:ind w:left="360"/>
                    <w:rPr>
                      <w:rFonts w:ascii="Minion Pro" w:hAnsi="Minion Pro" w:cs="Times New Roman"/>
                      <w:sz w:val="24"/>
                      <w:szCs w:val="24"/>
                    </w:rPr>
                  </w:pPr>
                  <w:sdt>
                    <w:sdtPr>
                      <w:rPr>
                        <w:rFonts w:ascii="Minion Pro" w:hAnsi="Minion Pro" w:cs="Times New Roman"/>
                        <w:sz w:val="24"/>
                        <w:szCs w:val="24"/>
                      </w:rPr>
                      <w:id w:val="895397944"/>
                      <w14:checkbox>
                        <w14:checked w14:val="0"/>
                        <w14:checkedState w14:val="2612" w14:font="MS Gothic"/>
                        <w14:uncheckedState w14:val="2610" w14:font="MS Gothic"/>
                      </w14:checkbox>
                    </w:sdtPr>
                    <w:sdtEndPr/>
                    <w:sdtContent>
                      <w:r w:rsidR="003C749D">
                        <w:rPr>
                          <w:rFonts w:ascii="MS Gothic" w:eastAsia="MS Gothic" w:hAnsi="MS Gothic" w:cs="Times New Roman" w:hint="eastAsia"/>
                          <w:sz w:val="24"/>
                          <w:szCs w:val="24"/>
                        </w:rPr>
                        <w:t>☐</w:t>
                      </w:r>
                    </w:sdtContent>
                  </w:sdt>
                  <w:r w:rsidR="0079317F" w:rsidRPr="0070540F">
                    <w:rPr>
                      <w:rFonts w:ascii="Minion Pro" w:hAnsi="Minion Pro" w:cs="Times New Roman"/>
                      <w:sz w:val="24"/>
                      <w:szCs w:val="24"/>
                    </w:rPr>
                    <w:t>Alignment between landowner’s goals and the needs of the landscape.</w:t>
                  </w:r>
                </w:p>
                <w:p w14:paraId="000000F6" w14:textId="3681689A" w:rsidR="00A1590F" w:rsidRPr="0070540F" w:rsidRDefault="008C133E" w:rsidP="003C749D">
                  <w:pPr>
                    <w:ind w:left="360"/>
                    <w:rPr>
                      <w:rFonts w:ascii="Minion Pro" w:hAnsi="Minion Pro" w:cs="Times New Roman"/>
                      <w:sz w:val="24"/>
                      <w:szCs w:val="24"/>
                    </w:rPr>
                  </w:pPr>
                  <w:sdt>
                    <w:sdtPr>
                      <w:rPr>
                        <w:rFonts w:ascii="Minion Pro" w:hAnsi="Minion Pro" w:cs="Times New Roman"/>
                        <w:sz w:val="24"/>
                        <w:szCs w:val="24"/>
                      </w:rPr>
                      <w:id w:val="217632904"/>
                      <w14:checkbox>
                        <w14:checked w14:val="0"/>
                        <w14:checkedState w14:val="2612" w14:font="MS Gothic"/>
                        <w14:uncheckedState w14:val="2610" w14:font="MS Gothic"/>
                      </w14:checkbox>
                    </w:sdtPr>
                    <w:sdtEndPr/>
                    <w:sdtContent>
                      <w:r w:rsidR="003C749D">
                        <w:rPr>
                          <w:rFonts w:ascii="MS Gothic" w:eastAsia="MS Gothic" w:hAnsi="MS Gothic" w:cs="Times New Roman" w:hint="eastAsia"/>
                          <w:sz w:val="24"/>
                          <w:szCs w:val="24"/>
                        </w:rPr>
                        <w:t>☐</w:t>
                      </w:r>
                    </w:sdtContent>
                  </w:sdt>
                  <w:r w:rsidR="0079317F" w:rsidRPr="0070540F">
                    <w:rPr>
                      <w:rFonts w:ascii="Minion Pro" w:hAnsi="Minion Pro" w:cs="Times New Roman"/>
                      <w:sz w:val="24"/>
                      <w:szCs w:val="24"/>
                    </w:rPr>
                    <w:t xml:space="preserve">Awareness of landscape limitations that may affect operations. </w:t>
                  </w:r>
                </w:p>
                <w:p w14:paraId="000000F7" w14:textId="48AF3D62" w:rsidR="00A1590F" w:rsidRPr="0070540F" w:rsidRDefault="008C133E" w:rsidP="003C749D">
                  <w:pPr>
                    <w:ind w:left="360"/>
                    <w:rPr>
                      <w:rFonts w:ascii="Minion Pro" w:hAnsi="Minion Pro" w:cs="Times New Roman"/>
                      <w:sz w:val="24"/>
                      <w:szCs w:val="24"/>
                    </w:rPr>
                  </w:pPr>
                  <w:sdt>
                    <w:sdtPr>
                      <w:rPr>
                        <w:rFonts w:ascii="Minion Pro" w:hAnsi="Minion Pro" w:cs="Times New Roman"/>
                        <w:sz w:val="24"/>
                        <w:szCs w:val="24"/>
                      </w:rPr>
                      <w:id w:val="-167560730"/>
                      <w14:checkbox>
                        <w14:checked w14:val="0"/>
                        <w14:checkedState w14:val="2612" w14:font="MS Gothic"/>
                        <w14:uncheckedState w14:val="2610" w14:font="MS Gothic"/>
                      </w14:checkbox>
                    </w:sdtPr>
                    <w:sdtEndPr/>
                    <w:sdtContent>
                      <w:r w:rsidR="003C749D">
                        <w:rPr>
                          <w:rFonts w:ascii="MS Gothic" w:eastAsia="MS Gothic" w:hAnsi="MS Gothic" w:cs="Times New Roman" w:hint="eastAsia"/>
                          <w:sz w:val="24"/>
                          <w:szCs w:val="24"/>
                        </w:rPr>
                        <w:t>☐</w:t>
                      </w:r>
                    </w:sdtContent>
                  </w:sdt>
                  <w:r w:rsidR="0079317F" w:rsidRPr="0070540F">
                    <w:rPr>
                      <w:rFonts w:ascii="Minion Pro" w:hAnsi="Minion Pro" w:cs="Times New Roman"/>
                      <w:sz w:val="24"/>
                      <w:szCs w:val="24"/>
                    </w:rPr>
                    <w:t>NRCS cost-share - compliant activities are outlined in this plan.</w:t>
                  </w:r>
                </w:p>
                <w:p w14:paraId="000000F8" w14:textId="13AE616F" w:rsidR="00A1590F" w:rsidRPr="0070540F" w:rsidRDefault="008C133E" w:rsidP="003C749D">
                  <w:pPr>
                    <w:ind w:left="360"/>
                    <w:rPr>
                      <w:rFonts w:ascii="Minion Pro" w:hAnsi="Minion Pro" w:cs="Times New Roman"/>
                      <w:sz w:val="24"/>
                      <w:szCs w:val="24"/>
                    </w:rPr>
                  </w:pPr>
                  <w:sdt>
                    <w:sdtPr>
                      <w:rPr>
                        <w:rFonts w:ascii="Minion Pro" w:hAnsi="Minion Pro" w:cs="Times New Roman"/>
                        <w:sz w:val="24"/>
                        <w:szCs w:val="24"/>
                      </w:rPr>
                      <w:id w:val="1200826043"/>
                      <w14:checkbox>
                        <w14:checked w14:val="0"/>
                        <w14:checkedState w14:val="2612" w14:font="MS Gothic"/>
                        <w14:uncheckedState w14:val="2610" w14:font="MS Gothic"/>
                      </w14:checkbox>
                    </w:sdtPr>
                    <w:sdtEndPr/>
                    <w:sdtContent>
                      <w:r w:rsidR="003C749D">
                        <w:rPr>
                          <w:rFonts w:ascii="MS Gothic" w:eastAsia="MS Gothic" w:hAnsi="MS Gothic" w:cs="Times New Roman" w:hint="eastAsia"/>
                          <w:sz w:val="24"/>
                          <w:szCs w:val="24"/>
                        </w:rPr>
                        <w:t>☐</w:t>
                      </w:r>
                    </w:sdtContent>
                  </w:sdt>
                  <w:r w:rsidR="0079317F" w:rsidRPr="0070540F">
                    <w:rPr>
                      <w:rFonts w:ascii="Minion Pro" w:hAnsi="Minion Pro" w:cs="Times New Roman"/>
                      <w:sz w:val="24"/>
                      <w:szCs w:val="24"/>
                    </w:rPr>
                    <w:t>Other economic constraints have been taken into consideration (Appendix G)</w:t>
                  </w:r>
                </w:p>
                <w:p w14:paraId="000000F9" w14:textId="51646132" w:rsidR="00A1590F" w:rsidRPr="0070540F" w:rsidRDefault="008C133E" w:rsidP="003C749D">
                  <w:pPr>
                    <w:ind w:left="360"/>
                    <w:rPr>
                      <w:rFonts w:ascii="Minion Pro" w:hAnsi="Minion Pro" w:cs="Times New Roman"/>
                      <w:sz w:val="24"/>
                      <w:szCs w:val="24"/>
                    </w:rPr>
                  </w:pPr>
                  <w:sdt>
                    <w:sdtPr>
                      <w:rPr>
                        <w:rFonts w:ascii="Minion Pro" w:hAnsi="Minion Pro" w:cs="Times New Roman"/>
                        <w:sz w:val="24"/>
                        <w:szCs w:val="24"/>
                      </w:rPr>
                      <w:id w:val="922454548"/>
                      <w14:checkbox>
                        <w14:checked w14:val="0"/>
                        <w14:checkedState w14:val="2612" w14:font="MS Gothic"/>
                        <w14:uncheckedState w14:val="2610" w14:font="MS Gothic"/>
                      </w14:checkbox>
                    </w:sdtPr>
                    <w:sdtEndPr/>
                    <w:sdtContent>
                      <w:r w:rsidR="003C749D">
                        <w:rPr>
                          <w:rFonts w:ascii="MS Gothic" w:eastAsia="MS Gothic" w:hAnsi="MS Gothic" w:cs="Times New Roman" w:hint="eastAsia"/>
                          <w:sz w:val="24"/>
                          <w:szCs w:val="24"/>
                        </w:rPr>
                        <w:t>☐</w:t>
                      </w:r>
                    </w:sdtContent>
                  </w:sdt>
                  <w:r w:rsidR="0079317F" w:rsidRPr="0070540F">
                    <w:rPr>
                      <w:rFonts w:ascii="Minion Pro" w:hAnsi="Minion Pro" w:cs="Times New Roman"/>
                      <w:sz w:val="24"/>
                      <w:szCs w:val="24"/>
                    </w:rPr>
                    <w:t xml:space="preserve">Other operational constraints have been taken into consideration (Appendix F) </w:t>
                  </w:r>
                </w:p>
              </w:sdtContent>
            </w:sdt>
            <w:p w14:paraId="1DF4B183" w14:textId="77777777" w:rsidR="00B508BE" w:rsidRDefault="0079317F">
              <w:pPr>
                <w:spacing w:before="200"/>
                <w:rPr>
                  <w:rFonts w:ascii="Minion Pro" w:hAnsi="Minion Pro" w:cs="Times New Roman"/>
                  <w:sz w:val="24"/>
                  <w:szCs w:val="24"/>
                </w:rPr>
              </w:pPr>
              <w:r w:rsidRPr="0070540F">
                <w:rPr>
                  <w:rFonts w:ascii="Minion Pro" w:hAnsi="Minion Pro" w:cs="Times New Roman"/>
                  <w:sz w:val="24"/>
                  <w:szCs w:val="24"/>
                </w:rPr>
                <w:t xml:space="preserve">Additional information to address economic and operational constraints can be found in Appendix F and Appendix G. </w:t>
              </w:r>
            </w:p>
            <w:p w14:paraId="3EF5B661" w14:textId="77777777" w:rsidR="001B1D33" w:rsidRDefault="00B508BE" w:rsidP="00875DBD">
              <w:pPr>
                <w:spacing w:before="200" w:line="240" w:lineRule="auto"/>
                <w:rPr>
                  <w:rFonts w:ascii="Minion Pro" w:hAnsi="Minion Pro" w:cstheme="minorHAnsi"/>
                </w:rPr>
              </w:pPr>
              <w:r>
                <w:rPr>
                  <w:rFonts w:ascii="Minion Pro" w:hAnsi="Minion Pro" w:cs="Times New Roman"/>
                  <w:b/>
                  <w:bCs/>
                  <w:sz w:val="24"/>
                  <w:szCs w:val="24"/>
                </w:rPr>
                <w:t xml:space="preserve">Monitoring of Forest Resources: </w:t>
              </w:r>
              <w:r w:rsidR="009B4DE4" w:rsidRPr="00875DBD">
                <w:rPr>
                  <w:rFonts w:ascii="Minion Pro" w:hAnsi="Minion Pro" w:cstheme="minorHAnsi"/>
                  <w:sz w:val="24"/>
                  <w:szCs w:val="24"/>
                </w:rPr>
                <w:t>Describe the basic plan for monitoring forest growth and dynamics, wildlife habitat and impacts of management activities. Depending on the size and scale of your forest</w:t>
              </w:r>
              <w:r w:rsidR="00491610" w:rsidRPr="00875DBD">
                <w:rPr>
                  <w:rFonts w:ascii="Minion Pro" w:hAnsi="Minion Pro" w:cstheme="minorHAnsi"/>
                  <w:sz w:val="24"/>
                  <w:szCs w:val="24"/>
                </w:rPr>
                <w:t xml:space="preserve"> </w:t>
              </w:r>
              <w:r w:rsidR="009B4DE4" w:rsidRPr="00875DBD">
                <w:rPr>
                  <w:rFonts w:ascii="Minion Pro" w:hAnsi="Minion Pro" w:cstheme="minorHAnsi"/>
                  <w:sz w:val="24"/>
                  <w:szCs w:val="24"/>
                </w:rPr>
                <w:t>management, effective monitoring can take a variety of forms</w:t>
              </w:r>
              <w:r w:rsidR="009B4DE4" w:rsidRPr="00875DBD">
                <w:rPr>
                  <w:rFonts w:ascii="Minion Pro" w:hAnsi="Minion Pro" w:cstheme="minorHAnsi"/>
                </w:rPr>
                <w:t>.</w:t>
              </w:r>
            </w:p>
            <w:p w14:paraId="0A8563DF" w14:textId="1FAF76B2" w:rsidR="001B626E" w:rsidRPr="001B626E" w:rsidRDefault="001B1D33" w:rsidP="005C4C5E">
              <w:pPr>
                <w:pStyle w:val="ListParagraph"/>
                <w:numPr>
                  <w:ilvl w:val="0"/>
                  <w:numId w:val="16"/>
                </w:numPr>
                <w:spacing w:after="0" w:line="240" w:lineRule="auto"/>
                <w:rPr>
                  <w:rFonts w:ascii="Minion Pro" w:hAnsi="Minion Pro" w:cs="Times New Roman"/>
                  <w:b/>
                  <w:bCs/>
                  <w:sz w:val="24"/>
                  <w:szCs w:val="24"/>
                </w:rPr>
              </w:pPr>
              <w:r>
                <w:rPr>
                  <w:rFonts w:ascii="Minion Pro" w:hAnsi="Minion Pro" w:cs="Times New Roman"/>
                  <w:sz w:val="24"/>
                  <w:szCs w:val="24"/>
                </w:rPr>
                <w:t xml:space="preserve">Example: </w:t>
              </w:r>
              <w:r w:rsidR="00983798">
                <w:rPr>
                  <w:rFonts w:ascii="Minion Pro" w:hAnsi="Minion Pro" w:cs="Times New Roman"/>
                  <w:sz w:val="24"/>
                  <w:szCs w:val="24"/>
                </w:rPr>
                <w:t>Go on a forest walk twice per year and take notes about</w:t>
              </w:r>
              <w:r w:rsidR="00A517B6">
                <w:rPr>
                  <w:rFonts w:ascii="Minion Pro" w:hAnsi="Minion Pro" w:cs="Times New Roman"/>
                  <w:sz w:val="24"/>
                  <w:szCs w:val="24"/>
                </w:rPr>
                <w:t xml:space="preserve"> observations of forest health issues, </w:t>
              </w:r>
              <w:r w:rsidR="004E20A8">
                <w:rPr>
                  <w:rFonts w:ascii="Minion Pro" w:hAnsi="Minion Pro" w:cs="Times New Roman"/>
                  <w:sz w:val="24"/>
                  <w:szCs w:val="24"/>
                </w:rPr>
                <w:t>wildlife sightings, natural disturbances, conditions of roads, etc.</w:t>
              </w:r>
            </w:p>
            <w:p w14:paraId="3A550EAB" w14:textId="77777777" w:rsidR="001B626E" w:rsidRDefault="008C133E" w:rsidP="005C4C5E">
              <w:pPr>
                <w:numPr>
                  <w:ilvl w:val="0"/>
                  <w:numId w:val="16"/>
                </w:numPr>
                <w:spacing w:after="0" w:line="240" w:lineRule="auto"/>
                <w:rPr>
                  <w:rFonts w:ascii="Minion Pro" w:hAnsi="Minion Pro" w:cs="Times New Roman"/>
                  <w:sz w:val="24"/>
                  <w:szCs w:val="24"/>
                </w:rPr>
              </w:pPr>
              <w:sdt>
                <w:sdtPr>
                  <w:rPr>
                    <w:rFonts w:ascii="Minion Pro" w:hAnsi="Minion Pro" w:cs="Times New Roman"/>
                    <w:sz w:val="24"/>
                    <w:szCs w:val="24"/>
                  </w:rPr>
                  <w:id w:val="-817494255"/>
                  <w:placeholder>
                    <w:docPart w:val="B7F83FEBC52640F387130C72938F5C90"/>
                  </w:placeholder>
                  <w:showingPlcHdr/>
                  <w:text/>
                </w:sdtPr>
                <w:sdtEndPr/>
                <w:sdtContent>
                  <w:r w:rsidR="001B626E" w:rsidRPr="00EC77F6">
                    <w:rPr>
                      <w:rStyle w:val="PlaceholderText"/>
                    </w:rPr>
                    <w:t>Click here to enter text.</w:t>
                  </w:r>
                </w:sdtContent>
              </w:sdt>
              <w:r w:rsidR="001B626E">
                <w:rPr>
                  <w:rFonts w:ascii="Minion Pro" w:hAnsi="Minion Pro" w:cs="Times New Roman"/>
                  <w:sz w:val="24"/>
                  <w:szCs w:val="24"/>
                </w:rPr>
                <w:t xml:space="preserve"> </w:t>
              </w:r>
            </w:p>
            <w:p w14:paraId="6C2099D9" w14:textId="77777777" w:rsidR="001B626E" w:rsidRDefault="008C133E" w:rsidP="005C4C5E">
              <w:pPr>
                <w:numPr>
                  <w:ilvl w:val="0"/>
                  <w:numId w:val="16"/>
                </w:numPr>
                <w:spacing w:after="0" w:line="240" w:lineRule="auto"/>
                <w:rPr>
                  <w:rFonts w:ascii="Minion Pro" w:hAnsi="Minion Pro" w:cs="Times New Roman"/>
                  <w:sz w:val="24"/>
                  <w:szCs w:val="24"/>
                </w:rPr>
              </w:pPr>
              <w:sdt>
                <w:sdtPr>
                  <w:rPr>
                    <w:rFonts w:ascii="Minion Pro" w:hAnsi="Minion Pro" w:cs="Times New Roman"/>
                    <w:sz w:val="24"/>
                    <w:szCs w:val="24"/>
                  </w:rPr>
                  <w:id w:val="1621035055"/>
                  <w:placeholder>
                    <w:docPart w:val="297F83B8BCF14F0389A999C8A9C15BFF"/>
                  </w:placeholder>
                  <w:showingPlcHdr/>
                  <w:text/>
                </w:sdtPr>
                <w:sdtEndPr/>
                <w:sdtContent>
                  <w:r w:rsidR="001B626E" w:rsidRPr="00EC77F6">
                    <w:rPr>
                      <w:rStyle w:val="PlaceholderText"/>
                    </w:rPr>
                    <w:t>Click here to enter text.</w:t>
                  </w:r>
                </w:sdtContent>
              </w:sdt>
            </w:p>
            <w:sdt>
              <w:sdtPr>
                <w:rPr>
                  <w:rFonts w:ascii="Minion Pro" w:hAnsi="Minion Pro" w:cs="Times New Roman"/>
                  <w:sz w:val="24"/>
                  <w:szCs w:val="24"/>
                </w:rPr>
                <w:id w:val="840661808"/>
                <w15:repeatingSection/>
              </w:sdtPr>
              <w:sdtEndPr/>
              <w:sdtContent>
                <w:sdt>
                  <w:sdtPr>
                    <w:rPr>
                      <w:rFonts w:ascii="Minion Pro" w:hAnsi="Minion Pro" w:cs="Times New Roman"/>
                      <w:sz w:val="24"/>
                      <w:szCs w:val="24"/>
                    </w:rPr>
                    <w:id w:val="965776340"/>
                    <w:placeholder>
                      <w:docPart w:val="4CB80DBC26834CCF88E430DB9D7B47B1"/>
                    </w:placeholder>
                    <w15:repeatingSectionItem/>
                  </w:sdtPr>
                  <w:sdtEndPr/>
                  <w:sdtContent>
                    <w:p w14:paraId="000000FA" w14:textId="7E6C37CC" w:rsidR="00A1590F" w:rsidRPr="00AA4243" w:rsidRDefault="008C133E" w:rsidP="005C4C5E">
                      <w:pPr>
                        <w:pStyle w:val="ListParagraph"/>
                        <w:numPr>
                          <w:ilvl w:val="0"/>
                          <w:numId w:val="16"/>
                        </w:numPr>
                        <w:spacing w:after="0" w:line="240" w:lineRule="auto"/>
                        <w:rPr>
                          <w:rFonts w:ascii="Minion Pro" w:hAnsi="Minion Pro" w:cs="Times New Roman"/>
                          <w:b/>
                          <w:bCs/>
                          <w:sz w:val="24"/>
                          <w:szCs w:val="24"/>
                        </w:rPr>
                      </w:pPr>
                      <w:sdt>
                        <w:sdtPr>
                          <w:rPr>
                            <w:rFonts w:ascii="Minion Pro" w:hAnsi="Minion Pro" w:cs="Times New Roman"/>
                            <w:sz w:val="24"/>
                            <w:szCs w:val="24"/>
                          </w:rPr>
                          <w:alias w:val="List"/>
                          <w:tag w:val="Add additional items as needed"/>
                          <w:id w:val="-1662150853"/>
                          <w:placeholder>
                            <w:docPart w:val="B4793D24CCBE476E821D94253D6B7B92"/>
                          </w:placeholder>
                          <w:showingPlcHdr/>
                          <w:text/>
                        </w:sdtPr>
                        <w:sdtEndPr/>
                        <w:sdtContent>
                          <w:r w:rsidR="001B626E" w:rsidRPr="00EC77F6">
                            <w:rPr>
                              <w:rStyle w:val="PlaceholderText"/>
                            </w:rPr>
                            <w:t>Click here to enter text</w:t>
                          </w:r>
                          <w:r w:rsidR="001B626E">
                            <w:rPr>
                              <w:rStyle w:val="PlaceholderText"/>
                            </w:rPr>
                            <w:t xml:space="preserve"> and click the ‘+’ to add more list items</w:t>
                          </w:r>
                          <w:r w:rsidR="001B626E" w:rsidRPr="00EC77F6">
                            <w:rPr>
                              <w:rStyle w:val="PlaceholderText"/>
                            </w:rPr>
                            <w:t>.</w:t>
                          </w:r>
                        </w:sdtContent>
                      </w:sdt>
                    </w:p>
                  </w:sdtContent>
                </w:sdt>
              </w:sdtContent>
            </w:sdt>
          </w:sdtContent>
        </w:sdt>
        <w:p w14:paraId="000000FB" w14:textId="77777777" w:rsidR="00A1590F" w:rsidRPr="0070540F" w:rsidRDefault="0079317F" w:rsidP="0079317F">
          <w:pPr>
            <w:pStyle w:val="GuildHeading2"/>
          </w:pPr>
          <w:bookmarkStart w:id="24" w:name="_Toc50475549"/>
          <w:r w:rsidRPr="0070540F">
            <w:t>Professional Assistance</w:t>
          </w:r>
          <w:bookmarkEnd w:id="24"/>
        </w:p>
        <w:p w14:paraId="000000FC" w14:textId="4B706245" w:rsidR="00A1590F" w:rsidRPr="0070540F" w:rsidRDefault="0079317F">
          <w:pPr>
            <w:rPr>
              <w:rFonts w:ascii="Minion Pro" w:hAnsi="Minion Pro" w:cs="Times New Roman"/>
              <w:sz w:val="24"/>
              <w:szCs w:val="24"/>
            </w:rPr>
          </w:pPr>
          <w:r w:rsidRPr="0070540F">
            <w:rPr>
              <w:rFonts w:ascii="Minion Pro" w:hAnsi="Minion Pro" w:cs="Times New Roman"/>
              <w:b/>
              <w:sz w:val="24"/>
              <w:szCs w:val="24"/>
            </w:rPr>
            <w:t>Assistance:</w:t>
          </w:r>
          <w:r w:rsidRPr="0070540F">
            <w:rPr>
              <w:rFonts w:ascii="Minion Pro" w:hAnsi="Minion Pro" w:cs="Times New Roman"/>
              <w:sz w:val="24"/>
              <w:szCs w:val="24"/>
            </w:rPr>
            <w:t xml:space="preserve"> The landowner has consulted</w:t>
          </w:r>
          <w:r w:rsidR="00780C53">
            <w:rPr>
              <w:rFonts w:ascii="Minion Pro" w:hAnsi="Minion Pro" w:cs="Times New Roman"/>
              <w:sz w:val="24"/>
              <w:szCs w:val="24"/>
            </w:rPr>
            <w:t xml:space="preserve"> </w:t>
          </w:r>
          <w:sdt>
            <w:sdtPr>
              <w:rPr>
                <w:rFonts w:ascii="Minion Pro" w:hAnsi="Minion Pro" w:cs="Times New Roman"/>
                <w:sz w:val="24"/>
                <w:szCs w:val="24"/>
              </w:rPr>
              <w:id w:val="-663157940"/>
              <w:placeholder>
                <w:docPart w:val="F7AD68BCB4C74E76BFB08F92321656FD"/>
              </w:placeholder>
              <w:showingPlcHdr/>
              <w:text/>
            </w:sdtPr>
            <w:sdtEndPr/>
            <w:sdtContent>
              <w:r w:rsidR="00780C53" w:rsidRPr="00EC77F6">
                <w:rPr>
                  <w:rStyle w:val="PlaceholderText"/>
                </w:rPr>
                <w:t xml:space="preserve">Click here to enter </w:t>
              </w:r>
              <w:r w:rsidR="00780C53">
                <w:rPr>
                  <w:rStyle w:val="PlaceholderText"/>
                </w:rPr>
                <w:t>your organization</w:t>
              </w:r>
              <w:r w:rsidR="00780C53" w:rsidRPr="00EC77F6">
                <w:rPr>
                  <w:rStyle w:val="PlaceholderText"/>
                </w:rPr>
                <w:t>.</w:t>
              </w:r>
            </w:sdtContent>
          </w:sdt>
          <w:r w:rsidR="00780C53">
            <w:rPr>
              <w:rFonts w:ascii="Minion Pro" w:hAnsi="Minion Pro" w:cs="Times New Roman"/>
              <w:sz w:val="24"/>
              <w:szCs w:val="24"/>
            </w:rPr>
            <w:t xml:space="preserve"> </w:t>
          </w:r>
          <w:r w:rsidRPr="0070540F">
            <w:rPr>
              <w:rFonts w:ascii="Minion Pro" w:hAnsi="Minion Pro" w:cs="Times New Roman"/>
              <w:sz w:val="24"/>
              <w:szCs w:val="24"/>
            </w:rPr>
            <w:t>and partners regarding special sites and threatened species concerns. The plan has also been reviewed by</w:t>
          </w:r>
          <w:r w:rsidR="00780C53">
            <w:rPr>
              <w:rFonts w:ascii="Minion Pro" w:hAnsi="Minion Pro" w:cs="Times New Roman"/>
              <w:sz w:val="24"/>
              <w:szCs w:val="24"/>
            </w:rPr>
            <w:t xml:space="preserve"> </w:t>
          </w:r>
          <w:sdt>
            <w:sdtPr>
              <w:rPr>
                <w:rFonts w:ascii="Minion Pro" w:hAnsi="Minion Pro" w:cs="Times New Roman"/>
                <w:sz w:val="24"/>
                <w:szCs w:val="24"/>
              </w:rPr>
              <w:id w:val="55989644"/>
              <w:placeholder>
                <w:docPart w:val="2DA24947D4DA46249D11064E21AABEF4"/>
              </w:placeholder>
              <w:showingPlcHdr/>
              <w:text/>
            </w:sdtPr>
            <w:sdtEndPr/>
            <w:sdtContent>
              <w:r w:rsidR="00780C53" w:rsidRPr="00EC77F6">
                <w:rPr>
                  <w:rStyle w:val="PlaceholderText"/>
                </w:rPr>
                <w:t xml:space="preserve">Click here to enter </w:t>
              </w:r>
              <w:r w:rsidR="00780C53">
                <w:rPr>
                  <w:rStyle w:val="PlaceholderText"/>
                </w:rPr>
                <w:t xml:space="preserve">additional </w:t>
              </w:r>
              <w:r w:rsidR="00DE52F5">
                <w:rPr>
                  <w:rStyle w:val="PlaceholderText"/>
                </w:rPr>
                <w:t>names or organizations</w:t>
              </w:r>
              <w:r w:rsidR="00780C53" w:rsidRPr="00EC77F6">
                <w:rPr>
                  <w:rStyle w:val="PlaceholderText"/>
                </w:rPr>
                <w:t>.</w:t>
              </w:r>
            </w:sdtContent>
          </w:sdt>
          <w:r w:rsidRPr="0070540F">
            <w:rPr>
              <w:rFonts w:ascii="Minion Pro" w:hAnsi="Minion Pro" w:cs="Times New Roman"/>
              <w:sz w:val="24"/>
              <w:szCs w:val="24"/>
            </w:rPr>
            <w:t>.</w:t>
          </w:r>
        </w:p>
      </w:sdtContent>
    </w:sdt>
    <w:p w14:paraId="000000FD" w14:textId="77777777" w:rsidR="00A1590F" w:rsidRPr="0070540F" w:rsidRDefault="0079317F">
      <w:pPr>
        <w:pStyle w:val="Heading1"/>
        <w:ind w:left="0" w:firstLine="0"/>
        <w:rPr>
          <w:rFonts w:ascii="Minion Pro" w:eastAsia="Calibri" w:hAnsi="Minion Pro"/>
        </w:rPr>
      </w:pPr>
      <w:bookmarkStart w:id="25" w:name="_heading=h.3j2qqm3" w:colFirst="0" w:colLast="0"/>
      <w:bookmarkEnd w:id="25"/>
      <w:r w:rsidRPr="0070540F">
        <w:rPr>
          <w:rFonts w:ascii="Minion Pro" w:hAnsi="Minion Pro"/>
        </w:rPr>
        <w:br w:type="page"/>
      </w:r>
    </w:p>
    <w:bookmarkStart w:id="26" w:name="_Toc50475550" w:displacedByCustomXml="next"/>
    <w:sdt>
      <w:sdtPr>
        <w:rPr>
          <w:rStyle w:val="GuildHeading1Char"/>
          <w:rFonts w:eastAsia="Calibri"/>
          <w:b/>
          <w:bCs/>
        </w:rPr>
        <w:id w:val="-2066025000"/>
        <w:lock w:val="contentLocked"/>
        <w:placeholder>
          <w:docPart w:val="DefaultPlaceholder_-1854013440"/>
        </w:placeholder>
        <w:group/>
      </w:sdtPr>
      <w:sdtEndPr>
        <w:rPr>
          <w:rStyle w:val="DefaultParagraphFont"/>
          <w:rFonts w:ascii="Calibri" w:hAnsi="Calibri" w:cs="Calibri"/>
          <w:b w:val="0"/>
          <w:bCs w:val="0"/>
          <w:color w:val="auto"/>
          <w:sz w:val="22"/>
          <w:szCs w:val="22"/>
        </w:rPr>
      </w:sdtEndPr>
      <w:sdtContent>
        <w:p w14:paraId="000000FE" w14:textId="09BA12BC" w:rsidR="00A1590F" w:rsidRPr="0070540F" w:rsidRDefault="0079317F" w:rsidP="00FA13C3">
          <w:pPr>
            <w:pStyle w:val="Heading1"/>
            <w:spacing w:line="240" w:lineRule="auto"/>
            <w:ind w:left="0" w:firstLine="0"/>
            <w:rPr>
              <w:rFonts w:ascii="Minion Pro" w:eastAsia="Calibri" w:hAnsi="Minion Pro"/>
            </w:rPr>
          </w:pPr>
          <w:r w:rsidRPr="00FA13C3">
            <w:rPr>
              <w:rStyle w:val="GuildHeading1Char"/>
              <w:rFonts w:eastAsia="Calibri"/>
              <w:b/>
              <w:bCs/>
            </w:rPr>
            <w:t>Sta</w:t>
          </w:r>
          <w:r w:rsidR="009A3ED9">
            <w:rPr>
              <w:rStyle w:val="GuildHeading1Char"/>
              <w:rFonts w:eastAsia="Calibri"/>
              <w:b/>
              <w:bCs/>
            </w:rPr>
            <w:t>n</w:t>
          </w:r>
          <w:r w:rsidRPr="00FA13C3">
            <w:rPr>
              <w:rStyle w:val="GuildHeading1Char"/>
              <w:rFonts w:eastAsia="Calibri"/>
              <w:b/>
              <w:bCs/>
            </w:rPr>
            <w:t>d</w:t>
          </w:r>
          <w:r w:rsidR="00D45030">
            <w:rPr>
              <w:rStyle w:val="GuildHeading1Char"/>
              <w:rFonts w:eastAsia="Calibri"/>
              <w:b/>
              <w:bCs/>
            </w:rPr>
            <w:t>-</w:t>
          </w:r>
          <w:r w:rsidRPr="00FA13C3">
            <w:rPr>
              <w:rStyle w:val="GuildHeading1Char"/>
              <w:rFonts w:eastAsia="Calibri"/>
              <w:b/>
              <w:bCs/>
            </w:rPr>
            <w:t>Level Information</w:t>
          </w:r>
          <w:bookmarkEnd w:id="26"/>
        </w:p>
        <w:bookmarkStart w:id="27" w:name="_Toc50475551" w:displacedByCustomXml="next"/>
        <w:sdt>
          <w:sdtPr>
            <w:rPr>
              <w:rFonts w:ascii="Calibri" w:hAnsi="Calibri" w:cs="Calibri"/>
              <w:b w:val="0"/>
              <w:bCs w:val="0"/>
              <w:i w:val="0"/>
              <w:iCs w:val="0"/>
              <w:color w:val="auto"/>
              <w:sz w:val="22"/>
              <w:szCs w:val="22"/>
            </w:rPr>
            <w:alias w:val="StandDescriptions"/>
            <w:tag w:val="Please copy and add additional stand description pages as needed."/>
            <w:id w:val="1543325287"/>
            <w:lock w:val="sdtLocked"/>
            <w15:repeatingSection>
              <w15:sectionTitle w:val="Stand Descriptions"/>
            </w15:repeatingSection>
          </w:sdtPr>
          <w:sdtEndPr>
            <w:rPr>
              <w:sz w:val="24"/>
              <w:szCs w:val="24"/>
            </w:rPr>
          </w:sdtEndPr>
          <w:sdtContent>
            <w:sdt>
              <w:sdtPr>
                <w:rPr>
                  <w:rFonts w:ascii="Calibri" w:hAnsi="Calibri" w:cs="Calibri"/>
                  <w:b w:val="0"/>
                  <w:bCs w:val="0"/>
                  <w:i w:val="0"/>
                  <w:iCs w:val="0"/>
                  <w:color w:val="auto"/>
                  <w:sz w:val="22"/>
                  <w:szCs w:val="22"/>
                </w:rPr>
                <w:id w:val="-832912503"/>
                <w:lock w:val="sdtLocked"/>
                <w:placeholder>
                  <w:docPart w:val="DefaultPlaceholder_-1854013435"/>
                </w:placeholder>
                <w15:repeatingSectionItem/>
              </w:sdtPr>
              <w:sdtEndPr>
                <w:rPr>
                  <w:sz w:val="24"/>
                  <w:szCs w:val="24"/>
                </w:rPr>
              </w:sdtEndPr>
              <w:sdtContent>
                <w:p w14:paraId="000000FF" w14:textId="0B891272" w:rsidR="00A1590F" w:rsidRPr="0070540F" w:rsidRDefault="0079317F" w:rsidP="0079317F">
                  <w:pPr>
                    <w:pStyle w:val="GuildHeading2"/>
                    <w:rPr>
                      <w:sz w:val="24"/>
                      <w:szCs w:val="24"/>
                    </w:rPr>
                  </w:pPr>
                  <w:r w:rsidRPr="0070540F">
                    <w:t xml:space="preserve">Stand </w:t>
                  </w:r>
                  <w:sdt>
                    <w:sdtPr>
                      <w:id w:val="776526228"/>
                      <w:placeholder>
                        <w:docPart w:val="00668E3C07AF448393735BDAF6AF494C"/>
                      </w:placeholder>
                      <w:showingPlcHdr/>
                      <w:text/>
                    </w:sdtPr>
                    <w:sdtEndPr/>
                    <w:sdtContent>
                      <w:r w:rsidR="00670A26">
                        <w:rPr>
                          <w:rStyle w:val="PlaceholderText"/>
                        </w:rPr>
                        <w:t>Enter stand number</w:t>
                      </w:r>
                      <w:r w:rsidR="00670A26" w:rsidRPr="00EC77F6">
                        <w:rPr>
                          <w:rStyle w:val="PlaceholderText"/>
                        </w:rPr>
                        <w:t>.</w:t>
                      </w:r>
                    </w:sdtContent>
                  </w:sdt>
                  <w:r w:rsidRPr="0070540F">
                    <w:t xml:space="preserve"> Description</w:t>
                  </w:r>
                  <w:bookmarkEnd w:id="27"/>
                </w:p>
                <w:tbl>
                  <w:tblPr>
                    <w:tblW w:w="9356" w:type="dxa"/>
                    <w:tblInd w:w="-1" w:type="dxa"/>
                    <w:tblLayout w:type="fixed"/>
                    <w:tblCellMar>
                      <w:top w:w="100" w:type="dxa"/>
                      <w:left w:w="100" w:type="dxa"/>
                      <w:bottom w:w="100" w:type="dxa"/>
                      <w:right w:w="100" w:type="dxa"/>
                    </w:tblCellMar>
                    <w:tblLook w:val="0600" w:firstRow="0" w:lastRow="0" w:firstColumn="0" w:lastColumn="0" w:noHBand="1" w:noVBand="1"/>
                  </w:tblPr>
                  <w:tblGrid>
                    <w:gridCol w:w="6375"/>
                    <w:gridCol w:w="2981"/>
                  </w:tblGrid>
                  <w:tr w:rsidR="00ED65BE" w:rsidRPr="0070540F" w14:paraId="408B37D2" w14:textId="519037AB" w:rsidTr="008054DA">
                    <w:tc>
                      <w:tcPr>
                        <w:tcW w:w="6375" w:type="dxa"/>
                        <w:shd w:val="clear" w:color="auto" w:fill="auto"/>
                        <w:tcMar>
                          <w:top w:w="100" w:type="dxa"/>
                          <w:left w:w="100" w:type="dxa"/>
                          <w:bottom w:w="100" w:type="dxa"/>
                          <w:right w:w="100" w:type="dxa"/>
                        </w:tcMar>
                      </w:tcPr>
                      <w:p w14:paraId="00000100" w14:textId="53AB2B98" w:rsidR="00ED65BE" w:rsidRPr="001A03F6" w:rsidRDefault="00ED65BE">
                        <w:pPr>
                          <w:spacing w:after="0"/>
                          <w:rPr>
                            <w:rFonts w:ascii="Minion Pro" w:hAnsi="Minion Pro" w:cs="Times New Roman"/>
                            <w:bCs/>
                            <w:sz w:val="24"/>
                            <w:szCs w:val="24"/>
                          </w:rPr>
                        </w:pPr>
                        <w:r w:rsidRPr="0070540F">
                          <w:rPr>
                            <w:rFonts w:ascii="Minion Pro" w:hAnsi="Minion Pro" w:cs="Times New Roman"/>
                            <w:b/>
                            <w:sz w:val="24"/>
                            <w:szCs w:val="24"/>
                          </w:rPr>
                          <w:t xml:space="preserve">Stand Forest Type: </w:t>
                        </w:r>
                        <w:r w:rsidRPr="0070540F">
                          <w:rPr>
                            <w:rFonts w:ascii="Minion Pro" w:hAnsi="Minion Pro" w:cs="Times New Roman"/>
                            <w:b/>
                            <w:sz w:val="24"/>
                            <w:szCs w:val="24"/>
                          </w:rPr>
                          <w:tab/>
                        </w:r>
                        <w:r w:rsidRPr="0070540F">
                          <w:rPr>
                            <w:rFonts w:ascii="Minion Pro" w:hAnsi="Minion Pro" w:cs="Times New Roman"/>
                            <w:b/>
                            <w:sz w:val="24"/>
                            <w:szCs w:val="24"/>
                          </w:rPr>
                          <w:tab/>
                        </w:r>
                        <w:sdt>
                          <w:sdtPr>
                            <w:rPr>
                              <w:rFonts w:ascii="Minion Pro" w:hAnsi="Minion Pro" w:cs="Times New Roman"/>
                              <w:b/>
                              <w:sz w:val="24"/>
                              <w:szCs w:val="24"/>
                            </w:rPr>
                            <w:id w:val="66231880"/>
                            <w:placeholder>
                              <w:docPart w:val="66E8B845E0AC44739041F377DCC94633"/>
                            </w:placeholder>
                            <w:showingPlcHdr/>
                            <w:text/>
                          </w:sdtPr>
                          <w:sdtEndPr/>
                          <w:sdtContent>
                            <w:r w:rsidR="001A03F6" w:rsidRPr="00EC77F6">
                              <w:rPr>
                                <w:rStyle w:val="PlaceholderText"/>
                              </w:rPr>
                              <w:t xml:space="preserve">Click here to enter </w:t>
                            </w:r>
                            <w:r w:rsidR="00045D8D">
                              <w:rPr>
                                <w:rStyle w:val="PlaceholderText"/>
                              </w:rPr>
                              <w:t>forest type</w:t>
                            </w:r>
                            <w:r w:rsidR="001A03F6" w:rsidRPr="00EC77F6">
                              <w:rPr>
                                <w:rStyle w:val="PlaceholderText"/>
                              </w:rPr>
                              <w:t>.</w:t>
                            </w:r>
                          </w:sdtContent>
                        </w:sdt>
                      </w:p>
                      <w:p w14:paraId="00000101" w14:textId="105939DE" w:rsidR="00ED65BE" w:rsidRPr="001A03F6" w:rsidRDefault="00ED65BE">
                        <w:pPr>
                          <w:spacing w:after="0"/>
                          <w:rPr>
                            <w:rFonts w:ascii="Minion Pro" w:hAnsi="Minion Pro" w:cs="Times New Roman"/>
                            <w:bCs/>
                            <w:sz w:val="24"/>
                            <w:szCs w:val="24"/>
                          </w:rPr>
                        </w:pPr>
                        <w:r w:rsidRPr="0070540F">
                          <w:rPr>
                            <w:rFonts w:ascii="Minion Pro" w:hAnsi="Minion Pro" w:cs="Times New Roman"/>
                            <w:b/>
                            <w:sz w:val="24"/>
                            <w:szCs w:val="24"/>
                          </w:rPr>
                          <w:t>Acres:</w:t>
                        </w:r>
                        <w:r w:rsidRPr="0070540F">
                          <w:rPr>
                            <w:rFonts w:ascii="Minion Pro" w:hAnsi="Minion Pro" w:cs="Times New Roman"/>
                            <w:sz w:val="24"/>
                            <w:szCs w:val="24"/>
                          </w:rPr>
                          <w:t xml:space="preserve"> </w:t>
                        </w:r>
                        <w:r w:rsidRPr="0070540F">
                          <w:rPr>
                            <w:rFonts w:ascii="Minion Pro" w:hAnsi="Minion Pro" w:cs="Times New Roman"/>
                            <w:b/>
                            <w:sz w:val="24"/>
                            <w:szCs w:val="24"/>
                          </w:rPr>
                          <w:t xml:space="preserve">     </w:t>
                        </w:r>
                        <w:r w:rsidRPr="0070540F">
                          <w:rPr>
                            <w:rFonts w:ascii="Minion Pro" w:hAnsi="Minion Pro" w:cs="Times New Roman"/>
                            <w:b/>
                            <w:sz w:val="24"/>
                            <w:szCs w:val="24"/>
                          </w:rPr>
                          <w:tab/>
                        </w:r>
                        <w:r w:rsidRPr="0070540F">
                          <w:rPr>
                            <w:rFonts w:ascii="Minion Pro" w:hAnsi="Minion Pro" w:cs="Times New Roman"/>
                            <w:b/>
                            <w:sz w:val="24"/>
                            <w:szCs w:val="24"/>
                          </w:rPr>
                          <w:tab/>
                        </w:r>
                        <w:r w:rsidRPr="0070540F">
                          <w:rPr>
                            <w:rFonts w:ascii="Minion Pro" w:hAnsi="Minion Pro" w:cs="Times New Roman"/>
                            <w:b/>
                            <w:sz w:val="24"/>
                            <w:szCs w:val="24"/>
                          </w:rPr>
                          <w:tab/>
                        </w:r>
                        <w:sdt>
                          <w:sdtPr>
                            <w:rPr>
                              <w:rFonts w:ascii="Minion Pro" w:hAnsi="Minion Pro" w:cs="Times New Roman"/>
                              <w:b/>
                              <w:sz w:val="24"/>
                              <w:szCs w:val="24"/>
                            </w:rPr>
                            <w:id w:val="-1446382746"/>
                            <w:placeholder>
                              <w:docPart w:val="631E1FB997434FBC8CF6A8388DE7BAEB"/>
                            </w:placeholder>
                            <w:showingPlcHdr/>
                            <w:text/>
                          </w:sdtPr>
                          <w:sdtEndPr/>
                          <w:sdtContent>
                            <w:r w:rsidR="001A03F6" w:rsidRPr="00EC77F6">
                              <w:rPr>
                                <w:rStyle w:val="PlaceholderText"/>
                              </w:rPr>
                              <w:t xml:space="preserve">Click here to enter </w:t>
                            </w:r>
                            <w:r w:rsidR="00A70C34">
                              <w:rPr>
                                <w:rStyle w:val="PlaceholderText"/>
                              </w:rPr>
                              <w:t>acres</w:t>
                            </w:r>
                            <w:r w:rsidR="001A03F6" w:rsidRPr="00EC77F6">
                              <w:rPr>
                                <w:rStyle w:val="PlaceholderText"/>
                              </w:rPr>
                              <w:t>.</w:t>
                            </w:r>
                          </w:sdtContent>
                        </w:sdt>
                      </w:p>
                      <w:p w14:paraId="00000102" w14:textId="00259031" w:rsidR="00ED65BE" w:rsidRPr="001A03F6" w:rsidRDefault="00ED65BE">
                        <w:pPr>
                          <w:spacing w:after="0"/>
                          <w:rPr>
                            <w:rFonts w:ascii="Minion Pro" w:hAnsi="Minion Pro" w:cs="Times New Roman"/>
                            <w:bCs/>
                            <w:sz w:val="24"/>
                            <w:szCs w:val="24"/>
                          </w:rPr>
                        </w:pPr>
                        <w:r w:rsidRPr="0070540F">
                          <w:rPr>
                            <w:rFonts w:ascii="Minion Pro" w:hAnsi="Minion Pro" w:cs="Times New Roman"/>
                            <w:b/>
                            <w:sz w:val="24"/>
                            <w:szCs w:val="24"/>
                          </w:rPr>
                          <w:t xml:space="preserve">Overstory Average DBH: </w:t>
                        </w:r>
                        <w:r w:rsidRPr="0070540F">
                          <w:rPr>
                            <w:rFonts w:ascii="Minion Pro" w:hAnsi="Minion Pro" w:cs="Times New Roman"/>
                            <w:b/>
                            <w:sz w:val="24"/>
                            <w:szCs w:val="24"/>
                          </w:rPr>
                          <w:tab/>
                        </w:r>
                        <w:sdt>
                          <w:sdtPr>
                            <w:rPr>
                              <w:rFonts w:ascii="Minion Pro" w:hAnsi="Minion Pro" w:cs="Times New Roman"/>
                              <w:b/>
                              <w:sz w:val="24"/>
                              <w:szCs w:val="24"/>
                            </w:rPr>
                            <w:id w:val="-1705321078"/>
                            <w:placeholder>
                              <w:docPart w:val="C20548BDB768419E8DE99B210EB3B62D"/>
                            </w:placeholder>
                            <w:showingPlcHdr/>
                            <w:text/>
                          </w:sdtPr>
                          <w:sdtEndPr/>
                          <w:sdtContent>
                            <w:r w:rsidR="001A03F6" w:rsidRPr="00EC77F6">
                              <w:rPr>
                                <w:rStyle w:val="PlaceholderText"/>
                              </w:rPr>
                              <w:t xml:space="preserve">Click here to enter </w:t>
                            </w:r>
                            <w:r w:rsidR="00A70C34">
                              <w:rPr>
                                <w:rStyle w:val="PlaceholderText"/>
                              </w:rPr>
                              <w:t>DBH</w:t>
                            </w:r>
                            <w:r w:rsidR="001A03F6" w:rsidRPr="00EC77F6">
                              <w:rPr>
                                <w:rStyle w:val="PlaceholderText"/>
                              </w:rPr>
                              <w:t>.</w:t>
                            </w:r>
                          </w:sdtContent>
                        </w:sdt>
                      </w:p>
                      <w:p w14:paraId="00000103" w14:textId="1A04B393" w:rsidR="00ED65BE" w:rsidRPr="001A03F6" w:rsidRDefault="00ED65BE">
                        <w:pPr>
                          <w:spacing w:after="0"/>
                          <w:rPr>
                            <w:rFonts w:ascii="Minion Pro" w:hAnsi="Minion Pro" w:cs="Times New Roman"/>
                            <w:bCs/>
                            <w:sz w:val="24"/>
                            <w:szCs w:val="24"/>
                          </w:rPr>
                        </w:pPr>
                        <w:r w:rsidRPr="0070540F">
                          <w:rPr>
                            <w:rFonts w:ascii="Minion Pro" w:hAnsi="Minion Pro" w:cs="Times New Roman"/>
                            <w:b/>
                            <w:sz w:val="24"/>
                            <w:szCs w:val="24"/>
                          </w:rPr>
                          <w:t>Overstory Basal Area:</w:t>
                        </w:r>
                        <w:r w:rsidRPr="0070540F">
                          <w:rPr>
                            <w:rFonts w:ascii="Minion Pro" w:hAnsi="Minion Pro" w:cs="Times New Roman"/>
                            <w:b/>
                            <w:sz w:val="24"/>
                            <w:szCs w:val="24"/>
                          </w:rPr>
                          <w:tab/>
                        </w:r>
                        <w:sdt>
                          <w:sdtPr>
                            <w:rPr>
                              <w:rFonts w:ascii="Minion Pro" w:hAnsi="Minion Pro" w:cs="Times New Roman"/>
                              <w:b/>
                              <w:sz w:val="24"/>
                              <w:szCs w:val="24"/>
                            </w:rPr>
                            <w:id w:val="43030018"/>
                            <w:placeholder>
                              <w:docPart w:val="ACFF48D6DCB64F9EB5591E7236D686E1"/>
                            </w:placeholder>
                            <w:showingPlcHdr/>
                            <w:text/>
                          </w:sdtPr>
                          <w:sdtEndPr/>
                          <w:sdtContent>
                            <w:r w:rsidR="001A03F6" w:rsidRPr="00EC77F6">
                              <w:rPr>
                                <w:rStyle w:val="PlaceholderText"/>
                              </w:rPr>
                              <w:t xml:space="preserve">Click here to enter </w:t>
                            </w:r>
                            <w:r w:rsidR="00A70C34">
                              <w:rPr>
                                <w:rStyle w:val="PlaceholderText"/>
                              </w:rPr>
                              <w:t>BA</w:t>
                            </w:r>
                            <w:r w:rsidR="001A03F6" w:rsidRPr="00EC77F6">
                              <w:rPr>
                                <w:rStyle w:val="PlaceholderText"/>
                              </w:rPr>
                              <w:t>.</w:t>
                            </w:r>
                          </w:sdtContent>
                        </w:sdt>
                      </w:p>
                      <w:p w14:paraId="00000104" w14:textId="3640CBBE" w:rsidR="00ED65BE" w:rsidRPr="004F6FDF" w:rsidRDefault="00ED65BE">
                        <w:pPr>
                          <w:spacing w:after="0"/>
                          <w:rPr>
                            <w:rFonts w:ascii="Minion Pro" w:hAnsi="Minion Pro" w:cs="Times New Roman"/>
                            <w:bCs/>
                            <w:sz w:val="24"/>
                            <w:szCs w:val="24"/>
                          </w:rPr>
                        </w:pPr>
                        <w:r w:rsidRPr="0070540F">
                          <w:rPr>
                            <w:rFonts w:ascii="Minion Pro" w:hAnsi="Minion Pro" w:cs="Times New Roman"/>
                            <w:b/>
                            <w:sz w:val="24"/>
                            <w:szCs w:val="24"/>
                          </w:rPr>
                          <w:t>Overstory Density:</w:t>
                        </w:r>
                        <w:r w:rsidRPr="0070540F">
                          <w:rPr>
                            <w:rFonts w:ascii="Minion Pro" w:hAnsi="Minion Pro" w:cs="Times New Roman"/>
                            <w:b/>
                            <w:sz w:val="24"/>
                            <w:szCs w:val="24"/>
                          </w:rPr>
                          <w:tab/>
                        </w:r>
                        <w:r w:rsidRPr="0070540F">
                          <w:rPr>
                            <w:rFonts w:ascii="Minion Pro" w:hAnsi="Minion Pro" w:cs="Times New Roman"/>
                            <w:b/>
                            <w:sz w:val="24"/>
                            <w:szCs w:val="24"/>
                          </w:rPr>
                          <w:tab/>
                        </w:r>
                        <w:sdt>
                          <w:sdtPr>
                            <w:rPr>
                              <w:rFonts w:ascii="Minion Pro" w:hAnsi="Minion Pro" w:cs="Times New Roman"/>
                              <w:b/>
                              <w:sz w:val="24"/>
                              <w:szCs w:val="24"/>
                            </w:rPr>
                            <w:id w:val="-1436971982"/>
                            <w:placeholder>
                              <w:docPart w:val="B6CC6B50EDD44454A81D88C3F66EDDBB"/>
                            </w:placeholder>
                            <w:showingPlcHdr/>
                            <w:text/>
                          </w:sdtPr>
                          <w:sdtEndPr/>
                          <w:sdtContent>
                            <w:r w:rsidR="004F6FDF" w:rsidRPr="00EC77F6">
                              <w:rPr>
                                <w:rStyle w:val="PlaceholderText"/>
                              </w:rPr>
                              <w:t xml:space="preserve">Click here to enter </w:t>
                            </w:r>
                            <w:r w:rsidR="00A70C34">
                              <w:rPr>
                                <w:rStyle w:val="PlaceholderText"/>
                              </w:rPr>
                              <w:t>density</w:t>
                            </w:r>
                            <w:r w:rsidR="004F6FDF" w:rsidRPr="00EC77F6">
                              <w:rPr>
                                <w:rStyle w:val="PlaceholderText"/>
                              </w:rPr>
                              <w:t>.</w:t>
                            </w:r>
                          </w:sdtContent>
                        </w:sdt>
                      </w:p>
                      <w:p w14:paraId="00000105" w14:textId="00054A64" w:rsidR="00ED65BE" w:rsidRPr="004F6FDF" w:rsidRDefault="00ED65BE">
                        <w:pPr>
                          <w:spacing w:after="0"/>
                          <w:rPr>
                            <w:rFonts w:ascii="Minion Pro" w:hAnsi="Minion Pro" w:cs="Times New Roman"/>
                            <w:bCs/>
                            <w:sz w:val="24"/>
                            <w:szCs w:val="24"/>
                          </w:rPr>
                        </w:pPr>
                        <w:r w:rsidRPr="0070540F">
                          <w:rPr>
                            <w:rFonts w:ascii="Minion Pro" w:hAnsi="Minion Pro" w:cs="Times New Roman"/>
                            <w:b/>
                            <w:sz w:val="24"/>
                            <w:szCs w:val="24"/>
                          </w:rPr>
                          <w:t>Midstory Species:</w:t>
                        </w:r>
                        <w:r w:rsidRPr="0070540F">
                          <w:rPr>
                            <w:rFonts w:ascii="Minion Pro" w:hAnsi="Minion Pro" w:cs="Times New Roman"/>
                            <w:b/>
                            <w:sz w:val="24"/>
                            <w:szCs w:val="24"/>
                          </w:rPr>
                          <w:tab/>
                        </w:r>
                        <w:r w:rsidRPr="0070540F">
                          <w:rPr>
                            <w:rFonts w:ascii="Minion Pro" w:hAnsi="Minion Pro" w:cs="Times New Roman"/>
                            <w:b/>
                            <w:sz w:val="24"/>
                            <w:szCs w:val="24"/>
                          </w:rPr>
                          <w:tab/>
                        </w:r>
                        <w:sdt>
                          <w:sdtPr>
                            <w:rPr>
                              <w:rFonts w:ascii="Minion Pro" w:hAnsi="Minion Pro" w:cs="Times New Roman"/>
                              <w:b/>
                              <w:sz w:val="24"/>
                              <w:szCs w:val="24"/>
                            </w:rPr>
                            <w:id w:val="1463843319"/>
                            <w:placeholder>
                              <w:docPart w:val="5B5F4E9040134207A0694C22AB88486C"/>
                            </w:placeholder>
                            <w:showingPlcHdr/>
                            <w:text/>
                          </w:sdtPr>
                          <w:sdtEndPr/>
                          <w:sdtContent>
                            <w:r w:rsidR="004F6FDF" w:rsidRPr="00EC77F6">
                              <w:rPr>
                                <w:rStyle w:val="PlaceholderText"/>
                              </w:rPr>
                              <w:t xml:space="preserve">Click here to enter </w:t>
                            </w:r>
                            <w:r w:rsidR="0005706E">
                              <w:rPr>
                                <w:rStyle w:val="PlaceholderText"/>
                              </w:rPr>
                              <w:t>common species</w:t>
                            </w:r>
                            <w:r w:rsidR="004F6FDF" w:rsidRPr="00EC77F6">
                              <w:rPr>
                                <w:rStyle w:val="PlaceholderText"/>
                              </w:rPr>
                              <w:t>.</w:t>
                            </w:r>
                          </w:sdtContent>
                        </w:sdt>
                      </w:p>
                      <w:p w14:paraId="00000106" w14:textId="2C919928" w:rsidR="00ED65BE" w:rsidRPr="00045D8D" w:rsidRDefault="00ED65BE">
                        <w:pPr>
                          <w:spacing w:after="0"/>
                          <w:rPr>
                            <w:rFonts w:ascii="Minion Pro" w:hAnsi="Minion Pro" w:cs="Times New Roman"/>
                            <w:bCs/>
                            <w:sz w:val="24"/>
                            <w:szCs w:val="24"/>
                          </w:rPr>
                        </w:pPr>
                        <w:r w:rsidRPr="0070540F">
                          <w:rPr>
                            <w:rFonts w:ascii="Minion Pro" w:hAnsi="Minion Pro" w:cs="Times New Roman"/>
                            <w:b/>
                            <w:sz w:val="24"/>
                            <w:szCs w:val="24"/>
                          </w:rPr>
                          <w:t>Groundcover Species:</w:t>
                        </w:r>
                        <w:r w:rsidRPr="0070540F">
                          <w:rPr>
                            <w:rFonts w:ascii="Minion Pro" w:hAnsi="Minion Pro" w:cs="Times New Roman"/>
                            <w:b/>
                            <w:sz w:val="24"/>
                            <w:szCs w:val="24"/>
                          </w:rPr>
                          <w:tab/>
                        </w:r>
                        <w:sdt>
                          <w:sdtPr>
                            <w:rPr>
                              <w:rFonts w:ascii="Minion Pro" w:hAnsi="Minion Pro" w:cs="Times New Roman"/>
                              <w:b/>
                              <w:sz w:val="24"/>
                              <w:szCs w:val="24"/>
                            </w:rPr>
                            <w:id w:val="-2097389813"/>
                            <w:placeholder>
                              <w:docPart w:val="B3B18CD5A2D94BC89611EA3FECB3A19F"/>
                            </w:placeholder>
                            <w:showingPlcHdr/>
                            <w:text/>
                          </w:sdtPr>
                          <w:sdtEndPr/>
                          <w:sdtContent>
                            <w:r w:rsidR="00045D8D" w:rsidRPr="00EC77F6">
                              <w:rPr>
                                <w:rStyle w:val="PlaceholderText"/>
                              </w:rPr>
                              <w:t xml:space="preserve">Click here to enter </w:t>
                            </w:r>
                            <w:r w:rsidR="0005706E">
                              <w:rPr>
                                <w:rStyle w:val="PlaceholderText"/>
                              </w:rPr>
                              <w:t>common species</w:t>
                            </w:r>
                            <w:r w:rsidR="00045D8D" w:rsidRPr="00EC77F6">
                              <w:rPr>
                                <w:rStyle w:val="PlaceholderText"/>
                              </w:rPr>
                              <w:t>.</w:t>
                            </w:r>
                          </w:sdtContent>
                        </w:sdt>
                      </w:p>
                      <w:p w14:paraId="00000107" w14:textId="6A2FA1AD" w:rsidR="00ED65BE" w:rsidRPr="00045D8D" w:rsidRDefault="00ED65BE">
                        <w:pPr>
                          <w:spacing w:after="0"/>
                          <w:rPr>
                            <w:rFonts w:ascii="Minion Pro" w:hAnsi="Minion Pro" w:cs="Times New Roman"/>
                            <w:bCs/>
                            <w:sz w:val="24"/>
                            <w:szCs w:val="24"/>
                          </w:rPr>
                        </w:pPr>
                        <w:r w:rsidRPr="0070540F">
                          <w:rPr>
                            <w:rFonts w:ascii="Minion Pro" w:hAnsi="Minion Pro" w:cs="Times New Roman"/>
                            <w:b/>
                            <w:sz w:val="24"/>
                            <w:szCs w:val="24"/>
                          </w:rPr>
                          <w:t>Percent Groundcover:</w:t>
                        </w:r>
                        <w:r w:rsidRPr="0070540F">
                          <w:rPr>
                            <w:rFonts w:ascii="Minion Pro" w:hAnsi="Minion Pro" w:cs="Times New Roman"/>
                            <w:b/>
                            <w:sz w:val="24"/>
                            <w:szCs w:val="24"/>
                          </w:rPr>
                          <w:tab/>
                        </w:r>
                        <w:sdt>
                          <w:sdtPr>
                            <w:rPr>
                              <w:rFonts w:ascii="Minion Pro" w:hAnsi="Minion Pro" w:cs="Times New Roman"/>
                              <w:b/>
                              <w:sz w:val="24"/>
                              <w:szCs w:val="24"/>
                            </w:rPr>
                            <w:id w:val="-110978635"/>
                            <w:placeholder>
                              <w:docPart w:val="662052D1FFA641BABB671BC491BA8712"/>
                            </w:placeholder>
                            <w:showingPlcHdr/>
                            <w:text/>
                          </w:sdtPr>
                          <w:sdtEndPr/>
                          <w:sdtContent>
                            <w:r w:rsidR="00045D8D" w:rsidRPr="00EC77F6">
                              <w:rPr>
                                <w:rStyle w:val="PlaceholderText"/>
                              </w:rPr>
                              <w:t xml:space="preserve">Click here to enter </w:t>
                            </w:r>
                            <w:r w:rsidR="0073586A">
                              <w:rPr>
                                <w:rStyle w:val="PlaceholderText"/>
                              </w:rPr>
                              <w:t>groundcover</w:t>
                            </w:r>
                            <w:r w:rsidR="00045D8D" w:rsidRPr="00EC77F6">
                              <w:rPr>
                                <w:rStyle w:val="PlaceholderText"/>
                              </w:rPr>
                              <w:t>.</w:t>
                            </w:r>
                          </w:sdtContent>
                        </w:sdt>
                      </w:p>
                      <w:p w14:paraId="00000108" w14:textId="2B6443ED" w:rsidR="00ED65BE" w:rsidRPr="0070540F" w:rsidRDefault="00ED65BE">
                        <w:pPr>
                          <w:spacing w:after="0"/>
                          <w:rPr>
                            <w:rFonts w:ascii="Minion Pro" w:hAnsi="Minion Pro" w:cs="Times New Roman"/>
                            <w:b/>
                            <w:sz w:val="24"/>
                            <w:szCs w:val="24"/>
                          </w:rPr>
                        </w:pPr>
                        <w:r w:rsidRPr="0070540F">
                          <w:rPr>
                            <w:rFonts w:ascii="Minion Pro" w:hAnsi="Minion Pro" w:cs="Times New Roman"/>
                            <w:b/>
                            <w:sz w:val="24"/>
                            <w:szCs w:val="24"/>
                          </w:rPr>
                          <w:t>Site Index:</w:t>
                        </w:r>
                        <w:r w:rsidRPr="0070540F">
                          <w:rPr>
                            <w:rFonts w:ascii="Minion Pro" w:hAnsi="Minion Pro" w:cs="Times New Roman"/>
                            <w:sz w:val="24"/>
                            <w:szCs w:val="24"/>
                          </w:rPr>
                          <w:tab/>
                        </w:r>
                        <w:r w:rsidRPr="0070540F">
                          <w:rPr>
                            <w:rFonts w:ascii="Minion Pro" w:hAnsi="Minion Pro" w:cs="Times New Roman"/>
                            <w:sz w:val="24"/>
                            <w:szCs w:val="24"/>
                          </w:rPr>
                          <w:tab/>
                        </w:r>
                        <w:r w:rsidRPr="0070540F">
                          <w:rPr>
                            <w:rFonts w:ascii="Minion Pro" w:hAnsi="Minion Pro" w:cs="Times New Roman"/>
                            <w:sz w:val="24"/>
                            <w:szCs w:val="24"/>
                          </w:rPr>
                          <w:tab/>
                        </w:r>
                        <w:sdt>
                          <w:sdtPr>
                            <w:rPr>
                              <w:rFonts w:ascii="Minion Pro" w:hAnsi="Minion Pro" w:cs="Times New Roman"/>
                              <w:sz w:val="24"/>
                              <w:szCs w:val="24"/>
                            </w:rPr>
                            <w:id w:val="-1228833531"/>
                            <w:placeholder>
                              <w:docPart w:val="9D9CB62892494461AC95664789F4CBCE"/>
                            </w:placeholder>
                            <w:showingPlcHdr/>
                            <w:text/>
                          </w:sdtPr>
                          <w:sdtEndPr/>
                          <w:sdtContent>
                            <w:r w:rsidR="00045D8D" w:rsidRPr="00EC77F6">
                              <w:rPr>
                                <w:rStyle w:val="PlaceholderText"/>
                              </w:rPr>
                              <w:t xml:space="preserve">Click here to enter </w:t>
                            </w:r>
                            <w:r w:rsidR="0073586A">
                              <w:rPr>
                                <w:rStyle w:val="PlaceholderText"/>
                              </w:rPr>
                              <w:t>site index</w:t>
                            </w:r>
                            <w:r w:rsidR="00045D8D" w:rsidRPr="00EC77F6">
                              <w:rPr>
                                <w:rStyle w:val="PlaceholderText"/>
                              </w:rPr>
                              <w:t>.</w:t>
                            </w:r>
                          </w:sdtContent>
                        </w:sdt>
                      </w:p>
                      <w:p w14:paraId="00000109" w14:textId="5D01BAD2" w:rsidR="00ED65BE" w:rsidRPr="00045D8D" w:rsidRDefault="00ED65BE">
                        <w:pPr>
                          <w:spacing w:after="0"/>
                          <w:rPr>
                            <w:rFonts w:ascii="Minion Pro" w:hAnsi="Minion Pro" w:cs="Times New Roman"/>
                            <w:bCs/>
                            <w:sz w:val="24"/>
                            <w:szCs w:val="24"/>
                          </w:rPr>
                        </w:pPr>
                        <w:r w:rsidRPr="0070540F">
                          <w:rPr>
                            <w:rFonts w:ascii="Minion Pro" w:hAnsi="Minion Pro" w:cs="Times New Roman"/>
                            <w:b/>
                            <w:sz w:val="24"/>
                            <w:szCs w:val="24"/>
                          </w:rPr>
                          <w:t>Dominant Soil Series:</w:t>
                        </w:r>
                        <w:r w:rsidRPr="0070540F">
                          <w:rPr>
                            <w:rFonts w:ascii="Minion Pro" w:hAnsi="Minion Pro" w:cs="Times New Roman"/>
                            <w:b/>
                            <w:sz w:val="24"/>
                            <w:szCs w:val="24"/>
                          </w:rPr>
                          <w:tab/>
                        </w:r>
                        <w:sdt>
                          <w:sdtPr>
                            <w:rPr>
                              <w:rFonts w:ascii="Minion Pro" w:hAnsi="Minion Pro" w:cs="Times New Roman"/>
                              <w:b/>
                              <w:sz w:val="24"/>
                              <w:szCs w:val="24"/>
                            </w:rPr>
                            <w:id w:val="2120107749"/>
                            <w:placeholder>
                              <w:docPart w:val="5B496F62C19F4E7487C10EBECD141F86"/>
                            </w:placeholder>
                            <w:showingPlcHdr/>
                            <w:text/>
                          </w:sdtPr>
                          <w:sdtEndPr/>
                          <w:sdtContent>
                            <w:r w:rsidR="00045D8D" w:rsidRPr="00EC77F6">
                              <w:rPr>
                                <w:rStyle w:val="PlaceholderText"/>
                              </w:rPr>
                              <w:t xml:space="preserve">Click here to enter </w:t>
                            </w:r>
                            <w:r w:rsidR="0073586A">
                              <w:rPr>
                                <w:rStyle w:val="PlaceholderText"/>
                              </w:rPr>
                              <w:t>dominant soil series</w:t>
                            </w:r>
                            <w:r w:rsidR="00045D8D" w:rsidRPr="00EC77F6">
                              <w:rPr>
                                <w:rStyle w:val="PlaceholderText"/>
                              </w:rPr>
                              <w:t>.</w:t>
                            </w:r>
                          </w:sdtContent>
                        </w:sdt>
                      </w:p>
                    </w:tc>
                    <w:sdt>
                      <w:sdtPr>
                        <w:rPr>
                          <w:rFonts w:ascii="Minion Pro" w:hAnsi="Minion Pro" w:cs="Times New Roman"/>
                          <w:b/>
                          <w:sz w:val="24"/>
                          <w:szCs w:val="24"/>
                        </w:rPr>
                        <w:id w:val="-505288813"/>
                        <w:showingPlcHdr/>
                        <w:picture/>
                      </w:sdtPr>
                      <w:sdtEndPr/>
                      <w:sdtContent>
                        <w:tc>
                          <w:tcPr>
                            <w:tcW w:w="2981" w:type="dxa"/>
                          </w:tcPr>
                          <w:p w14:paraId="24B481C6" w14:textId="6A8AAA1D" w:rsidR="00ED65BE" w:rsidRPr="0070540F" w:rsidRDefault="00ED65BE">
                            <w:pPr>
                              <w:spacing w:after="0"/>
                              <w:rPr>
                                <w:rFonts w:ascii="Minion Pro" w:hAnsi="Minion Pro" w:cs="Times New Roman"/>
                                <w:b/>
                                <w:sz w:val="24"/>
                                <w:szCs w:val="24"/>
                              </w:rPr>
                            </w:pPr>
                            <w:r>
                              <w:rPr>
                                <w:rFonts w:ascii="Minion Pro" w:hAnsi="Minion Pro" w:cs="Times New Roman"/>
                                <w:b/>
                                <w:noProof/>
                                <w:sz w:val="24"/>
                                <w:szCs w:val="24"/>
                              </w:rPr>
                              <w:drawing>
                                <wp:inline distT="0" distB="0" distL="0" distR="0" wp14:anchorId="234F2496" wp14:editId="422638B6">
                                  <wp:extent cx="1724025" cy="2409825"/>
                                  <wp:effectExtent l="0" t="0" r="9525" b="952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24025" cy="2409825"/>
                                          </a:xfrm>
                                          <a:prstGeom prst="rect">
                                            <a:avLst/>
                                          </a:prstGeom>
                                          <a:noFill/>
                                          <a:ln>
                                            <a:noFill/>
                                          </a:ln>
                                        </pic:spPr>
                                      </pic:pic>
                                    </a:graphicData>
                                  </a:graphic>
                                </wp:inline>
                              </w:drawing>
                            </w:r>
                          </w:p>
                        </w:tc>
                      </w:sdtContent>
                    </w:sdt>
                  </w:tr>
                </w:tbl>
                <w:p w14:paraId="2EF9E7EC" w14:textId="77777777" w:rsidR="008054DA" w:rsidRDefault="0079317F">
                  <w:pPr>
                    <w:spacing w:after="0" w:line="276" w:lineRule="auto"/>
                    <w:rPr>
                      <w:rFonts w:ascii="Minion Pro" w:hAnsi="Minion Pro" w:cs="Times New Roman"/>
                      <w:b/>
                      <w:sz w:val="24"/>
                      <w:szCs w:val="24"/>
                    </w:rPr>
                  </w:pPr>
                  <w:r w:rsidRPr="0070540F">
                    <w:rPr>
                      <w:rFonts w:ascii="Minion Pro" w:hAnsi="Minion Pro" w:cs="Times New Roman"/>
                      <w:b/>
                      <w:sz w:val="24"/>
                      <w:szCs w:val="24"/>
                    </w:rPr>
                    <w:t>Objectives:</w:t>
                  </w:r>
                </w:p>
                <w:p w14:paraId="00000110" w14:textId="77D007CC" w:rsidR="00A1590F" w:rsidRPr="00F63BE6" w:rsidRDefault="008C133E">
                  <w:pPr>
                    <w:spacing w:after="0" w:line="276" w:lineRule="auto"/>
                    <w:rPr>
                      <w:rFonts w:ascii="Minion Pro" w:hAnsi="Minion Pro" w:cs="Times New Roman"/>
                      <w:bCs/>
                      <w:sz w:val="24"/>
                      <w:szCs w:val="24"/>
                    </w:rPr>
                  </w:pPr>
                  <w:sdt>
                    <w:sdtPr>
                      <w:rPr>
                        <w:rFonts w:ascii="Minion Pro" w:hAnsi="Minion Pro" w:cs="Times New Roman"/>
                        <w:b/>
                        <w:sz w:val="24"/>
                        <w:szCs w:val="24"/>
                      </w:rPr>
                      <w:id w:val="1100063229"/>
                      <w:placeholder>
                        <w:docPart w:val="B1C310055E954392947742591F66853D"/>
                      </w:placeholder>
                      <w:showingPlcHdr/>
                    </w:sdtPr>
                    <w:sdtEndPr/>
                    <w:sdtContent>
                      <w:r w:rsidR="00F63BE6" w:rsidRPr="00EC77F6">
                        <w:rPr>
                          <w:rStyle w:val="PlaceholderText"/>
                        </w:rPr>
                        <w:t xml:space="preserve">Click here to enter </w:t>
                      </w:r>
                      <w:r w:rsidR="00F63BE6">
                        <w:rPr>
                          <w:rStyle w:val="PlaceholderText"/>
                        </w:rPr>
                        <w:t>objectives for this stand (narrative)</w:t>
                      </w:r>
                      <w:r w:rsidR="00F63BE6" w:rsidRPr="00EC77F6">
                        <w:rPr>
                          <w:rStyle w:val="PlaceholderText"/>
                        </w:rPr>
                        <w:t>.</w:t>
                      </w:r>
                    </w:sdtContent>
                  </w:sdt>
                </w:p>
                <w:p w14:paraId="00000111" w14:textId="77777777" w:rsidR="00A1590F" w:rsidRPr="0070540F" w:rsidRDefault="00A1590F">
                  <w:pPr>
                    <w:spacing w:after="0" w:line="276" w:lineRule="auto"/>
                    <w:rPr>
                      <w:rFonts w:ascii="Minion Pro" w:hAnsi="Minion Pro" w:cs="Times New Roman"/>
                      <w:b/>
                      <w:sz w:val="24"/>
                      <w:szCs w:val="24"/>
                      <w:highlight w:val="yellow"/>
                    </w:rPr>
                  </w:pPr>
                </w:p>
                <w:p w14:paraId="00000112" w14:textId="30F68E7F" w:rsidR="00A1590F" w:rsidRPr="0070540F" w:rsidRDefault="0079317F">
                  <w:pPr>
                    <w:spacing w:after="0" w:line="276" w:lineRule="auto"/>
                    <w:rPr>
                      <w:rFonts w:ascii="Minion Pro" w:hAnsi="Minion Pro" w:cs="Times New Roman"/>
                      <w:sz w:val="24"/>
                      <w:szCs w:val="24"/>
                    </w:rPr>
                  </w:pPr>
                  <w:r w:rsidRPr="0070540F">
                    <w:rPr>
                      <w:rFonts w:ascii="Minion Pro" w:hAnsi="Minion Pro" w:cs="Times New Roman"/>
                      <w:b/>
                      <w:sz w:val="24"/>
                      <w:szCs w:val="24"/>
                    </w:rPr>
                    <w:t xml:space="preserve">Current Description: </w:t>
                  </w:r>
                  <w:r w:rsidRPr="0070540F">
                    <w:rPr>
                      <w:rFonts w:ascii="Minion Pro" w:hAnsi="Minion Pro" w:cs="Times New Roman"/>
                      <w:sz w:val="24"/>
                      <w:szCs w:val="24"/>
                    </w:rPr>
                    <w:t xml:space="preserve">In this section, describe the history of the stand, current phase of stand dynamics, approximate age(s) of the stand, hydrologic conditions, aspect and slope, </w:t>
                  </w:r>
                  <w:r w:rsidR="006A6A5F">
                    <w:rPr>
                      <w:rFonts w:ascii="Minion Pro" w:hAnsi="Minion Pro" w:cs="Times New Roman"/>
                      <w:sz w:val="24"/>
                      <w:szCs w:val="24"/>
                    </w:rPr>
                    <w:t>inventory data</w:t>
                  </w:r>
                  <w:r w:rsidR="004568BF">
                    <w:rPr>
                      <w:rFonts w:ascii="Minion Pro" w:hAnsi="Minion Pro" w:cs="Times New Roman"/>
                      <w:sz w:val="24"/>
                      <w:szCs w:val="24"/>
                    </w:rPr>
                    <w:t xml:space="preserve"> for commercially harvested products</w:t>
                  </w:r>
                  <w:r w:rsidR="006A6A5F">
                    <w:rPr>
                      <w:rFonts w:ascii="Minion Pro" w:hAnsi="Minion Pro" w:cs="Times New Roman"/>
                      <w:sz w:val="24"/>
                      <w:szCs w:val="24"/>
                    </w:rPr>
                    <w:t xml:space="preserve">, </w:t>
                  </w:r>
                  <w:r w:rsidRPr="0070540F">
                    <w:rPr>
                      <w:rFonts w:ascii="Minion Pro" w:hAnsi="Minion Pro" w:cs="Times New Roman"/>
                      <w:sz w:val="24"/>
                      <w:szCs w:val="24"/>
                    </w:rPr>
                    <w:t xml:space="preserve">stocking levels, and any other information relevant to management.  </w:t>
                  </w:r>
                </w:p>
                <w:sdt>
                  <w:sdtPr>
                    <w:rPr>
                      <w:rFonts w:ascii="Minion Pro" w:hAnsi="Minion Pro" w:cs="Times New Roman"/>
                      <w:bCs/>
                      <w:sz w:val="24"/>
                      <w:szCs w:val="24"/>
                    </w:rPr>
                    <w:id w:val="-868832747"/>
                    <w:placeholder>
                      <w:docPart w:val="EA027927E1C040CBB77A5137F5558CEF"/>
                    </w:placeholder>
                    <w:showingPlcHdr/>
                  </w:sdtPr>
                  <w:sdtEndPr/>
                  <w:sdtContent>
                    <w:p w14:paraId="00000113" w14:textId="4AD261F4" w:rsidR="00A1590F" w:rsidRPr="00F63BE6" w:rsidRDefault="00F63BE6">
                      <w:pPr>
                        <w:spacing w:after="0" w:line="276" w:lineRule="auto"/>
                        <w:rPr>
                          <w:rFonts w:ascii="Minion Pro" w:hAnsi="Minion Pro" w:cs="Times New Roman"/>
                          <w:bCs/>
                          <w:sz w:val="24"/>
                          <w:szCs w:val="24"/>
                        </w:rPr>
                      </w:pPr>
                      <w:r w:rsidRPr="00EC77F6">
                        <w:rPr>
                          <w:rStyle w:val="PlaceholderText"/>
                        </w:rPr>
                        <w:t xml:space="preserve">Click here to enter </w:t>
                      </w:r>
                      <w:r>
                        <w:rPr>
                          <w:rStyle w:val="PlaceholderText"/>
                        </w:rPr>
                        <w:t>current stand description (narrative)</w:t>
                      </w:r>
                      <w:r w:rsidRPr="00EC77F6">
                        <w:rPr>
                          <w:rStyle w:val="PlaceholderText"/>
                        </w:rPr>
                        <w:t>.</w:t>
                      </w:r>
                    </w:p>
                  </w:sdtContent>
                </w:sdt>
                <w:p w14:paraId="76018353" w14:textId="77777777" w:rsidR="00F63BE6" w:rsidRDefault="00F63BE6">
                  <w:pPr>
                    <w:spacing w:after="0" w:line="276" w:lineRule="auto"/>
                    <w:rPr>
                      <w:rFonts w:ascii="Minion Pro" w:hAnsi="Minion Pro" w:cs="Times New Roman"/>
                      <w:b/>
                      <w:sz w:val="24"/>
                      <w:szCs w:val="24"/>
                    </w:rPr>
                  </w:pPr>
                </w:p>
                <w:p w14:paraId="00000114" w14:textId="65F84C79" w:rsidR="00A1590F" w:rsidRPr="0070540F" w:rsidRDefault="0079317F" w:rsidP="008F164F">
                  <w:pPr>
                    <w:spacing w:after="0" w:line="276" w:lineRule="auto"/>
                    <w:rPr>
                      <w:rFonts w:ascii="Minion Pro" w:hAnsi="Minion Pro" w:cs="Times New Roman"/>
                      <w:sz w:val="24"/>
                      <w:szCs w:val="24"/>
                    </w:rPr>
                  </w:pPr>
                  <w:r w:rsidRPr="0070540F">
                    <w:rPr>
                      <w:rFonts w:ascii="Minion Pro" w:hAnsi="Minion Pro" w:cs="Times New Roman"/>
                      <w:b/>
                      <w:sz w:val="24"/>
                      <w:szCs w:val="24"/>
                    </w:rPr>
                    <w:t xml:space="preserve">Stand Management Recommendations: </w:t>
                  </w:r>
                  <w:r w:rsidR="008F164F" w:rsidRPr="008F164F">
                    <w:t xml:space="preserve"> </w:t>
                  </w:r>
                  <w:r w:rsidR="008F164F" w:rsidRPr="008F164F">
                    <w:rPr>
                      <w:rFonts w:ascii="Minion Pro" w:hAnsi="Minion Pro" w:cs="Times New Roman"/>
                      <w:bCs/>
                      <w:sz w:val="24"/>
                      <w:szCs w:val="24"/>
                    </w:rPr>
                    <w:t>Describe the desired future condition</w:t>
                  </w:r>
                  <w:r w:rsidR="004A52DC">
                    <w:rPr>
                      <w:rFonts w:ascii="Minion Pro" w:hAnsi="Minion Pro" w:cs="Times New Roman"/>
                      <w:bCs/>
                      <w:sz w:val="24"/>
                      <w:szCs w:val="24"/>
                    </w:rPr>
                    <w:t>s</w:t>
                  </w:r>
                  <w:r w:rsidR="008F164F" w:rsidRPr="008F164F">
                    <w:rPr>
                      <w:rFonts w:ascii="Minion Pro" w:hAnsi="Minion Pro" w:cs="Times New Roman"/>
                      <w:bCs/>
                      <w:sz w:val="24"/>
                      <w:szCs w:val="24"/>
                    </w:rPr>
                    <w:t xml:space="preserve"> of </w:t>
                  </w:r>
                  <w:r w:rsidR="004A52DC">
                    <w:rPr>
                      <w:rFonts w:ascii="Minion Pro" w:hAnsi="Minion Pro" w:cs="Times New Roman"/>
                      <w:bCs/>
                      <w:sz w:val="24"/>
                      <w:szCs w:val="24"/>
                    </w:rPr>
                    <w:t>the</w:t>
                  </w:r>
                  <w:r w:rsidR="008F164F" w:rsidRPr="008F164F">
                    <w:rPr>
                      <w:rFonts w:ascii="Minion Pro" w:hAnsi="Minion Pro" w:cs="Times New Roman"/>
                      <w:bCs/>
                      <w:sz w:val="24"/>
                      <w:szCs w:val="24"/>
                    </w:rPr>
                    <w:t xml:space="preserve"> stand and the silvicultural system that will be used to achieve those conditions.</w:t>
                  </w:r>
                  <w:r w:rsidR="008F164F" w:rsidRPr="008F164F">
                    <w:rPr>
                      <w:rFonts w:ascii="Minion Pro" w:hAnsi="Minion Pro" w:cs="Times New Roman"/>
                      <w:b/>
                      <w:sz w:val="24"/>
                      <w:szCs w:val="24"/>
                    </w:rPr>
                    <w:t xml:space="preserve"> </w:t>
                  </w:r>
                  <w:r w:rsidRPr="0070540F">
                    <w:rPr>
                      <w:rFonts w:ascii="Minion Pro" w:hAnsi="Minion Pro" w:cs="Times New Roman"/>
                      <w:sz w:val="24"/>
                      <w:szCs w:val="24"/>
                    </w:rPr>
                    <w:t>Please refer to Appendices C and D for guidance on general silvicultural treatments for bottomland forests.</w:t>
                  </w:r>
                  <w:r w:rsidR="00580B57">
                    <w:rPr>
                      <w:rFonts w:ascii="Minion Pro" w:hAnsi="Minion Pro" w:cs="Times New Roman"/>
                      <w:sz w:val="24"/>
                      <w:szCs w:val="24"/>
                    </w:rPr>
                    <w:t xml:space="preserve"> Additionally, determine the sustained yield harvest level (in </w:t>
                  </w:r>
                  <w:proofErr w:type="spellStart"/>
                  <w:r w:rsidR="00580B57">
                    <w:rPr>
                      <w:rFonts w:ascii="Minion Pro" w:hAnsi="Minion Pro" w:cs="Times New Roman"/>
                      <w:sz w:val="24"/>
                      <w:szCs w:val="24"/>
                    </w:rPr>
                    <w:t>mbf</w:t>
                  </w:r>
                  <w:proofErr w:type="spellEnd"/>
                  <w:r w:rsidR="00580B57">
                    <w:rPr>
                      <w:rFonts w:ascii="Minion Pro" w:hAnsi="Minion Pro" w:cs="Times New Roman"/>
                      <w:sz w:val="24"/>
                      <w:szCs w:val="24"/>
                    </w:rPr>
                    <w:t>/</w:t>
                  </w:r>
                  <w:proofErr w:type="spellStart"/>
                  <w:r w:rsidR="00580B57">
                    <w:rPr>
                      <w:rFonts w:ascii="Minion Pro" w:hAnsi="Minion Pro" w:cs="Times New Roman"/>
                      <w:sz w:val="24"/>
                      <w:szCs w:val="24"/>
                    </w:rPr>
                    <w:t>yr</w:t>
                  </w:r>
                  <w:proofErr w:type="spellEnd"/>
                  <w:r w:rsidR="00580B57">
                    <w:rPr>
                      <w:rFonts w:ascii="Minion Pro" w:hAnsi="Minion Pro" w:cs="Times New Roman"/>
                      <w:sz w:val="24"/>
                      <w:szCs w:val="24"/>
                    </w:rPr>
                    <w:t>) such that harvest levels and rates do not exceed growth over successive harvests</w:t>
                  </w:r>
                  <w:r w:rsidR="00245660">
                    <w:rPr>
                      <w:rFonts w:ascii="Minion Pro" w:hAnsi="Minion Pro" w:cs="Times New Roman"/>
                      <w:sz w:val="24"/>
                      <w:szCs w:val="24"/>
                    </w:rPr>
                    <w:t xml:space="preserve"> (annual allowable cut).</w:t>
                  </w:r>
                  <w:r w:rsidRPr="0070540F">
                    <w:rPr>
                      <w:rFonts w:ascii="Minion Pro" w:hAnsi="Minion Pro" w:cs="Times New Roman"/>
                      <w:sz w:val="24"/>
                      <w:szCs w:val="24"/>
                    </w:rPr>
                    <w:t xml:space="preserve"> </w:t>
                  </w:r>
                </w:p>
                <w:sdt>
                  <w:sdtPr>
                    <w:rPr>
                      <w:rFonts w:ascii="Minion Pro" w:hAnsi="Minion Pro" w:cs="Times New Roman"/>
                      <w:bCs/>
                      <w:sz w:val="24"/>
                      <w:szCs w:val="24"/>
                    </w:rPr>
                    <w:id w:val="998620760"/>
                    <w:placeholder>
                      <w:docPart w:val="2550E25B87FE4324A4953BD39111C56D"/>
                    </w:placeholder>
                    <w:showingPlcHdr/>
                  </w:sdtPr>
                  <w:sdtEndPr/>
                  <w:sdtContent>
                    <w:p w14:paraId="00000116" w14:textId="63DB0721" w:rsidR="00A1590F" w:rsidRPr="00995AEA" w:rsidRDefault="00995AEA">
                      <w:pPr>
                        <w:spacing w:after="0" w:line="276" w:lineRule="auto"/>
                        <w:rPr>
                          <w:rFonts w:ascii="Minion Pro" w:hAnsi="Minion Pro" w:cs="Times New Roman"/>
                          <w:bCs/>
                          <w:sz w:val="24"/>
                          <w:szCs w:val="24"/>
                        </w:rPr>
                      </w:pPr>
                      <w:r w:rsidRPr="00EC77F6">
                        <w:rPr>
                          <w:rStyle w:val="PlaceholderText"/>
                        </w:rPr>
                        <w:t xml:space="preserve">Click here to enter </w:t>
                      </w:r>
                      <w:r>
                        <w:rPr>
                          <w:rStyle w:val="PlaceholderText"/>
                        </w:rPr>
                        <w:t>stand management recommendations (narrative)</w:t>
                      </w:r>
                      <w:r w:rsidRPr="00EC77F6">
                        <w:rPr>
                          <w:rStyle w:val="PlaceholderText"/>
                        </w:rPr>
                        <w:t>.</w:t>
                      </w:r>
                    </w:p>
                  </w:sdtContent>
                </w:sdt>
                <w:p w14:paraId="6C01502D" w14:textId="77777777" w:rsidR="00995AEA" w:rsidRDefault="00995AEA">
                  <w:pPr>
                    <w:spacing w:after="0" w:line="276" w:lineRule="auto"/>
                    <w:rPr>
                      <w:rFonts w:ascii="Minion Pro" w:hAnsi="Minion Pro" w:cs="Times New Roman"/>
                      <w:b/>
                      <w:sz w:val="24"/>
                      <w:szCs w:val="24"/>
                    </w:rPr>
                  </w:pPr>
                </w:p>
                <w:p w14:paraId="00000117" w14:textId="4E9EE3C0" w:rsidR="00A1590F" w:rsidRPr="0070540F" w:rsidRDefault="008C133E">
                  <w:pPr>
                    <w:spacing w:after="0" w:line="276" w:lineRule="auto"/>
                    <w:rPr>
                      <w:rFonts w:ascii="Minion Pro" w:hAnsi="Minion Pro" w:cs="Times New Roman"/>
                      <w:sz w:val="24"/>
                      <w:szCs w:val="24"/>
                    </w:rPr>
                  </w:pPr>
                </w:p>
              </w:sdtContent>
            </w:sdt>
          </w:sdtContent>
        </w:sdt>
        <w:p w14:paraId="79E8CC93" w14:textId="77777777" w:rsidR="005C1323" w:rsidRDefault="005C1323">
          <w:pPr>
            <w:rPr>
              <w:rFonts w:ascii="Minion Pro" w:hAnsi="Minion Pro" w:cs="Times New Roman"/>
            </w:rPr>
          </w:pPr>
        </w:p>
        <w:p w14:paraId="00000130" w14:textId="4BAD1C4A" w:rsidR="00A1590F" w:rsidRPr="00206730" w:rsidRDefault="005C1323" w:rsidP="00206730">
          <w:pPr>
            <w:rPr>
              <w:rFonts w:ascii="Minion Pro" w:hAnsi="Minion Pro" w:cs="Times New Roman"/>
            </w:rPr>
          </w:pPr>
          <w:r>
            <w:rPr>
              <w:rFonts w:ascii="Minion Pro" w:hAnsi="Minion Pro" w:cs="Times New Roman"/>
            </w:rPr>
            <w:br w:type="page"/>
          </w:r>
        </w:p>
      </w:sdtContent>
    </w:sdt>
    <w:p w14:paraId="448555FE" w14:textId="77777777" w:rsidR="009966C4" w:rsidRDefault="009966C4" w:rsidP="0079317F">
      <w:pPr>
        <w:pStyle w:val="GuildHeading1"/>
        <w:rPr>
          <w:rFonts w:ascii="Calibri" w:hAnsi="Calibri" w:cs="Calibri"/>
          <w:b w:val="0"/>
          <w:color w:val="auto"/>
          <w:sz w:val="22"/>
          <w:szCs w:val="22"/>
        </w:rPr>
        <w:sectPr w:rsidR="009966C4">
          <w:headerReference w:type="even" r:id="rId17"/>
          <w:headerReference w:type="default" r:id="rId18"/>
          <w:footerReference w:type="even" r:id="rId19"/>
          <w:footerReference w:type="default" r:id="rId20"/>
          <w:headerReference w:type="first" r:id="rId21"/>
          <w:footerReference w:type="first" r:id="rId22"/>
          <w:pgSz w:w="12240" w:h="15840"/>
          <w:pgMar w:top="720" w:right="1440" w:bottom="360" w:left="1440" w:header="720" w:footer="720" w:gutter="0"/>
          <w:pgNumType w:start="1"/>
          <w:cols w:space="720"/>
          <w:titlePg/>
        </w:sectPr>
      </w:pPr>
    </w:p>
    <w:bookmarkStart w:id="28" w:name="_Toc50475552" w:displacedByCustomXml="next"/>
    <w:sdt>
      <w:sdtPr>
        <w:rPr>
          <w:rFonts w:ascii="Calibri" w:hAnsi="Calibri" w:cs="Calibri"/>
          <w:b w:val="0"/>
          <w:color w:val="auto"/>
          <w:sz w:val="22"/>
          <w:szCs w:val="22"/>
        </w:rPr>
        <w:id w:val="1178620280"/>
        <w:lock w:val="contentLocked"/>
        <w:placeholder>
          <w:docPart w:val="DefaultPlaceholder_-1854013440"/>
        </w:placeholder>
        <w:group/>
      </w:sdtPr>
      <w:sdtEndPr/>
      <w:sdtContent>
        <w:p w14:paraId="00000131" w14:textId="37654E9B" w:rsidR="00A1590F" w:rsidRPr="0070540F" w:rsidRDefault="0079317F" w:rsidP="0079317F">
          <w:pPr>
            <w:pStyle w:val="GuildHeading1"/>
          </w:pPr>
          <w:r w:rsidRPr="0070540F">
            <w:t>Forest Management Activities</w:t>
          </w:r>
          <w:bookmarkEnd w:id="28"/>
        </w:p>
        <w:p w14:paraId="00000132" w14:textId="706B3870" w:rsidR="00A1590F" w:rsidRPr="0070540F" w:rsidRDefault="0079317F">
          <w:pPr>
            <w:rPr>
              <w:rFonts w:ascii="Minion Pro" w:hAnsi="Minion Pro" w:cs="Times New Roman"/>
              <w:sz w:val="24"/>
              <w:szCs w:val="24"/>
            </w:rPr>
          </w:pPr>
          <w:r w:rsidRPr="0070540F">
            <w:rPr>
              <w:rFonts w:ascii="Minion Pro" w:hAnsi="Minion Pro" w:cs="Times New Roman"/>
              <w:sz w:val="24"/>
              <w:szCs w:val="24"/>
            </w:rPr>
            <w:t>Summarize</w:t>
          </w:r>
          <w:r w:rsidR="001C7307">
            <w:rPr>
              <w:rFonts w:ascii="Minion Pro" w:hAnsi="Minion Pro" w:cs="Times New Roman"/>
              <w:sz w:val="24"/>
              <w:szCs w:val="24"/>
            </w:rPr>
            <w:t xml:space="preserve"> management activities</w:t>
          </w:r>
          <w:r w:rsidRPr="0070540F">
            <w:rPr>
              <w:rFonts w:ascii="Minion Pro" w:hAnsi="Minion Pro" w:cs="Times New Roman"/>
              <w:sz w:val="24"/>
              <w:szCs w:val="24"/>
            </w:rPr>
            <w:t xml:space="preserve"> and include </w:t>
          </w:r>
          <w:r w:rsidR="001C7307">
            <w:rPr>
              <w:rFonts w:ascii="Minion Pro" w:hAnsi="Minion Pro" w:cs="Times New Roman"/>
              <w:sz w:val="24"/>
              <w:szCs w:val="24"/>
            </w:rPr>
            <w:t>associated costs</w:t>
          </w:r>
          <w:r w:rsidR="00FF7A5C">
            <w:rPr>
              <w:rFonts w:ascii="Minion Pro" w:hAnsi="Minion Pro" w:cs="Times New Roman"/>
              <w:sz w:val="24"/>
              <w:szCs w:val="24"/>
            </w:rPr>
            <w:t xml:space="preserve"> i</w:t>
          </w:r>
          <w:r w:rsidRPr="0070540F">
            <w:rPr>
              <w:rFonts w:ascii="Minion Pro" w:hAnsi="Minion Pro" w:cs="Times New Roman"/>
              <w:sz w:val="24"/>
              <w:szCs w:val="24"/>
            </w:rPr>
            <w:t xml:space="preserve">n the table below and add rows as needed. </w:t>
          </w:r>
          <w:r w:rsidR="00FF7A5C">
            <w:rPr>
              <w:rFonts w:ascii="Minion Pro" w:hAnsi="Minion Pro" w:cs="Times New Roman"/>
              <w:sz w:val="24"/>
              <w:szCs w:val="24"/>
            </w:rPr>
            <w:t>T</w:t>
          </w:r>
          <w:r w:rsidRPr="0070540F">
            <w:rPr>
              <w:rFonts w:ascii="Minion Pro" w:hAnsi="Minion Pro" w:cs="Times New Roman"/>
              <w:sz w:val="24"/>
              <w:szCs w:val="24"/>
            </w:rPr>
            <w:t>he landowner should engage their local NRCS field office about the eligibility of different management activities outlined in this plan for cost-share funding.</w:t>
          </w:r>
        </w:p>
        <w:p w14:paraId="00000133" w14:textId="77777777" w:rsidR="00A1590F" w:rsidRPr="0070540F" w:rsidRDefault="00A1590F">
          <w:pPr>
            <w:rPr>
              <w:rFonts w:ascii="Minion Pro" w:hAnsi="Minion Pro" w:cs="Times New Roman"/>
            </w:rPr>
          </w:pPr>
        </w:p>
        <w:p w14:paraId="00000135" w14:textId="22B8FE89" w:rsidR="00A1590F" w:rsidRPr="00CD0B49" w:rsidRDefault="0079317F">
          <w:pPr>
            <w:rPr>
              <w:rFonts w:ascii="Minion Pro" w:hAnsi="Minion Pro" w:cs="Times New Roman"/>
              <w:b/>
              <w:sz w:val="24"/>
              <w:szCs w:val="24"/>
            </w:rPr>
          </w:pPr>
          <w:r w:rsidRPr="0070540F">
            <w:rPr>
              <w:rFonts w:ascii="Minion Pro" w:hAnsi="Minion Pro" w:cs="Times New Roman"/>
              <w:b/>
              <w:sz w:val="24"/>
              <w:szCs w:val="24"/>
            </w:rPr>
            <w:t xml:space="preserve">Management Activity Schedule and Tracking for Next </w:t>
          </w:r>
          <w:r w:rsidR="004568BF">
            <w:rPr>
              <w:rFonts w:ascii="Minion Pro" w:hAnsi="Minion Pro" w:cs="Times New Roman"/>
              <w:b/>
              <w:sz w:val="24"/>
              <w:szCs w:val="24"/>
            </w:rPr>
            <w:t>Ten</w:t>
          </w:r>
          <w:r w:rsidR="004568BF" w:rsidRPr="0070540F">
            <w:rPr>
              <w:rFonts w:ascii="Minion Pro" w:hAnsi="Minion Pro" w:cs="Times New Roman"/>
              <w:b/>
              <w:sz w:val="24"/>
              <w:szCs w:val="24"/>
            </w:rPr>
            <w:t xml:space="preserve"> </w:t>
          </w:r>
          <w:r w:rsidRPr="0070540F">
            <w:rPr>
              <w:rFonts w:ascii="Minion Pro" w:hAnsi="Minion Pro" w:cs="Times New Roman"/>
              <w:b/>
              <w:sz w:val="24"/>
              <w:szCs w:val="24"/>
            </w:rPr>
            <w:t>Years</w:t>
          </w: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800"/>
            <w:gridCol w:w="2250"/>
            <w:gridCol w:w="1080"/>
            <w:gridCol w:w="1530"/>
            <w:gridCol w:w="990"/>
            <w:gridCol w:w="1080"/>
            <w:gridCol w:w="2160"/>
            <w:gridCol w:w="1440"/>
            <w:gridCol w:w="1620"/>
          </w:tblGrid>
          <w:tr w:rsidR="00AA3051" w:rsidRPr="0070540F" w14:paraId="0D0CD37B" w14:textId="77777777" w:rsidTr="00100DAA">
            <w:trPr>
              <w:trHeight w:val="315"/>
            </w:trPr>
            <w:tc>
              <w:tcPr>
                <w:tcW w:w="800" w:type="dxa"/>
                <w:tcBorders>
                  <w:top w:val="single" w:sz="8" w:space="0" w:color="000000"/>
                  <w:left w:val="single" w:sz="8" w:space="0" w:color="000000"/>
                  <w:bottom w:val="single" w:sz="4" w:space="0" w:color="000000"/>
                  <w:right w:val="single" w:sz="4" w:space="0" w:color="000000"/>
                </w:tcBorders>
                <w:shd w:val="clear" w:color="auto" w:fill="70AD47" w:themeFill="accent6"/>
                <w:vAlign w:val="center"/>
              </w:tcPr>
              <w:p w14:paraId="00000136" w14:textId="77777777" w:rsidR="00B27C67" w:rsidRPr="0070540F" w:rsidRDefault="00B27C67" w:rsidP="00C871CA">
                <w:pPr>
                  <w:jc w:val="center"/>
                  <w:rPr>
                    <w:rFonts w:ascii="Minion Pro" w:hAnsi="Minion Pro" w:cs="Times New Roman"/>
                    <w:b/>
                  </w:rPr>
                </w:pPr>
                <w:r w:rsidRPr="0070540F">
                  <w:rPr>
                    <w:rFonts w:ascii="Minion Pro" w:hAnsi="Minion Pro" w:cs="Times New Roman"/>
                    <w:b/>
                  </w:rPr>
                  <w:t>Stand</w:t>
                </w:r>
              </w:p>
            </w:tc>
            <w:tc>
              <w:tcPr>
                <w:tcW w:w="2250" w:type="dxa"/>
                <w:tcBorders>
                  <w:top w:val="single" w:sz="8" w:space="0" w:color="000000"/>
                  <w:left w:val="nil"/>
                  <w:bottom w:val="single" w:sz="4" w:space="0" w:color="000000"/>
                  <w:right w:val="single" w:sz="4" w:space="0" w:color="000000"/>
                </w:tcBorders>
                <w:shd w:val="clear" w:color="auto" w:fill="70AD47" w:themeFill="accent6"/>
                <w:vAlign w:val="center"/>
              </w:tcPr>
              <w:p w14:paraId="00000137" w14:textId="48EBAC66" w:rsidR="00B27C67" w:rsidRPr="00C645F2" w:rsidRDefault="00B27C67" w:rsidP="00C871CA">
                <w:pPr>
                  <w:jc w:val="center"/>
                  <w:rPr>
                    <w:rFonts w:ascii="Minion Pro" w:hAnsi="Minion Pro" w:cs="Times New Roman"/>
                    <w:b/>
                  </w:rPr>
                </w:pPr>
                <w:r w:rsidRPr="00C645F2">
                  <w:rPr>
                    <w:rFonts w:ascii="Minion Pro" w:hAnsi="Minion Pro" w:cs="Times New Roman"/>
                    <w:b/>
                  </w:rPr>
                  <w:t>Activity</w:t>
                </w:r>
              </w:p>
            </w:tc>
            <w:tc>
              <w:tcPr>
                <w:tcW w:w="1080" w:type="dxa"/>
                <w:tcBorders>
                  <w:top w:val="single" w:sz="8" w:space="0" w:color="000000"/>
                  <w:left w:val="nil"/>
                  <w:bottom w:val="single" w:sz="4" w:space="0" w:color="000000"/>
                  <w:right w:val="single" w:sz="4" w:space="0" w:color="000000"/>
                </w:tcBorders>
                <w:shd w:val="clear" w:color="auto" w:fill="70AD47" w:themeFill="accent6"/>
                <w:vAlign w:val="center"/>
              </w:tcPr>
              <w:p w14:paraId="00000138" w14:textId="5641140F" w:rsidR="00B27C67" w:rsidRPr="0070540F" w:rsidRDefault="00B27C67" w:rsidP="00C871CA">
                <w:pPr>
                  <w:jc w:val="center"/>
                  <w:rPr>
                    <w:rFonts w:ascii="Minion Pro" w:hAnsi="Minion Pro" w:cs="Times New Roman"/>
                    <w:b/>
                  </w:rPr>
                </w:pPr>
                <w:r w:rsidRPr="0070540F">
                  <w:rPr>
                    <w:rFonts w:ascii="Minion Pro" w:hAnsi="Minion Pro" w:cs="Times New Roman"/>
                    <w:b/>
                  </w:rPr>
                  <w:t>Units</w:t>
                </w:r>
                <w:r>
                  <w:rPr>
                    <w:rFonts w:ascii="Minion Pro" w:hAnsi="Minion Pro" w:cs="Times New Roman"/>
                    <w:b/>
                  </w:rPr>
                  <w:t xml:space="preserve"> </w:t>
                </w:r>
                <w:r>
                  <w:rPr>
                    <w:rFonts w:ascii="Minion Pro" w:hAnsi="Minion Pro" w:cs="Times New Roman"/>
                    <w:bCs/>
                  </w:rPr>
                  <w:t>(acres, feet, etc)</w:t>
                </w:r>
              </w:p>
            </w:tc>
            <w:tc>
              <w:tcPr>
                <w:tcW w:w="1530" w:type="dxa"/>
                <w:tcBorders>
                  <w:top w:val="single" w:sz="8" w:space="0" w:color="000000"/>
                  <w:left w:val="nil"/>
                  <w:bottom w:val="single" w:sz="4" w:space="0" w:color="000000"/>
                  <w:right w:val="single" w:sz="4" w:space="0" w:color="000000"/>
                </w:tcBorders>
                <w:shd w:val="clear" w:color="auto" w:fill="70AD47" w:themeFill="accent6"/>
                <w:vAlign w:val="center"/>
              </w:tcPr>
              <w:p w14:paraId="00000139" w14:textId="0572AC65" w:rsidR="00B27C67" w:rsidRPr="0070540F" w:rsidRDefault="00B27C67" w:rsidP="00C871CA">
                <w:pPr>
                  <w:jc w:val="center"/>
                  <w:rPr>
                    <w:rFonts w:ascii="Minion Pro" w:hAnsi="Minion Pro" w:cs="Times New Roman"/>
                    <w:b/>
                  </w:rPr>
                </w:pPr>
                <w:r>
                  <w:rPr>
                    <w:rFonts w:ascii="Minion Pro" w:hAnsi="Minion Pro" w:cs="Times New Roman"/>
                    <w:b/>
                  </w:rPr>
                  <w:t>Incentive Program(s) Used?</w:t>
                </w:r>
              </w:p>
            </w:tc>
            <w:tc>
              <w:tcPr>
                <w:tcW w:w="990" w:type="dxa"/>
                <w:tcBorders>
                  <w:top w:val="single" w:sz="8" w:space="0" w:color="000000"/>
                  <w:left w:val="nil"/>
                  <w:bottom w:val="single" w:sz="4" w:space="0" w:color="000000"/>
                  <w:right w:val="single" w:sz="4" w:space="0" w:color="000000"/>
                </w:tcBorders>
                <w:shd w:val="clear" w:color="auto" w:fill="70AD47" w:themeFill="accent6"/>
                <w:vAlign w:val="center"/>
              </w:tcPr>
              <w:p w14:paraId="0000013A" w14:textId="119AB8B8" w:rsidR="00B27C67" w:rsidRPr="0070540F" w:rsidRDefault="00B27C67" w:rsidP="00C871CA">
                <w:pPr>
                  <w:jc w:val="center"/>
                  <w:rPr>
                    <w:rFonts w:ascii="Minion Pro" w:hAnsi="Minion Pro" w:cs="Times New Roman"/>
                    <w:b/>
                  </w:rPr>
                </w:pPr>
                <w:r>
                  <w:rPr>
                    <w:rFonts w:ascii="Minion Pro" w:hAnsi="Minion Pro" w:cs="Times New Roman"/>
                    <w:b/>
                  </w:rPr>
                  <w:t>Code</w:t>
                </w:r>
              </w:p>
            </w:tc>
            <w:tc>
              <w:tcPr>
                <w:tcW w:w="1080" w:type="dxa"/>
                <w:tcBorders>
                  <w:top w:val="single" w:sz="8" w:space="0" w:color="000000"/>
                  <w:left w:val="nil"/>
                  <w:bottom w:val="single" w:sz="4" w:space="0" w:color="000000"/>
                  <w:right w:val="single" w:sz="4" w:space="0" w:color="000000"/>
                </w:tcBorders>
                <w:shd w:val="clear" w:color="auto" w:fill="70AD47" w:themeFill="accent6"/>
                <w:vAlign w:val="center"/>
              </w:tcPr>
              <w:p w14:paraId="0000013B" w14:textId="4186EAC8" w:rsidR="00B27C67" w:rsidRPr="0070540F" w:rsidRDefault="00B27C67" w:rsidP="00C871CA">
                <w:pPr>
                  <w:jc w:val="center"/>
                  <w:rPr>
                    <w:rFonts w:ascii="Minion Pro" w:hAnsi="Minion Pro" w:cs="Times New Roman"/>
                    <w:b/>
                  </w:rPr>
                </w:pPr>
                <w:r>
                  <w:rPr>
                    <w:rFonts w:ascii="Minion Pro" w:hAnsi="Minion Pro" w:cs="Times New Roman"/>
                    <w:b/>
                  </w:rPr>
                  <w:t>Dates</w:t>
                </w:r>
              </w:p>
            </w:tc>
            <w:tc>
              <w:tcPr>
                <w:tcW w:w="2160" w:type="dxa"/>
                <w:tcBorders>
                  <w:top w:val="single" w:sz="8" w:space="0" w:color="000000"/>
                  <w:left w:val="nil"/>
                  <w:bottom w:val="single" w:sz="4" w:space="0" w:color="000000"/>
                  <w:right w:val="single" w:sz="4" w:space="0" w:color="auto"/>
                </w:tcBorders>
                <w:shd w:val="clear" w:color="auto" w:fill="70AD47" w:themeFill="accent6"/>
                <w:vAlign w:val="center"/>
              </w:tcPr>
              <w:p w14:paraId="09B7AEF4" w14:textId="336D01C6" w:rsidR="00B27C67" w:rsidRDefault="00B009C9" w:rsidP="00100DAA">
                <w:pPr>
                  <w:jc w:val="center"/>
                  <w:rPr>
                    <w:rFonts w:ascii="Minion Pro" w:hAnsi="Minion Pro" w:cs="Times New Roman"/>
                    <w:b/>
                  </w:rPr>
                </w:pPr>
                <w:r>
                  <w:rPr>
                    <w:rFonts w:ascii="Minion Pro" w:hAnsi="Minion Pro" w:cs="Times New Roman"/>
                    <w:b/>
                  </w:rPr>
                  <w:t>Implementation</w:t>
                </w:r>
              </w:p>
            </w:tc>
            <w:tc>
              <w:tcPr>
                <w:tcW w:w="1440" w:type="dxa"/>
                <w:tcBorders>
                  <w:top w:val="single" w:sz="8" w:space="0" w:color="000000"/>
                  <w:left w:val="single" w:sz="4" w:space="0" w:color="auto"/>
                  <w:bottom w:val="single" w:sz="4" w:space="0" w:color="000000"/>
                  <w:right w:val="single" w:sz="4" w:space="0" w:color="000000"/>
                </w:tcBorders>
                <w:shd w:val="clear" w:color="auto" w:fill="70AD47" w:themeFill="accent6"/>
                <w:vAlign w:val="center"/>
              </w:tcPr>
              <w:p w14:paraId="0000013C" w14:textId="12DB7F84" w:rsidR="00B27C67" w:rsidRPr="0070540F" w:rsidRDefault="00B27C67" w:rsidP="00C871CA">
                <w:pPr>
                  <w:jc w:val="center"/>
                  <w:rPr>
                    <w:rFonts w:ascii="Minion Pro" w:hAnsi="Minion Pro" w:cs="Times New Roman"/>
                    <w:b/>
                  </w:rPr>
                </w:pPr>
                <w:r>
                  <w:rPr>
                    <w:rFonts w:ascii="Minion Pro" w:hAnsi="Minion Pro" w:cs="Times New Roman"/>
                    <w:b/>
                  </w:rPr>
                  <w:t>Rate</w:t>
                </w:r>
              </w:p>
            </w:tc>
            <w:tc>
              <w:tcPr>
                <w:tcW w:w="1620" w:type="dxa"/>
                <w:tcBorders>
                  <w:top w:val="single" w:sz="8" w:space="0" w:color="000000"/>
                  <w:left w:val="nil"/>
                  <w:bottom w:val="single" w:sz="4" w:space="0" w:color="000000"/>
                  <w:right w:val="single" w:sz="8" w:space="0" w:color="000000"/>
                </w:tcBorders>
                <w:shd w:val="clear" w:color="auto" w:fill="70AD47" w:themeFill="accent6"/>
                <w:vAlign w:val="center"/>
              </w:tcPr>
              <w:p w14:paraId="4F2B03B9" w14:textId="77777777" w:rsidR="00B27C67" w:rsidRDefault="00B27C67" w:rsidP="00C871CA">
                <w:pPr>
                  <w:jc w:val="center"/>
                  <w:rPr>
                    <w:rFonts w:ascii="Minion Pro" w:hAnsi="Minion Pro" w:cs="Times New Roman"/>
                    <w:b/>
                  </w:rPr>
                </w:pPr>
                <w:r w:rsidRPr="0070540F">
                  <w:rPr>
                    <w:rFonts w:ascii="Minion Pro" w:hAnsi="Minion Pro" w:cs="Times New Roman"/>
                    <w:b/>
                  </w:rPr>
                  <w:t xml:space="preserve">Cost </w:t>
                </w:r>
              </w:p>
              <w:p w14:paraId="0000013D" w14:textId="1B240044" w:rsidR="00B27C67" w:rsidRPr="0070540F" w:rsidRDefault="00B27C67" w:rsidP="00C871CA">
                <w:pPr>
                  <w:jc w:val="center"/>
                  <w:rPr>
                    <w:rFonts w:ascii="Minion Pro" w:hAnsi="Minion Pro" w:cs="Times New Roman"/>
                    <w:b/>
                  </w:rPr>
                </w:pPr>
                <w:r w:rsidRPr="0070540F">
                  <w:rPr>
                    <w:rFonts w:ascii="Minion Pro" w:hAnsi="Minion Pro" w:cs="Times New Roman"/>
                    <w:b/>
                  </w:rPr>
                  <w:t>(Unit x Rate)</w:t>
                </w:r>
              </w:p>
            </w:tc>
          </w:tr>
          <w:tr w:rsidR="00AA3051" w:rsidRPr="0070540F" w14:paraId="4019D705" w14:textId="77777777" w:rsidTr="00C21313">
            <w:trPr>
              <w:trHeight w:val="630"/>
            </w:trPr>
            <w:tc>
              <w:tcPr>
                <w:tcW w:w="800" w:type="dxa"/>
                <w:tcBorders>
                  <w:top w:val="nil"/>
                  <w:left w:val="single" w:sz="8" w:space="0" w:color="000000"/>
                  <w:bottom w:val="single" w:sz="4" w:space="0" w:color="000000"/>
                  <w:right w:val="single" w:sz="4" w:space="0" w:color="000000"/>
                </w:tcBorders>
                <w:shd w:val="clear" w:color="auto" w:fill="C5E0B3" w:themeFill="accent6" w:themeFillTint="66"/>
                <w:vAlign w:val="center"/>
              </w:tcPr>
              <w:p w14:paraId="7485FCED" w14:textId="77777777" w:rsidR="00B27C67" w:rsidRDefault="00B27C67" w:rsidP="00C645F2">
                <w:pPr>
                  <w:jc w:val="center"/>
                  <w:rPr>
                    <w:rFonts w:ascii="Minion Pro" w:hAnsi="Minion Pro" w:cs="Times New Roman"/>
                  </w:rPr>
                </w:pPr>
                <w:r w:rsidRPr="0070540F">
                  <w:rPr>
                    <w:rFonts w:ascii="Minion Pro" w:hAnsi="Minion Pro" w:cs="Times New Roman"/>
                  </w:rPr>
                  <w:t>Ex:</w:t>
                </w:r>
              </w:p>
              <w:p w14:paraId="0000013E" w14:textId="4DD16113" w:rsidR="00B27C67" w:rsidRPr="0070540F" w:rsidRDefault="00B27C67" w:rsidP="00C645F2">
                <w:pPr>
                  <w:jc w:val="center"/>
                  <w:rPr>
                    <w:rFonts w:ascii="Minion Pro" w:hAnsi="Minion Pro" w:cs="Times New Roman"/>
                  </w:rPr>
                </w:pPr>
                <w:r w:rsidRPr="0070540F">
                  <w:rPr>
                    <w:rFonts w:ascii="Minion Pro" w:hAnsi="Minion Pro" w:cs="Times New Roman"/>
                  </w:rPr>
                  <w:t>1</w:t>
                </w:r>
              </w:p>
            </w:tc>
            <w:tc>
              <w:tcPr>
                <w:tcW w:w="2250" w:type="dxa"/>
                <w:tcBorders>
                  <w:top w:val="nil"/>
                  <w:left w:val="nil"/>
                  <w:bottom w:val="single" w:sz="4" w:space="0" w:color="000000"/>
                  <w:right w:val="single" w:sz="4" w:space="0" w:color="000000"/>
                </w:tcBorders>
                <w:shd w:val="clear" w:color="auto" w:fill="C5E0B3" w:themeFill="accent6" w:themeFillTint="66"/>
                <w:vAlign w:val="bottom"/>
              </w:tcPr>
              <w:p w14:paraId="0000013F" w14:textId="52590386" w:rsidR="00B27C67" w:rsidRPr="0070540F" w:rsidRDefault="00B27C67" w:rsidP="00C21313">
                <w:pPr>
                  <w:rPr>
                    <w:rFonts w:ascii="Minion Pro" w:hAnsi="Minion Pro" w:cs="Times New Roman"/>
                    <w:color w:val="000000"/>
                  </w:rPr>
                </w:pPr>
                <w:r w:rsidRPr="0070540F">
                  <w:rPr>
                    <w:rFonts w:ascii="Minion Pro" w:hAnsi="Minion Pro" w:cs="Times New Roman"/>
                    <w:color w:val="000000"/>
                  </w:rPr>
                  <w:t>Creating Patch Clear-cuts</w:t>
                </w:r>
              </w:p>
            </w:tc>
            <w:tc>
              <w:tcPr>
                <w:tcW w:w="1080" w:type="dxa"/>
                <w:tcBorders>
                  <w:top w:val="nil"/>
                  <w:left w:val="nil"/>
                  <w:bottom w:val="single" w:sz="4" w:space="0" w:color="000000"/>
                  <w:right w:val="single" w:sz="4" w:space="0" w:color="000000"/>
                </w:tcBorders>
                <w:shd w:val="clear" w:color="auto" w:fill="C5E0B3" w:themeFill="accent6" w:themeFillTint="66"/>
                <w:vAlign w:val="bottom"/>
              </w:tcPr>
              <w:p w14:paraId="00000140" w14:textId="0102B8E2" w:rsidR="00B27C67" w:rsidRPr="0070540F" w:rsidRDefault="00B27C67" w:rsidP="00C645F2">
                <w:pPr>
                  <w:jc w:val="center"/>
                  <w:rPr>
                    <w:rFonts w:ascii="Minion Pro" w:hAnsi="Minion Pro" w:cs="Times New Roman"/>
                    <w:color w:val="000000"/>
                  </w:rPr>
                </w:pPr>
                <w:r>
                  <w:rPr>
                    <w:rFonts w:ascii="Minion Pro" w:hAnsi="Minion Pro" w:cs="Times New Roman"/>
                    <w:color w:val="000000"/>
                  </w:rPr>
                  <w:t>14 ac</w:t>
                </w:r>
              </w:p>
            </w:tc>
            <w:tc>
              <w:tcPr>
                <w:tcW w:w="1530" w:type="dxa"/>
                <w:tcBorders>
                  <w:top w:val="nil"/>
                  <w:left w:val="nil"/>
                  <w:bottom w:val="single" w:sz="4" w:space="0" w:color="000000"/>
                  <w:right w:val="single" w:sz="4" w:space="0" w:color="000000"/>
                </w:tcBorders>
                <w:shd w:val="clear" w:color="auto" w:fill="C5E0B3" w:themeFill="accent6" w:themeFillTint="66"/>
                <w:vAlign w:val="bottom"/>
              </w:tcPr>
              <w:p w14:paraId="00000141" w14:textId="23A49B61" w:rsidR="00B27C67" w:rsidRPr="0070540F" w:rsidRDefault="00B27C67" w:rsidP="00953359">
                <w:pPr>
                  <w:jc w:val="center"/>
                  <w:rPr>
                    <w:rFonts w:ascii="Minion Pro" w:hAnsi="Minion Pro" w:cs="Times New Roman"/>
                    <w:color w:val="000000"/>
                  </w:rPr>
                </w:pPr>
                <w:r>
                  <w:rPr>
                    <w:rFonts w:ascii="Minion Pro" w:hAnsi="Minion Pro" w:cs="Times New Roman"/>
                    <w:color w:val="000000"/>
                  </w:rPr>
                  <w:t>NA</w:t>
                </w:r>
              </w:p>
            </w:tc>
            <w:tc>
              <w:tcPr>
                <w:tcW w:w="990" w:type="dxa"/>
                <w:tcBorders>
                  <w:top w:val="nil"/>
                  <w:left w:val="nil"/>
                  <w:bottom w:val="single" w:sz="4" w:space="0" w:color="000000"/>
                  <w:right w:val="single" w:sz="4" w:space="0" w:color="000000"/>
                </w:tcBorders>
                <w:shd w:val="clear" w:color="auto" w:fill="C5E0B3" w:themeFill="accent6" w:themeFillTint="66"/>
                <w:vAlign w:val="bottom"/>
              </w:tcPr>
              <w:p w14:paraId="00000142" w14:textId="3F1863F7" w:rsidR="00B27C67" w:rsidRPr="0070540F" w:rsidRDefault="00B27C67" w:rsidP="00C645F2">
                <w:pPr>
                  <w:jc w:val="center"/>
                  <w:rPr>
                    <w:rFonts w:ascii="Minion Pro" w:hAnsi="Minion Pro" w:cs="Times New Roman"/>
                    <w:color w:val="000000"/>
                  </w:rPr>
                </w:pPr>
                <w:r>
                  <w:rPr>
                    <w:rFonts w:ascii="Minion Pro" w:hAnsi="Minion Pro" w:cs="Times New Roman"/>
                    <w:color w:val="000000"/>
                  </w:rPr>
                  <w:t>NA</w:t>
                </w:r>
              </w:p>
            </w:tc>
            <w:tc>
              <w:tcPr>
                <w:tcW w:w="1080" w:type="dxa"/>
                <w:tcBorders>
                  <w:top w:val="nil"/>
                  <w:left w:val="nil"/>
                  <w:bottom w:val="single" w:sz="4" w:space="0" w:color="000000"/>
                  <w:right w:val="single" w:sz="4" w:space="0" w:color="000000"/>
                </w:tcBorders>
                <w:shd w:val="clear" w:color="auto" w:fill="C5E0B3" w:themeFill="accent6" w:themeFillTint="66"/>
                <w:vAlign w:val="bottom"/>
              </w:tcPr>
              <w:p w14:paraId="00000143" w14:textId="2A205A50" w:rsidR="00B27C67" w:rsidRPr="0070540F" w:rsidRDefault="00B27C67" w:rsidP="00C645F2">
                <w:pPr>
                  <w:jc w:val="center"/>
                  <w:rPr>
                    <w:rFonts w:ascii="Minion Pro" w:hAnsi="Minion Pro" w:cs="Times New Roman"/>
                    <w:color w:val="000000"/>
                  </w:rPr>
                </w:pPr>
                <w:r>
                  <w:rPr>
                    <w:rFonts w:ascii="Minion Pro" w:hAnsi="Minion Pro" w:cs="Times New Roman"/>
                    <w:color w:val="000000"/>
                  </w:rPr>
                  <w:t>2020-2021</w:t>
                </w:r>
              </w:p>
            </w:tc>
            <w:tc>
              <w:tcPr>
                <w:tcW w:w="2160" w:type="dxa"/>
                <w:tcBorders>
                  <w:top w:val="single" w:sz="4" w:space="0" w:color="000000"/>
                  <w:left w:val="nil"/>
                  <w:bottom w:val="single" w:sz="4" w:space="0" w:color="000000"/>
                  <w:right w:val="single" w:sz="4" w:space="0" w:color="auto"/>
                </w:tcBorders>
                <w:shd w:val="clear" w:color="auto" w:fill="C5E0B3" w:themeFill="accent6" w:themeFillTint="66"/>
                <w:vAlign w:val="bottom"/>
              </w:tcPr>
              <w:p w14:paraId="7A42F96D" w14:textId="7F360E16" w:rsidR="00B27C67" w:rsidRPr="0070540F" w:rsidRDefault="004541B3" w:rsidP="00953359">
                <w:pPr>
                  <w:jc w:val="center"/>
                  <w:rPr>
                    <w:rFonts w:ascii="Minion Pro" w:hAnsi="Minion Pro" w:cs="Times New Roman"/>
                    <w:color w:val="000000"/>
                  </w:rPr>
                </w:pPr>
                <w:r>
                  <w:rPr>
                    <w:rFonts w:ascii="Minion Pro" w:hAnsi="Minion Pro" w:cs="Times New Roman"/>
                    <w:color w:val="000000"/>
                  </w:rPr>
                  <w:t>Contractor</w:t>
                </w:r>
              </w:p>
            </w:tc>
            <w:tc>
              <w:tcPr>
                <w:tcW w:w="1440" w:type="dxa"/>
                <w:tcBorders>
                  <w:top w:val="nil"/>
                  <w:left w:val="single" w:sz="4" w:space="0" w:color="auto"/>
                  <w:bottom w:val="single" w:sz="4" w:space="0" w:color="000000"/>
                  <w:right w:val="single" w:sz="4" w:space="0" w:color="000000"/>
                </w:tcBorders>
                <w:shd w:val="clear" w:color="auto" w:fill="C5E0B3" w:themeFill="accent6" w:themeFillTint="66"/>
                <w:vAlign w:val="bottom"/>
              </w:tcPr>
              <w:p w14:paraId="00000144" w14:textId="4E6E586C" w:rsidR="00B27C67" w:rsidRPr="0070540F" w:rsidRDefault="00B27C67" w:rsidP="00C645F2">
                <w:pPr>
                  <w:jc w:val="center"/>
                  <w:rPr>
                    <w:rFonts w:ascii="Minion Pro" w:hAnsi="Minion Pro" w:cs="Times New Roman"/>
                    <w:color w:val="000000"/>
                  </w:rPr>
                </w:pPr>
                <w:r w:rsidRPr="0070540F">
                  <w:rPr>
                    <w:rFonts w:ascii="Minion Pro" w:hAnsi="Minion Pro" w:cs="Times New Roman"/>
                    <w:color w:val="000000"/>
                  </w:rPr>
                  <w:t>$377.16</w:t>
                </w:r>
              </w:p>
            </w:tc>
            <w:tc>
              <w:tcPr>
                <w:tcW w:w="1620" w:type="dxa"/>
                <w:tcBorders>
                  <w:top w:val="nil"/>
                  <w:left w:val="nil"/>
                  <w:bottom w:val="single" w:sz="4" w:space="0" w:color="000000"/>
                  <w:right w:val="single" w:sz="8" w:space="0" w:color="000000"/>
                </w:tcBorders>
                <w:shd w:val="clear" w:color="auto" w:fill="C5E0B3" w:themeFill="accent6" w:themeFillTint="66"/>
                <w:vAlign w:val="bottom"/>
              </w:tcPr>
              <w:p w14:paraId="00000145" w14:textId="77777777" w:rsidR="00B27C67" w:rsidRPr="0070540F" w:rsidRDefault="00B27C67" w:rsidP="00C645F2">
                <w:pPr>
                  <w:rPr>
                    <w:rFonts w:ascii="Minion Pro" w:hAnsi="Minion Pro" w:cs="Times New Roman"/>
                    <w:color w:val="000000"/>
                  </w:rPr>
                </w:pPr>
                <w:r w:rsidRPr="0070540F">
                  <w:rPr>
                    <w:rFonts w:ascii="Minion Pro" w:hAnsi="Minion Pro" w:cs="Times New Roman"/>
                    <w:color w:val="000000"/>
                  </w:rPr>
                  <w:t xml:space="preserve"> $     5,280.24</w:t>
                </w:r>
              </w:p>
            </w:tc>
          </w:tr>
          <w:sdt>
            <w:sdtPr>
              <w:rPr>
                <w:rFonts w:ascii="Minion Pro" w:hAnsi="Minion Pro" w:cs="Times New Roman"/>
                <w:color w:val="000000"/>
              </w:rPr>
              <w:alias w:val="ActivityTracking"/>
              <w:tag w:val="Add additional line items as needed (can be several pages)."/>
              <w:id w:val="-1215029554"/>
              <w:lock w:val="sdtLocked"/>
              <w15:repeatingSection>
                <w15:sectionTitle w:val="Activity Tracking"/>
              </w15:repeatingSection>
            </w:sdtPr>
            <w:sdtEndPr/>
            <w:sdtContent>
              <w:sdt>
                <w:sdtPr>
                  <w:rPr>
                    <w:rFonts w:ascii="Minion Pro" w:hAnsi="Minion Pro" w:cs="Times New Roman"/>
                    <w:color w:val="000000"/>
                  </w:rPr>
                  <w:id w:val="-571508823"/>
                  <w:lock w:val="sdtLocked"/>
                  <w:placeholder>
                    <w:docPart w:val="9F67CD187B02433684F6358490508AB8"/>
                  </w:placeholder>
                  <w15:repeatingSectionItem/>
                </w:sdtPr>
                <w:sdtEndPr/>
                <w:sdtContent>
                  <w:tr w:rsidR="00B27C67" w:rsidRPr="0070540F" w14:paraId="3A5AC3A4" w14:textId="77777777" w:rsidTr="003512F3">
                    <w:trPr>
                      <w:trHeight w:val="343"/>
                    </w:trPr>
                    <w:sdt>
                      <w:sdtPr>
                        <w:rPr>
                          <w:rFonts w:ascii="Minion Pro" w:hAnsi="Minion Pro" w:cs="Times New Roman"/>
                          <w:color w:val="000000"/>
                        </w:rPr>
                        <w:id w:val="1029369057"/>
                        <w:placeholder>
                          <w:docPart w:val="C5548B98C7264F1AA7D1B93D5E85C738"/>
                        </w:placeholder>
                        <w:showingPlcHdr/>
                        <w:text/>
                      </w:sdtPr>
                      <w:sdtEndPr/>
                      <w:sdtContent>
                        <w:tc>
                          <w:tcPr>
                            <w:tcW w:w="800" w:type="dxa"/>
                            <w:tcBorders>
                              <w:top w:val="nil"/>
                              <w:left w:val="single" w:sz="8" w:space="0" w:color="000000"/>
                              <w:bottom w:val="single" w:sz="4" w:space="0" w:color="000000"/>
                              <w:right w:val="single" w:sz="4" w:space="0" w:color="000000"/>
                            </w:tcBorders>
                            <w:shd w:val="clear" w:color="auto" w:fill="auto"/>
                            <w:vAlign w:val="bottom"/>
                          </w:tcPr>
                          <w:p w14:paraId="00000146" w14:textId="6FA0E7D9" w:rsidR="00B27C67" w:rsidRPr="0070540F" w:rsidRDefault="00D72B4A" w:rsidP="00C645F2">
                            <w:pPr>
                              <w:jc w:val="center"/>
                              <w:rPr>
                                <w:rFonts w:ascii="Minion Pro" w:hAnsi="Minion Pro" w:cs="Times New Roman"/>
                                <w:color w:val="000000"/>
                              </w:rPr>
                            </w:pPr>
                            <w:r>
                              <w:rPr>
                                <w:rStyle w:val="PlaceholderText"/>
                              </w:rPr>
                              <w:t>St</w:t>
                            </w:r>
                            <w:r w:rsidR="00C21313">
                              <w:rPr>
                                <w:rStyle w:val="PlaceholderText"/>
                              </w:rPr>
                              <w:t>and number</w:t>
                            </w:r>
                          </w:p>
                        </w:tc>
                      </w:sdtContent>
                    </w:sdt>
                    <w:sdt>
                      <w:sdtPr>
                        <w:rPr>
                          <w:rFonts w:ascii="Minion Pro" w:hAnsi="Minion Pro" w:cs="Times New Roman"/>
                          <w:color w:val="000000"/>
                        </w:rPr>
                        <w:id w:val="929853454"/>
                        <w:placeholder>
                          <w:docPart w:val="DCF64826E65941BC9243F46386150BC2"/>
                        </w:placeholder>
                        <w:showingPlcHdr/>
                        <w:text/>
                      </w:sdtPr>
                      <w:sdtEndPr/>
                      <w:sdtContent>
                        <w:tc>
                          <w:tcPr>
                            <w:tcW w:w="2250" w:type="dxa"/>
                            <w:tcBorders>
                              <w:top w:val="nil"/>
                              <w:left w:val="nil"/>
                              <w:bottom w:val="single" w:sz="4" w:space="0" w:color="000000"/>
                              <w:right w:val="single" w:sz="4" w:space="0" w:color="000000"/>
                            </w:tcBorders>
                            <w:shd w:val="clear" w:color="auto" w:fill="auto"/>
                            <w:vAlign w:val="bottom"/>
                          </w:tcPr>
                          <w:p w14:paraId="00000147" w14:textId="5D174D21" w:rsidR="00B27C67" w:rsidRPr="0070540F" w:rsidRDefault="00C21313" w:rsidP="003512F3">
                            <w:pPr>
                              <w:rPr>
                                <w:rFonts w:ascii="Minion Pro" w:hAnsi="Minion Pro" w:cs="Times New Roman"/>
                                <w:color w:val="000000"/>
                              </w:rPr>
                            </w:pPr>
                            <w:r>
                              <w:rPr>
                                <w:rStyle w:val="PlaceholderText"/>
                              </w:rPr>
                              <w:t>Enter activity</w:t>
                            </w:r>
                          </w:p>
                        </w:tc>
                      </w:sdtContent>
                    </w:sdt>
                    <w:sdt>
                      <w:sdtPr>
                        <w:rPr>
                          <w:rFonts w:ascii="Minion Pro" w:hAnsi="Minion Pro" w:cs="Times New Roman"/>
                          <w:color w:val="000000"/>
                        </w:rPr>
                        <w:id w:val="1113167424"/>
                        <w:placeholder>
                          <w:docPart w:val="27AE001FE3D44CC2811B2A65FCD00979"/>
                        </w:placeholder>
                        <w:showingPlcHdr/>
                        <w:text/>
                      </w:sdtPr>
                      <w:sdtEndPr/>
                      <w:sdtContent>
                        <w:tc>
                          <w:tcPr>
                            <w:tcW w:w="1080" w:type="dxa"/>
                            <w:tcBorders>
                              <w:top w:val="nil"/>
                              <w:left w:val="nil"/>
                              <w:bottom w:val="single" w:sz="4" w:space="0" w:color="000000"/>
                              <w:right w:val="single" w:sz="4" w:space="0" w:color="000000"/>
                            </w:tcBorders>
                            <w:shd w:val="clear" w:color="auto" w:fill="auto"/>
                            <w:vAlign w:val="bottom"/>
                          </w:tcPr>
                          <w:p w14:paraId="00000148" w14:textId="748B0546" w:rsidR="00B27C67" w:rsidRPr="0070540F" w:rsidRDefault="00C21313" w:rsidP="003512F3">
                            <w:pPr>
                              <w:jc w:val="center"/>
                              <w:rPr>
                                <w:rFonts w:ascii="Minion Pro" w:hAnsi="Minion Pro" w:cs="Times New Roman"/>
                                <w:color w:val="000000"/>
                              </w:rPr>
                            </w:pPr>
                            <w:r>
                              <w:rPr>
                                <w:rStyle w:val="PlaceholderText"/>
                              </w:rPr>
                              <w:t>E</w:t>
                            </w:r>
                            <w:r w:rsidRPr="00EC77F6">
                              <w:rPr>
                                <w:rStyle w:val="PlaceholderText"/>
                              </w:rPr>
                              <w:t xml:space="preserve">nter </w:t>
                            </w:r>
                            <w:r>
                              <w:rPr>
                                <w:rStyle w:val="PlaceholderText"/>
                              </w:rPr>
                              <w:t>units</w:t>
                            </w:r>
                          </w:p>
                        </w:tc>
                      </w:sdtContent>
                    </w:sdt>
                    <w:sdt>
                      <w:sdtPr>
                        <w:rPr>
                          <w:rFonts w:ascii="Minion Pro" w:hAnsi="Minion Pro" w:cs="Times New Roman"/>
                          <w:color w:val="000000"/>
                        </w:rPr>
                        <w:id w:val="-955406651"/>
                        <w:placeholder>
                          <w:docPart w:val="A43F947270CA4F67BE3DB38FDFC18402"/>
                        </w:placeholder>
                        <w:showingPlcHdr/>
                        <w:text/>
                      </w:sdtPr>
                      <w:sdtEndPr/>
                      <w:sdtContent>
                        <w:tc>
                          <w:tcPr>
                            <w:tcW w:w="1530" w:type="dxa"/>
                            <w:tcBorders>
                              <w:top w:val="nil"/>
                              <w:left w:val="nil"/>
                              <w:bottom w:val="single" w:sz="4" w:space="0" w:color="000000"/>
                              <w:right w:val="single" w:sz="4" w:space="0" w:color="000000"/>
                            </w:tcBorders>
                            <w:shd w:val="clear" w:color="auto" w:fill="auto"/>
                            <w:vAlign w:val="bottom"/>
                          </w:tcPr>
                          <w:p w14:paraId="00000149" w14:textId="55AADA84" w:rsidR="00B27C67" w:rsidRPr="0070540F" w:rsidRDefault="00C21313" w:rsidP="003512F3">
                            <w:pPr>
                              <w:jc w:val="center"/>
                              <w:rPr>
                                <w:rFonts w:ascii="Minion Pro" w:hAnsi="Minion Pro" w:cs="Times New Roman"/>
                                <w:color w:val="000000"/>
                              </w:rPr>
                            </w:pPr>
                            <w:r>
                              <w:rPr>
                                <w:rStyle w:val="PlaceholderText"/>
                              </w:rPr>
                              <w:t>Enter program</w:t>
                            </w:r>
                          </w:p>
                        </w:tc>
                      </w:sdtContent>
                    </w:sdt>
                    <w:sdt>
                      <w:sdtPr>
                        <w:rPr>
                          <w:rFonts w:ascii="Minion Pro" w:hAnsi="Minion Pro" w:cs="Times New Roman"/>
                          <w:color w:val="000000"/>
                        </w:rPr>
                        <w:id w:val="-1608340861"/>
                        <w:placeholder>
                          <w:docPart w:val="1B5203FD1B5F4DB5987A8B4500D33C19"/>
                        </w:placeholder>
                        <w:showingPlcHdr/>
                        <w:text/>
                      </w:sdtPr>
                      <w:sdtEndPr/>
                      <w:sdtContent>
                        <w:tc>
                          <w:tcPr>
                            <w:tcW w:w="990" w:type="dxa"/>
                            <w:tcBorders>
                              <w:top w:val="nil"/>
                              <w:left w:val="nil"/>
                              <w:bottom w:val="single" w:sz="4" w:space="0" w:color="000000"/>
                              <w:right w:val="single" w:sz="4" w:space="0" w:color="000000"/>
                            </w:tcBorders>
                            <w:shd w:val="clear" w:color="auto" w:fill="auto"/>
                            <w:vAlign w:val="bottom"/>
                          </w:tcPr>
                          <w:p w14:paraId="0000014A" w14:textId="13846CDF" w:rsidR="00B27C67" w:rsidRPr="0070540F" w:rsidRDefault="00C21313" w:rsidP="003512F3">
                            <w:pPr>
                              <w:jc w:val="center"/>
                              <w:rPr>
                                <w:rFonts w:ascii="Minion Pro" w:hAnsi="Minion Pro" w:cs="Times New Roman"/>
                                <w:color w:val="000000"/>
                              </w:rPr>
                            </w:pPr>
                            <w:r>
                              <w:rPr>
                                <w:rStyle w:val="PlaceholderText"/>
                              </w:rPr>
                              <w:t>Activity code</w:t>
                            </w:r>
                          </w:p>
                        </w:tc>
                      </w:sdtContent>
                    </w:sdt>
                    <w:sdt>
                      <w:sdtPr>
                        <w:rPr>
                          <w:rFonts w:ascii="Minion Pro" w:hAnsi="Minion Pro" w:cs="Times New Roman"/>
                          <w:color w:val="000000"/>
                        </w:rPr>
                        <w:id w:val="-432123222"/>
                        <w:placeholder>
                          <w:docPart w:val="F100863DFB804219A56E8702317BF217"/>
                        </w:placeholder>
                        <w:showingPlcHdr/>
                        <w:text/>
                      </w:sdtPr>
                      <w:sdtEndPr/>
                      <w:sdtContent>
                        <w:tc>
                          <w:tcPr>
                            <w:tcW w:w="1080" w:type="dxa"/>
                            <w:tcBorders>
                              <w:top w:val="nil"/>
                              <w:left w:val="nil"/>
                              <w:bottom w:val="single" w:sz="4" w:space="0" w:color="000000"/>
                              <w:right w:val="single" w:sz="4" w:space="0" w:color="000000"/>
                            </w:tcBorders>
                            <w:shd w:val="clear" w:color="auto" w:fill="auto"/>
                            <w:vAlign w:val="bottom"/>
                          </w:tcPr>
                          <w:p w14:paraId="0000014B" w14:textId="766E0850" w:rsidR="00B27C67" w:rsidRPr="0070540F" w:rsidRDefault="00C21313" w:rsidP="003512F3">
                            <w:pPr>
                              <w:jc w:val="center"/>
                              <w:rPr>
                                <w:rFonts w:ascii="Minion Pro" w:hAnsi="Minion Pro" w:cs="Times New Roman"/>
                                <w:color w:val="000000"/>
                              </w:rPr>
                            </w:pPr>
                            <w:r>
                              <w:rPr>
                                <w:rStyle w:val="PlaceholderText"/>
                              </w:rPr>
                              <w:t>Dates</w:t>
                            </w:r>
                          </w:p>
                        </w:tc>
                      </w:sdtContent>
                    </w:sdt>
                    <w:sdt>
                      <w:sdtPr>
                        <w:rPr>
                          <w:rFonts w:ascii="Minion Pro" w:hAnsi="Minion Pro" w:cs="Times New Roman"/>
                          <w:color w:val="000000"/>
                        </w:rPr>
                        <w:id w:val="1237060481"/>
                        <w:placeholder>
                          <w:docPart w:val="B80DBECAC3FC42F2B8144283AF1D472A"/>
                        </w:placeholder>
                        <w:showingPlcHdr/>
                        <w:text/>
                      </w:sdtPr>
                      <w:sdtEndPr/>
                      <w:sdtContent>
                        <w:tc>
                          <w:tcPr>
                            <w:tcW w:w="2160" w:type="dxa"/>
                            <w:tcBorders>
                              <w:top w:val="single" w:sz="4" w:space="0" w:color="000000"/>
                              <w:left w:val="nil"/>
                              <w:bottom w:val="single" w:sz="4" w:space="0" w:color="000000"/>
                              <w:right w:val="single" w:sz="4" w:space="0" w:color="auto"/>
                            </w:tcBorders>
                            <w:vAlign w:val="bottom"/>
                          </w:tcPr>
                          <w:p w14:paraId="3643E472" w14:textId="42AA4EB9" w:rsidR="00B27C67" w:rsidRDefault="00C21313" w:rsidP="00F7394E">
                            <w:pPr>
                              <w:jc w:val="center"/>
                              <w:rPr>
                                <w:rFonts w:ascii="Minion Pro" w:hAnsi="Minion Pro" w:cs="Times New Roman"/>
                                <w:color w:val="000000"/>
                              </w:rPr>
                            </w:pPr>
                            <w:r>
                              <w:rPr>
                                <w:rStyle w:val="PlaceholderText"/>
                              </w:rPr>
                              <w:t>Who will do the activity?</w:t>
                            </w:r>
                          </w:p>
                        </w:tc>
                      </w:sdtContent>
                    </w:sdt>
                    <w:tc>
                      <w:tcPr>
                        <w:tcW w:w="1440" w:type="dxa"/>
                        <w:tcBorders>
                          <w:top w:val="nil"/>
                          <w:left w:val="single" w:sz="4" w:space="0" w:color="auto"/>
                          <w:bottom w:val="single" w:sz="4" w:space="0" w:color="000000"/>
                          <w:right w:val="single" w:sz="4" w:space="0" w:color="000000"/>
                        </w:tcBorders>
                        <w:shd w:val="clear" w:color="auto" w:fill="auto"/>
                        <w:vAlign w:val="bottom"/>
                      </w:tcPr>
                      <w:p w14:paraId="0000014C" w14:textId="0268D644" w:rsidR="00B27C67" w:rsidRPr="0070540F" w:rsidRDefault="00B27C67" w:rsidP="00EB0535">
                        <w:pPr>
                          <w:jc w:val="center"/>
                          <w:rPr>
                            <w:rFonts w:ascii="Minion Pro" w:hAnsi="Minion Pro" w:cs="Times New Roman"/>
                            <w:color w:val="000000"/>
                          </w:rPr>
                        </w:pPr>
                        <w:r>
                          <w:rPr>
                            <w:rFonts w:ascii="Minion Pro" w:hAnsi="Minion Pro" w:cs="Times New Roman"/>
                            <w:color w:val="000000"/>
                          </w:rPr>
                          <w:t>$</w:t>
                        </w:r>
                        <w:sdt>
                          <w:sdtPr>
                            <w:rPr>
                              <w:rFonts w:ascii="Minion Pro" w:hAnsi="Minion Pro" w:cs="Times New Roman"/>
                              <w:color w:val="000000"/>
                            </w:rPr>
                            <w:id w:val="1209689768"/>
                            <w:placeholder>
                              <w:docPart w:val="155301B9DECD49DAA2EFC624B55B1997"/>
                            </w:placeholder>
                            <w:showingPlcHdr/>
                            <w:text/>
                          </w:sdtPr>
                          <w:sdtEndPr/>
                          <w:sdtContent>
                            <w:r w:rsidR="00C21313">
                              <w:rPr>
                                <w:rStyle w:val="PlaceholderText"/>
                              </w:rPr>
                              <w:t>E</w:t>
                            </w:r>
                            <w:r w:rsidR="00C21313" w:rsidRPr="00EC77F6">
                              <w:rPr>
                                <w:rStyle w:val="PlaceholderText"/>
                              </w:rPr>
                              <w:t xml:space="preserve">nter </w:t>
                            </w:r>
                            <w:r w:rsidR="00C21313">
                              <w:rPr>
                                <w:rStyle w:val="PlaceholderText"/>
                              </w:rPr>
                              <w:t>rate</w:t>
                            </w:r>
                          </w:sdtContent>
                        </w:sdt>
                      </w:p>
                    </w:tc>
                    <w:tc>
                      <w:tcPr>
                        <w:tcW w:w="1620" w:type="dxa"/>
                        <w:tcBorders>
                          <w:top w:val="nil"/>
                          <w:left w:val="nil"/>
                          <w:bottom w:val="single" w:sz="4" w:space="0" w:color="000000"/>
                          <w:right w:val="single" w:sz="8" w:space="0" w:color="000000"/>
                        </w:tcBorders>
                        <w:shd w:val="clear" w:color="auto" w:fill="auto"/>
                        <w:vAlign w:val="bottom"/>
                      </w:tcPr>
                      <w:p w14:paraId="0000014D" w14:textId="352B7A2D" w:rsidR="00B27C67" w:rsidRPr="0070540F" w:rsidRDefault="00B27C67" w:rsidP="00EB0535">
                        <w:pPr>
                          <w:jc w:val="center"/>
                          <w:rPr>
                            <w:rFonts w:ascii="Minion Pro" w:hAnsi="Minion Pro" w:cs="Times New Roman"/>
                            <w:color w:val="000000"/>
                          </w:rPr>
                        </w:pPr>
                        <w:r>
                          <w:rPr>
                            <w:rFonts w:ascii="Minion Pro" w:hAnsi="Minion Pro" w:cs="Times New Roman"/>
                            <w:color w:val="000000"/>
                          </w:rPr>
                          <w:t>$</w:t>
                        </w:r>
                        <w:sdt>
                          <w:sdtPr>
                            <w:rPr>
                              <w:rFonts w:ascii="Minion Pro" w:hAnsi="Minion Pro" w:cs="Times New Roman"/>
                              <w:color w:val="000000"/>
                            </w:rPr>
                            <w:id w:val="143166086"/>
                            <w:placeholder>
                              <w:docPart w:val="C8E55BC9F15C46A8B758D02A50B95E8B"/>
                            </w:placeholder>
                            <w:showingPlcHdr/>
                            <w:text/>
                          </w:sdtPr>
                          <w:sdtEndPr/>
                          <w:sdtContent>
                            <w:r w:rsidR="00C21313">
                              <w:rPr>
                                <w:rStyle w:val="PlaceholderText"/>
                              </w:rPr>
                              <w:t>E</w:t>
                            </w:r>
                            <w:r w:rsidR="00C21313" w:rsidRPr="00EC77F6">
                              <w:rPr>
                                <w:rStyle w:val="PlaceholderText"/>
                              </w:rPr>
                              <w:t xml:space="preserve">nter </w:t>
                            </w:r>
                            <w:r w:rsidR="00C21313">
                              <w:rPr>
                                <w:rStyle w:val="PlaceholderText"/>
                              </w:rPr>
                              <w:t>cost</w:t>
                            </w:r>
                          </w:sdtContent>
                        </w:sdt>
                      </w:p>
                    </w:tc>
                  </w:tr>
                </w:sdtContent>
              </w:sdt>
              <w:sdt>
                <w:sdtPr>
                  <w:rPr>
                    <w:rFonts w:ascii="Minion Pro" w:hAnsi="Minion Pro" w:cs="Times New Roman"/>
                    <w:color w:val="000000"/>
                  </w:rPr>
                  <w:id w:val="1914736717"/>
                  <w:lock w:val="sdtLocked"/>
                  <w:placeholder>
                    <w:docPart w:val="1E0519F8A5514C8FBD51976C546323AD"/>
                  </w:placeholder>
                  <w15:repeatingSectionItem/>
                </w:sdtPr>
                <w:sdtEndPr/>
                <w:sdtContent>
                  <w:tr w:rsidR="00B27C67" w:rsidRPr="0070540F" w14:paraId="60BED048" w14:textId="77777777" w:rsidTr="00672A83">
                    <w:trPr>
                      <w:trHeight w:val="343"/>
                    </w:trPr>
                    <w:sdt>
                      <w:sdtPr>
                        <w:rPr>
                          <w:rFonts w:ascii="Minion Pro" w:hAnsi="Minion Pro" w:cs="Times New Roman"/>
                          <w:color w:val="000000"/>
                        </w:rPr>
                        <w:id w:val="1125735656"/>
                        <w:placeholder>
                          <w:docPart w:val="5AEF0CD8F46E4FF69FDD1B80F203318C"/>
                        </w:placeholder>
                        <w:showingPlcHdr/>
                        <w:text/>
                      </w:sdtPr>
                      <w:sdtEndPr/>
                      <w:sdtContent>
                        <w:tc>
                          <w:tcPr>
                            <w:tcW w:w="800" w:type="dxa"/>
                            <w:tcBorders>
                              <w:top w:val="nil"/>
                              <w:left w:val="single" w:sz="8" w:space="0" w:color="000000"/>
                              <w:bottom w:val="single" w:sz="4" w:space="0" w:color="000000"/>
                              <w:right w:val="single" w:sz="4" w:space="0" w:color="000000"/>
                            </w:tcBorders>
                            <w:shd w:val="clear" w:color="auto" w:fill="auto"/>
                            <w:vAlign w:val="bottom"/>
                          </w:tcPr>
                          <w:p w14:paraId="24016E73" w14:textId="3B7CF0BA" w:rsidR="00B27C67" w:rsidRPr="0070540F" w:rsidRDefault="00D72B4A" w:rsidP="00672A83">
                            <w:pPr>
                              <w:jc w:val="center"/>
                              <w:rPr>
                                <w:rFonts w:ascii="Minion Pro" w:hAnsi="Minion Pro" w:cs="Times New Roman"/>
                                <w:color w:val="000000"/>
                              </w:rPr>
                            </w:pPr>
                            <w:r>
                              <w:rPr>
                                <w:rStyle w:val="PlaceholderText"/>
                              </w:rPr>
                              <w:t>S</w:t>
                            </w:r>
                            <w:r w:rsidR="00B27C67">
                              <w:rPr>
                                <w:rStyle w:val="PlaceholderText"/>
                              </w:rPr>
                              <w:t>tand number</w:t>
                            </w:r>
                          </w:p>
                        </w:tc>
                      </w:sdtContent>
                    </w:sdt>
                    <w:sdt>
                      <w:sdtPr>
                        <w:rPr>
                          <w:rFonts w:ascii="Minion Pro" w:hAnsi="Minion Pro" w:cs="Times New Roman"/>
                          <w:color w:val="000000"/>
                        </w:rPr>
                        <w:id w:val="-2080124122"/>
                        <w:placeholder>
                          <w:docPart w:val="2FC33BF2D23A4A898401A4BA2F00E3E1"/>
                        </w:placeholder>
                        <w:showingPlcHdr/>
                        <w:text/>
                      </w:sdtPr>
                      <w:sdtEndPr/>
                      <w:sdtContent>
                        <w:tc>
                          <w:tcPr>
                            <w:tcW w:w="2250" w:type="dxa"/>
                            <w:tcBorders>
                              <w:top w:val="nil"/>
                              <w:left w:val="nil"/>
                              <w:bottom w:val="single" w:sz="4" w:space="0" w:color="000000"/>
                              <w:right w:val="single" w:sz="4" w:space="0" w:color="000000"/>
                            </w:tcBorders>
                            <w:shd w:val="clear" w:color="auto" w:fill="auto"/>
                            <w:vAlign w:val="bottom"/>
                          </w:tcPr>
                          <w:p w14:paraId="65F6F450" w14:textId="2D981F27" w:rsidR="00B27C67" w:rsidRPr="0070540F" w:rsidRDefault="00B27C67" w:rsidP="00C645F2">
                            <w:pPr>
                              <w:rPr>
                                <w:rFonts w:ascii="Minion Pro" w:hAnsi="Minion Pro" w:cs="Times New Roman"/>
                                <w:color w:val="000000"/>
                              </w:rPr>
                            </w:pPr>
                            <w:r>
                              <w:rPr>
                                <w:rStyle w:val="PlaceholderText"/>
                              </w:rPr>
                              <w:t xml:space="preserve">Enter </w:t>
                            </w:r>
                            <w:r w:rsidR="000B23AC">
                              <w:rPr>
                                <w:rStyle w:val="PlaceholderText"/>
                              </w:rPr>
                              <w:t>activity</w:t>
                            </w:r>
                          </w:p>
                        </w:tc>
                      </w:sdtContent>
                    </w:sdt>
                    <w:sdt>
                      <w:sdtPr>
                        <w:rPr>
                          <w:rFonts w:ascii="Minion Pro" w:hAnsi="Minion Pro" w:cs="Times New Roman"/>
                          <w:color w:val="000000"/>
                        </w:rPr>
                        <w:id w:val="-1335213091"/>
                        <w:placeholder>
                          <w:docPart w:val="52B2D33E883F40768C829F581C44B25F"/>
                        </w:placeholder>
                        <w:showingPlcHdr/>
                        <w:text/>
                      </w:sdtPr>
                      <w:sdtEndPr/>
                      <w:sdtContent>
                        <w:tc>
                          <w:tcPr>
                            <w:tcW w:w="1080" w:type="dxa"/>
                            <w:tcBorders>
                              <w:top w:val="nil"/>
                              <w:left w:val="nil"/>
                              <w:bottom w:val="single" w:sz="4" w:space="0" w:color="000000"/>
                              <w:right w:val="single" w:sz="4" w:space="0" w:color="000000"/>
                            </w:tcBorders>
                            <w:shd w:val="clear" w:color="auto" w:fill="auto"/>
                            <w:vAlign w:val="bottom"/>
                          </w:tcPr>
                          <w:p w14:paraId="4E07864A" w14:textId="1AC0C645" w:rsidR="00B27C67" w:rsidRPr="0070540F" w:rsidRDefault="00B27C67" w:rsidP="0003757E">
                            <w:pPr>
                              <w:jc w:val="center"/>
                              <w:rPr>
                                <w:rFonts w:ascii="Minion Pro" w:hAnsi="Minion Pro" w:cs="Times New Roman"/>
                                <w:color w:val="000000"/>
                              </w:rPr>
                            </w:pPr>
                            <w:r>
                              <w:rPr>
                                <w:rStyle w:val="PlaceholderText"/>
                              </w:rPr>
                              <w:t>E</w:t>
                            </w:r>
                            <w:r w:rsidRPr="00EC77F6">
                              <w:rPr>
                                <w:rStyle w:val="PlaceholderText"/>
                              </w:rPr>
                              <w:t xml:space="preserve">nter </w:t>
                            </w:r>
                            <w:r w:rsidR="000B23AC">
                              <w:rPr>
                                <w:rStyle w:val="PlaceholderText"/>
                              </w:rPr>
                              <w:t>units</w:t>
                            </w:r>
                          </w:p>
                        </w:tc>
                      </w:sdtContent>
                    </w:sdt>
                    <w:sdt>
                      <w:sdtPr>
                        <w:rPr>
                          <w:rFonts w:ascii="Minion Pro" w:hAnsi="Minion Pro" w:cs="Times New Roman"/>
                          <w:color w:val="000000"/>
                        </w:rPr>
                        <w:id w:val="-633179596"/>
                        <w:placeholder>
                          <w:docPart w:val="9121F74EC99D4BE595451DC14176E89C"/>
                        </w:placeholder>
                        <w:showingPlcHdr/>
                        <w:text/>
                      </w:sdtPr>
                      <w:sdtEndPr/>
                      <w:sdtContent>
                        <w:tc>
                          <w:tcPr>
                            <w:tcW w:w="1530" w:type="dxa"/>
                            <w:tcBorders>
                              <w:top w:val="nil"/>
                              <w:left w:val="nil"/>
                              <w:bottom w:val="single" w:sz="4" w:space="0" w:color="000000"/>
                              <w:right w:val="single" w:sz="4" w:space="0" w:color="000000"/>
                            </w:tcBorders>
                            <w:shd w:val="clear" w:color="auto" w:fill="auto"/>
                            <w:vAlign w:val="bottom"/>
                          </w:tcPr>
                          <w:p w14:paraId="11B7ADEF" w14:textId="0FE935AD" w:rsidR="00B27C67" w:rsidRPr="0070540F" w:rsidRDefault="00B27C67" w:rsidP="0003757E">
                            <w:pPr>
                              <w:jc w:val="center"/>
                              <w:rPr>
                                <w:rFonts w:ascii="Minion Pro" w:hAnsi="Minion Pro" w:cs="Times New Roman"/>
                                <w:color w:val="000000"/>
                              </w:rPr>
                            </w:pPr>
                            <w:r>
                              <w:rPr>
                                <w:rStyle w:val="PlaceholderText"/>
                              </w:rPr>
                              <w:t xml:space="preserve">Enter </w:t>
                            </w:r>
                            <w:r w:rsidR="000B23AC">
                              <w:rPr>
                                <w:rStyle w:val="PlaceholderText"/>
                              </w:rPr>
                              <w:t>program</w:t>
                            </w:r>
                          </w:p>
                        </w:tc>
                      </w:sdtContent>
                    </w:sdt>
                    <w:sdt>
                      <w:sdtPr>
                        <w:rPr>
                          <w:rFonts w:ascii="Minion Pro" w:hAnsi="Minion Pro" w:cs="Times New Roman"/>
                          <w:color w:val="000000"/>
                        </w:rPr>
                        <w:id w:val="-1776468785"/>
                        <w:placeholder>
                          <w:docPart w:val="299C95FBC7EE490CAB6260C8D94186C0"/>
                        </w:placeholder>
                        <w:showingPlcHdr/>
                        <w:text/>
                      </w:sdtPr>
                      <w:sdtEndPr/>
                      <w:sdtContent>
                        <w:tc>
                          <w:tcPr>
                            <w:tcW w:w="990" w:type="dxa"/>
                            <w:tcBorders>
                              <w:top w:val="nil"/>
                              <w:left w:val="nil"/>
                              <w:bottom w:val="single" w:sz="4" w:space="0" w:color="000000"/>
                              <w:right w:val="single" w:sz="4" w:space="0" w:color="000000"/>
                            </w:tcBorders>
                            <w:shd w:val="clear" w:color="auto" w:fill="auto"/>
                            <w:vAlign w:val="bottom"/>
                          </w:tcPr>
                          <w:p w14:paraId="4E9876A0" w14:textId="55643371" w:rsidR="00B27C67" w:rsidRPr="0070540F" w:rsidRDefault="000B23AC" w:rsidP="0003757E">
                            <w:pPr>
                              <w:jc w:val="center"/>
                              <w:rPr>
                                <w:rFonts w:ascii="Minion Pro" w:hAnsi="Minion Pro" w:cs="Times New Roman"/>
                                <w:color w:val="000000"/>
                              </w:rPr>
                            </w:pPr>
                            <w:r>
                              <w:rPr>
                                <w:rStyle w:val="PlaceholderText"/>
                              </w:rPr>
                              <w:t>Activity code</w:t>
                            </w:r>
                          </w:p>
                        </w:tc>
                      </w:sdtContent>
                    </w:sdt>
                    <w:sdt>
                      <w:sdtPr>
                        <w:rPr>
                          <w:rFonts w:ascii="Minion Pro" w:hAnsi="Minion Pro" w:cs="Times New Roman"/>
                          <w:color w:val="000000"/>
                        </w:rPr>
                        <w:id w:val="371118853"/>
                        <w:placeholder>
                          <w:docPart w:val="16E2CCA3DFF54C7EA0BFE2A6C00346F0"/>
                        </w:placeholder>
                        <w:showingPlcHdr/>
                        <w:text/>
                      </w:sdtPr>
                      <w:sdtEndPr/>
                      <w:sdtContent>
                        <w:tc>
                          <w:tcPr>
                            <w:tcW w:w="1080" w:type="dxa"/>
                            <w:tcBorders>
                              <w:top w:val="nil"/>
                              <w:left w:val="nil"/>
                              <w:bottom w:val="single" w:sz="4" w:space="0" w:color="000000"/>
                              <w:right w:val="single" w:sz="4" w:space="0" w:color="000000"/>
                            </w:tcBorders>
                            <w:shd w:val="clear" w:color="auto" w:fill="auto"/>
                            <w:vAlign w:val="bottom"/>
                          </w:tcPr>
                          <w:p w14:paraId="4A0BB8EF" w14:textId="267F25A8" w:rsidR="00B27C67" w:rsidRPr="0070540F" w:rsidRDefault="000B23AC" w:rsidP="0003757E">
                            <w:pPr>
                              <w:jc w:val="center"/>
                              <w:rPr>
                                <w:rFonts w:ascii="Minion Pro" w:hAnsi="Minion Pro" w:cs="Times New Roman"/>
                                <w:color w:val="000000"/>
                              </w:rPr>
                            </w:pPr>
                            <w:r>
                              <w:rPr>
                                <w:rStyle w:val="PlaceholderText"/>
                              </w:rPr>
                              <w:t>Dates</w:t>
                            </w:r>
                          </w:p>
                        </w:tc>
                      </w:sdtContent>
                    </w:sdt>
                    <w:sdt>
                      <w:sdtPr>
                        <w:rPr>
                          <w:rFonts w:ascii="Minion Pro" w:hAnsi="Minion Pro" w:cs="Times New Roman"/>
                          <w:color w:val="000000"/>
                        </w:rPr>
                        <w:id w:val="1690172464"/>
                        <w:placeholder>
                          <w:docPart w:val="56F28AB3B4C44D0EA9E3F9189062B1DA"/>
                        </w:placeholder>
                        <w:showingPlcHdr/>
                        <w:text/>
                      </w:sdtPr>
                      <w:sdtEndPr/>
                      <w:sdtContent>
                        <w:tc>
                          <w:tcPr>
                            <w:tcW w:w="2160" w:type="dxa"/>
                            <w:tcBorders>
                              <w:top w:val="single" w:sz="4" w:space="0" w:color="000000"/>
                              <w:left w:val="nil"/>
                              <w:bottom w:val="single" w:sz="4" w:space="0" w:color="000000"/>
                              <w:right w:val="single" w:sz="4" w:space="0" w:color="auto"/>
                            </w:tcBorders>
                            <w:vAlign w:val="bottom"/>
                          </w:tcPr>
                          <w:p w14:paraId="1B142CE7" w14:textId="324D548C" w:rsidR="00B27C67" w:rsidRDefault="000B23AC" w:rsidP="000B23AC">
                            <w:pPr>
                              <w:jc w:val="center"/>
                              <w:rPr>
                                <w:rFonts w:ascii="Minion Pro" w:hAnsi="Minion Pro" w:cs="Times New Roman"/>
                                <w:color w:val="000000"/>
                              </w:rPr>
                            </w:pPr>
                            <w:r>
                              <w:rPr>
                                <w:rStyle w:val="PlaceholderText"/>
                              </w:rPr>
                              <w:t>Who will do the activity?</w:t>
                            </w:r>
                          </w:p>
                        </w:tc>
                      </w:sdtContent>
                    </w:sdt>
                    <w:tc>
                      <w:tcPr>
                        <w:tcW w:w="1440" w:type="dxa"/>
                        <w:tcBorders>
                          <w:top w:val="nil"/>
                          <w:left w:val="single" w:sz="4" w:space="0" w:color="auto"/>
                          <w:bottom w:val="single" w:sz="4" w:space="0" w:color="000000"/>
                          <w:right w:val="single" w:sz="4" w:space="0" w:color="000000"/>
                        </w:tcBorders>
                        <w:shd w:val="clear" w:color="auto" w:fill="auto"/>
                        <w:vAlign w:val="bottom"/>
                      </w:tcPr>
                      <w:p w14:paraId="3EC27660" w14:textId="41A6122D" w:rsidR="00B27C67" w:rsidRPr="0070540F" w:rsidRDefault="00B27C67" w:rsidP="0003757E">
                        <w:pPr>
                          <w:jc w:val="center"/>
                          <w:rPr>
                            <w:rFonts w:ascii="Minion Pro" w:hAnsi="Minion Pro" w:cs="Times New Roman"/>
                            <w:color w:val="000000"/>
                          </w:rPr>
                        </w:pPr>
                        <w:r>
                          <w:rPr>
                            <w:rFonts w:ascii="Minion Pro" w:hAnsi="Minion Pro" w:cs="Times New Roman"/>
                            <w:color w:val="000000"/>
                          </w:rPr>
                          <w:t>$</w:t>
                        </w:r>
                        <w:sdt>
                          <w:sdtPr>
                            <w:rPr>
                              <w:rFonts w:ascii="Minion Pro" w:hAnsi="Minion Pro" w:cs="Times New Roman"/>
                              <w:color w:val="000000"/>
                            </w:rPr>
                            <w:id w:val="-642426093"/>
                            <w:placeholder>
                              <w:docPart w:val="16FAAB141EAD4506A83F794E31180BA4"/>
                            </w:placeholder>
                            <w:showingPlcHdr/>
                            <w:text/>
                          </w:sdtPr>
                          <w:sdtEndPr/>
                          <w:sdtContent>
                            <w:r>
                              <w:rPr>
                                <w:rStyle w:val="PlaceholderText"/>
                              </w:rPr>
                              <w:t>E</w:t>
                            </w:r>
                            <w:r w:rsidRPr="00EC77F6">
                              <w:rPr>
                                <w:rStyle w:val="PlaceholderText"/>
                              </w:rPr>
                              <w:t xml:space="preserve">nter </w:t>
                            </w:r>
                            <w:r>
                              <w:rPr>
                                <w:rStyle w:val="PlaceholderText"/>
                              </w:rPr>
                              <w:t>rate</w:t>
                            </w:r>
                          </w:sdtContent>
                        </w:sdt>
                      </w:p>
                    </w:tc>
                    <w:tc>
                      <w:tcPr>
                        <w:tcW w:w="1620" w:type="dxa"/>
                        <w:tcBorders>
                          <w:top w:val="nil"/>
                          <w:left w:val="nil"/>
                          <w:bottom w:val="single" w:sz="4" w:space="0" w:color="000000"/>
                          <w:right w:val="single" w:sz="8" w:space="0" w:color="000000"/>
                        </w:tcBorders>
                        <w:shd w:val="clear" w:color="auto" w:fill="auto"/>
                        <w:vAlign w:val="bottom"/>
                      </w:tcPr>
                      <w:p w14:paraId="45441AA4" w14:textId="6EABDBBC" w:rsidR="00B27C67" w:rsidRPr="0070540F" w:rsidRDefault="00B27C67" w:rsidP="0003757E">
                        <w:pPr>
                          <w:jc w:val="center"/>
                          <w:rPr>
                            <w:rFonts w:ascii="Minion Pro" w:hAnsi="Minion Pro" w:cs="Times New Roman"/>
                            <w:color w:val="000000"/>
                          </w:rPr>
                        </w:pPr>
                        <w:r>
                          <w:rPr>
                            <w:rFonts w:ascii="Minion Pro" w:hAnsi="Minion Pro" w:cs="Times New Roman"/>
                            <w:color w:val="000000"/>
                          </w:rPr>
                          <w:t>$</w:t>
                        </w:r>
                        <w:sdt>
                          <w:sdtPr>
                            <w:rPr>
                              <w:rFonts w:ascii="Minion Pro" w:hAnsi="Minion Pro" w:cs="Times New Roman"/>
                              <w:color w:val="000000"/>
                            </w:rPr>
                            <w:id w:val="1222332609"/>
                            <w:placeholder>
                              <w:docPart w:val="857F300BBF054845AC398ED6996FF03E"/>
                            </w:placeholder>
                            <w:showingPlcHdr/>
                            <w:text/>
                          </w:sdtPr>
                          <w:sdtEndPr/>
                          <w:sdtContent>
                            <w:r>
                              <w:rPr>
                                <w:rStyle w:val="PlaceholderText"/>
                              </w:rPr>
                              <w:t>E</w:t>
                            </w:r>
                            <w:r w:rsidRPr="00EC77F6">
                              <w:rPr>
                                <w:rStyle w:val="PlaceholderText"/>
                              </w:rPr>
                              <w:t xml:space="preserve">nter </w:t>
                            </w:r>
                            <w:r>
                              <w:rPr>
                                <w:rStyle w:val="PlaceholderText"/>
                              </w:rPr>
                              <w:t>cost</w:t>
                            </w:r>
                          </w:sdtContent>
                        </w:sdt>
                      </w:p>
                    </w:tc>
                  </w:tr>
                </w:sdtContent>
              </w:sdt>
              <w:sdt>
                <w:sdtPr>
                  <w:rPr>
                    <w:rFonts w:ascii="Minion Pro" w:hAnsi="Minion Pro" w:cs="Times New Roman"/>
                    <w:color w:val="000000"/>
                  </w:rPr>
                  <w:id w:val="-1601792079"/>
                  <w:lock w:val="sdtLocked"/>
                  <w:placeholder>
                    <w:docPart w:val="A1579C128C1A4E95B74645B7611A096B"/>
                  </w:placeholder>
                  <w15:repeatingSectionItem/>
                </w:sdtPr>
                <w:sdtEndPr/>
                <w:sdtContent>
                  <w:tr w:rsidR="00B27C67" w:rsidRPr="0070540F" w14:paraId="1BB800C2" w14:textId="77777777" w:rsidTr="00595A94">
                    <w:trPr>
                      <w:trHeight w:val="343"/>
                    </w:trPr>
                    <w:sdt>
                      <w:sdtPr>
                        <w:rPr>
                          <w:rFonts w:ascii="Minion Pro" w:hAnsi="Minion Pro" w:cs="Times New Roman"/>
                          <w:color w:val="000000"/>
                        </w:rPr>
                        <w:id w:val="-881328462"/>
                        <w:placeholder>
                          <w:docPart w:val="914459A3300942BAADBC8AABF25A3E73"/>
                        </w:placeholder>
                        <w:showingPlcHdr/>
                        <w:text/>
                      </w:sdtPr>
                      <w:sdtEndPr/>
                      <w:sdtContent>
                        <w:tc>
                          <w:tcPr>
                            <w:tcW w:w="800" w:type="dxa"/>
                            <w:tcBorders>
                              <w:top w:val="nil"/>
                              <w:left w:val="single" w:sz="8" w:space="0" w:color="000000"/>
                              <w:bottom w:val="single" w:sz="4" w:space="0" w:color="000000"/>
                              <w:right w:val="single" w:sz="4" w:space="0" w:color="000000"/>
                            </w:tcBorders>
                            <w:shd w:val="clear" w:color="auto" w:fill="auto"/>
                            <w:vAlign w:val="bottom"/>
                          </w:tcPr>
                          <w:p w14:paraId="5AB6FB26" w14:textId="0D105494" w:rsidR="00B27C67" w:rsidRPr="0070540F" w:rsidRDefault="0003757E" w:rsidP="00595A94">
                            <w:pPr>
                              <w:jc w:val="center"/>
                              <w:rPr>
                                <w:rFonts w:ascii="Minion Pro" w:hAnsi="Minion Pro" w:cs="Times New Roman"/>
                                <w:color w:val="000000"/>
                              </w:rPr>
                            </w:pPr>
                            <w:r>
                              <w:rPr>
                                <w:rStyle w:val="PlaceholderText"/>
                              </w:rPr>
                              <w:t>S</w:t>
                            </w:r>
                            <w:r w:rsidR="00B27C67">
                              <w:rPr>
                                <w:rStyle w:val="PlaceholderText"/>
                              </w:rPr>
                              <w:t>tand number</w:t>
                            </w:r>
                          </w:p>
                        </w:tc>
                      </w:sdtContent>
                    </w:sdt>
                    <w:sdt>
                      <w:sdtPr>
                        <w:rPr>
                          <w:rFonts w:ascii="Minion Pro" w:hAnsi="Minion Pro" w:cs="Times New Roman"/>
                          <w:color w:val="000000"/>
                        </w:rPr>
                        <w:id w:val="1523282153"/>
                        <w:placeholder>
                          <w:docPart w:val="0C34237AF3334A72B8428D29C3618596"/>
                        </w:placeholder>
                        <w:showingPlcHdr/>
                        <w:text/>
                      </w:sdtPr>
                      <w:sdtEndPr/>
                      <w:sdtContent>
                        <w:tc>
                          <w:tcPr>
                            <w:tcW w:w="2250" w:type="dxa"/>
                            <w:tcBorders>
                              <w:top w:val="nil"/>
                              <w:left w:val="nil"/>
                              <w:bottom w:val="single" w:sz="4" w:space="0" w:color="000000"/>
                              <w:right w:val="single" w:sz="4" w:space="0" w:color="000000"/>
                            </w:tcBorders>
                            <w:shd w:val="clear" w:color="auto" w:fill="auto"/>
                            <w:vAlign w:val="bottom"/>
                          </w:tcPr>
                          <w:p w14:paraId="38CDC788" w14:textId="2DD0A796" w:rsidR="00B27C67" w:rsidRPr="0070540F" w:rsidRDefault="00B27C67" w:rsidP="00C645F2">
                            <w:pPr>
                              <w:rPr>
                                <w:rFonts w:ascii="Minion Pro" w:hAnsi="Minion Pro" w:cs="Times New Roman"/>
                                <w:color w:val="000000"/>
                              </w:rPr>
                            </w:pPr>
                            <w:r>
                              <w:rPr>
                                <w:rStyle w:val="PlaceholderText"/>
                              </w:rPr>
                              <w:t xml:space="preserve">Enter </w:t>
                            </w:r>
                            <w:r w:rsidR="00403267">
                              <w:rPr>
                                <w:rStyle w:val="PlaceholderText"/>
                              </w:rPr>
                              <w:t>activity</w:t>
                            </w:r>
                          </w:p>
                        </w:tc>
                      </w:sdtContent>
                    </w:sdt>
                    <w:sdt>
                      <w:sdtPr>
                        <w:rPr>
                          <w:rFonts w:ascii="Minion Pro" w:hAnsi="Minion Pro" w:cs="Times New Roman"/>
                          <w:color w:val="000000"/>
                        </w:rPr>
                        <w:id w:val="-87075006"/>
                        <w:placeholder>
                          <w:docPart w:val="C0F3B591D4084F7FB7D7979C4E72C5EA"/>
                        </w:placeholder>
                        <w:showingPlcHdr/>
                        <w:text/>
                      </w:sdtPr>
                      <w:sdtEndPr/>
                      <w:sdtContent>
                        <w:tc>
                          <w:tcPr>
                            <w:tcW w:w="1080" w:type="dxa"/>
                            <w:tcBorders>
                              <w:top w:val="nil"/>
                              <w:left w:val="nil"/>
                              <w:bottom w:val="single" w:sz="4" w:space="0" w:color="000000"/>
                              <w:right w:val="single" w:sz="4" w:space="0" w:color="000000"/>
                            </w:tcBorders>
                            <w:shd w:val="clear" w:color="auto" w:fill="auto"/>
                            <w:vAlign w:val="bottom"/>
                          </w:tcPr>
                          <w:p w14:paraId="496C875E" w14:textId="2F28083C" w:rsidR="00B27C67" w:rsidRPr="0070540F" w:rsidRDefault="00B27C67" w:rsidP="00727F3C">
                            <w:pPr>
                              <w:jc w:val="center"/>
                              <w:rPr>
                                <w:rFonts w:ascii="Minion Pro" w:hAnsi="Minion Pro" w:cs="Times New Roman"/>
                                <w:color w:val="000000"/>
                              </w:rPr>
                            </w:pPr>
                            <w:r>
                              <w:rPr>
                                <w:rStyle w:val="PlaceholderText"/>
                              </w:rPr>
                              <w:t>E</w:t>
                            </w:r>
                            <w:r w:rsidRPr="00EC77F6">
                              <w:rPr>
                                <w:rStyle w:val="PlaceholderText"/>
                              </w:rPr>
                              <w:t xml:space="preserve">nter </w:t>
                            </w:r>
                            <w:r w:rsidR="00403267">
                              <w:rPr>
                                <w:rStyle w:val="PlaceholderText"/>
                              </w:rPr>
                              <w:t>units</w:t>
                            </w:r>
                          </w:p>
                        </w:tc>
                      </w:sdtContent>
                    </w:sdt>
                    <w:sdt>
                      <w:sdtPr>
                        <w:rPr>
                          <w:rFonts w:ascii="Minion Pro" w:hAnsi="Minion Pro" w:cs="Times New Roman"/>
                          <w:color w:val="000000"/>
                        </w:rPr>
                        <w:id w:val="-851101014"/>
                        <w:placeholder>
                          <w:docPart w:val="ABB89A35D755478498AC56F31B14C175"/>
                        </w:placeholder>
                        <w:showingPlcHdr/>
                        <w:text/>
                      </w:sdtPr>
                      <w:sdtEndPr/>
                      <w:sdtContent>
                        <w:tc>
                          <w:tcPr>
                            <w:tcW w:w="1530" w:type="dxa"/>
                            <w:tcBorders>
                              <w:top w:val="nil"/>
                              <w:left w:val="nil"/>
                              <w:bottom w:val="single" w:sz="4" w:space="0" w:color="000000"/>
                              <w:right w:val="single" w:sz="4" w:space="0" w:color="000000"/>
                            </w:tcBorders>
                            <w:shd w:val="clear" w:color="auto" w:fill="auto"/>
                            <w:vAlign w:val="bottom"/>
                          </w:tcPr>
                          <w:p w14:paraId="63920E9E" w14:textId="3033ACD6" w:rsidR="00B27C67" w:rsidRPr="0070540F" w:rsidRDefault="00B27C67" w:rsidP="00727F3C">
                            <w:pPr>
                              <w:jc w:val="center"/>
                              <w:rPr>
                                <w:rFonts w:ascii="Minion Pro" w:hAnsi="Minion Pro" w:cs="Times New Roman"/>
                                <w:color w:val="000000"/>
                              </w:rPr>
                            </w:pPr>
                            <w:r>
                              <w:rPr>
                                <w:rStyle w:val="PlaceholderText"/>
                              </w:rPr>
                              <w:t xml:space="preserve">Enter </w:t>
                            </w:r>
                            <w:r w:rsidR="00403267">
                              <w:rPr>
                                <w:rStyle w:val="PlaceholderText"/>
                              </w:rPr>
                              <w:t>program</w:t>
                            </w:r>
                          </w:p>
                        </w:tc>
                      </w:sdtContent>
                    </w:sdt>
                    <w:sdt>
                      <w:sdtPr>
                        <w:rPr>
                          <w:rFonts w:ascii="Minion Pro" w:hAnsi="Minion Pro" w:cs="Times New Roman"/>
                          <w:color w:val="000000"/>
                        </w:rPr>
                        <w:id w:val="-865607134"/>
                        <w:placeholder>
                          <w:docPart w:val="F2B3D4DA670F433F923FC63683021008"/>
                        </w:placeholder>
                        <w:showingPlcHdr/>
                        <w:text/>
                      </w:sdtPr>
                      <w:sdtEndPr/>
                      <w:sdtContent>
                        <w:tc>
                          <w:tcPr>
                            <w:tcW w:w="990" w:type="dxa"/>
                            <w:tcBorders>
                              <w:top w:val="nil"/>
                              <w:left w:val="nil"/>
                              <w:bottom w:val="single" w:sz="4" w:space="0" w:color="000000"/>
                              <w:right w:val="single" w:sz="4" w:space="0" w:color="000000"/>
                            </w:tcBorders>
                            <w:shd w:val="clear" w:color="auto" w:fill="auto"/>
                            <w:vAlign w:val="bottom"/>
                          </w:tcPr>
                          <w:p w14:paraId="7547ABB2" w14:textId="46A98242" w:rsidR="00B27C67" w:rsidRPr="0070540F" w:rsidRDefault="00403267" w:rsidP="00727F3C">
                            <w:pPr>
                              <w:jc w:val="center"/>
                              <w:rPr>
                                <w:rFonts w:ascii="Minion Pro" w:hAnsi="Minion Pro" w:cs="Times New Roman"/>
                                <w:color w:val="000000"/>
                              </w:rPr>
                            </w:pPr>
                            <w:r>
                              <w:rPr>
                                <w:rStyle w:val="PlaceholderText"/>
                              </w:rPr>
                              <w:t>Activity code</w:t>
                            </w:r>
                          </w:p>
                        </w:tc>
                      </w:sdtContent>
                    </w:sdt>
                    <w:sdt>
                      <w:sdtPr>
                        <w:rPr>
                          <w:rFonts w:ascii="Minion Pro" w:hAnsi="Minion Pro" w:cs="Times New Roman"/>
                          <w:color w:val="000000"/>
                        </w:rPr>
                        <w:id w:val="-1707862628"/>
                        <w:placeholder>
                          <w:docPart w:val="8CDE7C552FAF4598BD87C96AA9319F70"/>
                        </w:placeholder>
                        <w:showingPlcHdr/>
                        <w:text/>
                      </w:sdtPr>
                      <w:sdtEndPr/>
                      <w:sdtContent>
                        <w:tc>
                          <w:tcPr>
                            <w:tcW w:w="1080" w:type="dxa"/>
                            <w:tcBorders>
                              <w:top w:val="nil"/>
                              <w:left w:val="nil"/>
                              <w:bottom w:val="single" w:sz="4" w:space="0" w:color="000000"/>
                              <w:right w:val="single" w:sz="4" w:space="0" w:color="000000"/>
                            </w:tcBorders>
                            <w:shd w:val="clear" w:color="auto" w:fill="auto"/>
                            <w:vAlign w:val="bottom"/>
                          </w:tcPr>
                          <w:p w14:paraId="5992C5DF" w14:textId="5745C4D4" w:rsidR="00B27C67" w:rsidRPr="0070540F" w:rsidRDefault="00403267" w:rsidP="00727F3C">
                            <w:pPr>
                              <w:jc w:val="center"/>
                              <w:rPr>
                                <w:rFonts w:ascii="Minion Pro" w:hAnsi="Minion Pro" w:cs="Times New Roman"/>
                                <w:color w:val="000000"/>
                              </w:rPr>
                            </w:pPr>
                            <w:r>
                              <w:rPr>
                                <w:rStyle w:val="PlaceholderText"/>
                              </w:rPr>
                              <w:t>Dates</w:t>
                            </w:r>
                          </w:p>
                        </w:tc>
                      </w:sdtContent>
                    </w:sdt>
                    <w:sdt>
                      <w:sdtPr>
                        <w:rPr>
                          <w:rFonts w:ascii="Minion Pro" w:hAnsi="Minion Pro" w:cs="Times New Roman"/>
                          <w:color w:val="000000"/>
                        </w:rPr>
                        <w:id w:val="-306697680"/>
                        <w:placeholder>
                          <w:docPart w:val="FD969E807E584655AE32DD1C826F6894"/>
                        </w:placeholder>
                        <w:showingPlcHdr/>
                        <w:text/>
                      </w:sdtPr>
                      <w:sdtEndPr/>
                      <w:sdtContent>
                        <w:tc>
                          <w:tcPr>
                            <w:tcW w:w="2160" w:type="dxa"/>
                            <w:tcBorders>
                              <w:top w:val="single" w:sz="4" w:space="0" w:color="000000"/>
                              <w:left w:val="nil"/>
                              <w:bottom w:val="single" w:sz="4" w:space="0" w:color="000000"/>
                              <w:right w:val="single" w:sz="4" w:space="0" w:color="auto"/>
                            </w:tcBorders>
                            <w:vAlign w:val="bottom"/>
                          </w:tcPr>
                          <w:p w14:paraId="675DD5A7" w14:textId="77C3C132" w:rsidR="00B27C67" w:rsidRDefault="00403267" w:rsidP="00403267">
                            <w:pPr>
                              <w:jc w:val="center"/>
                              <w:rPr>
                                <w:rFonts w:ascii="Minion Pro" w:hAnsi="Minion Pro" w:cs="Times New Roman"/>
                                <w:color w:val="000000"/>
                              </w:rPr>
                            </w:pPr>
                            <w:r>
                              <w:rPr>
                                <w:rStyle w:val="PlaceholderText"/>
                              </w:rPr>
                              <w:t>Who will do the activity?</w:t>
                            </w:r>
                          </w:p>
                        </w:tc>
                      </w:sdtContent>
                    </w:sdt>
                    <w:tc>
                      <w:tcPr>
                        <w:tcW w:w="1440" w:type="dxa"/>
                        <w:tcBorders>
                          <w:top w:val="nil"/>
                          <w:left w:val="single" w:sz="4" w:space="0" w:color="auto"/>
                          <w:bottom w:val="single" w:sz="4" w:space="0" w:color="000000"/>
                          <w:right w:val="single" w:sz="4" w:space="0" w:color="000000"/>
                        </w:tcBorders>
                        <w:shd w:val="clear" w:color="auto" w:fill="auto"/>
                        <w:vAlign w:val="bottom"/>
                      </w:tcPr>
                      <w:p w14:paraId="6EBDDFBD" w14:textId="5D783388" w:rsidR="00B27C67" w:rsidRPr="0070540F" w:rsidRDefault="00B27C67" w:rsidP="00727F3C">
                        <w:pPr>
                          <w:jc w:val="center"/>
                          <w:rPr>
                            <w:rFonts w:ascii="Minion Pro" w:hAnsi="Minion Pro" w:cs="Times New Roman"/>
                            <w:color w:val="000000"/>
                          </w:rPr>
                        </w:pPr>
                        <w:r>
                          <w:rPr>
                            <w:rFonts w:ascii="Minion Pro" w:hAnsi="Minion Pro" w:cs="Times New Roman"/>
                            <w:color w:val="000000"/>
                          </w:rPr>
                          <w:t>$</w:t>
                        </w:r>
                        <w:sdt>
                          <w:sdtPr>
                            <w:rPr>
                              <w:rFonts w:ascii="Minion Pro" w:hAnsi="Minion Pro" w:cs="Times New Roman"/>
                              <w:color w:val="000000"/>
                            </w:rPr>
                            <w:id w:val="1510098111"/>
                            <w:placeholder>
                              <w:docPart w:val="583263B6B9944F9D9CDCFA4CCEFA8E98"/>
                            </w:placeholder>
                            <w:showingPlcHdr/>
                            <w:text/>
                          </w:sdtPr>
                          <w:sdtEndPr/>
                          <w:sdtContent>
                            <w:r>
                              <w:rPr>
                                <w:rStyle w:val="PlaceholderText"/>
                              </w:rPr>
                              <w:t>E</w:t>
                            </w:r>
                            <w:r w:rsidRPr="00EC77F6">
                              <w:rPr>
                                <w:rStyle w:val="PlaceholderText"/>
                              </w:rPr>
                              <w:t xml:space="preserve">nter </w:t>
                            </w:r>
                            <w:r>
                              <w:rPr>
                                <w:rStyle w:val="PlaceholderText"/>
                              </w:rPr>
                              <w:t>rate</w:t>
                            </w:r>
                          </w:sdtContent>
                        </w:sdt>
                      </w:p>
                    </w:tc>
                    <w:tc>
                      <w:tcPr>
                        <w:tcW w:w="1620" w:type="dxa"/>
                        <w:tcBorders>
                          <w:top w:val="nil"/>
                          <w:left w:val="nil"/>
                          <w:bottom w:val="single" w:sz="4" w:space="0" w:color="000000"/>
                          <w:right w:val="single" w:sz="8" w:space="0" w:color="000000"/>
                        </w:tcBorders>
                        <w:shd w:val="clear" w:color="auto" w:fill="auto"/>
                        <w:vAlign w:val="bottom"/>
                      </w:tcPr>
                      <w:p w14:paraId="053D4CCD" w14:textId="76787533" w:rsidR="00B27C67" w:rsidRPr="0070540F" w:rsidRDefault="00B27C67" w:rsidP="00727F3C">
                        <w:pPr>
                          <w:jc w:val="center"/>
                          <w:rPr>
                            <w:rFonts w:ascii="Minion Pro" w:hAnsi="Minion Pro" w:cs="Times New Roman"/>
                            <w:color w:val="000000"/>
                          </w:rPr>
                        </w:pPr>
                        <w:r>
                          <w:rPr>
                            <w:rFonts w:ascii="Minion Pro" w:hAnsi="Minion Pro" w:cs="Times New Roman"/>
                            <w:color w:val="000000"/>
                          </w:rPr>
                          <w:t>$</w:t>
                        </w:r>
                        <w:sdt>
                          <w:sdtPr>
                            <w:rPr>
                              <w:rFonts w:ascii="Minion Pro" w:hAnsi="Minion Pro" w:cs="Times New Roman"/>
                              <w:color w:val="000000"/>
                            </w:rPr>
                            <w:id w:val="-1578593770"/>
                            <w:placeholder>
                              <w:docPart w:val="BB6CC5CB39B846CD82E8C18A3891F934"/>
                            </w:placeholder>
                            <w:showingPlcHdr/>
                            <w:text/>
                          </w:sdtPr>
                          <w:sdtEndPr/>
                          <w:sdtContent>
                            <w:r>
                              <w:rPr>
                                <w:rStyle w:val="PlaceholderText"/>
                              </w:rPr>
                              <w:t>E</w:t>
                            </w:r>
                            <w:r w:rsidRPr="00EC77F6">
                              <w:rPr>
                                <w:rStyle w:val="PlaceholderText"/>
                              </w:rPr>
                              <w:t xml:space="preserve">nter </w:t>
                            </w:r>
                            <w:r>
                              <w:rPr>
                                <w:rStyle w:val="PlaceholderText"/>
                              </w:rPr>
                              <w:t>cost</w:t>
                            </w:r>
                          </w:sdtContent>
                        </w:sdt>
                      </w:p>
                    </w:tc>
                  </w:tr>
                </w:sdtContent>
              </w:sdt>
              <w:sdt>
                <w:sdtPr>
                  <w:rPr>
                    <w:rFonts w:ascii="Minion Pro" w:hAnsi="Minion Pro" w:cs="Times New Roman"/>
                    <w:color w:val="000000"/>
                  </w:rPr>
                  <w:id w:val="-1310244614"/>
                  <w:lock w:val="sdtLocked"/>
                  <w:placeholder>
                    <w:docPart w:val="4B0269C3F25F401EA5109DC35BCA84D0"/>
                  </w:placeholder>
                  <w15:repeatingSectionItem/>
                </w:sdtPr>
                <w:sdtEndPr/>
                <w:sdtContent>
                  <w:tr w:rsidR="00B27C67" w:rsidRPr="0070540F" w14:paraId="09E3000B" w14:textId="77777777" w:rsidTr="00595A94">
                    <w:trPr>
                      <w:trHeight w:val="343"/>
                    </w:trPr>
                    <w:sdt>
                      <w:sdtPr>
                        <w:rPr>
                          <w:rFonts w:ascii="Minion Pro" w:hAnsi="Minion Pro" w:cs="Times New Roman"/>
                          <w:color w:val="000000"/>
                        </w:rPr>
                        <w:id w:val="347079434"/>
                        <w:placeholder>
                          <w:docPart w:val="A4E58FE9F9944C978D379E8F096DA1BE"/>
                        </w:placeholder>
                        <w:showingPlcHdr/>
                        <w:text/>
                      </w:sdtPr>
                      <w:sdtEndPr/>
                      <w:sdtContent>
                        <w:tc>
                          <w:tcPr>
                            <w:tcW w:w="800" w:type="dxa"/>
                            <w:tcBorders>
                              <w:top w:val="nil"/>
                              <w:left w:val="single" w:sz="8" w:space="0" w:color="000000"/>
                              <w:bottom w:val="single" w:sz="4" w:space="0" w:color="000000"/>
                              <w:right w:val="single" w:sz="4" w:space="0" w:color="000000"/>
                            </w:tcBorders>
                            <w:shd w:val="clear" w:color="auto" w:fill="auto"/>
                            <w:vAlign w:val="bottom"/>
                          </w:tcPr>
                          <w:p w14:paraId="7587D149" w14:textId="42397685" w:rsidR="00B27C67" w:rsidRPr="0070540F" w:rsidRDefault="00727F3C" w:rsidP="00595A94">
                            <w:pPr>
                              <w:jc w:val="center"/>
                              <w:rPr>
                                <w:rFonts w:ascii="Minion Pro" w:hAnsi="Minion Pro" w:cs="Times New Roman"/>
                                <w:color w:val="000000"/>
                              </w:rPr>
                            </w:pPr>
                            <w:r>
                              <w:rPr>
                                <w:rStyle w:val="PlaceholderText"/>
                              </w:rPr>
                              <w:t>S</w:t>
                            </w:r>
                            <w:r w:rsidR="00B27C67">
                              <w:rPr>
                                <w:rStyle w:val="PlaceholderText"/>
                              </w:rPr>
                              <w:t>tand number</w:t>
                            </w:r>
                          </w:p>
                        </w:tc>
                      </w:sdtContent>
                    </w:sdt>
                    <w:sdt>
                      <w:sdtPr>
                        <w:rPr>
                          <w:rFonts w:ascii="Minion Pro" w:hAnsi="Minion Pro" w:cs="Times New Roman"/>
                          <w:color w:val="000000"/>
                        </w:rPr>
                        <w:id w:val="-217364546"/>
                        <w:placeholder>
                          <w:docPart w:val="1D37EE03BEF94A86AE082B4EEC2C5FDE"/>
                        </w:placeholder>
                        <w:showingPlcHdr/>
                        <w:text/>
                      </w:sdtPr>
                      <w:sdtEndPr/>
                      <w:sdtContent>
                        <w:tc>
                          <w:tcPr>
                            <w:tcW w:w="2250" w:type="dxa"/>
                            <w:tcBorders>
                              <w:top w:val="nil"/>
                              <w:left w:val="nil"/>
                              <w:bottom w:val="single" w:sz="4" w:space="0" w:color="000000"/>
                              <w:right w:val="single" w:sz="4" w:space="0" w:color="000000"/>
                            </w:tcBorders>
                            <w:shd w:val="clear" w:color="auto" w:fill="auto"/>
                            <w:vAlign w:val="bottom"/>
                          </w:tcPr>
                          <w:p w14:paraId="7674D5C7" w14:textId="0DC45506" w:rsidR="00B27C67" w:rsidRPr="0070540F" w:rsidRDefault="00B27C67" w:rsidP="00C645F2">
                            <w:pPr>
                              <w:rPr>
                                <w:rFonts w:ascii="Minion Pro" w:hAnsi="Minion Pro" w:cs="Times New Roman"/>
                                <w:color w:val="000000"/>
                              </w:rPr>
                            </w:pPr>
                            <w:r>
                              <w:rPr>
                                <w:rStyle w:val="PlaceholderText"/>
                              </w:rPr>
                              <w:t xml:space="preserve">Enter </w:t>
                            </w:r>
                            <w:r w:rsidR="003D28EE">
                              <w:rPr>
                                <w:rStyle w:val="PlaceholderText"/>
                              </w:rPr>
                              <w:t>activity</w:t>
                            </w:r>
                          </w:p>
                        </w:tc>
                      </w:sdtContent>
                    </w:sdt>
                    <w:sdt>
                      <w:sdtPr>
                        <w:rPr>
                          <w:rFonts w:ascii="Minion Pro" w:hAnsi="Minion Pro" w:cs="Times New Roman"/>
                          <w:color w:val="000000"/>
                        </w:rPr>
                        <w:id w:val="-1930040346"/>
                        <w:placeholder>
                          <w:docPart w:val="ED7DBA3D91E249E0BCA96557915CD359"/>
                        </w:placeholder>
                        <w:showingPlcHdr/>
                        <w:text/>
                      </w:sdtPr>
                      <w:sdtEndPr/>
                      <w:sdtContent>
                        <w:tc>
                          <w:tcPr>
                            <w:tcW w:w="1080" w:type="dxa"/>
                            <w:tcBorders>
                              <w:top w:val="nil"/>
                              <w:left w:val="nil"/>
                              <w:bottom w:val="single" w:sz="4" w:space="0" w:color="000000"/>
                              <w:right w:val="single" w:sz="4" w:space="0" w:color="000000"/>
                            </w:tcBorders>
                            <w:shd w:val="clear" w:color="auto" w:fill="auto"/>
                            <w:vAlign w:val="bottom"/>
                          </w:tcPr>
                          <w:p w14:paraId="7B3A21A9" w14:textId="0436E28A" w:rsidR="00B27C67" w:rsidRPr="0070540F" w:rsidRDefault="00B27C67" w:rsidP="00595A94">
                            <w:pPr>
                              <w:jc w:val="center"/>
                              <w:rPr>
                                <w:rFonts w:ascii="Minion Pro" w:hAnsi="Minion Pro" w:cs="Times New Roman"/>
                                <w:color w:val="000000"/>
                              </w:rPr>
                            </w:pPr>
                            <w:r>
                              <w:rPr>
                                <w:rStyle w:val="PlaceholderText"/>
                              </w:rPr>
                              <w:t>E</w:t>
                            </w:r>
                            <w:r w:rsidRPr="00EC77F6">
                              <w:rPr>
                                <w:rStyle w:val="PlaceholderText"/>
                              </w:rPr>
                              <w:t xml:space="preserve">nter </w:t>
                            </w:r>
                            <w:r w:rsidR="003D28EE">
                              <w:rPr>
                                <w:rStyle w:val="PlaceholderText"/>
                              </w:rPr>
                              <w:t>units</w:t>
                            </w:r>
                          </w:p>
                        </w:tc>
                      </w:sdtContent>
                    </w:sdt>
                    <w:sdt>
                      <w:sdtPr>
                        <w:rPr>
                          <w:rFonts w:ascii="Minion Pro" w:hAnsi="Minion Pro" w:cs="Times New Roman"/>
                          <w:color w:val="000000"/>
                        </w:rPr>
                        <w:id w:val="944035020"/>
                        <w:placeholder>
                          <w:docPart w:val="21B5F4301F9B4822B600DE850D0A21C3"/>
                        </w:placeholder>
                        <w:showingPlcHdr/>
                        <w:text/>
                      </w:sdtPr>
                      <w:sdtEndPr/>
                      <w:sdtContent>
                        <w:tc>
                          <w:tcPr>
                            <w:tcW w:w="1530" w:type="dxa"/>
                            <w:tcBorders>
                              <w:top w:val="nil"/>
                              <w:left w:val="nil"/>
                              <w:bottom w:val="single" w:sz="4" w:space="0" w:color="000000"/>
                              <w:right w:val="single" w:sz="4" w:space="0" w:color="000000"/>
                            </w:tcBorders>
                            <w:shd w:val="clear" w:color="auto" w:fill="auto"/>
                            <w:vAlign w:val="bottom"/>
                          </w:tcPr>
                          <w:p w14:paraId="002A3FAB" w14:textId="41C1F40D" w:rsidR="00B27C67" w:rsidRPr="0070540F" w:rsidRDefault="00B27C67" w:rsidP="00595A94">
                            <w:pPr>
                              <w:jc w:val="center"/>
                              <w:rPr>
                                <w:rFonts w:ascii="Minion Pro" w:hAnsi="Minion Pro" w:cs="Times New Roman"/>
                                <w:color w:val="000000"/>
                              </w:rPr>
                            </w:pPr>
                            <w:r>
                              <w:rPr>
                                <w:rStyle w:val="PlaceholderText"/>
                              </w:rPr>
                              <w:t xml:space="preserve">Enter </w:t>
                            </w:r>
                            <w:r w:rsidR="003D28EE">
                              <w:rPr>
                                <w:rStyle w:val="PlaceholderText"/>
                              </w:rPr>
                              <w:t>program</w:t>
                            </w:r>
                          </w:p>
                        </w:tc>
                      </w:sdtContent>
                    </w:sdt>
                    <w:sdt>
                      <w:sdtPr>
                        <w:rPr>
                          <w:rFonts w:ascii="Minion Pro" w:hAnsi="Minion Pro" w:cs="Times New Roman"/>
                          <w:color w:val="000000"/>
                        </w:rPr>
                        <w:id w:val="-80524016"/>
                        <w:placeholder>
                          <w:docPart w:val="6A915F28518C4EA79E5BED94559EF6E7"/>
                        </w:placeholder>
                        <w:showingPlcHdr/>
                        <w:text/>
                      </w:sdtPr>
                      <w:sdtEndPr/>
                      <w:sdtContent>
                        <w:tc>
                          <w:tcPr>
                            <w:tcW w:w="990" w:type="dxa"/>
                            <w:tcBorders>
                              <w:top w:val="nil"/>
                              <w:left w:val="nil"/>
                              <w:bottom w:val="single" w:sz="4" w:space="0" w:color="000000"/>
                              <w:right w:val="single" w:sz="4" w:space="0" w:color="000000"/>
                            </w:tcBorders>
                            <w:shd w:val="clear" w:color="auto" w:fill="auto"/>
                            <w:vAlign w:val="bottom"/>
                          </w:tcPr>
                          <w:p w14:paraId="6FD92C8E" w14:textId="1D45111D" w:rsidR="00B27C67" w:rsidRPr="0070540F" w:rsidRDefault="003D28EE" w:rsidP="00595A94">
                            <w:pPr>
                              <w:jc w:val="center"/>
                              <w:rPr>
                                <w:rFonts w:ascii="Minion Pro" w:hAnsi="Minion Pro" w:cs="Times New Roman"/>
                                <w:color w:val="000000"/>
                              </w:rPr>
                            </w:pPr>
                            <w:r>
                              <w:rPr>
                                <w:rStyle w:val="PlaceholderText"/>
                              </w:rPr>
                              <w:t>Activity code</w:t>
                            </w:r>
                          </w:p>
                        </w:tc>
                      </w:sdtContent>
                    </w:sdt>
                    <w:sdt>
                      <w:sdtPr>
                        <w:rPr>
                          <w:rFonts w:ascii="Minion Pro" w:hAnsi="Minion Pro" w:cs="Times New Roman"/>
                          <w:color w:val="000000"/>
                        </w:rPr>
                        <w:id w:val="-1510753363"/>
                        <w:placeholder>
                          <w:docPart w:val="6FD285651B17408B8FE7C624B4493E98"/>
                        </w:placeholder>
                        <w:showingPlcHdr/>
                        <w:text/>
                      </w:sdtPr>
                      <w:sdtEndPr/>
                      <w:sdtContent>
                        <w:tc>
                          <w:tcPr>
                            <w:tcW w:w="1080" w:type="dxa"/>
                            <w:tcBorders>
                              <w:top w:val="nil"/>
                              <w:left w:val="nil"/>
                              <w:bottom w:val="single" w:sz="4" w:space="0" w:color="000000"/>
                              <w:right w:val="single" w:sz="4" w:space="0" w:color="000000"/>
                            </w:tcBorders>
                            <w:shd w:val="clear" w:color="auto" w:fill="auto"/>
                            <w:vAlign w:val="bottom"/>
                          </w:tcPr>
                          <w:p w14:paraId="798F2E95" w14:textId="5B6883A8" w:rsidR="00B27C67" w:rsidRPr="0070540F" w:rsidRDefault="003D28EE" w:rsidP="00595A94">
                            <w:pPr>
                              <w:jc w:val="center"/>
                              <w:rPr>
                                <w:rFonts w:ascii="Minion Pro" w:hAnsi="Minion Pro" w:cs="Times New Roman"/>
                                <w:color w:val="000000"/>
                              </w:rPr>
                            </w:pPr>
                            <w:r>
                              <w:rPr>
                                <w:rStyle w:val="PlaceholderText"/>
                              </w:rPr>
                              <w:t>Dates</w:t>
                            </w:r>
                          </w:p>
                        </w:tc>
                      </w:sdtContent>
                    </w:sdt>
                    <w:sdt>
                      <w:sdtPr>
                        <w:rPr>
                          <w:rFonts w:ascii="Minion Pro" w:hAnsi="Minion Pro" w:cs="Times New Roman"/>
                          <w:color w:val="000000"/>
                        </w:rPr>
                        <w:id w:val="-547914421"/>
                        <w:placeholder>
                          <w:docPart w:val="2793448365164426B5EB8132B5E0FE87"/>
                        </w:placeholder>
                        <w:showingPlcHdr/>
                        <w:text/>
                      </w:sdtPr>
                      <w:sdtEndPr/>
                      <w:sdtContent>
                        <w:tc>
                          <w:tcPr>
                            <w:tcW w:w="2160" w:type="dxa"/>
                            <w:tcBorders>
                              <w:top w:val="single" w:sz="4" w:space="0" w:color="000000"/>
                              <w:left w:val="nil"/>
                              <w:bottom w:val="single" w:sz="4" w:space="0" w:color="000000"/>
                              <w:right w:val="single" w:sz="4" w:space="0" w:color="auto"/>
                            </w:tcBorders>
                            <w:vAlign w:val="bottom"/>
                          </w:tcPr>
                          <w:p w14:paraId="39BD10BA" w14:textId="2B5C6CB8" w:rsidR="00B27C67" w:rsidRDefault="003D28EE" w:rsidP="003D28EE">
                            <w:pPr>
                              <w:jc w:val="center"/>
                              <w:rPr>
                                <w:rFonts w:ascii="Minion Pro" w:hAnsi="Minion Pro" w:cs="Times New Roman"/>
                                <w:color w:val="000000"/>
                              </w:rPr>
                            </w:pPr>
                            <w:r>
                              <w:rPr>
                                <w:rStyle w:val="PlaceholderText"/>
                              </w:rPr>
                              <w:t>Who will do the activity?</w:t>
                            </w:r>
                          </w:p>
                        </w:tc>
                      </w:sdtContent>
                    </w:sdt>
                    <w:tc>
                      <w:tcPr>
                        <w:tcW w:w="1440" w:type="dxa"/>
                        <w:tcBorders>
                          <w:top w:val="nil"/>
                          <w:left w:val="single" w:sz="4" w:space="0" w:color="auto"/>
                          <w:bottom w:val="single" w:sz="4" w:space="0" w:color="000000"/>
                          <w:right w:val="single" w:sz="4" w:space="0" w:color="000000"/>
                        </w:tcBorders>
                        <w:shd w:val="clear" w:color="auto" w:fill="auto"/>
                        <w:vAlign w:val="bottom"/>
                      </w:tcPr>
                      <w:p w14:paraId="04FB010B" w14:textId="66FAAC9E" w:rsidR="00B27C67" w:rsidRPr="0070540F" w:rsidRDefault="00B27C67" w:rsidP="00595A94">
                        <w:pPr>
                          <w:jc w:val="center"/>
                          <w:rPr>
                            <w:rFonts w:ascii="Minion Pro" w:hAnsi="Minion Pro" w:cs="Times New Roman"/>
                            <w:color w:val="000000"/>
                          </w:rPr>
                        </w:pPr>
                        <w:r>
                          <w:rPr>
                            <w:rFonts w:ascii="Minion Pro" w:hAnsi="Minion Pro" w:cs="Times New Roman"/>
                            <w:color w:val="000000"/>
                          </w:rPr>
                          <w:t>$</w:t>
                        </w:r>
                        <w:sdt>
                          <w:sdtPr>
                            <w:rPr>
                              <w:rFonts w:ascii="Minion Pro" w:hAnsi="Minion Pro" w:cs="Times New Roman"/>
                              <w:color w:val="000000"/>
                            </w:rPr>
                            <w:id w:val="788402963"/>
                            <w:placeholder>
                              <w:docPart w:val="3F0D81B1347849C599B5517220BE918B"/>
                            </w:placeholder>
                            <w:showingPlcHdr/>
                            <w:text/>
                          </w:sdtPr>
                          <w:sdtEndPr/>
                          <w:sdtContent>
                            <w:r>
                              <w:rPr>
                                <w:rStyle w:val="PlaceholderText"/>
                              </w:rPr>
                              <w:t>E</w:t>
                            </w:r>
                            <w:r w:rsidRPr="00EC77F6">
                              <w:rPr>
                                <w:rStyle w:val="PlaceholderText"/>
                              </w:rPr>
                              <w:t xml:space="preserve">nter </w:t>
                            </w:r>
                            <w:r>
                              <w:rPr>
                                <w:rStyle w:val="PlaceholderText"/>
                              </w:rPr>
                              <w:t>rate</w:t>
                            </w:r>
                          </w:sdtContent>
                        </w:sdt>
                      </w:p>
                    </w:tc>
                    <w:tc>
                      <w:tcPr>
                        <w:tcW w:w="1620" w:type="dxa"/>
                        <w:tcBorders>
                          <w:top w:val="nil"/>
                          <w:left w:val="nil"/>
                          <w:bottom w:val="single" w:sz="4" w:space="0" w:color="000000"/>
                          <w:right w:val="single" w:sz="8" w:space="0" w:color="000000"/>
                        </w:tcBorders>
                        <w:shd w:val="clear" w:color="auto" w:fill="auto"/>
                        <w:vAlign w:val="bottom"/>
                      </w:tcPr>
                      <w:p w14:paraId="2C63C0AA" w14:textId="2E396D58" w:rsidR="00B27C67" w:rsidRPr="0070540F" w:rsidRDefault="00B27C67" w:rsidP="00595A94">
                        <w:pPr>
                          <w:jc w:val="center"/>
                          <w:rPr>
                            <w:rFonts w:ascii="Minion Pro" w:hAnsi="Minion Pro" w:cs="Times New Roman"/>
                            <w:color w:val="000000"/>
                          </w:rPr>
                        </w:pPr>
                        <w:r>
                          <w:rPr>
                            <w:rFonts w:ascii="Minion Pro" w:hAnsi="Minion Pro" w:cs="Times New Roman"/>
                            <w:color w:val="000000"/>
                          </w:rPr>
                          <w:t>$</w:t>
                        </w:r>
                        <w:sdt>
                          <w:sdtPr>
                            <w:rPr>
                              <w:rFonts w:ascii="Minion Pro" w:hAnsi="Minion Pro" w:cs="Times New Roman"/>
                              <w:color w:val="000000"/>
                            </w:rPr>
                            <w:id w:val="108561699"/>
                            <w:placeholder>
                              <w:docPart w:val="DE09AF91AAAF4671A55B4EC0CAD01A66"/>
                            </w:placeholder>
                            <w:showingPlcHdr/>
                            <w:text/>
                          </w:sdtPr>
                          <w:sdtEndPr/>
                          <w:sdtContent>
                            <w:r>
                              <w:rPr>
                                <w:rStyle w:val="PlaceholderText"/>
                              </w:rPr>
                              <w:t>E</w:t>
                            </w:r>
                            <w:r w:rsidRPr="00EC77F6">
                              <w:rPr>
                                <w:rStyle w:val="PlaceholderText"/>
                              </w:rPr>
                              <w:t xml:space="preserve">nter </w:t>
                            </w:r>
                            <w:r>
                              <w:rPr>
                                <w:rStyle w:val="PlaceholderText"/>
                              </w:rPr>
                              <w:t>cost</w:t>
                            </w:r>
                          </w:sdtContent>
                        </w:sdt>
                      </w:p>
                    </w:tc>
                  </w:tr>
                </w:sdtContent>
              </w:sdt>
            </w:sdtContent>
          </w:sdt>
          <w:tr w:rsidR="009F41C6" w:rsidRPr="0070540F" w14:paraId="54692294" w14:textId="77777777" w:rsidTr="00595A94">
            <w:trPr>
              <w:trHeight w:val="330"/>
            </w:trPr>
            <w:tc>
              <w:tcPr>
                <w:tcW w:w="11330" w:type="dxa"/>
                <w:gridSpan w:val="8"/>
                <w:tcBorders>
                  <w:top w:val="single" w:sz="4" w:space="0" w:color="000000"/>
                  <w:left w:val="single" w:sz="8" w:space="0" w:color="000000"/>
                  <w:bottom w:val="single" w:sz="8" w:space="0" w:color="000000"/>
                  <w:right w:val="single" w:sz="4" w:space="0" w:color="auto"/>
                </w:tcBorders>
              </w:tcPr>
              <w:p w14:paraId="000001D6" w14:textId="7A555849" w:rsidR="009F41C6" w:rsidRPr="0070540F" w:rsidRDefault="009F41C6" w:rsidP="00C645F2">
                <w:pPr>
                  <w:jc w:val="right"/>
                  <w:rPr>
                    <w:rFonts w:ascii="Minion Pro" w:hAnsi="Minion Pro" w:cs="Times New Roman"/>
                    <w:b/>
                    <w:color w:val="000000"/>
                  </w:rPr>
                </w:pPr>
                <w:r w:rsidRPr="0070540F">
                  <w:rPr>
                    <w:rFonts w:ascii="Minion Pro" w:hAnsi="Minion Pro" w:cs="Times New Roman"/>
                    <w:b/>
                    <w:color w:val="000000"/>
                  </w:rPr>
                  <w:lastRenderedPageBreak/>
                  <w:t>Total</w:t>
                </w:r>
              </w:p>
            </w:tc>
            <w:tc>
              <w:tcPr>
                <w:tcW w:w="1620" w:type="dxa"/>
                <w:tcBorders>
                  <w:top w:val="nil"/>
                  <w:left w:val="single" w:sz="4" w:space="0" w:color="auto"/>
                  <w:bottom w:val="single" w:sz="8" w:space="0" w:color="000000"/>
                  <w:right w:val="single" w:sz="8" w:space="0" w:color="000000"/>
                </w:tcBorders>
                <w:shd w:val="clear" w:color="auto" w:fill="auto"/>
                <w:vAlign w:val="bottom"/>
              </w:tcPr>
              <w:p w14:paraId="000001DD" w14:textId="13310EC5" w:rsidR="009F41C6" w:rsidRPr="00AE453D" w:rsidRDefault="009F41C6" w:rsidP="00595A94">
                <w:pPr>
                  <w:jc w:val="center"/>
                  <w:rPr>
                    <w:rFonts w:ascii="Minion Pro" w:hAnsi="Minion Pro" w:cs="Times New Roman"/>
                    <w:bCs/>
                    <w:color w:val="000000"/>
                  </w:rPr>
                </w:pPr>
                <w:r w:rsidRPr="0070540F">
                  <w:rPr>
                    <w:rFonts w:ascii="Minion Pro" w:hAnsi="Minion Pro" w:cs="Times New Roman"/>
                    <w:b/>
                    <w:color w:val="000000"/>
                  </w:rPr>
                  <w:t>$</w:t>
                </w:r>
                <w:r>
                  <w:rPr>
                    <w:rFonts w:ascii="Minion Pro" w:hAnsi="Minion Pro" w:cs="Times New Roman"/>
                    <w:bCs/>
                    <w:color w:val="000000"/>
                  </w:rPr>
                  <w:t xml:space="preserve"> </w:t>
                </w:r>
                <w:sdt>
                  <w:sdtPr>
                    <w:rPr>
                      <w:rFonts w:ascii="Minion Pro" w:hAnsi="Minion Pro" w:cs="Times New Roman"/>
                      <w:bCs/>
                      <w:color w:val="000000"/>
                    </w:rPr>
                    <w:id w:val="-1283880032"/>
                    <w:placeholder>
                      <w:docPart w:val="3BFD821DDB8A40B5A48573D5B4AFDB43"/>
                    </w:placeholder>
                    <w:showingPlcHdr/>
                    <w:text/>
                  </w:sdtPr>
                  <w:sdtEndPr/>
                  <w:sdtContent>
                    <w:r>
                      <w:rPr>
                        <w:rStyle w:val="PlaceholderText"/>
                      </w:rPr>
                      <w:t>Enter total</w:t>
                    </w:r>
                  </w:sdtContent>
                </w:sdt>
              </w:p>
            </w:tc>
          </w:tr>
        </w:tbl>
        <w:p w14:paraId="20C83EB2" w14:textId="77777777" w:rsidR="003917F0" w:rsidRDefault="0079317F">
          <w:pPr>
            <w:rPr>
              <w:rFonts w:ascii="Minion Pro" w:hAnsi="Minion Pro" w:cs="Times New Roman"/>
            </w:rPr>
          </w:pPr>
          <w:r w:rsidRPr="0070540F">
            <w:rPr>
              <w:rFonts w:ascii="Minion Pro" w:hAnsi="Minion Pro" w:cs="Times New Roman"/>
              <w:b/>
              <w:vertAlign w:val="superscript"/>
            </w:rPr>
            <w:t>*</w:t>
          </w:r>
          <w:r w:rsidR="00016D5C">
            <w:rPr>
              <w:rFonts w:ascii="Minion Pro" w:hAnsi="Minion Pro" w:cs="Times New Roman"/>
            </w:rPr>
            <w:t>NRCS Practice Code needed if practice will be submitted for an NRCS incentive program</w:t>
          </w:r>
          <w:r w:rsidR="00FE0F5F">
            <w:rPr>
              <w:rFonts w:ascii="Minion Pro" w:hAnsi="Minion Pro" w:cs="Times New Roman"/>
            </w:rPr>
            <w:t>, otherwise leave blank.</w:t>
          </w:r>
        </w:p>
        <w:p w14:paraId="2B657117" w14:textId="77777777" w:rsidR="007672C8" w:rsidRDefault="007672C8">
          <w:pPr>
            <w:rPr>
              <w:rFonts w:ascii="Minion Pro" w:hAnsi="Minion Pro" w:cs="Times New Roman"/>
              <w:b/>
              <w:sz w:val="24"/>
              <w:szCs w:val="24"/>
            </w:rPr>
          </w:pPr>
        </w:p>
        <w:p w14:paraId="151A7435" w14:textId="2E09A224" w:rsidR="000608E0" w:rsidRPr="00904985" w:rsidRDefault="00904985">
          <w:pPr>
            <w:rPr>
              <w:rFonts w:ascii="Minion Pro" w:hAnsi="Minion Pro" w:cs="Times New Roman"/>
              <w:b/>
              <w:sz w:val="24"/>
              <w:szCs w:val="24"/>
            </w:rPr>
          </w:pPr>
          <w:r>
            <w:rPr>
              <w:rFonts w:ascii="Minion Pro" w:hAnsi="Minion Pro" w:cs="Times New Roman"/>
              <w:b/>
              <w:sz w:val="24"/>
              <w:szCs w:val="24"/>
            </w:rPr>
            <w:t xml:space="preserve">Long-Term </w:t>
          </w:r>
          <w:r w:rsidRPr="0070540F">
            <w:rPr>
              <w:rFonts w:ascii="Minion Pro" w:hAnsi="Minion Pro" w:cs="Times New Roman"/>
              <w:b/>
              <w:sz w:val="24"/>
              <w:szCs w:val="24"/>
            </w:rPr>
            <w:t xml:space="preserve">Management Activity Schedule and Tracking for </w:t>
          </w:r>
          <w:r>
            <w:rPr>
              <w:rFonts w:ascii="Minion Pro" w:hAnsi="Minion Pro" w:cs="Times New Roman"/>
              <w:b/>
              <w:sz w:val="24"/>
              <w:szCs w:val="24"/>
            </w:rPr>
            <w:t xml:space="preserve">Year </w:t>
          </w:r>
          <w:r w:rsidR="004568BF">
            <w:rPr>
              <w:rFonts w:ascii="Minion Pro" w:hAnsi="Minion Pro" w:cs="Times New Roman"/>
              <w:b/>
              <w:sz w:val="24"/>
              <w:szCs w:val="24"/>
            </w:rPr>
            <w:t>1</w:t>
          </w:r>
          <w:r w:rsidR="00987930">
            <w:rPr>
              <w:rFonts w:ascii="Minion Pro" w:hAnsi="Minion Pro" w:cs="Times New Roman"/>
              <w:b/>
              <w:sz w:val="24"/>
              <w:szCs w:val="24"/>
            </w:rPr>
            <w:t>1</w:t>
          </w:r>
          <w:r>
            <w:rPr>
              <w:rFonts w:ascii="Minion Pro" w:hAnsi="Minion Pro" w:cs="Times New Roman"/>
              <w:b/>
              <w:sz w:val="24"/>
              <w:szCs w:val="24"/>
            </w:rPr>
            <w:t xml:space="preserve"> and Beyond</w:t>
          </w:r>
        </w:p>
        <w:tbl>
          <w:tblPr>
            <w:tblStyle w:val="TableGrid"/>
            <w:tblW w:w="12955" w:type="dxa"/>
            <w:tblLook w:val="04A0" w:firstRow="1" w:lastRow="0" w:firstColumn="1" w:lastColumn="0" w:noHBand="0" w:noVBand="1"/>
          </w:tblPr>
          <w:tblGrid>
            <w:gridCol w:w="1615"/>
            <w:gridCol w:w="7470"/>
            <w:gridCol w:w="2520"/>
            <w:gridCol w:w="1350"/>
          </w:tblGrid>
          <w:tr w:rsidR="000608E0" w:rsidRPr="00100DAA" w14:paraId="59D646A2" w14:textId="77777777" w:rsidTr="001F59CD">
            <w:trPr>
              <w:trHeight w:val="467"/>
            </w:trPr>
            <w:tc>
              <w:tcPr>
                <w:tcW w:w="1615" w:type="dxa"/>
                <w:shd w:val="clear" w:color="auto" w:fill="70AD47" w:themeFill="accent6"/>
                <w:vAlign w:val="center"/>
              </w:tcPr>
              <w:p w14:paraId="00C52D3A" w14:textId="6AD73613" w:rsidR="000608E0" w:rsidRPr="00100DAA" w:rsidRDefault="000608E0" w:rsidP="001F59CD">
                <w:pPr>
                  <w:jc w:val="center"/>
                  <w:rPr>
                    <w:rFonts w:ascii="Minion Pro" w:hAnsi="Minion Pro" w:cs="Times New Roman"/>
                    <w:b/>
                    <w:bCs/>
                  </w:rPr>
                </w:pPr>
                <w:r w:rsidRPr="00100DAA">
                  <w:rPr>
                    <w:rFonts w:ascii="Minion Pro" w:hAnsi="Minion Pro" w:cs="Times New Roman"/>
                    <w:b/>
                    <w:bCs/>
                  </w:rPr>
                  <w:t>Stand</w:t>
                </w:r>
              </w:p>
            </w:tc>
            <w:tc>
              <w:tcPr>
                <w:tcW w:w="7470" w:type="dxa"/>
                <w:shd w:val="clear" w:color="auto" w:fill="70AD47" w:themeFill="accent6"/>
                <w:vAlign w:val="center"/>
              </w:tcPr>
              <w:p w14:paraId="2764CD82" w14:textId="10BE881C" w:rsidR="000608E0" w:rsidRPr="00100DAA" w:rsidRDefault="000608E0" w:rsidP="001F59CD">
                <w:pPr>
                  <w:jc w:val="center"/>
                  <w:rPr>
                    <w:rFonts w:ascii="Minion Pro" w:hAnsi="Minion Pro" w:cs="Times New Roman"/>
                    <w:b/>
                    <w:bCs/>
                  </w:rPr>
                </w:pPr>
                <w:r w:rsidRPr="00100DAA">
                  <w:rPr>
                    <w:rFonts w:ascii="Minion Pro" w:hAnsi="Minion Pro" w:cs="Times New Roman"/>
                    <w:b/>
                    <w:bCs/>
                  </w:rPr>
                  <w:t>Activity</w:t>
                </w:r>
              </w:p>
            </w:tc>
            <w:tc>
              <w:tcPr>
                <w:tcW w:w="2520" w:type="dxa"/>
                <w:shd w:val="clear" w:color="auto" w:fill="70AD47" w:themeFill="accent6"/>
                <w:vAlign w:val="center"/>
              </w:tcPr>
              <w:p w14:paraId="612CB9FC" w14:textId="53074D2F" w:rsidR="000608E0" w:rsidRPr="00100DAA" w:rsidRDefault="000608E0" w:rsidP="001F59CD">
                <w:pPr>
                  <w:jc w:val="center"/>
                  <w:rPr>
                    <w:rFonts w:ascii="Minion Pro" w:hAnsi="Minion Pro" w:cs="Times New Roman"/>
                    <w:b/>
                    <w:bCs/>
                  </w:rPr>
                </w:pPr>
                <w:r w:rsidRPr="00100DAA">
                  <w:rPr>
                    <w:rFonts w:ascii="Minion Pro" w:hAnsi="Minion Pro" w:cs="Times New Roman"/>
                    <w:b/>
                    <w:bCs/>
                  </w:rPr>
                  <w:t>Implementation</w:t>
                </w:r>
              </w:p>
            </w:tc>
            <w:tc>
              <w:tcPr>
                <w:tcW w:w="1350" w:type="dxa"/>
                <w:shd w:val="clear" w:color="auto" w:fill="70AD47" w:themeFill="accent6"/>
                <w:vAlign w:val="center"/>
              </w:tcPr>
              <w:p w14:paraId="0BE7E203" w14:textId="6DE438CD" w:rsidR="000608E0" w:rsidRPr="00100DAA" w:rsidRDefault="000608E0" w:rsidP="001F59CD">
                <w:pPr>
                  <w:jc w:val="center"/>
                  <w:rPr>
                    <w:rFonts w:ascii="Minion Pro" w:hAnsi="Minion Pro" w:cs="Times New Roman"/>
                    <w:b/>
                    <w:bCs/>
                  </w:rPr>
                </w:pPr>
                <w:r w:rsidRPr="00100DAA">
                  <w:rPr>
                    <w:rFonts w:ascii="Minion Pro" w:hAnsi="Minion Pro" w:cs="Times New Roman"/>
                    <w:b/>
                    <w:bCs/>
                  </w:rPr>
                  <w:t>Year</w:t>
                </w:r>
              </w:p>
            </w:tc>
          </w:tr>
          <w:tr w:rsidR="000608E0" w14:paraId="7C0C4288" w14:textId="77777777" w:rsidTr="00D60AB1">
            <w:trPr>
              <w:trHeight w:val="440"/>
            </w:trPr>
            <w:tc>
              <w:tcPr>
                <w:tcW w:w="1615" w:type="dxa"/>
                <w:shd w:val="clear" w:color="auto" w:fill="C5E0B3" w:themeFill="accent6" w:themeFillTint="66"/>
                <w:vAlign w:val="center"/>
              </w:tcPr>
              <w:p w14:paraId="0C60A1E0" w14:textId="505D0BED" w:rsidR="000608E0" w:rsidRDefault="00C56033" w:rsidP="00D60AB1">
                <w:pPr>
                  <w:jc w:val="center"/>
                  <w:rPr>
                    <w:rFonts w:ascii="Minion Pro" w:hAnsi="Minion Pro" w:cs="Times New Roman"/>
                  </w:rPr>
                </w:pPr>
                <w:r>
                  <w:rPr>
                    <w:rFonts w:ascii="Minion Pro" w:hAnsi="Minion Pro" w:cs="Times New Roman"/>
                  </w:rPr>
                  <w:t xml:space="preserve">Ex: </w:t>
                </w:r>
                <w:r w:rsidR="00AE70BA">
                  <w:rPr>
                    <w:rFonts w:ascii="Minion Pro" w:hAnsi="Minion Pro" w:cs="Times New Roman"/>
                  </w:rPr>
                  <w:t>7</w:t>
                </w:r>
              </w:p>
            </w:tc>
            <w:tc>
              <w:tcPr>
                <w:tcW w:w="7470" w:type="dxa"/>
                <w:shd w:val="clear" w:color="auto" w:fill="C5E0B3" w:themeFill="accent6" w:themeFillTint="66"/>
                <w:vAlign w:val="center"/>
              </w:tcPr>
              <w:p w14:paraId="722ECCDD" w14:textId="4D382070" w:rsidR="000608E0" w:rsidRDefault="0083016A" w:rsidP="00D60AB1">
                <w:pPr>
                  <w:rPr>
                    <w:rFonts w:ascii="Minion Pro" w:hAnsi="Minion Pro" w:cs="Times New Roman"/>
                  </w:rPr>
                </w:pPr>
                <w:r>
                  <w:rPr>
                    <w:rFonts w:ascii="Minion Pro" w:hAnsi="Minion Pro" w:cs="Times New Roman"/>
                  </w:rPr>
                  <w:t>Prescribed burning</w:t>
                </w:r>
              </w:p>
            </w:tc>
            <w:tc>
              <w:tcPr>
                <w:tcW w:w="2520" w:type="dxa"/>
                <w:shd w:val="clear" w:color="auto" w:fill="C5E0B3" w:themeFill="accent6" w:themeFillTint="66"/>
                <w:vAlign w:val="center"/>
              </w:tcPr>
              <w:p w14:paraId="087626DC" w14:textId="5F2A0FED" w:rsidR="000608E0" w:rsidRDefault="008B4B6A" w:rsidP="00D60AB1">
                <w:pPr>
                  <w:jc w:val="center"/>
                  <w:rPr>
                    <w:rFonts w:ascii="Minion Pro" w:hAnsi="Minion Pro" w:cs="Times New Roman"/>
                  </w:rPr>
                </w:pPr>
                <w:r>
                  <w:rPr>
                    <w:rFonts w:ascii="Minion Pro" w:hAnsi="Minion Pro" w:cs="Times New Roman"/>
                  </w:rPr>
                  <w:t>Certified Burn Manager</w:t>
                </w:r>
              </w:p>
            </w:tc>
            <w:tc>
              <w:tcPr>
                <w:tcW w:w="1350" w:type="dxa"/>
                <w:shd w:val="clear" w:color="auto" w:fill="C5E0B3" w:themeFill="accent6" w:themeFillTint="66"/>
                <w:vAlign w:val="center"/>
              </w:tcPr>
              <w:p w14:paraId="37BD810B" w14:textId="429E06C9" w:rsidR="000608E0" w:rsidRDefault="008B4B6A" w:rsidP="00D60AB1">
                <w:pPr>
                  <w:jc w:val="center"/>
                  <w:rPr>
                    <w:rFonts w:ascii="Minion Pro" w:hAnsi="Minion Pro" w:cs="Times New Roman"/>
                  </w:rPr>
                </w:pPr>
                <w:r>
                  <w:rPr>
                    <w:rFonts w:ascii="Minion Pro" w:hAnsi="Minion Pro" w:cs="Times New Roman"/>
                  </w:rPr>
                  <w:t>20</w:t>
                </w:r>
                <w:r w:rsidR="00987930">
                  <w:rPr>
                    <w:rFonts w:ascii="Minion Pro" w:hAnsi="Minion Pro" w:cs="Times New Roman"/>
                  </w:rPr>
                  <w:t>31</w:t>
                </w:r>
              </w:p>
            </w:tc>
          </w:tr>
          <w:tr w:rsidR="000608E0" w14:paraId="65CC0D34" w14:textId="77777777" w:rsidTr="006B12E4">
            <w:sdt>
              <w:sdtPr>
                <w:rPr>
                  <w:rFonts w:ascii="Minion Pro" w:hAnsi="Minion Pro" w:cs="Times New Roman"/>
                </w:rPr>
                <w:id w:val="-1231534851"/>
                <w:placeholder>
                  <w:docPart w:val="C4C4B4AF9BBC49479570D915F8B43CE5"/>
                </w:placeholder>
                <w:showingPlcHdr/>
                <w:text/>
              </w:sdtPr>
              <w:sdtEndPr/>
              <w:sdtContent>
                <w:tc>
                  <w:tcPr>
                    <w:tcW w:w="1615" w:type="dxa"/>
                  </w:tcPr>
                  <w:p w14:paraId="7D615CCE" w14:textId="284E5983" w:rsidR="000608E0" w:rsidRDefault="00856F68">
                    <w:pPr>
                      <w:rPr>
                        <w:rFonts w:ascii="Minion Pro" w:hAnsi="Minion Pro" w:cs="Times New Roman"/>
                      </w:rPr>
                    </w:pPr>
                    <w:r>
                      <w:rPr>
                        <w:rStyle w:val="PlaceholderText"/>
                      </w:rPr>
                      <w:t>Enter stand number</w:t>
                    </w:r>
                    <w:r w:rsidRPr="00EC77F6">
                      <w:rPr>
                        <w:rStyle w:val="PlaceholderText"/>
                      </w:rPr>
                      <w:t>.</w:t>
                    </w:r>
                  </w:p>
                </w:tc>
              </w:sdtContent>
            </w:sdt>
            <w:sdt>
              <w:sdtPr>
                <w:rPr>
                  <w:rFonts w:ascii="Minion Pro" w:hAnsi="Minion Pro" w:cs="Times New Roman"/>
                </w:rPr>
                <w:id w:val="-414717794"/>
                <w:placeholder>
                  <w:docPart w:val="61E493E28D0F451FB8D9D572342910A9"/>
                </w:placeholder>
                <w:showingPlcHdr/>
                <w:text/>
              </w:sdtPr>
              <w:sdtEndPr/>
              <w:sdtContent>
                <w:tc>
                  <w:tcPr>
                    <w:tcW w:w="7470" w:type="dxa"/>
                    <w:vAlign w:val="bottom"/>
                  </w:tcPr>
                  <w:p w14:paraId="1B323F5A" w14:textId="3603BE35" w:rsidR="000608E0" w:rsidRDefault="00856F68" w:rsidP="006B12E4">
                    <w:pPr>
                      <w:rPr>
                        <w:rFonts w:ascii="Minion Pro" w:hAnsi="Minion Pro" w:cs="Times New Roman"/>
                      </w:rPr>
                    </w:pPr>
                    <w:r>
                      <w:rPr>
                        <w:rStyle w:val="PlaceholderText"/>
                      </w:rPr>
                      <w:t>Enter description of activity</w:t>
                    </w:r>
                    <w:r w:rsidR="00754A10">
                      <w:rPr>
                        <w:rStyle w:val="PlaceholderText"/>
                      </w:rPr>
                      <w:t>.</w:t>
                    </w:r>
                  </w:p>
                </w:tc>
              </w:sdtContent>
            </w:sdt>
            <w:sdt>
              <w:sdtPr>
                <w:rPr>
                  <w:rFonts w:ascii="Minion Pro" w:hAnsi="Minion Pro" w:cs="Times New Roman"/>
                </w:rPr>
                <w:id w:val="1687786292"/>
                <w:placeholder>
                  <w:docPart w:val="F23D18E3A35B413BAE4B745DA809B72A"/>
                </w:placeholder>
                <w:showingPlcHdr/>
                <w:text/>
              </w:sdtPr>
              <w:sdtEndPr/>
              <w:sdtContent>
                <w:tc>
                  <w:tcPr>
                    <w:tcW w:w="2520" w:type="dxa"/>
                  </w:tcPr>
                  <w:p w14:paraId="71B5248D" w14:textId="4DFE602E" w:rsidR="000608E0" w:rsidRDefault="00754A10">
                    <w:pPr>
                      <w:rPr>
                        <w:rFonts w:ascii="Minion Pro" w:hAnsi="Minion Pro" w:cs="Times New Roman"/>
                      </w:rPr>
                    </w:pPr>
                    <w:r>
                      <w:rPr>
                        <w:rStyle w:val="PlaceholderText"/>
                      </w:rPr>
                      <w:t>Who will implement the activity?</w:t>
                    </w:r>
                  </w:p>
                </w:tc>
              </w:sdtContent>
            </w:sdt>
            <w:sdt>
              <w:sdtPr>
                <w:rPr>
                  <w:rFonts w:ascii="Minion Pro" w:hAnsi="Minion Pro" w:cs="Times New Roman"/>
                </w:rPr>
                <w:id w:val="1602912402"/>
                <w:placeholder>
                  <w:docPart w:val="6F50A97A2F3D4BB4A59851EF15C0C70A"/>
                </w:placeholder>
                <w:showingPlcHdr/>
                <w:text/>
              </w:sdtPr>
              <w:sdtEndPr/>
              <w:sdtContent>
                <w:tc>
                  <w:tcPr>
                    <w:tcW w:w="1350" w:type="dxa"/>
                  </w:tcPr>
                  <w:p w14:paraId="4D4832A7" w14:textId="7ED97967" w:rsidR="000608E0" w:rsidRDefault="00754A10">
                    <w:pPr>
                      <w:rPr>
                        <w:rFonts w:ascii="Minion Pro" w:hAnsi="Minion Pro" w:cs="Times New Roman"/>
                      </w:rPr>
                    </w:pPr>
                    <w:r>
                      <w:rPr>
                        <w:rStyle w:val="PlaceholderText"/>
                      </w:rPr>
                      <w:t>Enter dates</w:t>
                    </w:r>
                    <w:r w:rsidRPr="00EC77F6">
                      <w:rPr>
                        <w:rStyle w:val="PlaceholderText"/>
                      </w:rPr>
                      <w:t>.</w:t>
                    </w:r>
                  </w:p>
                </w:tc>
              </w:sdtContent>
            </w:sdt>
          </w:tr>
          <w:tr w:rsidR="000608E0" w14:paraId="47B69010" w14:textId="77777777" w:rsidTr="006B12E4">
            <w:sdt>
              <w:sdtPr>
                <w:rPr>
                  <w:rFonts w:ascii="Minion Pro" w:hAnsi="Minion Pro" w:cs="Times New Roman"/>
                </w:rPr>
                <w:id w:val="-1638784315"/>
                <w:placeholder>
                  <w:docPart w:val="A5B43823B58142788E187B0128485061"/>
                </w:placeholder>
                <w:showingPlcHdr/>
                <w:text/>
              </w:sdtPr>
              <w:sdtEndPr/>
              <w:sdtContent>
                <w:tc>
                  <w:tcPr>
                    <w:tcW w:w="1615" w:type="dxa"/>
                  </w:tcPr>
                  <w:p w14:paraId="60236A3E" w14:textId="4CBBE2E6" w:rsidR="000608E0" w:rsidRDefault="00B42049">
                    <w:pPr>
                      <w:rPr>
                        <w:rFonts w:ascii="Minion Pro" w:hAnsi="Minion Pro" w:cs="Times New Roman"/>
                      </w:rPr>
                    </w:pPr>
                    <w:r>
                      <w:rPr>
                        <w:rStyle w:val="PlaceholderText"/>
                      </w:rPr>
                      <w:t>Enter stand number</w:t>
                    </w:r>
                    <w:r w:rsidR="009A446B" w:rsidRPr="00EC77F6">
                      <w:rPr>
                        <w:rStyle w:val="PlaceholderText"/>
                      </w:rPr>
                      <w:t>.</w:t>
                    </w:r>
                  </w:p>
                </w:tc>
              </w:sdtContent>
            </w:sdt>
            <w:sdt>
              <w:sdtPr>
                <w:rPr>
                  <w:rFonts w:ascii="Minion Pro" w:hAnsi="Minion Pro" w:cs="Times New Roman"/>
                </w:rPr>
                <w:id w:val="-1898814205"/>
                <w:placeholder>
                  <w:docPart w:val="96B830E22F3F4AD195AEBC80A0A75B9D"/>
                </w:placeholder>
                <w:showingPlcHdr/>
                <w:text/>
              </w:sdtPr>
              <w:sdtEndPr/>
              <w:sdtContent>
                <w:tc>
                  <w:tcPr>
                    <w:tcW w:w="7470" w:type="dxa"/>
                    <w:vAlign w:val="bottom"/>
                  </w:tcPr>
                  <w:p w14:paraId="49AFAB02" w14:textId="048F4F1F" w:rsidR="000608E0" w:rsidRDefault="00B42049" w:rsidP="006B12E4">
                    <w:pPr>
                      <w:rPr>
                        <w:rFonts w:ascii="Minion Pro" w:hAnsi="Minion Pro" w:cs="Times New Roman"/>
                      </w:rPr>
                    </w:pPr>
                    <w:r>
                      <w:rPr>
                        <w:rStyle w:val="PlaceholderText"/>
                      </w:rPr>
                      <w:t>Enter description of activity</w:t>
                    </w:r>
                    <w:r w:rsidR="009A446B" w:rsidRPr="00EC77F6">
                      <w:rPr>
                        <w:rStyle w:val="PlaceholderText"/>
                      </w:rPr>
                      <w:t>.</w:t>
                    </w:r>
                  </w:p>
                </w:tc>
              </w:sdtContent>
            </w:sdt>
            <w:sdt>
              <w:sdtPr>
                <w:rPr>
                  <w:rFonts w:ascii="Minion Pro" w:hAnsi="Minion Pro" w:cs="Times New Roman"/>
                </w:rPr>
                <w:id w:val="215488143"/>
                <w:placeholder>
                  <w:docPart w:val="854DA1B8C9774DC3BDC821F5AAF8E02F"/>
                </w:placeholder>
                <w:showingPlcHdr/>
                <w:text/>
              </w:sdtPr>
              <w:sdtEndPr/>
              <w:sdtContent>
                <w:tc>
                  <w:tcPr>
                    <w:tcW w:w="2520" w:type="dxa"/>
                  </w:tcPr>
                  <w:p w14:paraId="73404770" w14:textId="252301F0" w:rsidR="000608E0" w:rsidRDefault="00B42049">
                    <w:pPr>
                      <w:rPr>
                        <w:rFonts w:ascii="Minion Pro" w:hAnsi="Minion Pro" w:cs="Times New Roman"/>
                      </w:rPr>
                    </w:pPr>
                    <w:r>
                      <w:rPr>
                        <w:rStyle w:val="PlaceholderText"/>
                      </w:rPr>
                      <w:t>Who will implement the activity?</w:t>
                    </w:r>
                  </w:p>
                </w:tc>
              </w:sdtContent>
            </w:sdt>
            <w:sdt>
              <w:sdtPr>
                <w:rPr>
                  <w:rFonts w:ascii="Minion Pro" w:hAnsi="Minion Pro" w:cs="Times New Roman"/>
                </w:rPr>
                <w:id w:val="936026089"/>
                <w:placeholder>
                  <w:docPart w:val="E57F901F22C944D2AFAB5E8AFF968111"/>
                </w:placeholder>
                <w:showingPlcHdr/>
                <w:text/>
              </w:sdtPr>
              <w:sdtEndPr/>
              <w:sdtContent>
                <w:tc>
                  <w:tcPr>
                    <w:tcW w:w="1350" w:type="dxa"/>
                  </w:tcPr>
                  <w:p w14:paraId="04017A1E" w14:textId="4D5E8AE6" w:rsidR="000608E0" w:rsidRDefault="00B42049">
                    <w:pPr>
                      <w:rPr>
                        <w:rFonts w:ascii="Minion Pro" w:hAnsi="Minion Pro" w:cs="Times New Roman"/>
                      </w:rPr>
                    </w:pPr>
                    <w:r>
                      <w:rPr>
                        <w:rStyle w:val="PlaceholderText"/>
                      </w:rPr>
                      <w:t>Enter dates.</w:t>
                    </w:r>
                  </w:p>
                </w:tc>
              </w:sdtContent>
            </w:sdt>
          </w:tr>
          <w:tr w:rsidR="000608E0" w14:paraId="421BC75C" w14:textId="77777777" w:rsidTr="006B12E4">
            <w:sdt>
              <w:sdtPr>
                <w:rPr>
                  <w:rFonts w:ascii="Minion Pro" w:hAnsi="Minion Pro" w:cs="Times New Roman"/>
                </w:rPr>
                <w:id w:val="433945303"/>
                <w:placeholder>
                  <w:docPart w:val="3653DFB005F249E09BEFB6D7792DF06C"/>
                </w:placeholder>
                <w:showingPlcHdr/>
                <w:text/>
              </w:sdtPr>
              <w:sdtEndPr/>
              <w:sdtContent>
                <w:tc>
                  <w:tcPr>
                    <w:tcW w:w="1615" w:type="dxa"/>
                  </w:tcPr>
                  <w:p w14:paraId="41C1945F" w14:textId="0BFD917C" w:rsidR="000608E0" w:rsidRDefault="00B42049">
                    <w:pPr>
                      <w:rPr>
                        <w:rFonts w:ascii="Minion Pro" w:hAnsi="Minion Pro" w:cs="Times New Roman"/>
                      </w:rPr>
                    </w:pPr>
                    <w:r>
                      <w:rPr>
                        <w:rStyle w:val="PlaceholderText"/>
                      </w:rPr>
                      <w:t>Enter stand number</w:t>
                    </w:r>
                    <w:r w:rsidR="009A446B" w:rsidRPr="00EC77F6">
                      <w:rPr>
                        <w:rStyle w:val="PlaceholderText"/>
                      </w:rPr>
                      <w:t>.</w:t>
                    </w:r>
                  </w:p>
                </w:tc>
              </w:sdtContent>
            </w:sdt>
            <w:sdt>
              <w:sdtPr>
                <w:rPr>
                  <w:rFonts w:ascii="Minion Pro" w:hAnsi="Minion Pro" w:cs="Times New Roman"/>
                </w:rPr>
                <w:id w:val="2139672835"/>
                <w:placeholder>
                  <w:docPart w:val="4720D618A3084CF48D7A7BCB3AA2FA1B"/>
                </w:placeholder>
                <w:showingPlcHdr/>
                <w:text/>
              </w:sdtPr>
              <w:sdtEndPr/>
              <w:sdtContent>
                <w:tc>
                  <w:tcPr>
                    <w:tcW w:w="7470" w:type="dxa"/>
                    <w:vAlign w:val="bottom"/>
                  </w:tcPr>
                  <w:p w14:paraId="3A65E331" w14:textId="63434D0F" w:rsidR="000608E0" w:rsidRDefault="00B42049" w:rsidP="006B12E4">
                    <w:pPr>
                      <w:rPr>
                        <w:rFonts w:ascii="Minion Pro" w:hAnsi="Minion Pro" w:cs="Times New Roman"/>
                      </w:rPr>
                    </w:pPr>
                    <w:r>
                      <w:rPr>
                        <w:rStyle w:val="PlaceholderText"/>
                      </w:rPr>
                      <w:t>Enter description of activity</w:t>
                    </w:r>
                    <w:r w:rsidR="009A446B" w:rsidRPr="00EC77F6">
                      <w:rPr>
                        <w:rStyle w:val="PlaceholderText"/>
                      </w:rPr>
                      <w:t>.</w:t>
                    </w:r>
                  </w:p>
                </w:tc>
              </w:sdtContent>
            </w:sdt>
            <w:sdt>
              <w:sdtPr>
                <w:rPr>
                  <w:rFonts w:ascii="Minion Pro" w:hAnsi="Minion Pro" w:cs="Times New Roman"/>
                </w:rPr>
                <w:id w:val="1668520676"/>
                <w:placeholder>
                  <w:docPart w:val="C2732734E2204D8CAB41F19C40666B8E"/>
                </w:placeholder>
                <w:showingPlcHdr/>
                <w:text/>
              </w:sdtPr>
              <w:sdtEndPr/>
              <w:sdtContent>
                <w:tc>
                  <w:tcPr>
                    <w:tcW w:w="2520" w:type="dxa"/>
                  </w:tcPr>
                  <w:p w14:paraId="71C9B11B" w14:textId="35303174" w:rsidR="000608E0" w:rsidRDefault="00B42049">
                    <w:pPr>
                      <w:rPr>
                        <w:rFonts w:ascii="Minion Pro" w:hAnsi="Minion Pro" w:cs="Times New Roman"/>
                      </w:rPr>
                    </w:pPr>
                    <w:r>
                      <w:rPr>
                        <w:rStyle w:val="PlaceholderText"/>
                      </w:rPr>
                      <w:t>Who will implement the activity?</w:t>
                    </w:r>
                  </w:p>
                </w:tc>
              </w:sdtContent>
            </w:sdt>
            <w:sdt>
              <w:sdtPr>
                <w:rPr>
                  <w:rFonts w:ascii="Minion Pro" w:hAnsi="Minion Pro" w:cs="Times New Roman"/>
                </w:rPr>
                <w:id w:val="1500387081"/>
                <w:placeholder>
                  <w:docPart w:val="E533EA709C2B407BB7DE283B198A1F74"/>
                </w:placeholder>
                <w:showingPlcHdr/>
                <w:text/>
              </w:sdtPr>
              <w:sdtEndPr/>
              <w:sdtContent>
                <w:tc>
                  <w:tcPr>
                    <w:tcW w:w="1350" w:type="dxa"/>
                  </w:tcPr>
                  <w:p w14:paraId="619C3EA2" w14:textId="3A8113ED" w:rsidR="000608E0" w:rsidRDefault="00E50A58">
                    <w:pPr>
                      <w:rPr>
                        <w:rFonts w:ascii="Minion Pro" w:hAnsi="Minion Pro" w:cs="Times New Roman"/>
                      </w:rPr>
                    </w:pPr>
                    <w:r>
                      <w:rPr>
                        <w:rStyle w:val="PlaceholderText"/>
                      </w:rPr>
                      <w:t>Enter dates</w:t>
                    </w:r>
                    <w:r w:rsidR="009A446B" w:rsidRPr="00EC77F6">
                      <w:rPr>
                        <w:rStyle w:val="PlaceholderText"/>
                      </w:rPr>
                      <w:t>.</w:t>
                    </w:r>
                  </w:p>
                </w:tc>
              </w:sdtContent>
            </w:sdt>
          </w:tr>
          <w:sdt>
            <w:sdtPr>
              <w:rPr>
                <w:rStyle w:val="PlaceholderText"/>
              </w:rPr>
              <w:id w:val="1167677251"/>
              <w15:repeatingSection/>
            </w:sdtPr>
            <w:sdtEndPr>
              <w:rPr>
                <w:rStyle w:val="DefaultParagraphFont"/>
                <w:rFonts w:ascii="Minion Pro" w:hAnsi="Minion Pro" w:cs="Times New Roman"/>
                <w:color w:val="auto"/>
              </w:rPr>
            </w:sdtEndPr>
            <w:sdtContent>
              <w:sdt>
                <w:sdtPr>
                  <w:rPr>
                    <w:rStyle w:val="PlaceholderText"/>
                  </w:rPr>
                  <w:id w:val="-998571842"/>
                  <w:placeholder>
                    <w:docPart w:val="DefaultPlaceholder_-1854013435"/>
                  </w:placeholder>
                  <w15:repeatingSectionItem/>
                </w:sdtPr>
                <w:sdtEndPr>
                  <w:rPr>
                    <w:rStyle w:val="DefaultParagraphFont"/>
                    <w:rFonts w:ascii="Minion Pro" w:hAnsi="Minion Pro" w:cs="Times New Roman"/>
                    <w:color w:val="auto"/>
                  </w:rPr>
                </w:sdtEndPr>
                <w:sdtContent>
                  <w:tr w:rsidR="009A446B" w14:paraId="59D1B41A" w14:textId="77777777" w:rsidTr="006B12E4">
                    <w:sdt>
                      <w:sdtPr>
                        <w:rPr>
                          <w:rStyle w:val="PlaceholderText"/>
                        </w:rPr>
                        <w:id w:val="418375554"/>
                        <w:placeholder>
                          <w:docPart w:val="3D5D0182F0584F15AF9BC13DAD81651A"/>
                        </w:placeholder>
                        <w:showingPlcHdr/>
                        <w:text/>
                      </w:sdtPr>
                      <w:sdtEndPr>
                        <w:rPr>
                          <w:rStyle w:val="PlaceholderText"/>
                        </w:rPr>
                      </w:sdtEndPr>
                      <w:sdtContent>
                        <w:tc>
                          <w:tcPr>
                            <w:tcW w:w="1615" w:type="dxa"/>
                          </w:tcPr>
                          <w:p w14:paraId="61C89B0A" w14:textId="02FC4418" w:rsidR="009A446B" w:rsidRPr="00EC77F6" w:rsidRDefault="00E50A58">
                            <w:pPr>
                              <w:rPr>
                                <w:rStyle w:val="PlaceholderText"/>
                              </w:rPr>
                            </w:pPr>
                            <w:r>
                              <w:rPr>
                                <w:rStyle w:val="PlaceholderText"/>
                              </w:rPr>
                              <w:t>Enter stand number</w:t>
                            </w:r>
                            <w:r w:rsidR="009A446B" w:rsidRPr="00EC77F6">
                              <w:rPr>
                                <w:rStyle w:val="PlaceholderText"/>
                              </w:rPr>
                              <w:t>.</w:t>
                            </w:r>
                          </w:p>
                        </w:tc>
                      </w:sdtContent>
                    </w:sdt>
                    <w:sdt>
                      <w:sdtPr>
                        <w:rPr>
                          <w:rStyle w:val="PlaceholderText"/>
                        </w:rPr>
                        <w:id w:val="-1554073737"/>
                        <w:placeholder>
                          <w:docPart w:val="ABC8A6EAA4B24E0088998F242B20D91D"/>
                        </w:placeholder>
                        <w:showingPlcHdr/>
                        <w:text/>
                      </w:sdtPr>
                      <w:sdtEndPr>
                        <w:rPr>
                          <w:rStyle w:val="PlaceholderText"/>
                        </w:rPr>
                      </w:sdtEndPr>
                      <w:sdtContent>
                        <w:tc>
                          <w:tcPr>
                            <w:tcW w:w="7470" w:type="dxa"/>
                            <w:vAlign w:val="bottom"/>
                          </w:tcPr>
                          <w:p w14:paraId="67F0BC7A" w14:textId="215ACA44" w:rsidR="009A446B" w:rsidRPr="00EC77F6" w:rsidRDefault="00E50A58" w:rsidP="006B12E4">
                            <w:pPr>
                              <w:rPr>
                                <w:rStyle w:val="PlaceholderText"/>
                              </w:rPr>
                            </w:pPr>
                            <w:r>
                              <w:rPr>
                                <w:rStyle w:val="PlaceholderText"/>
                              </w:rPr>
                              <w:t>Enter description of activity</w:t>
                            </w:r>
                            <w:r w:rsidR="009A446B" w:rsidRPr="00EC77F6">
                              <w:rPr>
                                <w:rStyle w:val="PlaceholderText"/>
                              </w:rPr>
                              <w:t>.</w:t>
                            </w:r>
                          </w:p>
                        </w:tc>
                      </w:sdtContent>
                    </w:sdt>
                    <w:sdt>
                      <w:sdtPr>
                        <w:rPr>
                          <w:rStyle w:val="PlaceholderText"/>
                        </w:rPr>
                        <w:id w:val="2052185024"/>
                        <w:placeholder>
                          <w:docPart w:val="DD28A02B848D4E07B97BCD28D7283E21"/>
                        </w:placeholder>
                        <w:showingPlcHdr/>
                        <w:text/>
                      </w:sdtPr>
                      <w:sdtEndPr>
                        <w:rPr>
                          <w:rStyle w:val="PlaceholderText"/>
                        </w:rPr>
                      </w:sdtEndPr>
                      <w:sdtContent>
                        <w:tc>
                          <w:tcPr>
                            <w:tcW w:w="2520" w:type="dxa"/>
                          </w:tcPr>
                          <w:p w14:paraId="197B791A" w14:textId="4983790E" w:rsidR="009A446B" w:rsidRPr="00EC77F6" w:rsidRDefault="00E50A58">
                            <w:pPr>
                              <w:rPr>
                                <w:rStyle w:val="PlaceholderText"/>
                              </w:rPr>
                            </w:pPr>
                            <w:r>
                              <w:rPr>
                                <w:rStyle w:val="PlaceholderText"/>
                              </w:rPr>
                              <w:t>Who will implement the activity?</w:t>
                            </w:r>
                          </w:p>
                        </w:tc>
                      </w:sdtContent>
                    </w:sdt>
                    <w:sdt>
                      <w:sdtPr>
                        <w:rPr>
                          <w:rFonts w:ascii="Minion Pro" w:hAnsi="Minion Pro" w:cs="Times New Roman"/>
                        </w:rPr>
                        <w:id w:val="-1094317014"/>
                        <w:placeholder>
                          <w:docPart w:val="48052708EB5D47999BF164DD37A3EC58"/>
                        </w:placeholder>
                        <w:showingPlcHdr/>
                        <w:text/>
                      </w:sdtPr>
                      <w:sdtEndPr/>
                      <w:sdtContent>
                        <w:tc>
                          <w:tcPr>
                            <w:tcW w:w="1350" w:type="dxa"/>
                          </w:tcPr>
                          <w:p w14:paraId="30E199B0" w14:textId="657CE223" w:rsidR="009A446B" w:rsidRDefault="00E50A58">
                            <w:pPr>
                              <w:rPr>
                                <w:rFonts w:ascii="Minion Pro" w:hAnsi="Minion Pro" w:cs="Times New Roman"/>
                              </w:rPr>
                            </w:pPr>
                            <w:r>
                              <w:rPr>
                                <w:rStyle w:val="PlaceholderText"/>
                              </w:rPr>
                              <w:t>Enter dates</w:t>
                            </w:r>
                            <w:r w:rsidR="009A446B" w:rsidRPr="00EC77F6">
                              <w:rPr>
                                <w:rStyle w:val="PlaceholderText"/>
                              </w:rPr>
                              <w:t>.</w:t>
                            </w:r>
                          </w:p>
                        </w:tc>
                      </w:sdtContent>
                    </w:sdt>
                  </w:tr>
                </w:sdtContent>
              </w:sdt>
            </w:sdtContent>
          </w:sdt>
        </w:tbl>
        <w:p w14:paraId="000001DE" w14:textId="2E62887A" w:rsidR="00A1590F" w:rsidRPr="0070540F" w:rsidRDefault="008C133E">
          <w:pPr>
            <w:rPr>
              <w:rFonts w:ascii="Minion Pro" w:hAnsi="Minion Pro" w:cs="Times New Roman"/>
            </w:rPr>
          </w:pPr>
        </w:p>
      </w:sdtContent>
    </w:sdt>
    <w:p w14:paraId="000001DF" w14:textId="77777777" w:rsidR="00A1590F" w:rsidRPr="0070540F" w:rsidRDefault="00A1590F">
      <w:pPr>
        <w:rPr>
          <w:rFonts w:ascii="Minion Pro" w:hAnsi="Minion Pro" w:cs="Times New Roman"/>
        </w:rPr>
      </w:pPr>
    </w:p>
    <w:sdt>
      <w:sdtPr>
        <w:rPr>
          <w:rFonts w:ascii="Calibri" w:hAnsi="Calibri" w:cs="Calibri"/>
          <w:b w:val="0"/>
          <w:color w:val="auto"/>
          <w:sz w:val="22"/>
          <w:szCs w:val="22"/>
        </w:rPr>
        <w:id w:val="1985426298"/>
        <w:lock w:val="contentLocked"/>
        <w:placeholder>
          <w:docPart w:val="DefaultPlaceholder_-1854013440"/>
        </w:placeholder>
        <w:group/>
      </w:sdtPr>
      <w:sdtEndPr/>
      <w:sdtContent>
        <w:p w14:paraId="2F784640" w14:textId="77777777" w:rsidR="00D817A5" w:rsidRDefault="00D817A5" w:rsidP="0079317F">
          <w:pPr>
            <w:pStyle w:val="GuildHeading1"/>
            <w:rPr>
              <w:rFonts w:ascii="Calibri" w:hAnsi="Calibri" w:cs="Calibri"/>
              <w:b w:val="0"/>
              <w:color w:val="auto"/>
              <w:sz w:val="22"/>
              <w:szCs w:val="22"/>
            </w:rPr>
            <w:sectPr w:rsidR="00D817A5" w:rsidSect="0018754E">
              <w:pgSz w:w="15840" w:h="12240" w:orient="landscape" w:code="1"/>
              <w:pgMar w:top="1440" w:right="1440" w:bottom="1440" w:left="1440" w:header="720" w:footer="720" w:gutter="0"/>
              <w:cols w:space="720"/>
              <w:titlePg/>
              <w:docGrid w:linePitch="299"/>
            </w:sectPr>
          </w:pPr>
        </w:p>
        <w:p w14:paraId="000001E2" w14:textId="08B1FE5F" w:rsidR="00A1590F" w:rsidRPr="009776F8" w:rsidRDefault="0079317F" w:rsidP="0079317F">
          <w:pPr>
            <w:pStyle w:val="GuildHeading1"/>
          </w:pPr>
          <w:bookmarkStart w:id="29" w:name="_Toc50475553"/>
          <w:r w:rsidRPr="009776F8">
            <w:lastRenderedPageBreak/>
            <w:t>Signatures and Approvals</w:t>
          </w:r>
          <w:bookmarkEnd w:id="29"/>
        </w:p>
        <w:p w14:paraId="000001E3" w14:textId="77777777" w:rsidR="00A1590F" w:rsidRPr="009776F8" w:rsidRDefault="0079317F">
          <w:pPr>
            <w:rPr>
              <w:rFonts w:ascii="Minion Pro" w:hAnsi="Minion Pro" w:cs="Times New Roman"/>
              <w:b/>
            </w:rPr>
          </w:pPr>
          <w:r w:rsidRPr="009776F8">
            <w:rPr>
              <w:rFonts w:ascii="Minion Pro" w:hAnsi="Minion Pro" w:cs="Times New Roman"/>
              <w:b/>
            </w:rPr>
            <w:t>Landowner</w:t>
          </w:r>
        </w:p>
        <w:p w14:paraId="000001E4" w14:textId="77777777" w:rsidR="00A1590F" w:rsidRPr="0070540F" w:rsidRDefault="0079317F">
          <w:pPr>
            <w:rPr>
              <w:rFonts w:ascii="Minion Pro" w:hAnsi="Minion Pro" w:cs="Times New Roman"/>
            </w:rPr>
          </w:pPr>
          <w:r w:rsidRPr="0070540F">
            <w:rPr>
              <w:rFonts w:ascii="Minion Pro" w:hAnsi="Minion Pro" w:cs="Times New Roman"/>
            </w:rPr>
            <w:t>I have reviewed this plan and believe the management recommendations will help me meet my goals and objectives for my property.  I agree to follow this plan to ensure the sustainability of my management.</w:t>
          </w:r>
        </w:p>
        <w:p w14:paraId="000001E5" w14:textId="1F6A39B1" w:rsidR="00A1590F" w:rsidRPr="0070540F" w:rsidRDefault="0079317F">
          <w:pPr>
            <w:rPr>
              <w:rFonts w:ascii="Minion Pro" w:hAnsi="Minion Pro" w:cs="Times New Roman"/>
            </w:rPr>
          </w:pPr>
          <w:r w:rsidRPr="0070540F">
            <w:rPr>
              <w:rFonts w:ascii="Minion Pro" w:hAnsi="Minion Pro" w:cs="Times New Roman"/>
            </w:rPr>
            <w:t>________________________________________________________</w:t>
          </w:r>
          <w:r w:rsidRPr="0070540F">
            <w:rPr>
              <w:rFonts w:ascii="Minion Pro" w:hAnsi="Minion Pro" w:cs="Times New Roman"/>
            </w:rPr>
            <w:tab/>
          </w:r>
          <w:r w:rsidRPr="0070540F">
            <w:rPr>
              <w:rFonts w:ascii="Minion Pro" w:hAnsi="Minion Pro" w:cs="Times New Roman"/>
            </w:rPr>
            <w:tab/>
            <w:t>___________________</w:t>
          </w:r>
        </w:p>
        <w:p w14:paraId="000001E6" w14:textId="77777777" w:rsidR="00A1590F" w:rsidRPr="0070540F" w:rsidRDefault="0079317F">
          <w:pPr>
            <w:rPr>
              <w:rFonts w:ascii="Minion Pro" w:hAnsi="Minion Pro" w:cs="Times New Roman"/>
            </w:rPr>
          </w:pPr>
          <w:r w:rsidRPr="0070540F">
            <w:rPr>
              <w:rFonts w:ascii="Minion Pro" w:hAnsi="Minion Pro" w:cs="Times New Roman"/>
            </w:rPr>
            <w:t>Landowner</w:t>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t>Date</w:t>
          </w:r>
        </w:p>
        <w:p w14:paraId="000001E7" w14:textId="77777777" w:rsidR="00A1590F" w:rsidRPr="0070540F" w:rsidRDefault="00A1590F">
          <w:pPr>
            <w:rPr>
              <w:rFonts w:ascii="Minion Pro" w:hAnsi="Minion Pro" w:cs="Times New Roman"/>
              <w:b/>
            </w:rPr>
          </w:pPr>
        </w:p>
        <w:p w14:paraId="1C1222A0" w14:textId="00768F46" w:rsidR="00B16DD4" w:rsidRDefault="00B16DD4">
          <w:pPr>
            <w:rPr>
              <w:rFonts w:ascii="Minion Pro" w:hAnsi="Minion Pro" w:cs="Times New Roman"/>
              <w:b/>
            </w:rPr>
          </w:pPr>
          <w:r>
            <w:rPr>
              <w:rFonts w:ascii="Minion Pro" w:hAnsi="Minion Pro" w:cs="Times New Roman"/>
              <w:b/>
            </w:rPr>
            <w:t>Forester</w:t>
          </w:r>
        </w:p>
        <w:p w14:paraId="5F630F73" w14:textId="6D5A7C58" w:rsidR="00B16DD4" w:rsidRDefault="00B16DD4">
          <w:pPr>
            <w:rPr>
              <w:rFonts w:ascii="Minion Pro" w:hAnsi="Minion Pro" w:cs="Times New Roman"/>
              <w:bCs/>
            </w:rPr>
          </w:pPr>
          <w:r>
            <w:rPr>
              <w:rFonts w:ascii="Minion Pro" w:hAnsi="Minion Pro" w:cs="Times New Roman"/>
              <w:bCs/>
            </w:rPr>
            <w:t xml:space="preserve">I have </w:t>
          </w:r>
          <w:r w:rsidR="00B85264">
            <w:rPr>
              <w:rFonts w:ascii="Minion Pro" w:hAnsi="Minion Pro" w:cs="Times New Roman"/>
              <w:bCs/>
            </w:rPr>
            <w:t>written/reviewed this plan and believe the management recommendations will help meet</w:t>
          </w:r>
          <w:r w:rsidR="00FE591D">
            <w:rPr>
              <w:rFonts w:ascii="Minion Pro" w:hAnsi="Minion Pro" w:cs="Times New Roman"/>
              <w:bCs/>
            </w:rPr>
            <w:t xml:space="preserve"> the</w:t>
          </w:r>
          <w:r w:rsidR="00B85264">
            <w:rPr>
              <w:rFonts w:ascii="Minion Pro" w:hAnsi="Minion Pro" w:cs="Times New Roman"/>
              <w:bCs/>
            </w:rPr>
            <w:t xml:space="preserve"> </w:t>
          </w:r>
          <w:r w:rsidR="00FE591D">
            <w:rPr>
              <w:rFonts w:ascii="Minion Pro" w:hAnsi="Minion Pro" w:cs="Times New Roman"/>
              <w:bCs/>
            </w:rPr>
            <w:t>landowner’s</w:t>
          </w:r>
          <w:r w:rsidR="00B85264">
            <w:rPr>
              <w:rFonts w:ascii="Minion Pro" w:hAnsi="Minion Pro" w:cs="Times New Roman"/>
              <w:bCs/>
            </w:rPr>
            <w:t xml:space="preserve"> goals and objectives. </w:t>
          </w:r>
          <w:r w:rsidR="00621526">
            <w:rPr>
              <w:rFonts w:ascii="Minion Pro" w:hAnsi="Minion Pro" w:cs="Times New Roman"/>
              <w:bCs/>
            </w:rPr>
            <w:t xml:space="preserve">I certify that the information provided is </w:t>
          </w:r>
          <w:r w:rsidR="00D61EC8">
            <w:rPr>
              <w:rFonts w:ascii="Minion Pro" w:hAnsi="Minion Pro" w:cs="Times New Roman"/>
              <w:bCs/>
            </w:rPr>
            <w:t>completed to the best of my ability and knowledge.</w:t>
          </w:r>
        </w:p>
        <w:p w14:paraId="6B74BABA" w14:textId="0D892B13" w:rsidR="00B446A6" w:rsidRPr="0070540F" w:rsidRDefault="00B446A6" w:rsidP="00B446A6">
          <w:pPr>
            <w:rPr>
              <w:rFonts w:ascii="Minion Pro" w:hAnsi="Minion Pro" w:cs="Times New Roman"/>
            </w:rPr>
          </w:pPr>
          <w:r w:rsidRPr="0070540F">
            <w:rPr>
              <w:rFonts w:ascii="Minion Pro" w:hAnsi="Minion Pro" w:cs="Times New Roman"/>
            </w:rPr>
            <w:t>_______________________________</w:t>
          </w:r>
          <w:r w:rsidR="00877883">
            <w:rPr>
              <w:rFonts w:ascii="Minion Pro" w:hAnsi="Minion Pro" w:cs="Times New Roman"/>
            </w:rPr>
            <w:tab/>
          </w:r>
          <w:r w:rsidR="00877883">
            <w:rPr>
              <w:rFonts w:ascii="Minion Pro" w:hAnsi="Minion Pro" w:cs="Times New Roman"/>
            </w:rPr>
            <w:tab/>
            <w:t>____________________</w:t>
          </w:r>
          <w:r w:rsidRPr="0070540F">
            <w:rPr>
              <w:rFonts w:ascii="Minion Pro" w:hAnsi="Minion Pro" w:cs="Times New Roman"/>
            </w:rPr>
            <w:tab/>
            <w:t>___________________</w:t>
          </w:r>
        </w:p>
        <w:p w14:paraId="782C5FC9" w14:textId="5620D867" w:rsidR="00B446A6" w:rsidRDefault="00B446A6" w:rsidP="00B446A6">
          <w:pPr>
            <w:rPr>
              <w:rFonts w:ascii="Minion Pro" w:hAnsi="Minion Pro" w:cs="Times New Roman"/>
            </w:rPr>
          </w:pPr>
          <w:r>
            <w:rPr>
              <w:rFonts w:ascii="Minion Pro" w:hAnsi="Minion Pro" w:cs="Times New Roman"/>
            </w:rPr>
            <w:t>Forester</w:t>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00877883">
            <w:rPr>
              <w:rFonts w:ascii="Minion Pro" w:hAnsi="Minion Pro" w:cs="Times New Roman"/>
            </w:rPr>
            <w:t>Number</w:t>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t>Date</w:t>
          </w:r>
        </w:p>
        <w:p w14:paraId="43E62206" w14:textId="77777777" w:rsidR="00D61EC8" w:rsidRPr="00B16DD4" w:rsidRDefault="00D61EC8">
          <w:pPr>
            <w:rPr>
              <w:rFonts w:ascii="Minion Pro" w:hAnsi="Minion Pro" w:cs="Times New Roman"/>
              <w:bCs/>
            </w:rPr>
          </w:pPr>
        </w:p>
        <w:p w14:paraId="000001E8" w14:textId="1FD07B2D" w:rsidR="00A1590F" w:rsidRPr="0070540F" w:rsidRDefault="0079317F">
          <w:pPr>
            <w:rPr>
              <w:rFonts w:ascii="Minion Pro" w:hAnsi="Minion Pro" w:cs="Times New Roman"/>
              <w:b/>
            </w:rPr>
          </w:pPr>
          <w:r w:rsidRPr="0070540F">
            <w:rPr>
              <w:rFonts w:ascii="Minion Pro" w:hAnsi="Minion Pro" w:cs="Times New Roman"/>
              <w:b/>
            </w:rPr>
            <w:t>NRCS Incentive Programs</w:t>
          </w:r>
        </w:p>
        <w:p w14:paraId="000001E9" w14:textId="77777777" w:rsidR="00A1590F" w:rsidRPr="0070540F" w:rsidRDefault="0079317F">
          <w:pPr>
            <w:rPr>
              <w:rFonts w:ascii="Minion Pro" w:hAnsi="Minion Pro" w:cs="Times New Roman"/>
            </w:rPr>
          </w:pPr>
          <w:r w:rsidRPr="0070540F">
            <w:rPr>
              <w:rFonts w:ascii="Minion Pro" w:hAnsi="Minion Pro" w:cs="Times New Roman"/>
            </w:rPr>
            <w:t>I certify that this Forest Management Plan meets the requirements of the USDA Environmental Quality Incentives (EQIP) Program and/or the Quality Criteria for forest activity plans in Section III of the USDA NRCS Field Office Technical Guide.</w:t>
          </w:r>
        </w:p>
        <w:p w14:paraId="000001EA" w14:textId="77777777" w:rsidR="00A1590F" w:rsidRPr="0070540F" w:rsidRDefault="0079317F">
          <w:pPr>
            <w:rPr>
              <w:rFonts w:ascii="Minion Pro" w:hAnsi="Minion Pro" w:cs="Times New Roman"/>
            </w:rPr>
          </w:pPr>
          <w:r w:rsidRPr="0070540F">
            <w:rPr>
              <w:rFonts w:ascii="Minion Pro" w:hAnsi="Minion Pro" w:cs="Times New Roman"/>
            </w:rPr>
            <w:t>________________________________________________________</w:t>
          </w:r>
          <w:r w:rsidRPr="0070540F">
            <w:rPr>
              <w:rFonts w:ascii="Minion Pro" w:hAnsi="Minion Pro" w:cs="Times New Roman"/>
            </w:rPr>
            <w:tab/>
          </w:r>
          <w:r w:rsidRPr="0070540F">
            <w:rPr>
              <w:rFonts w:ascii="Minion Pro" w:hAnsi="Minion Pro" w:cs="Times New Roman"/>
            </w:rPr>
            <w:tab/>
            <w:t>___________________</w:t>
          </w:r>
        </w:p>
        <w:p w14:paraId="000001EB" w14:textId="77777777" w:rsidR="00A1590F" w:rsidRPr="0070540F" w:rsidRDefault="0079317F">
          <w:pPr>
            <w:rPr>
              <w:rFonts w:ascii="Minion Pro" w:hAnsi="Minion Pro" w:cs="Times New Roman"/>
            </w:rPr>
          </w:pPr>
          <w:r w:rsidRPr="0070540F">
            <w:rPr>
              <w:rFonts w:ascii="Minion Pro" w:hAnsi="Minion Pro" w:cs="Times New Roman"/>
            </w:rPr>
            <w:t>Plan Author</w:t>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t>Date</w:t>
          </w:r>
        </w:p>
        <w:p w14:paraId="000001EC" w14:textId="77777777" w:rsidR="00A1590F" w:rsidRPr="0070540F" w:rsidRDefault="0079317F">
          <w:pPr>
            <w:rPr>
              <w:rFonts w:ascii="Minion Pro" w:hAnsi="Minion Pro" w:cs="Times New Roman"/>
            </w:rPr>
          </w:pPr>
          <w:r w:rsidRPr="0070540F">
            <w:rPr>
              <w:rFonts w:ascii="Minion Pro" w:hAnsi="Minion Pro" w:cs="Times New Roman"/>
            </w:rPr>
            <w:t>________________________________________________________</w:t>
          </w:r>
          <w:r w:rsidRPr="0070540F">
            <w:rPr>
              <w:rFonts w:ascii="Minion Pro" w:hAnsi="Minion Pro" w:cs="Times New Roman"/>
            </w:rPr>
            <w:tab/>
          </w:r>
          <w:r w:rsidRPr="0070540F">
            <w:rPr>
              <w:rFonts w:ascii="Minion Pro" w:hAnsi="Minion Pro" w:cs="Times New Roman"/>
            </w:rPr>
            <w:tab/>
            <w:t>___________________</w:t>
          </w:r>
        </w:p>
        <w:p w14:paraId="000001ED" w14:textId="5B48C87B" w:rsidR="00A1590F" w:rsidRPr="0070540F" w:rsidRDefault="0079317F">
          <w:pPr>
            <w:rPr>
              <w:rFonts w:ascii="Minion Pro" w:hAnsi="Minion Pro" w:cs="Times New Roman"/>
            </w:rPr>
          </w:pPr>
          <w:r w:rsidRPr="0070540F">
            <w:rPr>
              <w:rFonts w:ascii="Minion Pro" w:hAnsi="Minion Pro" w:cs="Times New Roman"/>
            </w:rPr>
            <w:t>Technical Service Provider (Optional)</w:t>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r>
          <w:r w:rsidRPr="0070540F">
            <w:rPr>
              <w:rFonts w:ascii="Minion Pro" w:hAnsi="Minion Pro" w:cs="Times New Roman"/>
            </w:rPr>
            <w:tab/>
            <w:t>Date</w:t>
          </w:r>
        </w:p>
      </w:sdtContent>
    </w:sdt>
    <w:p w14:paraId="000001EE" w14:textId="77777777" w:rsidR="00A1590F" w:rsidRPr="0070540F" w:rsidRDefault="00A1590F">
      <w:pPr>
        <w:rPr>
          <w:rFonts w:ascii="Minion Pro" w:hAnsi="Minion Pro" w:cs="Times New Roman"/>
        </w:rPr>
      </w:pPr>
    </w:p>
    <w:p w14:paraId="000001EF" w14:textId="77777777" w:rsidR="00A1590F" w:rsidRPr="0070540F" w:rsidRDefault="00A1590F">
      <w:pPr>
        <w:rPr>
          <w:rFonts w:ascii="Minion Pro" w:hAnsi="Minion Pro" w:cs="Times New Roman"/>
        </w:rPr>
      </w:pPr>
    </w:p>
    <w:p w14:paraId="576BFC10" w14:textId="37AB3864" w:rsidR="00AD4B9E" w:rsidRPr="00C61051" w:rsidRDefault="00AD4B9E">
      <w:pPr>
        <w:rPr>
          <w:rFonts w:ascii="Minion Pro" w:hAnsi="Minion Pro" w:cs="Times New Roman"/>
          <w:b/>
          <w:sz w:val="36"/>
          <w:szCs w:val="36"/>
        </w:rPr>
      </w:pPr>
    </w:p>
    <w:sectPr w:rsidR="00AD4B9E" w:rsidRPr="00C61051" w:rsidSect="00D817A5">
      <w:pgSz w:w="12240" w:h="15840" w:code="1"/>
      <w:pgMar w:top="720" w:right="1440" w:bottom="36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9D2E06" w14:textId="77777777" w:rsidR="000A431A" w:rsidRDefault="000A431A">
      <w:pPr>
        <w:spacing w:after="0" w:line="240" w:lineRule="auto"/>
      </w:pPr>
      <w:r>
        <w:separator/>
      </w:r>
    </w:p>
  </w:endnote>
  <w:endnote w:type="continuationSeparator" w:id="0">
    <w:p w14:paraId="489ED80A" w14:textId="77777777" w:rsidR="000A431A" w:rsidRDefault="000A431A">
      <w:pPr>
        <w:spacing w:after="0" w:line="240" w:lineRule="auto"/>
      </w:pPr>
      <w:r>
        <w:continuationSeparator/>
      </w:r>
    </w:p>
  </w:endnote>
  <w:endnote w:type="continuationNotice" w:id="1">
    <w:p w14:paraId="6DDAA9C9" w14:textId="77777777" w:rsidR="00513069" w:rsidRDefault="005130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inion Pro">
    <w:altName w:val="Cambria"/>
    <w:panose1 w:val="02040503050306020203"/>
    <w:charset w:val="00"/>
    <w:family w:val="roman"/>
    <w:notTrueType/>
    <w:pitch w:val="variable"/>
    <w:sig w:usb0="60000287" w:usb1="00000001" w:usb2="00000000" w:usb3="00000000" w:csb0="0000019F" w:csb1="00000000"/>
  </w:font>
  <w:font w:name="Minion RegularSC">
    <w:panose1 w:val="02020500000000000000"/>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05" w14:textId="77777777" w:rsidR="0079317F" w:rsidRDefault="0079317F">
    <w:pPr>
      <w:pBdr>
        <w:top w:val="nil"/>
        <w:left w:val="nil"/>
        <w:bottom w:val="nil"/>
        <w:right w:val="nil"/>
        <w:between w:val="nil"/>
      </w:pBdr>
      <w:tabs>
        <w:tab w:val="center" w:pos="4680"/>
        <w:tab w:val="right" w:pos="9360"/>
      </w:tabs>
      <w:spacing w:after="0" w:line="240" w:lineRule="auto"/>
      <w:jc w:val="right"/>
      <w:rPr>
        <w:color w:val="000000"/>
      </w:rPr>
    </w:pPr>
  </w:p>
  <w:p w14:paraId="00000306" w14:textId="77777777" w:rsidR="0079317F" w:rsidRDefault="0079317F">
    <w:pPr>
      <w:pBdr>
        <w:top w:val="nil"/>
        <w:left w:val="nil"/>
        <w:bottom w:val="nil"/>
        <w:right w:val="nil"/>
        <w:between w:val="nil"/>
      </w:pBdr>
      <w:tabs>
        <w:tab w:val="center" w:pos="4680"/>
        <w:tab w:val="right" w:pos="9360"/>
      </w:tabs>
      <w:spacing w:after="0" w:line="240" w:lineRule="auto"/>
      <w:ind w:right="360"/>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7799202"/>
      <w:docPartObj>
        <w:docPartGallery w:val="Page Numbers (Bottom of Page)"/>
        <w:docPartUnique/>
      </w:docPartObj>
    </w:sdtPr>
    <w:sdtEndPr>
      <w:rPr>
        <w:rFonts w:ascii="Minion Pro" w:hAnsi="Minion Pro"/>
        <w:noProof/>
      </w:rPr>
    </w:sdtEndPr>
    <w:sdtContent>
      <w:p w14:paraId="12BFFB4F" w14:textId="50095617" w:rsidR="0079317F" w:rsidRPr="00EE5E73" w:rsidRDefault="0079317F">
        <w:pPr>
          <w:pStyle w:val="Footer"/>
          <w:jc w:val="right"/>
          <w:rPr>
            <w:rFonts w:ascii="Minion Pro" w:hAnsi="Minion Pro"/>
          </w:rPr>
        </w:pPr>
        <w:r w:rsidRPr="00EE5E73">
          <w:rPr>
            <w:rFonts w:ascii="Minion Pro" w:hAnsi="Minion Pro"/>
          </w:rPr>
          <w:fldChar w:fldCharType="begin"/>
        </w:r>
        <w:r w:rsidRPr="00EE5E73">
          <w:rPr>
            <w:rFonts w:ascii="Minion Pro" w:hAnsi="Minion Pro"/>
          </w:rPr>
          <w:instrText xml:space="preserve"> PAGE   \* MERGEFORMAT </w:instrText>
        </w:r>
        <w:r w:rsidRPr="00EE5E73">
          <w:rPr>
            <w:rFonts w:ascii="Minion Pro" w:hAnsi="Minion Pro"/>
          </w:rPr>
          <w:fldChar w:fldCharType="separate"/>
        </w:r>
        <w:r w:rsidRPr="00EE5E73">
          <w:rPr>
            <w:rFonts w:ascii="Minion Pro" w:hAnsi="Minion Pro"/>
            <w:noProof/>
          </w:rPr>
          <w:t>2</w:t>
        </w:r>
        <w:r w:rsidRPr="00EE5E73">
          <w:rPr>
            <w:rFonts w:ascii="Minion Pro" w:hAnsi="Minion Pro"/>
            <w:noProof/>
          </w:rPr>
          <w:fldChar w:fldCharType="end"/>
        </w:r>
      </w:p>
    </w:sdtContent>
  </w:sdt>
  <w:p w14:paraId="00000309" w14:textId="660B23C0" w:rsidR="0079317F" w:rsidRDefault="0079317F">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07" w14:textId="40FA2286" w:rsidR="0079317F" w:rsidRPr="003523E6" w:rsidRDefault="0079317F">
    <w:pPr>
      <w:pBdr>
        <w:top w:val="nil"/>
        <w:left w:val="nil"/>
        <w:bottom w:val="nil"/>
        <w:right w:val="nil"/>
        <w:between w:val="nil"/>
      </w:pBdr>
      <w:tabs>
        <w:tab w:val="center" w:pos="4680"/>
        <w:tab w:val="right" w:pos="9360"/>
      </w:tabs>
      <w:spacing w:after="0" w:line="240" w:lineRule="auto"/>
      <w:jc w:val="right"/>
      <w:rPr>
        <w:rFonts w:ascii="Minion Pro" w:hAnsi="Minion Pro"/>
        <w:color w:val="000000"/>
      </w:rPr>
    </w:pPr>
    <w:r w:rsidRPr="003523E6">
      <w:rPr>
        <w:rFonts w:ascii="Minion Pro" w:hAnsi="Minion Pro"/>
      </w:rPr>
      <w:fldChar w:fldCharType="begin"/>
    </w:r>
    <w:r w:rsidRPr="003523E6">
      <w:rPr>
        <w:rFonts w:ascii="Minion Pro" w:hAnsi="Minion Pro"/>
      </w:rPr>
      <w:instrText>PAGE</w:instrText>
    </w:r>
    <w:r w:rsidRPr="003523E6">
      <w:rPr>
        <w:rFonts w:ascii="Minion Pro" w:hAnsi="Minion Pro"/>
      </w:rPr>
      <w:fldChar w:fldCharType="separate"/>
    </w:r>
    <w:r w:rsidRPr="003523E6">
      <w:rPr>
        <w:rFonts w:ascii="Minion Pro" w:hAnsi="Minion Pro"/>
        <w:noProof/>
      </w:rPr>
      <w:t>1</w:t>
    </w:r>
    <w:r w:rsidRPr="003523E6">
      <w:rPr>
        <w:rFonts w:ascii="Minion Pro" w:hAnsi="Minion Pro"/>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ACA153" w14:textId="77777777" w:rsidR="000A431A" w:rsidRDefault="000A431A">
      <w:pPr>
        <w:spacing w:after="0" w:line="240" w:lineRule="auto"/>
      </w:pPr>
      <w:r>
        <w:separator/>
      </w:r>
    </w:p>
  </w:footnote>
  <w:footnote w:type="continuationSeparator" w:id="0">
    <w:p w14:paraId="545CD972" w14:textId="77777777" w:rsidR="000A431A" w:rsidRDefault="000A431A">
      <w:pPr>
        <w:spacing w:after="0" w:line="240" w:lineRule="auto"/>
      </w:pPr>
      <w:r>
        <w:continuationSeparator/>
      </w:r>
    </w:p>
  </w:footnote>
  <w:footnote w:type="continuationNotice" w:id="1">
    <w:p w14:paraId="585DFF19" w14:textId="77777777" w:rsidR="00513069" w:rsidRDefault="00513069">
      <w:pPr>
        <w:spacing w:after="0" w:line="240" w:lineRule="auto"/>
      </w:pPr>
    </w:p>
  </w:footnote>
  <w:footnote w:id="2">
    <w:p w14:paraId="00000301" w14:textId="15783404" w:rsidR="0079317F" w:rsidRDefault="0079317F">
      <w:pPr>
        <w:spacing w:after="0" w:line="240" w:lineRule="auto"/>
        <w:rPr>
          <w:sz w:val="20"/>
          <w:szCs w:val="20"/>
        </w:rPr>
      </w:pPr>
      <w:r>
        <w:rPr>
          <w:rStyle w:val="FootnoteReference"/>
        </w:rPr>
        <w:footnoteRef/>
      </w:r>
      <w:r>
        <w:rPr>
          <w:sz w:val="20"/>
          <w:szCs w:val="20"/>
        </w:rPr>
        <w:t xml:space="preserve"> </w:t>
      </w:r>
      <w:r w:rsidRPr="007D7C7D">
        <w:rPr>
          <w:rFonts w:ascii="Minion Pro" w:hAnsi="Minion Pro"/>
          <w:sz w:val="20"/>
          <w:szCs w:val="20"/>
        </w:rPr>
        <w:t>Late successional bottomland hardwood forests are at least 80 years old and have complex heterogeneous characteristics, including high structural diversity, high species diversity, high age-class diversity, and diverse diameter distributions, but are not necessarily in the old growth phase of stand dynamics</w:t>
      </w:r>
      <w:r>
        <w:rPr>
          <w:rFonts w:ascii="Minion Pro" w:hAnsi="Minion Pro"/>
          <w:sz w:val="20"/>
          <w:szCs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04" w14:textId="77777777" w:rsidR="0079317F" w:rsidRDefault="0079317F">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03" w14:textId="77777777" w:rsidR="0079317F" w:rsidRDefault="0079317F">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02" w14:textId="77777777" w:rsidR="0079317F" w:rsidRDefault="0079317F">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9671C"/>
    <w:multiLevelType w:val="hybridMultilevel"/>
    <w:tmpl w:val="BAA82D22"/>
    <w:lvl w:ilvl="0" w:tplc="53A686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15121A"/>
    <w:multiLevelType w:val="multilevel"/>
    <w:tmpl w:val="473054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337214F"/>
    <w:multiLevelType w:val="multilevel"/>
    <w:tmpl w:val="2724E33E"/>
    <w:lvl w:ilvl="0">
      <w:start w:val="1"/>
      <w:numFmt w:val="bullet"/>
      <w:lvlText w:val="❏"/>
      <w:lvlJc w:val="left"/>
      <w:pPr>
        <w:ind w:left="768" w:hanging="360"/>
      </w:pPr>
      <w:rPr>
        <w:rFonts w:ascii="Noto Sans Symbols" w:eastAsia="Noto Sans Symbols" w:hAnsi="Noto Sans Symbols" w:cs="Noto Sans Symbols"/>
      </w:rPr>
    </w:lvl>
    <w:lvl w:ilvl="1">
      <w:start w:val="1"/>
      <w:numFmt w:val="bullet"/>
      <w:lvlText w:val="❏"/>
      <w:lvlJc w:val="left"/>
      <w:pPr>
        <w:ind w:left="1488" w:hanging="360"/>
      </w:pPr>
      <w:rPr>
        <w:rFonts w:ascii="Courier New" w:eastAsia="Courier New" w:hAnsi="Courier New" w:cs="Courier New"/>
      </w:rPr>
    </w:lvl>
    <w:lvl w:ilvl="2">
      <w:start w:val="1"/>
      <w:numFmt w:val="bullet"/>
      <w:lvlText w:val="❏"/>
      <w:lvlJc w:val="left"/>
      <w:pPr>
        <w:ind w:left="2208" w:hanging="360"/>
      </w:pPr>
      <w:rPr>
        <w:rFonts w:ascii="Noto Sans Symbols" w:eastAsia="Noto Sans Symbols" w:hAnsi="Noto Sans Symbols" w:cs="Noto Sans Symbols"/>
      </w:rPr>
    </w:lvl>
    <w:lvl w:ilvl="3">
      <w:start w:val="1"/>
      <w:numFmt w:val="bullet"/>
      <w:lvlText w:val="❏"/>
      <w:lvlJc w:val="left"/>
      <w:pPr>
        <w:ind w:left="2928" w:hanging="360"/>
      </w:pPr>
      <w:rPr>
        <w:rFonts w:ascii="Noto Sans Symbols" w:eastAsia="Noto Sans Symbols" w:hAnsi="Noto Sans Symbols" w:cs="Noto Sans Symbols"/>
      </w:rPr>
    </w:lvl>
    <w:lvl w:ilvl="4">
      <w:start w:val="1"/>
      <w:numFmt w:val="bullet"/>
      <w:lvlText w:val="❏"/>
      <w:lvlJc w:val="left"/>
      <w:pPr>
        <w:ind w:left="3648" w:hanging="360"/>
      </w:pPr>
      <w:rPr>
        <w:rFonts w:ascii="Courier New" w:eastAsia="Courier New" w:hAnsi="Courier New" w:cs="Courier New"/>
      </w:rPr>
    </w:lvl>
    <w:lvl w:ilvl="5">
      <w:start w:val="1"/>
      <w:numFmt w:val="bullet"/>
      <w:lvlText w:val="❏"/>
      <w:lvlJc w:val="left"/>
      <w:pPr>
        <w:ind w:left="4368" w:hanging="360"/>
      </w:pPr>
      <w:rPr>
        <w:rFonts w:ascii="Noto Sans Symbols" w:eastAsia="Noto Sans Symbols" w:hAnsi="Noto Sans Symbols" w:cs="Noto Sans Symbols"/>
      </w:rPr>
    </w:lvl>
    <w:lvl w:ilvl="6">
      <w:start w:val="1"/>
      <w:numFmt w:val="bullet"/>
      <w:lvlText w:val="❏"/>
      <w:lvlJc w:val="left"/>
      <w:pPr>
        <w:ind w:left="5088" w:hanging="360"/>
      </w:pPr>
      <w:rPr>
        <w:rFonts w:ascii="Noto Sans Symbols" w:eastAsia="Noto Sans Symbols" w:hAnsi="Noto Sans Symbols" w:cs="Noto Sans Symbols"/>
      </w:rPr>
    </w:lvl>
    <w:lvl w:ilvl="7">
      <w:start w:val="1"/>
      <w:numFmt w:val="bullet"/>
      <w:lvlText w:val="❏"/>
      <w:lvlJc w:val="left"/>
      <w:pPr>
        <w:ind w:left="5808" w:hanging="360"/>
      </w:pPr>
      <w:rPr>
        <w:rFonts w:ascii="Courier New" w:eastAsia="Courier New" w:hAnsi="Courier New" w:cs="Courier New"/>
      </w:rPr>
    </w:lvl>
    <w:lvl w:ilvl="8">
      <w:start w:val="1"/>
      <w:numFmt w:val="bullet"/>
      <w:lvlText w:val="❏"/>
      <w:lvlJc w:val="left"/>
      <w:pPr>
        <w:ind w:left="6528" w:hanging="360"/>
      </w:pPr>
      <w:rPr>
        <w:rFonts w:ascii="Noto Sans Symbols" w:eastAsia="Noto Sans Symbols" w:hAnsi="Noto Sans Symbols" w:cs="Noto Sans Symbols"/>
      </w:rPr>
    </w:lvl>
  </w:abstractNum>
  <w:abstractNum w:abstractNumId="3" w15:restartNumberingAfterBreak="0">
    <w:nsid w:val="2F0A5AB0"/>
    <w:multiLevelType w:val="multilevel"/>
    <w:tmpl w:val="DAAC73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538588E"/>
    <w:multiLevelType w:val="multilevel"/>
    <w:tmpl w:val="0574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9D616E3"/>
    <w:multiLevelType w:val="multilevel"/>
    <w:tmpl w:val="6AF6F9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D7575F2"/>
    <w:multiLevelType w:val="multilevel"/>
    <w:tmpl w:val="0E60E4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2DB0B96"/>
    <w:multiLevelType w:val="multilevel"/>
    <w:tmpl w:val="346469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DE75B7E"/>
    <w:multiLevelType w:val="multilevel"/>
    <w:tmpl w:val="9B0454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B027EC5"/>
    <w:multiLevelType w:val="hybridMultilevel"/>
    <w:tmpl w:val="1E0AAF28"/>
    <w:lvl w:ilvl="0" w:tplc="53A686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A93AD6"/>
    <w:multiLevelType w:val="multilevel"/>
    <w:tmpl w:val="B46881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26B4D60"/>
    <w:multiLevelType w:val="multilevel"/>
    <w:tmpl w:val="2766BD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728D563A"/>
    <w:multiLevelType w:val="hybridMultilevel"/>
    <w:tmpl w:val="4A04F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2DA62FD"/>
    <w:multiLevelType w:val="multilevel"/>
    <w:tmpl w:val="C46A88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3612451"/>
    <w:multiLevelType w:val="hybridMultilevel"/>
    <w:tmpl w:val="01C43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6491A89"/>
    <w:multiLevelType w:val="multilevel"/>
    <w:tmpl w:val="7FE033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5"/>
  </w:num>
  <w:num w:numId="2">
    <w:abstractNumId w:val="4"/>
  </w:num>
  <w:num w:numId="3">
    <w:abstractNumId w:val="1"/>
  </w:num>
  <w:num w:numId="4">
    <w:abstractNumId w:val="2"/>
  </w:num>
  <w:num w:numId="5">
    <w:abstractNumId w:val="7"/>
  </w:num>
  <w:num w:numId="6">
    <w:abstractNumId w:val="6"/>
  </w:num>
  <w:num w:numId="7">
    <w:abstractNumId w:val="5"/>
  </w:num>
  <w:num w:numId="8">
    <w:abstractNumId w:val="11"/>
  </w:num>
  <w:num w:numId="9">
    <w:abstractNumId w:val="10"/>
  </w:num>
  <w:num w:numId="10">
    <w:abstractNumId w:val="8"/>
  </w:num>
  <w:num w:numId="11">
    <w:abstractNumId w:val="13"/>
  </w:num>
  <w:num w:numId="12">
    <w:abstractNumId w:val="3"/>
  </w:num>
  <w:num w:numId="13">
    <w:abstractNumId w:val="9"/>
  </w:num>
  <w:num w:numId="14">
    <w:abstractNumId w:val="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590F"/>
    <w:rsid w:val="00001AAA"/>
    <w:rsid w:val="0000790C"/>
    <w:rsid w:val="00011F77"/>
    <w:rsid w:val="00012F91"/>
    <w:rsid w:val="00014826"/>
    <w:rsid w:val="00016D5C"/>
    <w:rsid w:val="0003757E"/>
    <w:rsid w:val="000377C2"/>
    <w:rsid w:val="00037F8C"/>
    <w:rsid w:val="0004363E"/>
    <w:rsid w:val="00045D8D"/>
    <w:rsid w:val="00045E72"/>
    <w:rsid w:val="00053F98"/>
    <w:rsid w:val="0005706E"/>
    <w:rsid w:val="000608E0"/>
    <w:rsid w:val="000631A8"/>
    <w:rsid w:val="00065CC0"/>
    <w:rsid w:val="0006674B"/>
    <w:rsid w:val="00066B7E"/>
    <w:rsid w:val="00066E21"/>
    <w:rsid w:val="00082B98"/>
    <w:rsid w:val="000857D7"/>
    <w:rsid w:val="000928EB"/>
    <w:rsid w:val="000A431A"/>
    <w:rsid w:val="000A6548"/>
    <w:rsid w:val="000B23AC"/>
    <w:rsid w:val="000B2CE5"/>
    <w:rsid w:val="000B5222"/>
    <w:rsid w:val="000C2EE4"/>
    <w:rsid w:val="000C414A"/>
    <w:rsid w:val="000C6B84"/>
    <w:rsid w:val="000D7A1E"/>
    <w:rsid w:val="000E1612"/>
    <w:rsid w:val="000F1F1C"/>
    <w:rsid w:val="000F223E"/>
    <w:rsid w:val="00100DAA"/>
    <w:rsid w:val="001013AD"/>
    <w:rsid w:val="00127B44"/>
    <w:rsid w:val="00140362"/>
    <w:rsid w:val="00142A92"/>
    <w:rsid w:val="00146A42"/>
    <w:rsid w:val="0014708C"/>
    <w:rsid w:val="001500FA"/>
    <w:rsid w:val="0015649D"/>
    <w:rsid w:val="00180AE0"/>
    <w:rsid w:val="001828F3"/>
    <w:rsid w:val="0018313F"/>
    <w:rsid w:val="0018754E"/>
    <w:rsid w:val="00196DB1"/>
    <w:rsid w:val="001A03F6"/>
    <w:rsid w:val="001A5899"/>
    <w:rsid w:val="001A6368"/>
    <w:rsid w:val="001B17A5"/>
    <w:rsid w:val="001B1D33"/>
    <w:rsid w:val="001B4344"/>
    <w:rsid w:val="001B626E"/>
    <w:rsid w:val="001C7307"/>
    <w:rsid w:val="001D0394"/>
    <w:rsid w:val="001E0641"/>
    <w:rsid w:val="001F59CD"/>
    <w:rsid w:val="002024C2"/>
    <w:rsid w:val="002036BA"/>
    <w:rsid w:val="00206730"/>
    <w:rsid w:val="0021064E"/>
    <w:rsid w:val="00211270"/>
    <w:rsid w:val="00234D78"/>
    <w:rsid w:val="00243E36"/>
    <w:rsid w:val="00245660"/>
    <w:rsid w:val="00260186"/>
    <w:rsid w:val="00261B86"/>
    <w:rsid w:val="00272997"/>
    <w:rsid w:val="00274196"/>
    <w:rsid w:val="0028033C"/>
    <w:rsid w:val="002908B6"/>
    <w:rsid w:val="00294F6B"/>
    <w:rsid w:val="0029545B"/>
    <w:rsid w:val="002B19F8"/>
    <w:rsid w:val="002B42EA"/>
    <w:rsid w:val="002C35C5"/>
    <w:rsid w:val="002E4784"/>
    <w:rsid w:val="002E4F48"/>
    <w:rsid w:val="002F2734"/>
    <w:rsid w:val="002F5F0D"/>
    <w:rsid w:val="002F6AB2"/>
    <w:rsid w:val="003025C3"/>
    <w:rsid w:val="00305689"/>
    <w:rsid w:val="00310B3C"/>
    <w:rsid w:val="00317572"/>
    <w:rsid w:val="0032043C"/>
    <w:rsid w:val="003257AE"/>
    <w:rsid w:val="00334EC2"/>
    <w:rsid w:val="003411CA"/>
    <w:rsid w:val="0034480C"/>
    <w:rsid w:val="00350100"/>
    <w:rsid w:val="003512F3"/>
    <w:rsid w:val="003523E6"/>
    <w:rsid w:val="00365FFC"/>
    <w:rsid w:val="00367B50"/>
    <w:rsid w:val="00372704"/>
    <w:rsid w:val="00385B30"/>
    <w:rsid w:val="003917F0"/>
    <w:rsid w:val="003C1D30"/>
    <w:rsid w:val="003C315F"/>
    <w:rsid w:val="003C4F6E"/>
    <w:rsid w:val="003C577A"/>
    <w:rsid w:val="003C749D"/>
    <w:rsid w:val="003D28EE"/>
    <w:rsid w:val="003D5DDE"/>
    <w:rsid w:val="003D6DEC"/>
    <w:rsid w:val="003E4EBD"/>
    <w:rsid w:val="004014B5"/>
    <w:rsid w:val="00403267"/>
    <w:rsid w:val="004144A8"/>
    <w:rsid w:val="00422440"/>
    <w:rsid w:val="00434C55"/>
    <w:rsid w:val="00445AF3"/>
    <w:rsid w:val="004541B3"/>
    <w:rsid w:val="00454AD0"/>
    <w:rsid w:val="004568BF"/>
    <w:rsid w:val="00466715"/>
    <w:rsid w:val="00466AED"/>
    <w:rsid w:val="00471CDD"/>
    <w:rsid w:val="004843D3"/>
    <w:rsid w:val="00491610"/>
    <w:rsid w:val="0049229E"/>
    <w:rsid w:val="00493069"/>
    <w:rsid w:val="00495221"/>
    <w:rsid w:val="004A52DC"/>
    <w:rsid w:val="004B0D02"/>
    <w:rsid w:val="004B1AA8"/>
    <w:rsid w:val="004C4EF0"/>
    <w:rsid w:val="004C71CE"/>
    <w:rsid w:val="004D18C3"/>
    <w:rsid w:val="004D39BD"/>
    <w:rsid w:val="004E20A8"/>
    <w:rsid w:val="004F6FDF"/>
    <w:rsid w:val="00504567"/>
    <w:rsid w:val="00513069"/>
    <w:rsid w:val="00522625"/>
    <w:rsid w:val="00530A99"/>
    <w:rsid w:val="00532F87"/>
    <w:rsid w:val="00534EB3"/>
    <w:rsid w:val="00550242"/>
    <w:rsid w:val="00565441"/>
    <w:rsid w:val="00565AB7"/>
    <w:rsid w:val="005702A2"/>
    <w:rsid w:val="00571279"/>
    <w:rsid w:val="00580B57"/>
    <w:rsid w:val="00595A94"/>
    <w:rsid w:val="005C1323"/>
    <w:rsid w:val="005C1EA5"/>
    <w:rsid w:val="005C255D"/>
    <w:rsid w:val="005C355E"/>
    <w:rsid w:val="005C4B77"/>
    <w:rsid w:val="005C4C5E"/>
    <w:rsid w:val="005D13E3"/>
    <w:rsid w:val="005D25AA"/>
    <w:rsid w:val="005E283B"/>
    <w:rsid w:val="005F4F30"/>
    <w:rsid w:val="00614FF2"/>
    <w:rsid w:val="00621526"/>
    <w:rsid w:val="0063086F"/>
    <w:rsid w:val="00631C17"/>
    <w:rsid w:val="00642145"/>
    <w:rsid w:val="00643CFB"/>
    <w:rsid w:val="006577DC"/>
    <w:rsid w:val="006622FA"/>
    <w:rsid w:val="00664483"/>
    <w:rsid w:val="00667824"/>
    <w:rsid w:val="00670A26"/>
    <w:rsid w:val="00671DEB"/>
    <w:rsid w:val="00672A83"/>
    <w:rsid w:val="00672B75"/>
    <w:rsid w:val="00677717"/>
    <w:rsid w:val="00681628"/>
    <w:rsid w:val="00681BE0"/>
    <w:rsid w:val="00691731"/>
    <w:rsid w:val="00695216"/>
    <w:rsid w:val="00696F96"/>
    <w:rsid w:val="006A50BC"/>
    <w:rsid w:val="006A6A5F"/>
    <w:rsid w:val="006B12E4"/>
    <w:rsid w:val="006B7809"/>
    <w:rsid w:val="006C149B"/>
    <w:rsid w:val="006C1C09"/>
    <w:rsid w:val="006C264F"/>
    <w:rsid w:val="006C6D03"/>
    <w:rsid w:val="006D48A2"/>
    <w:rsid w:val="006E1C27"/>
    <w:rsid w:val="006E4530"/>
    <w:rsid w:val="006E6A2C"/>
    <w:rsid w:val="006E7507"/>
    <w:rsid w:val="0070540F"/>
    <w:rsid w:val="007058B0"/>
    <w:rsid w:val="00722EB0"/>
    <w:rsid w:val="00727F3C"/>
    <w:rsid w:val="00733668"/>
    <w:rsid w:val="0073505A"/>
    <w:rsid w:val="0073586A"/>
    <w:rsid w:val="00735C47"/>
    <w:rsid w:val="00752CA2"/>
    <w:rsid w:val="00754A10"/>
    <w:rsid w:val="00754FE6"/>
    <w:rsid w:val="007641DA"/>
    <w:rsid w:val="007672C8"/>
    <w:rsid w:val="00771E97"/>
    <w:rsid w:val="00780C53"/>
    <w:rsid w:val="0078332D"/>
    <w:rsid w:val="00784DD7"/>
    <w:rsid w:val="0079317F"/>
    <w:rsid w:val="007A01D3"/>
    <w:rsid w:val="007A0E62"/>
    <w:rsid w:val="007A0EDE"/>
    <w:rsid w:val="007A5A47"/>
    <w:rsid w:val="007B5DFB"/>
    <w:rsid w:val="007B6E77"/>
    <w:rsid w:val="007C63CB"/>
    <w:rsid w:val="007D0F27"/>
    <w:rsid w:val="007D4E97"/>
    <w:rsid w:val="007D4F22"/>
    <w:rsid w:val="007D7252"/>
    <w:rsid w:val="007D7C7D"/>
    <w:rsid w:val="007E5926"/>
    <w:rsid w:val="007F1C97"/>
    <w:rsid w:val="008054DA"/>
    <w:rsid w:val="00810D1E"/>
    <w:rsid w:val="00811B28"/>
    <w:rsid w:val="00811C39"/>
    <w:rsid w:val="00813E82"/>
    <w:rsid w:val="00815BC3"/>
    <w:rsid w:val="00817D6A"/>
    <w:rsid w:val="008224CD"/>
    <w:rsid w:val="0083016A"/>
    <w:rsid w:val="00837918"/>
    <w:rsid w:val="0085089F"/>
    <w:rsid w:val="00851CDE"/>
    <w:rsid w:val="00856F68"/>
    <w:rsid w:val="008570B8"/>
    <w:rsid w:val="008662CF"/>
    <w:rsid w:val="008701D9"/>
    <w:rsid w:val="008750F9"/>
    <w:rsid w:val="00875B22"/>
    <w:rsid w:val="00875DBD"/>
    <w:rsid w:val="00877883"/>
    <w:rsid w:val="00892145"/>
    <w:rsid w:val="00895941"/>
    <w:rsid w:val="008B1894"/>
    <w:rsid w:val="008B36BF"/>
    <w:rsid w:val="008B4B6A"/>
    <w:rsid w:val="008B4F2A"/>
    <w:rsid w:val="008C133E"/>
    <w:rsid w:val="008C1BDC"/>
    <w:rsid w:val="008C2D67"/>
    <w:rsid w:val="008D29BE"/>
    <w:rsid w:val="008F164F"/>
    <w:rsid w:val="008F22B3"/>
    <w:rsid w:val="008F3B28"/>
    <w:rsid w:val="008F5D5E"/>
    <w:rsid w:val="00900326"/>
    <w:rsid w:val="00904985"/>
    <w:rsid w:val="00906EA1"/>
    <w:rsid w:val="009325D8"/>
    <w:rsid w:val="009362E5"/>
    <w:rsid w:val="009404CD"/>
    <w:rsid w:val="00946505"/>
    <w:rsid w:val="009501AF"/>
    <w:rsid w:val="009506AE"/>
    <w:rsid w:val="00953359"/>
    <w:rsid w:val="00963FCD"/>
    <w:rsid w:val="00970081"/>
    <w:rsid w:val="00971801"/>
    <w:rsid w:val="00976A60"/>
    <w:rsid w:val="009776F8"/>
    <w:rsid w:val="009821E7"/>
    <w:rsid w:val="00983798"/>
    <w:rsid w:val="00987930"/>
    <w:rsid w:val="00995AEA"/>
    <w:rsid w:val="009966C4"/>
    <w:rsid w:val="009A29F2"/>
    <w:rsid w:val="009A3ED9"/>
    <w:rsid w:val="009A446B"/>
    <w:rsid w:val="009B0248"/>
    <w:rsid w:val="009B37C4"/>
    <w:rsid w:val="009B4DE4"/>
    <w:rsid w:val="009C1662"/>
    <w:rsid w:val="009E5639"/>
    <w:rsid w:val="009F3FEC"/>
    <w:rsid w:val="009F41C6"/>
    <w:rsid w:val="009F5DE2"/>
    <w:rsid w:val="009F7269"/>
    <w:rsid w:val="00A0033D"/>
    <w:rsid w:val="00A02728"/>
    <w:rsid w:val="00A07173"/>
    <w:rsid w:val="00A1590F"/>
    <w:rsid w:val="00A26AD5"/>
    <w:rsid w:val="00A378C7"/>
    <w:rsid w:val="00A4348A"/>
    <w:rsid w:val="00A517B6"/>
    <w:rsid w:val="00A52BB2"/>
    <w:rsid w:val="00A53DBF"/>
    <w:rsid w:val="00A66BA3"/>
    <w:rsid w:val="00A70C34"/>
    <w:rsid w:val="00A87A2C"/>
    <w:rsid w:val="00A96297"/>
    <w:rsid w:val="00AA070B"/>
    <w:rsid w:val="00AA1F88"/>
    <w:rsid w:val="00AA2C75"/>
    <w:rsid w:val="00AA3051"/>
    <w:rsid w:val="00AA4243"/>
    <w:rsid w:val="00AB1676"/>
    <w:rsid w:val="00AC12D3"/>
    <w:rsid w:val="00AC50F3"/>
    <w:rsid w:val="00AD3389"/>
    <w:rsid w:val="00AD4B9E"/>
    <w:rsid w:val="00AD551E"/>
    <w:rsid w:val="00AD7856"/>
    <w:rsid w:val="00AE3C87"/>
    <w:rsid w:val="00AE453D"/>
    <w:rsid w:val="00AE70BA"/>
    <w:rsid w:val="00AF4C70"/>
    <w:rsid w:val="00B003CA"/>
    <w:rsid w:val="00B0047A"/>
    <w:rsid w:val="00B009C9"/>
    <w:rsid w:val="00B11F9B"/>
    <w:rsid w:val="00B16DD4"/>
    <w:rsid w:val="00B22AEF"/>
    <w:rsid w:val="00B2526D"/>
    <w:rsid w:val="00B27C67"/>
    <w:rsid w:val="00B307EC"/>
    <w:rsid w:val="00B30F98"/>
    <w:rsid w:val="00B33E78"/>
    <w:rsid w:val="00B36542"/>
    <w:rsid w:val="00B418FA"/>
    <w:rsid w:val="00B42049"/>
    <w:rsid w:val="00B446A6"/>
    <w:rsid w:val="00B46D34"/>
    <w:rsid w:val="00B47C23"/>
    <w:rsid w:val="00B508BE"/>
    <w:rsid w:val="00B54021"/>
    <w:rsid w:val="00B63F88"/>
    <w:rsid w:val="00B8159C"/>
    <w:rsid w:val="00B84ECD"/>
    <w:rsid w:val="00B85264"/>
    <w:rsid w:val="00B874E1"/>
    <w:rsid w:val="00B928E1"/>
    <w:rsid w:val="00B9498A"/>
    <w:rsid w:val="00BA2A9E"/>
    <w:rsid w:val="00BD180A"/>
    <w:rsid w:val="00BD4F1C"/>
    <w:rsid w:val="00BE5F8C"/>
    <w:rsid w:val="00BF1559"/>
    <w:rsid w:val="00C02D45"/>
    <w:rsid w:val="00C04850"/>
    <w:rsid w:val="00C04F5D"/>
    <w:rsid w:val="00C06497"/>
    <w:rsid w:val="00C10A5E"/>
    <w:rsid w:val="00C14C4E"/>
    <w:rsid w:val="00C21313"/>
    <w:rsid w:val="00C249D9"/>
    <w:rsid w:val="00C403A9"/>
    <w:rsid w:val="00C52144"/>
    <w:rsid w:val="00C558B8"/>
    <w:rsid w:val="00C56033"/>
    <w:rsid w:val="00C60206"/>
    <w:rsid w:val="00C61051"/>
    <w:rsid w:val="00C645F2"/>
    <w:rsid w:val="00C654E4"/>
    <w:rsid w:val="00C65865"/>
    <w:rsid w:val="00C71726"/>
    <w:rsid w:val="00C80697"/>
    <w:rsid w:val="00C871CA"/>
    <w:rsid w:val="00CA095C"/>
    <w:rsid w:val="00CA6717"/>
    <w:rsid w:val="00CC40A0"/>
    <w:rsid w:val="00CD0B49"/>
    <w:rsid w:val="00CD2960"/>
    <w:rsid w:val="00CE73F8"/>
    <w:rsid w:val="00CF18BF"/>
    <w:rsid w:val="00CF442C"/>
    <w:rsid w:val="00D04207"/>
    <w:rsid w:val="00D10D5E"/>
    <w:rsid w:val="00D3156E"/>
    <w:rsid w:val="00D36681"/>
    <w:rsid w:val="00D45030"/>
    <w:rsid w:val="00D50671"/>
    <w:rsid w:val="00D50BCF"/>
    <w:rsid w:val="00D537A6"/>
    <w:rsid w:val="00D60AB1"/>
    <w:rsid w:val="00D61EC8"/>
    <w:rsid w:val="00D64548"/>
    <w:rsid w:val="00D65B43"/>
    <w:rsid w:val="00D66BA4"/>
    <w:rsid w:val="00D67BE7"/>
    <w:rsid w:val="00D72643"/>
    <w:rsid w:val="00D72B4A"/>
    <w:rsid w:val="00D74ADE"/>
    <w:rsid w:val="00D76B86"/>
    <w:rsid w:val="00D817A5"/>
    <w:rsid w:val="00DA1462"/>
    <w:rsid w:val="00DA6494"/>
    <w:rsid w:val="00DB1AF5"/>
    <w:rsid w:val="00DB5272"/>
    <w:rsid w:val="00DB6E53"/>
    <w:rsid w:val="00DC1DB8"/>
    <w:rsid w:val="00DC3AF0"/>
    <w:rsid w:val="00DE063A"/>
    <w:rsid w:val="00DE52F5"/>
    <w:rsid w:val="00DF3E02"/>
    <w:rsid w:val="00E36FDC"/>
    <w:rsid w:val="00E400D8"/>
    <w:rsid w:val="00E50A58"/>
    <w:rsid w:val="00E54075"/>
    <w:rsid w:val="00E7633C"/>
    <w:rsid w:val="00E82F91"/>
    <w:rsid w:val="00E907A2"/>
    <w:rsid w:val="00E90C7F"/>
    <w:rsid w:val="00E951CA"/>
    <w:rsid w:val="00E97D45"/>
    <w:rsid w:val="00EB0535"/>
    <w:rsid w:val="00EB49FB"/>
    <w:rsid w:val="00EB7D15"/>
    <w:rsid w:val="00EC12FE"/>
    <w:rsid w:val="00EC2260"/>
    <w:rsid w:val="00ED65BE"/>
    <w:rsid w:val="00ED68C2"/>
    <w:rsid w:val="00EE5E73"/>
    <w:rsid w:val="00EE6AD4"/>
    <w:rsid w:val="00EE7970"/>
    <w:rsid w:val="00F0318D"/>
    <w:rsid w:val="00F05E76"/>
    <w:rsid w:val="00F1333D"/>
    <w:rsid w:val="00F141E1"/>
    <w:rsid w:val="00F14BDB"/>
    <w:rsid w:val="00F17BEE"/>
    <w:rsid w:val="00F17ECF"/>
    <w:rsid w:val="00F22BA9"/>
    <w:rsid w:val="00F36AEF"/>
    <w:rsid w:val="00F56610"/>
    <w:rsid w:val="00F56967"/>
    <w:rsid w:val="00F6279F"/>
    <w:rsid w:val="00F63BE6"/>
    <w:rsid w:val="00F66F5B"/>
    <w:rsid w:val="00F670B6"/>
    <w:rsid w:val="00F67FB8"/>
    <w:rsid w:val="00F7394E"/>
    <w:rsid w:val="00F74CC2"/>
    <w:rsid w:val="00F775AC"/>
    <w:rsid w:val="00F85743"/>
    <w:rsid w:val="00FA13C3"/>
    <w:rsid w:val="00FA3F5C"/>
    <w:rsid w:val="00FA5904"/>
    <w:rsid w:val="00FB61B6"/>
    <w:rsid w:val="00FD259B"/>
    <w:rsid w:val="00FE0F5F"/>
    <w:rsid w:val="00FE591D"/>
    <w:rsid w:val="00FE67AF"/>
    <w:rsid w:val="00FF0721"/>
    <w:rsid w:val="00FF18EE"/>
    <w:rsid w:val="00FF43A7"/>
    <w:rsid w:val="00FF4BC8"/>
    <w:rsid w:val="00FF7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2AC89AE"/>
  <w15:docId w15:val="{02806A85-18A4-401A-A5FF-70AC407EF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64AC"/>
    <w:pPr>
      <w:keepNext/>
      <w:spacing w:after="0" w:line="480" w:lineRule="auto"/>
      <w:ind w:left="2880" w:firstLine="720"/>
      <w:outlineLvl w:val="0"/>
    </w:pPr>
    <w:rPr>
      <w:rFonts w:ascii="Arial Narrow" w:eastAsia="Times New Roman" w:hAnsi="Arial Narrow" w:cs="Times New Roman"/>
      <w:b/>
      <w:sz w:val="36"/>
      <w:szCs w:val="20"/>
    </w:rPr>
  </w:style>
  <w:style w:type="paragraph" w:styleId="Heading2">
    <w:name w:val="heading 2"/>
    <w:basedOn w:val="Normal"/>
    <w:next w:val="Normal"/>
    <w:link w:val="Heading2Char"/>
    <w:uiPriority w:val="9"/>
    <w:unhideWhenUsed/>
    <w:qFormat/>
    <w:rsid w:val="001964AC"/>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1964AC"/>
    <w:pPr>
      <w:keepNext/>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uiPriority w:val="9"/>
    <w:semiHidden/>
    <w:unhideWhenUsed/>
    <w:qFormat/>
    <w:rsid w:val="001964AC"/>
    <w:pPr>
      <w:spacing w:before="240" w:after="60" w:line="240" w:lineRule="auto"/>
      <w:outlineLvl w:val="4"/>
    </w:pPr>
    <w:rPr>
      <w:rFonts w:ascii="Arial Narrow" w:eastAsia="Times New Roman" w:hAnsi="Arial Narrow" w:cs="Times New Roman"/>
      <w:b/>
      <w:bCs/>
      <w:i/>
      <w:iCs/>
      <w:sz w:val="26"/>
      <w:szCs w:val="26"/>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4E1C90"/>
    <w:pPr>
      <w:ind w:left="720"/>
      <w:contextualSpacing/>
    </w:pPr>
  </w:style>
  <w:style w:type="paragraph" w:styleId="Header">
    <w:name w:val="header"/>
    <w:basedOn w:val="Normal"/>
    <w:link w:val="HeaderChar"/>
    <w:unhideWhenUsed/>
    <w:rsid w:val="004E1C90"/>
    <w:pPr>
      <w:tabs>
        <w:tab w:val="center" w:pos="4680"/>
        <w:tab w:val="right" w:pos="9360"/>
      </w:tabs>
      <w:spacing w:after="0" w:line="240" w:lineRule="auto"/>
    </w:pPr>
  </w:style>
  <w:style w:type="character" w:customStyle="1" w:styleId="HeaderChar">
    <w:name w:val="Header Char"/>
    <w:basedOn w:val="DefaultParagraphFont"/>
    <w:link w:val="Header"/>
    <w:rsid w:val="004E1C90"/>
  </w:style>
  <w:style w:type="paragraph" w:styleId="Footer">
    <w:name w:val="footer"/>
    <w:basedOn w:val="Normal"/>
    <w:link w:val="FooterChar"/>
    <w:uiPriority w:val="99"/>
    <w:unhideWhenUsed/>
    <w:rsid w:val="004E1C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1C90"/>
  </w:style>
  <w:style w:type="character" w:styleId="CommentReference">
    <w:name w:val="annotation reference"/>
    <w:basedOn w:val="DefaultParagraphFont"/>
    <w:semiHidden/>
    <w:unhideWhenUsed/>
    <w:rsid w:val="008F3C3B"/>
    <w:rPr>
      <w:sz w:val="16"/>
      <w:szCs w:val="16"/>
    </w:rPr>
  </w:style>
  <w:style w:type="paragraph" w:styleId="CommentText">
    <w:name w:val="annotation text"/>
    <w:basedOn w:val="Normal"/>
    <w:link w:val="CommentTextChar"/>
    <w:semiHidden/>
    <w:unhideWhenUsed/>
    <w:rsid w:val="008F3C3B"/>
    <w:pPr>
      <w:spacing w:line="240" w:lineRule="auto"/>
    </w:pPr>
    <w:rPr>
      <w:sz w:val="20"/>
      <w:szCs w:val="20"/>
    </w:rPr>
  </w:style>
  <w:style w:type="character" w:customStyle="1" w:styleId="CommentTextChar">
    <w:name w:val="Comment Text Char"/>
    <w:basedOn w:val="DefaultParagraphFont"/>
    <w:link w:val="CommentText"/>
    <w:semiHidden/>
    <w:rsid w:val="008F3C3B"/>
    <w:rPr>
      <w:sz w:val="20"/>
      <w:szCs w:val="20"/>
    </w:rPr>
  </w:style>
  <w:style w:type="paragraph" w:styleId="CommentSubject">
    <w:name w:val="annotation subject"/>
    <w:basedOn w:val="CommentText"/>
    <w:next w:val="CommentText"/>
    <w:link w:val="CommentSubjectChar"/>
    <w:semiHidden/>
    <w:unhideWhenUsed/>
    <w:rsid w:val="008F3C3B"/>
    <w:rPr>
      <w:b/>
      <w:bCs/>
    </w:rPr>
  </w:style>
  <w:style w:type="character" w:customStyle="1" w:styleId="CommentSubjectChar">
    <w:name w:val="Comment Subject Char"/>
    <w:basedOn w:val="CommentTextChar"/>
    <w:link w:val="CommentSubject"/>
    <w:semiHidden/>
    <w:rsid w:val="008F3C3B"/>
    <w:rPr>
      <w:b/>
      <w:bCs/>
      <w:sz w:val="20"/>
      <w:szCs w:val="20"/>
    </w:rPr>
  </w:style>
  <w:style w:type="paragraph" w:styleId="BalloonText">
    <w:name w:val="Balloon Text"/>
    <w:basedOn w:val="Normal"/>
    <w:link w:val="BalloonTextChar"/>
    <w:uiPriority w:val="99"/>
    <w:semiHidden/>
    <w:unhideWhenUsed/>
    <w:rsid w:val="008F3C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C3B"/>
    <w:rPr>
      <w:rFonts w:ascii="Segoe UI" w:hAnsi="Segoe UI" w:cs="Segoe UI"/>
      <w:sz w:val="18"/>
      <w:szCs w:val="18"/>
    </w:rPr>
  </w:style>
  <w:style w:type="paragraph" w:styleId="FootnoteText">
    <w:name w:val="footnote text"/>
    <w:basedOn w:val="Normal"/>
    <w:link w:val="FootnoteTextChar"/>
    <w:uiPriority w:val="99"/>
    <w:semiHidden/>
    <w:unhideWhenUsed/>
    <w:rsid w:val="00EF6B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6B7A"/>
    <w:rPr>
      <w:sz w:val="20"/>
      <w:szCs w:val="20"/>
    </w:rPr>
  </w:style>
  <w:style w:type="character" w:styleId="FootnoteReference">
    <w:name w:val="footnote reference"/>
    <w:basedOn w:val="DefaultParagraphFont"/>
    <w:uiPriority w:val="99"/>
    <w:semiHidden/>
    <w:unhideWhenUsed/>
    <w:rsid w:val="00EF6B7A"/>
    <w:rPr>
      <w:vertAlign w:val="superscript"/>
    </w:rPr>
  </w:style>
  <w:style w:type="paragraph" w:styleId="Bibliography">
    <w:name w:val="Bibliography"/>
    <w:basedOn w:val="Normal"/>
    <w:next w:val="Normal"/>
    <w:uiPriority w:val="37"/>
    <w:unhideWhenUsed/>
    <w:rsid w:val="00BB5777"/>
    <w:pPr>
      <w:spacing w:after="0" w:line="240" w:lineRule="auto"/>
      <w:ind w:left="720" w:hanging="720"/>
    </w:pPr>
  </w:style>
  <w:style w:type="table" w:styleId="TableGrid">
    <w:name w:val="Table Grid"/>
    <w:basedOn w:val="TableNormal"/>
    <w:uiPriority w:val="39"/>
    <w:rsid w:val="00867A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BB401D"/>
    <w:pPr>
      <w:spacing w:after="200" w:line="240" w:lineRule="auto"/>
    </w:pPr>
    <w:rPr>
      <w:i/>
      <w:iCs/>
      <w:color w:val="44546A" w:themeColor="text2"/>
      <w:sz w:val="18"/>
      <w:szCs w:val="18"/>
    </w:rPr>
  </w:style>
  <w:style w:type="character" w:customStyle="1" w:styleId="Heading1Char">
    <w:name w:val="Heading 1 Char"/>
    <w:basedOn w:val="DefaultParagraphFont"/>
    <w:link w:val="Heading1"/>
    <w:rsid w:val="001964AC"/>
    <w:rPr>
      <w:rFonts w:ascii="Arial Narrow" w:eastAsia="Times New Roman" w:hAnsi="Arial Narrow" w:cs="Times New Roman"/>
      <w:b/>
      <w:sz w:val="36"/>
      <w:szCs w:val="20"/>
    </w:rPr>
  </w:style>
  <w:style w:type="character" w:customStyle="1" w:styleId="Heading2Char">
    <w:name w:val="Heading 2 Char"/>
    <w:basedOn w:val="DefaultParagraphFont"/>
    <w:link w:val="Heading2"/>
    <w:rsid w:val="001964AC"/>
    <w:rPr>
      <w:rFonts w:ascii="Arial" w:eastAsia="Times New Roman" w:hAnsi="Arial" w:cs="Arial"/>
      <w:b/>
      <w:bCs/>
      <w:i/>
      <w:iCs/>
      <w:sz w:val="28"/>
      <w:szCs w:val="28"/>
    </w:rPr>
  </w:style>
  <w:style w:type="character" w:customStyle="1" w:styleId="Heading4Char">
    <w:name w:val="Heading 4 Char"/>
    <w:basedOn w:val="DefaultParagraphFont"/>
    <w:link w:val="Heading4"/>
    <w:rsid w:val="001964AC"/>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1964AC"/>
    <w:rPr>
      <w:rFonts w:ascii="Arial Narrow" w:eastAsia="Times New Roman" w:hAnsi="Arial Narrow" w:cs="Times New Roman"/>
      <w:b/>
      <w:bCs/>
      <w:i/>
      <w:iCs/>
      <w:sz w:val="26"/>
      <w:szCs w:val="26"/>
    </w:rPr>
  </w:style>
  <w:style w:type="paragraph" w:styleId="BodyText">
    <w:name w:val="Body Text"/>
    <w:basedOn w:val="Normal"/>
    <w:link w:val="BodyTextChar"/>
    <w:rsid w:val="001964AC"/>
    <w:pPr>
      <w:spacing w:after="0" w:line="480" w:lineRule="auto"/>
    </w:pPr>
    <w:rPr>
      <w:rFonts w:ascii="Arial Narrow" w:eastAsia="Times New Roman" w:hAnsi="Arial Narrow" w:cs="Times New Roman"/>
      <w:b/>
      <w:sz w:val="24"/>
      <w:szCs w:val="20"/>
    </w:rPr>
  </w:style>
  <w:style w:type="character" w:customStyle="1" w:styleId="BodyTextChar">
    <w:name w:val="Body Text Char"/>
    <w:basedOn w:val="DefaultParagraphFont"/>
    <w:link w:val="BodyText"/>
    <w:rsid w:val="001964AC"/>
    <w:rPr>
      <w:rFonts w:ascii="Arial Narrow" w:eastAsia="Times New Roman" w:hAnsi="Arial Narrow" w:cs="Times New Roman"/>
      <w:b/>
      <w:sz w:val="24"/>
      <w:szCs w:val="20"/>
    </w:rPr>
  </w:style>
  <w:style w:type="character" w:styleId="PageNumber">
    <w:name w:val="page number"/>
    <w:basedOn w:val="DefaultParagraphFont"/>
    <w:rsid w:val="001964AC"/>
  </w:style>
  <w:style w:type="character" w:styleId="Hyperlink">
    <w:name w:val="Hyperlink"/>
    <w:uiPriority w:val="99"/>
    <w:rsid w:val="001964AC"/>
    <w:rPr>
      <w:color w:val="0000FF"/>
      <w:u w:val="single"/>
    </w:rPr>
  </w:style>
  <w:style w:type="paragraph" w:styleId="BodyTextIndent3">
    <w:name w:val="Body Text Indent 3"/>
    <w:basedOn w:val="Normal"/>
    <w:link w:val="BodyTextIndent3Char"/>
    <w:rsid w:val="001964AC"/>
    <w:pPr>
      <w:spacing w:after="120" w:line="240" w:lineRule="auto"/>
      <w:ind w:left="360"/>
    </w:pPr>
    <w:rPr>
      <w:rFonts w:ascii="Arial Narrow" w:eastAsia="Times New Roman" w:hAnsi="Arial Narrow" w:cs="Times New Roman"/>
      <w:sz w:val="16"/>
      <w:szCs w:val="16"/>
    </w:rPr>
  </w:style>
  <w:style w:type="character" w:customStyle="1" w:styleId="BodyTextIndent3Char">
    <w:name w:val="Body Text Indent 3 Char"/>
    <w:basedOn w:val="DefaultParagraphFont"/>
    <w:link w:val="BodyTextIndent3"/>
    <w:rsid w:val="001964AC"/>
    <w:rPr>
      <w:rFonts w:ascii="Arial Narrow" w:eastAsia="Times New Roman" w:hAnsi="Arial Narrow" w:cs="Times New Roman"/>
      <w:sz w:val="16"/>
      <w:szCs w:val="16"/>
    </w:rPr>
  </w:style>
  <w:style w:type="paragraph" w:styleId="TOC1">
    <w:name w:val="toc 1"/>
    <w:basedOn w:val="Normal"/>
    <w:next w:val="Normal"/>
    <w:autoRedefine/>
    <w:uiPriority w:val="39"/>
    <w:rsid w:val="001964AC"/>
    <w:pPr>
      <w:spacing w:after="0" w:line="240" w:lineRule="auto"/>
    </w:pPr>
    <w:rPr>
      <w:rFonts w:ascii="Arial Narrow" w:eastAsia="Times New Roman" w:hAnsi="Arial Narrow" w:cs="Times New Roman"/>
      <w:sz w:val="24"/>
      <w:szCs w:val="20"/>
    </w:rPr>
  </w:style>
  <w:style w:type="paragraph" w:styleId="TOC2">
    <w:name w:val="toc 2"/>
    <w:basedOn w:val="Normal"/>
    <w:next w:val="Normal"/>
    <w:autoRedefine/>
    <w:uiPriority w:val="39"/>
    <w:rsid w:val="001964AC"/>
    <w:pPr>
      <w:spacing w:after="0" w:line="240" w:lineRule="auto"/>
      <w:ind w:left="240"/>
    </w:pPr>
    <w:rPr>
      <w:rFonts w:ascii="Arial Narrow" w:eastAsia="Times New Roman" w:hAnsi="Arial Narrow" w:cs="Times New Roman"/>
      <w:sz w:val="24"/>
      <w:szCs w:val="20"/>
    </w:rPr>
  </w:style>
  <w:style w:type="character" w:customStyle="1" w:styleId="subhead2">
    <w:name w:val="subhead2"/>
    <w:basedOn w:val="DefaultParagraphFont"/>
    <w:rsid w:val="001964AC"/>
  </w:style>
  <w:style w:type="character" w:customStyle="1" w:styleId="highlight">
    <w:name w:val="highlight"/>
    <w:basedOn w:val="DefaultParagraphFont"/>
    <w:rsid w:val="001964AC"/>
  </w:style>
  <w:style w:type="character" w:customStyle="1" w:styleId="field-content">
    <w:name w:val="field-content"/>
    <w:basedOn w:val="DefaultParagraphFont"/>
    <w:rsid w:val="001964AC"/>
  </w:style>
  <w:style w:type="paragraph" w:styleId="NormalWeb">
    <w:name w:val="Normal (Web)"/>
    <w:basedOn w:val="Normal"/>
    <w:uiPriority w:val="99"/>
    <w:unhideWhenUsed/>
    <w:rsid w:val="001964A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964AC"/>
    <w:rPr>
      <w:b/>
      <w:bCs/>
    </w:rPr>
  </w:style>
  <w:style w:type="paragraph" w:styleId="TOCHeading">
    <w:name w:val="TOC Heading"/>
    <w:basedOn w:val="Heading1"/>
    <w:next w:val="Normal"/>
    <w:uiPriority w:val="39"/>
    <w:unhideWhenUsed/>
    <w:qFormat/>
    <w:rsid w:val="001964AC"/>
    <w:pPr>
      <w:keepLines/>
      <w:spacing w:before="240" w:line="259" w:lineRule="auto"/>
      <w:ind w:left="0" w:firstLine="0"/>
      <w:outlineLvl w:val="9"/>
    </w:pPr>
    <w:rPr>
      <w:rFonts w:asciiTheme="majorHAnsi" w:eastAsiaTheme="majorEastAsia" w:hAnsiTheme="majorHAnsi" w:cstheme="majorBidi"/>
      <w:b w:val="0"/>
      <w:color w:val="2F5496" w:themeColor="accent1" w:themeShade="BF"/>
      <w:sz w:val="32"/>
      <w:szCs w:val="32"/>
    </w:rPr>
  </w:style>
  <w:style w:type="character" w:customStyle="1" w:styleId="dt">
    <w:name w:val="dt"/>
    <w:basedOn w:val="DefaultParagraphFont"/>
    <w:rsid w:val="001964AC"/>
  </w:style>
  <w:style w:type="paragraph" w:styleId="Revision">
    <w:name w:val="Revision"/>
    <w:hidden/>
    <w:uiPriority w:val="99"/>
    <w:semiHidden/>
    <w:rsid w:val="001964AC"/>
    <w:pPr>
      <w:spacing w:after="0" w:line="240" w:lineRule="auto"/>
    </w:pPr>
    <w:rPr>
      <w:rFonts w:ascii="Arial Narrow" w:eastAsia="Times New Roman" w:hAnsi="Arial Narrow" w:cs="Times New Roman"/>
      <w:sz w:val="24"/>
      <w:szCs w:val="20"/>
    </w:rPr>
  </w:style>
  <w:style w:type="character" w:customStyle="1" w:styleId="lrzxr">
    <w:name w:val="lrzxr"/>
    <w:basedOn w:val="DefaultParagraphFont"/>
    <w:rsid w:val="001964AC"/>
  </w:style>
  <w:style w:type="character" w:styleId="UnresolvedMention">
    <w:name w:val="Unresolved Mention"/>
    <w:basedOn w:val="DefaultParagraphFont"/>
    <w:uiPriority w:val="99"/>
    <w:semiHidden/>
    <w:unhideWhenUsed/>
    <w:rsid w:val="001964AC"/>
    <w:rPr>
      <w:color w:val="605E5C"/>
      <w:shd w:val="clear" w:color="auto" w:fill="E1DFDD"/>
    </w:rPr>
  </w:style>
  <w:style w:type="character" w:customStyle="1" w:styleId="baec5a81-e4d6-4674-97f3-e9220f0136c1">
    <w:name w:val="baec5a81-e4d6-4674-97f3-e9220f0136c1"/>
    <w:basedOn w:val="DefaultParagraphFont"/>
    <w:rsid w:val="001964A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pPr>
      <w:spacing w:after="0" w:line="240" w:lineRule="auto"/>
    </w:pPr>
    <w:tblPr>
      <w:tblStyleRowBandSize w:val="1"/>
      <w:tblStyleColBandSize w:val="1"/>
      <w:tblCellMar>
        <w:left w:w="115" w:type="dxa"/>
        <w:right w:w="115" w:type="dxa"/>
      </w:tblCellMar>
    </w:tblPr>
  </w:style>
  <w:style w:type="table" w:customStyle="1" w:styleId="a7">
    <w:basedOn w:val="TableNormal"/>
    <w:pPr>
      <w:spacing w:after="0" w:line="240" w:lineRule="auto"/>
    </w:pPr>
    <w:tblPr>
      <w:tblStyleRowBandSize w:val="1"/>
      <w:tblStyleColBandSize w:val="1"/>
      <w:tblCellMar>
        <w:left w:w="115" w:type="dxa"/>
        <w:right w:w="115" w:type="dxa"/>
      </w:tblCellMar>
    </w:tblPr>
  </w:style>
  <w:style w:type="table" w:customStyle="1" w:styleId="a8">
    <w:basedOn w:val="TableNormal"/>
    <w:pPr>
      <w:spacing w:after="0" w:line="240" w:lineRule="auto"/>
    </w:pPr>
    <w:tblPr>
      <w:tblStyleRowBandSize w:val="1"/>
      <w:tblStyleColBandSize w:val="1"/>
      <w:tblCellMar>
        <w:left w:w="115" w:type="dxa"/>
        <w:right w:w="115" w:type="dxa"/>
      </w:tblCellMar>
    </w:tblPr>
  </w:style>
  <w:style w:type="table" w:customStyle="1" w:styleId="a9">
    <w:basedOn w:val="TableNormal"/>
    <w:pPr>
      <w:spacing w:after="0" w:line="240" w:lineRule="auto"/>
    </w:pPr>
    <w:tblPr>
      <w:tblStyleRowBandSize w:val="1"/>
      <w:tblStyleColBandSize w:val="1"/>
      <w:tblCellMar>
        <w:left w:w="115" w:type="dxa"/>
        <w:right w:w="115" w:type="dxa"/>
      </w:tblCellMar>
    </w:tblPr>
  </w:style>
  <w:style w:type="table" w:customStyle="1" w:styleId="aa">
    <w:basedOn w:val="TableNormal"/>
    <w:pPr>
      <w:spacing w:after="0" w:line="240" w:lineRule="auto"/>
    </w:pPr>
    <w:tblPr>
      <w:tblStyleRowBandSize w:val="1"/>
      <w:tblStyleColBandSize w:val="1"/>
      <w:tblCellMar>
        <w:left w:w="115" w:type="dxa"/>
        <w:right w:w="115" w:type="dxa"/>
      </w:tblCellMar>
    </w:tblPr>
  </w:style>
  <w:style w:type="table" w:customStyle="1" w:styleId="ab">
    <w:basedOn w:val="TableNormal"/>
    <w:pPr>
      <w:spacing w:after="0" w:line="240" w:lineRule="auto"/>
    </w:pPr>
    <w:tblPr>
      <w:tblStyleRowBandSize w:val="1"/>
      <w:tblStyleColBandSize w:val="1"/>
      <w:tblCellMar>
        <w:left w:w="115" w:type="dxa"/>
        <w:right w:w="115" w:type="dxa"/>
      </w:tblCellMar>
    </w:tblPr>
  </w:style>
  <w:style w:type="table" w:customStyle="1" w:styleId="ac">
    <w:basedOn w:val="TableNormal"/>
    <w:pPr>
      <w:spacing w:after="0" w:line="240" w:lineRule="auto"/>
    </w:pPr>
    <w:tblPr>
      <w:tblStyleRowBandSize w:val="1"/>
      <w:tblStyleColBandSize w:val="1"/>
      <w:tblCellMar>
        <w:left w:w="115" w:type="dxa"/>
        <w:right w:w="115" w:type="dxa"/>
      </w:tblCellMar>
    </w:tblPr>
  </w:style>
  <w:style w:type="table" w:customStyle="1" w:styleId="ad">
    <w:basedOn w:val="TableNormal"/>
    <w:pPr>
      <w:spacing w:after="0" w:line="240" w:lineRule="auto"/>
    </w:pPr>
    <w:tblPr>
      <w:tblStyleRowBandSize w:val="1"/>
      <w:tblStyleColBandSize w:val="1"/>
      <w:tblCellMar>
        <w:left w:w="115" w:type="dxa"/>
        <w:right w:w="115" w:type="dxa"/>
      </w:tblCellMar>
    </w:tblPr>
  </w:style>
  <w:style w:type="table" w:customStyle="1" w:styleId="ae">
    <w:basedOn w:val="TableNormal"/>
    <w:pPr>
      <w:spacing w:after="0" w:line="240" w:lineRule="auto"/>
    </w:pPr>
    <w:tblPr>
      <w:tblStyleRowBandSize w:val="1"/>
      <w:tblStyleColBandSize w:val="1"/>
      <w:tblCellMar>
        <w:left w:w="115" w:type="dxa"/>
        <w:right w:w="115" w:type="dxa"/>
      </w:tblCellMar>
    </w:tblPr>
  </w:style>
  <w:style w:type="table" w:customStyle="1" w:styleId="af">
    <w:basedOn w:val="TableNormal"/>
    <w:pPr>
      <w:spacing w:after="0" w:line="240" w:lineRule="auto"/>
    </w:pPr>
    <w:tblPr>
      <w:tblStyleRowBandSize w:val="1"/>
      <w:tblStyleColBandSize w:val="1"/>
      <w:tblCellMar>
        <w:left w:w="115" w:type="dxa"/>
        <w:right w:w="115" w:type="dxa"/>
      </w:tblCellMar>
    </w:tblPr>
  </w:style>
  <w:style w:type="table" w:customStyle="1" w:styleId="af0">
    <w:basedOn w:val="TableNormal"/>
    <w:pPr>
      <w:spacing w:after="0" w:line="240" w:lineRule="auto"/>
    </w:pPr>
    <w:tblPr>
      <w:tblStyleRowBandSize w:val="1"/>
      <w:tblStyleColBandSize w:val="1"/>
      <w:tblCellMar>
        <w:left w:w="115" w:type="dxa"/>
        <w:right w:w="115" w:type="dxa"/>
      </w:tblCellMar>
    </w:tblPr>
  </w:style>
  <w:style w:type="table" w:customStyle="1" w:styleId="af1">
    <w:basedOn w:val="TableNormal"/>
    <w:pPr>
      <w:spacing w:after="0" w:line="240" w:lineRule="auto"/>
    </w:pPr>
    <w:tblPr>
      <w:tblStyleRowBandSize w:val="1"/>
      <w:tblStyleColBandSize w:val="1"/>
      <w:tblCellMar>
        <w:left w:w="115" w:type="dxa"/>
        <w:right w:w="115" w:type="dxa"/>
      </w:tblCellMar>
    </w:tblPr>
  </w:style>
  <w:style w:type="table" w:customStyle="1" w:styleId="af2">
    <w:basedOn w:val="TableNormal"/>
    <w:pPr>
      <w:spacing w:after="0" w:line="240" w:lineRule="auto"/>
    </w:pPr>
    <w:tblPr>
      <w:tblStyleRowBandSize w:val="1"/>
      <w:tblStyleColBandSize w:val="1"/>
      <w:tblCellMar>
        <w:left w:w="115" w:type="dxa"/>
        <w:right w:w="115" w:type="dxa"/>
      </w:tblCellMar>
    </w:tblPr>
  </w:style>
  <w:style w:type="table" w:customStyle="1" w:styleId="af3">
    <w:basedOn w:val="TableNormal"/>
    <w:pPr>
      <w:spacing w:after="0" w:line="240" w:lineRule="auto"/>
    </w:pPr>
    <w:tblPr>
      <w:tblStyleRowBandSize w:val="1"/>
      <w:tblStyleColBandSize w:val="1"/>
      <w:tblCellMar>
        <w:left w:w="115" w:type="dxa"/>
        <w:right w:w="115" w:type="dxa"/>
      </w:tblCellMar>
    </w:tblPr>
  </w:style>
  <w:style w:type="table" w:customStyle="1" w:styleId="af4">
    <w:basedOn w:val="TableNormal"/>
    <w:pPr>
      <w:spacing w:after="0" w:line="240" w:lineRule="auto"/>
    </w:pPr>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pPr>
      <w:spacing w:after="0" w:line="240" w:lineRule="auto"/>
    </w:pPr>
    <w:tblPr>
      <w:tblStyleRowBandSize w:val="1"/>
      <w:tblStyleColBandSize w:val="1"/>
      <w:tblCellMar>
        <w:left w:w="115" w:type="dxa"/>
        <w:right w:w="115" w:type="dxa"/>
      </w:tblCellMar>
    </w:tblPr>
  </w:style>
  <w:style w:type="table" w:customStyle="1" w:styleId="af8">
    <w:basedOn w:val="TableNormal"/>
    <w:pPr>
      <w:spacing w:after="0" w:line="240" w:lineRule="auto"/>
    </w:pPr>
    <w:tblPr>
      <w:tblStyleRowBandSize w:val="1"/>
      <w:tblStyleColBandSize w:val="1"/>
      <w:tblCellMar>
        <w:left w:w="115" w:type="dxa"/>
        <w:right w:w="115" w:type="dxa"/>
      </w:tblCellMar>
    </w:tblPr>
  </w:style>
  <w:style w:type="table" w:customStyle="1" w:styleId="af9">
    <w:basedOn w:val="TableNormal"/>
    <w:pPr>
      <w:spacing w:after="0" w:line="240" w:lineRule="auto"/>
    </w:pPr>
    <w:tblPr>
      <w:tblStyleRowBandSize w:val="1"/>
      <w:tblStyleColBandSize w:val="1"/>
      <w:tblCellMar>
        <w:left w:w="115" w:type="dxa"/>
        <w:right w:w="115" w:type="dxa"/>
      </w:tblCellMar>
    </w:tblPr>
  </w:style>
  <w:style w:type="table" w:customStyle="1" w:styleId="afa">
    <w:basedOn w:val="TableNormal"/>
    <w:pPr>
      <w:spacing w:after="0" w:line="240" w:lineRule="auto"/>
    </w:pPr>
    <w:tblPr>
      <w:tblStyleRowBandSize w:val="1"/>
      <w:tblStyleColBandSize w:val="1"/>
      <w:tblCellMar>
        <w:left w:w="115" w:type="dxa"/>
        <w:right w:w="115"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paragraph" w:customStyle="1" w:styleId="GuildHeading1">
    <w:name w:val="Guild Heading 1"/>
    <w:basedOn w:val="Heading1"/>
    <w:link w:val="GuildHeading1Char"/>
    <w:autoRedefine/>
    <w:qFormat/>
    <w:rsid w:val="0079317F"/>
    <w:pPr>
      <w:spacing w:line="360" w:lineRule="auto"/>
      <w:ind w:left="0" w:firstLine="0"/>
    </w:pPr>
    <w:rPr>
      <w:rFonts w:ascii="Minion Pro" w:eastAsia="Calibri" w:hAnsi="Minion Pro"/>
      <w:color w:val="385623" w:themeColor="accent6" w:themeShade="80"/>
    </w:rPr>
  </w:style>
  <w:style w:type="paragraph" w:customStyle="1" w:styleId="GuildHeading2">
    <w:name w:val="Guild Heading 2"/>
    <w:basedOn w:val="Heading2"/>
    <w:link w:val="GuildHeading2Char"/>
    <w:autoRedefine/>
    <w:qFormat/>
    <w:rsid w:val="0079317F"/>
    <w:rPr>
      <w:rFonts w:ascii="Minion Pro" w:eastAsia="Calibri" w:hAnsi="Minion Pro" w:cs="Times New Roman"/>
      <w:color w:val="538135" w:themeColor="accent6" w:themeShade="BF"/>
    </w:rPr>
  </w:style>
  <w:style w:type="character" w:customStyle="1" w:styleId="GuildHeading1Char">
    <w:name w:val="Guild Heading 1 Char"/>
    <w:basedOn w:val="Heading1Char"/>
    <w:link w:val="GuildHeading1"/>
    <w:rsid w:val="0079317F"/>
    <w:rPr>
      <w:rFonts w:ascii="Minion Pro" w:eastAsia="Times New Roman" w:hAnsi="Minion Pro" w:cs="Times New Roman"/>
      <w:b/>
      <w:color w:val="385623" w:themeColor="accent6" w:themeShade="80"/>
      <w:sz w:val="36"/>
      <w:szCs w:val="20"/>
    </w:rPr>
  </w:style>
  <w:style w:type="character" w:customStyle="1" w:styleId="GuildHeading2Char">
    <w:name w:val="Guild Heading 2 Char"/>
    <w:basedOn w:val="Heading2Char"/>
    <w:link w:val="GuildHeading2"/>
    <w:rsid w:val="0079317F"/>
    <w:rPr>
      <w:rFonts w:ascii="Minion Pro" w:eastAsia="Times New Roman" w:hAnsi="Minion Pro" w:cs="Times New Roman"/>
      <w:b/>
      <w:bCs/>
      <w:i/>
      <w:iCs/>
      <w:color w:val="538135" w:themeColor="accent6" w:themeShade="BF"/>
      <w:sz w:val="28"/>
      <w:szCs w:val="28"/>
    </w:rPr>
  </w:style>
  <w:style w:type="character" w:styleId="PlaceholderText">
    <w:name w:val="Placeholder Text"/>
    <w:basedOn w:val="DefaultParagraphFont"/>
    <w:uiPriority w:val="99"/>
    <w:semiHidden/>
    <w:rsid w:val="00BA2A9E"/>
    <w:rPr>
      <w:color w:val="808080"/>
    </w:rPr>
  </w:style>
  <w:style w:type="character" w:styleId="FollowedHyperlink">
    <w:name w:val="FollowedHyperlink"/>
    <w:basedOn w:val="DefaultParagraphFont"/>
    <w:uiPriority w:val="99"/>
    <w:semiHidden/>
    <w:unhideWhenUsed/>
    <w:rsid w:val="003C1D3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0190732">
      <w:bodyDiv w:val="1"/>
      <w:marLeft w:val="0"/>
      <w:marRight w:val="0"/>
      <w:marTop w:val="0"/>
      <w:marBottom w:val="0"/>
      <w:divBdr>
        <w:top w:val="none" w:sz="0" w:space="0" w:color="auto"/>
        <w:left w:val="none" w:sz="0" w:space="0" w:color="auto"/>
        <w:bottom w:val="none" w:sz="0" w:space="0" w:color="auto"/>
        <w:right w:val="none" w:sz="0" w:space="0" w:color="auto"/>
      </w:divBdr>
    </w:div>
    <w:div w:id="16628067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nrg.org/wp-content/uploads/2019/03/Guidance-for-FSC-Forest-Management-Plan.pdf"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eorgiawildlife.com/conservation/species-of-concer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yperlink" Target="https://schtportal.dnr.sc.gov/portal/apps/sites/"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nrg.org/wp-content/uploads/2019/04/Guidance-for-FSC-Management-of-Riparian-Buffers.pdf" TargetMode="External"/><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8C66A34F-72EF-449E-8599-5C3873AB037D}"/>
      </w:docPartPr>
      <w:docPartBody>
        <w:p w:rsidR="00237F26" w:rsidRDefault="00DB18F8">
          <w:r w:rsidRPr="00EC77F6">
            <w:rPr>
              <w:rStyle w:val="PlaceholderText"/>
            </w:rPr>
            <w:t>Click or tap here to enter text.</w:t>
          </w:r>
        </w:p>
      </w:docPartBody>
    </w:docPart>
    <w:docPart>
      <w:docPartPr>
        <w:name w:val="35245FA22EF64478AF93B2A18E24B04B"/>
        <w:category>
          <w:name w:val="General"/>
          <w:gallery w:val="placeholder"/>
        </w:category>
        <w:types>
          <w:type w:val="bbPlcHdr"/>
        </w:types>
        <w:behaviors>
          <w:behavior w:val="content"/>
        </w:behaviors>
        <w:guid w:val="{0E50AF0D-1815-476B-813F-1A2F24EF3ED4}"/>
      </w:docPartPr>
      <w:docPartBody>
        <w:p w:rsidR="00237F26" w:rsidRDefault="000A0D07" w:rsidP="004B1BF2">
          <w:pPr>
            <w:pStyle w:val="35245FA22EF64478AF93B2A18E24B04B48"/>
          </w:pPr>
          <w:r w:rsidRPr="00EC77F6">
            <w:rPr>
              <w:rStyle w:val="PlaceholderText"/>
            </w:rPr>
            <w:t>Click or tap here to enter text.</w:t>
          </w:r>
        </w:p>
      </w:docPartBody>
    </w:docPart>
    <w:docPart>
      <w:docPartPr>
        <w:name w:val="073CE04D185643878B84AD5BC03D02A3"/>
        <w:category>
          <w:name w:val="General"/>
          <w:gallery w:val="placeholder"/>
        </w:category>
        <w:types>
          <w:type w:val="bbPlcHdr"/>
        </w:types>
        <w:behaviors>
          <w:behavior w:val="content"/>
        </w:behaviors>
        <w:guid w:val="{C45C9512-EF3D-4D71-9766-23FF047F89ED}"/>
      </w:docPartPr>
      <w:docPartBody>
        <w:p w:rsidR="00237F26" w:rsidRDefault="000A0D07" w:rsidP="004B1BF2">
          <w:pPr>
            <w:pStyle w:val="073CE04D185643878B84AD5BC03D02A348"/>
          </w:pPr>
          <w:r w:rsidRPr="00EC77F6">
            <w:rPr>
              <w:rStyle w:val="PlaceholderText"/>
            </w:rPr>
            <w:t xml:space="preserve">Click or tap here to enter </w:t>
          </w:r>
          <w:r>
            <w:rPr>
              <w:rStyle w:val="PlaceholderText"/>
            </w:rPr>
            <w:t>time period</w:t>
          </w:r>
          <w:r w:rsidRPr="00EC77F6">
            <w:rPr>
              <w:rStyle w:val="PlaceholderText"/>
            </w:rPr>
            <w:t>.</w:t>
          </w:r>
        </w:p>
      </w:docPartBody>
    </w:docPart>
    <w:docPart>
      <w:docPartPr>
        <w:name w:val="F350FBA2C29B46F6AAF0F236D2BB5ADF"/>
        <w:category>
          <w:name w:val="General"/>
          <w:gallery w:val="placeholder"/>
        </w:category>
        <w:types>
          <w:type w:val="bbPlcHdr"/>
        </w:types>
        <w:behaviors>
          <w:behavior w:val="content"/>
        </w:behaviors>
        <w:guid w:val="{FCAD1452-6235-4F62-BBBE-EB8CAA94FC5B}"/>
      </w:docPartPr>
      <w:docPartBody>
        <w:p w:rsidR="00237F26" w:rsidRDefault="000A0D07" w:rsidP="004B1BF2">
          <w:pPr>
            <w:pStyle w:val="F350FBA2C29B46F6AAF0F236D2BB5ADF48"/>
          </w:pPr>
          <w:r w:rsidRPr="00EC77F6">
            <w:rPr>
              <w:rStyle w:val="PlaceholderText"/>
            </w:rPr>
            <w:t xml:space="preserve">Click or tap here to enter </w:t>
          </w:r>
          <w:r>
            <w:rPr>
              <w:rStyle w:val="PlaceholderText"/>
            </w:rPr>
            <w:t>your name</w:t>
          </w:r>
          <w:r w:rsidRPr="00EC77F6">
            <w:rPr>
              <w:rStyle w:val="PlaceholderText"/>
            </w:rPr>
            <w:t>.</w:t>
          </w:r>
        </w:p>
      </w:docPartBody>
    </w:docPart>
    <w:docPart>
      <w:docPartPr>
        <w:name w:val="CCBDD2368CED4B3BB3C09F0E91897B84"/>
        <w:category>
          <w:name w:val="General"/>
          <w:gallery w:val="placeholder"/>
        </w:category>
        <w:types>
          <w:type w:val="bbPlcHdr"/>
        </w:types>
        <w:behaviors>
          <w:behavior w:val="content"/>
        </w:behaviors>
        <w:guid w:val="{3770F659-51B2-4AD7-869D-B5485D59C7DF}"/>
      </w:docPartPr>
      <w:docPartBody>
        <w:p w:rsidR="00237F26" w:rsidRDefault="000A0D07" w:rsidP="004B1BF2">
          <w:pPr>
            <w:pStyle w:val="CCBDD2368CED4B3BB3C09F0E91897B8448"/>
          </w:pPr>
          <w:r w:rsidRPr="00EC77F6">
            <w:rPr>
              <w:rStyle w:val="PlaceholderText"/>
            </w:rPr>
            <w:t xml:space="preserve">Click or tap here to enter </w:t>
          </w:r>
          <w:r>
            <w:rPr>
              <w:rStyle w:val="PlaceholderText"/>
            </w:rPr>
            <w:t>your contact info</w:t>
          </w:r>
          <w:r w:rsidRPr="00EC77F6">
            <w:rPr>
              <w:rStyle w:val="PlaceholderText"/>
            </w:rPr>
            <w:t>.</w:t>
          </w:r>
        </w:p>
      </w:docPartBody>
    </w:docPart>
    <w:docPart>
      <w:docPartPr>
        <w:name w:val="769D10671D634164A6D2DB2AF97D16D3"/>
        <w:category>
          <w:name w:val="General"/>
          <w:gallery w:val="placeholder"/>
        </w:category>
        <w:types>
          <w:type w:val="bbPlcHdr"/>
        </w:types>
        <w:behaviors>
          <w:behavior w:val="content"/>
        </w:behaviors>
        <w:guid w:val="{A95C012D-C762-4E66-91A5-A8F793406B64}"/>
      </w:docPartPr>
      <w:docPartBody>
        <w:p w:rsidR="00237F26" w:rsidRDefault="000A0D07" w:rsidP="004B1BF2">
          <w:pPr>
            <w:pStyle w:val="769D10671D634164A6D2DB2AF97D16D348"/>
          </w:pPr>
          <w:r w:rsidRPr="00EC77F6">
            <w:rPr>
              <w:rStyle w:val="PlaceholderText"/>
            </w:rPr>
            <w:t xml:space="preserve">Click here to enter </w:t>
          </w:r>
          <w:r>
            <w:rPr>
              <w:rStyle w:val="PlaceholderText"/>
            </w:rPr>
            <w:t>landowner name(s)</w:t>
          </w:r>
          <w:r w:rsidRPr="00EC77F6">
            <w:rPr>
              <w:rStyle w:val="PlaceholderText"/>
            </w:rPr>
            <w:t>.</w:t>
          </w:r>
        </w:p>
      </w:docPartBody>
    </w:docPart>
    <w:docPart>
      <w:docPartPr>
        <w:name w:val="22D1173ECA85442FAAE1546580C4047F"/>
        <w:category>
          <w:name w:val="General"/>
          <w:gallery w:val="placeholder"/>
        </w:category>
        <w:types>
          <w:type w:val="bbPlcHdr"/>
        </w:types>
        <w:behaviors>
          <w:behavior w:val="content"/>
        </w:behaviors>
        <w:guid w:val="{2168B13A-69A6-4918-BC74-3B79FAC412B0}"/>
      </w:docPartPr>
      <w:docPartBody>
        <w:p w:rsidR="00237F26" w:rsidRDefault="000A0D07" w:rsidP="004B1BF2">
          <w:pPr>
            <w:pStyle w:val="22D1173ECA85442FAAE1546580C4047F48"/>
          </w:pPr>
          <w:r w:rsidRPr="00EC77F6">
            <w:rPr>
              <w:rStyle w:val="PlaceholderText"/>
            </w:rPr>
            <w:t xml:space="preserve">Click here to enter </w:t>
          </w:r>
          <w:r>
            <w:rPr>
              <w:rStyle w:val="PlaceholderText"/>
            </w:rPr>
            <w:t>the landowner’s phone number</w:t>
          </w:r>
          <w:r w:rsidRPr="00EC77F6">
            <w:rPr>
              <w:rStyle w:val="PlaceholderText"/>
            </w:rPr>
            <w:t>.</w:t>
          </w:r>
        </w:p>
      </w:docPartBody>
    </w:docPart>
    <w:docPart>
      <w:docPartPr>
        <w:name w:val="2E09607F8F574648BE510D79D43D776E"/>
        <w:category>
          <w:name w:val="General"/>
          <w:gallery w:val="placeholder"/>
        </w:category>
        <w:types>
          <w:type w:val="bbPlcHdr"/>
        </w:types>
        <w:behaviors>
          <w:behavior w:val="content"/>
        </w:behaviors>
        <w:guid w:val="{B1789EC0-B2B7-4DD3-9DCC-06D281DEFFDD}"/>
      </w:docPartPr>
      <w:docPartBody>
        <w:p w:rsidR="00237F26" w:rsidRDefault="000A0D07" w:rsidP="004B1BF2">
          <w:pPr>
            <w:pStyle w:val="2E09607F8F574648BE510D79D43D776E48"/>
          </w:pPr>
          <w:r w:rsidRPr="00EC77F6">
            <w:rPr>
              <w:rStyle w:val="PlaceholderText"/>
            </w:rPr>
            <w:t xml:space="preserve">Click here to enter </w:t>
          </w:r>
          <w:r>
            <w:rPr>
              <w:rStyle w:val="PlaceholderText"/>
            </w:rPr>
            <w:t>the landowner’s email address</w:t>
          </w:r>
          <w:r w:rsidRPr="00EC77F6">
            <w:rPr>
              <w:rStyle w:val="PlaceholderText"/>
            </w:rPr>
            <w:t>.</w:t>
          </w:r>
        </w:p>
      </w:docPartBody>
    </w:docPart>
    <w:docPart>
      <w:docPartPr>
        <w:name w:val="81C726644747499688BEA02F99DA8861"/>
        <w:category>
          <w:name w:val="General"/>
          <w:gallery w:val="placeholder"/>
        </w:category>
        <w:types>
          <w:type w:val="bbPlcHdr"/>
        </w:types>
        <w:behaviors>
          <w:behavior w:val="content"/>
        </w:behaviors>
        <w:guid w:val="{A2E7A6B8-7CEB-4620-933E-6427B93B7C8F}"/>
      </w:docPartPr>
      <w:docPartBody>
        <w:p w:rsidR="00237F26" w:rsidRDefault="000A0D07" w:rsidP="004B1BF2">
          <w:pPr>
            <w:pStyle w:val="81C726644747499688BEA02F99DA886148"/>
          </w:pPr>
          <w:r>
            <w:rPr>
              <w:rStyle w:val="PlaceholderText"/>
            </w:rPr>
            <w:t>Use the dropdown arrow to select the date</w:t>
          </w:r>
          <w:r w:rsidRPr="00EC77F6">
            <w:rPr>
              <w:rStyle w:val="PlaceholderText"/>
            </w:rPr>
            <w:t>.</w:t>
          </w:r>
        </w:p>
      </w:docPartBody>
    </w:docPart>
    <w:docPart>
      <w:docPartPr>
        <w:name w:val="0055559777E949F0982D40CD4DB81302"/>
        <w:category>
          <w:name w:val="General"/>
          <w:gallery w:val="placeholder"/>
        </w:category>
        <w:types>
          <w:type w:val="bbPlcHdr"/>
        </w:types>
        <w:behaviors>
          <w:behavior w:val="content"/>
        </w:behaviors>
        <w:guid w:val="{01670018-1C0D-4A4E-B04D-61BA6A286865}"/>
      </w:docPartPr>
      <w:docPartBody>
        <w:p w:rsidR="00237F26" w:rsidRDefault="000A0D07" w:rsidP="004B1BF2">
          <w:pPr>
            <w:pStyle w:val="0055559777E949F0982D40CD4DB8130248"/>
          </w:pPr>
          <w:r w:rsidRPr="00EC77F6">
            <w:rPr>
              <w:rStyle w:val="PlaceholderText"/>
            </w:rPr>
            <w:t xml:space="preserve">Click here to enter </w:t>
          </w:r>
          <w:r>
            <w:rPr>
              <w:rStyle w:val="PlaceholderText"/>
            </w:rPr>
            <w:t>legal property description</w:t>
          </w:r>
          <w:r w:rsidRPr="00EC77F6">
            <w:rPr>
              <w:rStyle w:val="PlaceholderText"/>
            </w:rPr>
            <w:t>.</w:t>
          </w:r>
        </w:p>
      </w:docPartBody>
    </w:docPart>
    <w:docPart>
      <w:docPartPr>
        <w:name w:val="6D449A5E81354584AA7270E94DC29077"/>
        <w:category>
          <w:name w:val="General"/>
          <w:gallery w:val="placeholder"/>
        </w:category>
        <w:types>
          <w:type w:val="bbPlcHdr"/>
        </w:types>
        <w:behaviors>
          <w:behavior w:val="content"/>
        </w:behaviors>
        <w:guid w:val="{D1FB774C-3469-47AB-BF1B-116A6B776F21}"/>
      </w:docPartPr>
      <w:docPartBody>
        <w:p w:rsidR="00237F26" w:rsidRDefault="000A0D07" w:rsidP="004B1BF2">
          <w:pPr>
            <w:pStyle w:val="6D449A5E81354584AA7270E94DC2907748"/>
          </w:pPr>
          <w:r w:rsidRPr="00EC77F6">
            <w:rPr>
              <w:rStyle w:val="PlaceholderText"/>
            </w:rPr>
            <w:t xml:space="preserve">Click here to enter </w:t>
          </w:r>
          <w:r>
            <w:rPr>
              <w:rStyle w:val="PlaceholderText"/>
            </w:rPr>
            <w:t>nearest city</w:t>
          </w:r>
          <w:r w:rsidRPr="00EC77F6">
            <w:rPr>
              <w:rStyle w:val="PlaceholderText"/>
            </w:rPr>
            <w:t>.</w:t>
          </w:r>
        </w:p>
      </w:docPartBody>
    </w:docPart>
    <w:docPart>
      <w:docPartPr>
        <w:name w:val="738D7F6E969544BF88B80478D072D0FE"/>
        <w:category>
          <w:name w:val="General"/>
          <w:gallery w:val="placeholder"/>
        </w:category>
        <w:types>
          <w:type w:val="bbPlcHdr"/>
        </w:types>
        <w:behaviors>
          <w:behavior w:val="content"/>
        </w:behaviors>
        <w:guid w:val="{32916701-7254-41BE-A774-D359937CD8B2}"/>
      </w:docPartPr>
      <w:docPartBody>
        <w:p w:rsidR="00237F26" w:rsidRDefault="000A0D07" w:rsidP="004B1BF2">
          <w:pPr>
            <w:pStyle w:val="738D7F6E969544BF88B80478D072D0FE48"/>
          </w:pPr>
          <w:r w:rsidRPr="00EC77F6">
            <w:rPr>
              <w:rStyle w:val="PlaceholderText"/>
            </w:rPr>
            <w:t xml:space="preserve">Click here to enter </w:t>
          </w:r>
          <w:r>
            <w:rPr>
              <w:rStyle w:val="PlaceholderText"/>
            </w:rPr>
            <w:t>county</w:t>
          </w:r>
          <w:r w:rsidRPr="00EC77F6">
            <w:rPr>
              <w:rStyle w:val="PlaceholderText"/>
            </w:rPr>
            <w:t>.</w:t>
          </w:r>
        </w:p>
      </w:docPartBody>
    </w:docPart>
    <w:docPart>
      <w:docPartPr>
        <w:name w:val="2277121C6A224167B684D32D1BC7D5B7"/>
        <w:category>
          <w:name w:val="General"/>
          <w:gallery w:val="placeholder"/>
        </w:category>
        <w:types>
          <w:type w:val="bbPlcHdr"/>
        </w:types>
        <w:behaviors>
          <w:behavior w:val="content"/>
        </w:behaviors>
        <w:guid w:val="{5C3F3595-FF47-418F-BB0E-5089A5C0B616}"/>
      </w:docPartPr>
      <w:docPartBody>
        <w:p w:rsidR="00237F26" w:rsidRDefault="000A0D07" w:rsidP="004B1BF2">
          <w:pPr>
            <w:pStyle w:val="2277121C6A224167B684D32D1BC7D5B747"/>
          </w:pPr>
          <w:r w:rsidRPr="00EC77F6">
            <w:rPr>
              <w:rStyle w:val="PlaceholderText"/>
            </w:rPr>
            <w:t xml:space="preserve">Click here to enter </w:t>
          </w:r>
          <w:r>
            <w:rPr>
              <w:rStyle w:val="PlaceholderText"/>
            </w:rPr>
            <w:t>acreage</w:t>
          </w:r>
          <w:r w:rsidRPr="00EC77F6">
            <w:rPr>
              <w:rStyle w:val="PlaceholderText"/>
            </w:rPr>
            <w:t>.</w:t>
          </w:r>
        </w:p>
      </w:docPartBody>
    </w:docPart>
    <w:docPart>
      <w:docPartPr>
        <w:name w:val="4A60C4FFAACB4F43B39B767999F41914"/>
        <w:category>
          <w:name w:val="General"/>
          <w:gallery w:val="placeholder"/>
        </w:category>
        <w:types>
          <w:type w:val="bbPlcHdr"/>
        </w:types>
        <w:behaviors>
          <w:behavior w:val="content"/>
        </w:behaviors>
        <w:guid w:val="{24740062-861A-49EE-B208-82AC0AF1A92D}"/>
      </w:docPartPr>
      <w:docPartBody>
        <w:p w:rsidR="00237F26" w:rsidRDefault="000A0D07" w:rsidP="004B1BF2">
          <w:pPr>
            <w:pStyle w:val="4A60C4FFAACB4F43B39B767999F4191447"/>
          </w:pPr>
          <w:r w:rsidRPr="00EC77F6">
            <w:rPr>
              <w:rStyle w:val="PlaceholderText"/>
            </w:rPr>
            <w:t xml:space="preserve">Click here to enter </w:t>
          </w:r>
          <w:r>
            <w:rPr>
              <w:rStyle w:val="PlaceholderText"/>
            </w:rPr>
            <w:t>acreage</w:t>
          </w:r>
          <w:r w:rsidRPr="00EC77F6">
            <w:rPr>
              <w:rStyle w:val="PlaceholderText"/>
            </w:rPr>
            <w:t>.</w:t>
          </w:r>
        </w:p>
      </w:docPartBody>
    </w:docPart>
    <w:docPart>
      <w:docPartPr>
        <w:name w:val="67FE404E89BA49AC8E6C2FA842E57E6E"/>
        <w:category>
          <w:name w:val="General"/>
          <w:gallery w:val="placeholder"/>
        </w:category>
        <w:types>
          <w:type w:val="bbPlcHdr"/>
        </w:types>
        <w:behaviors>
          <w:behavior w:val="content"/>
        </w:behaviors>
        <w:guid w:val="{34F428C6-4EBE-4E13-B901-320B1B7EC44F}"/>
      </w:docPartPr>
      <w:docPartBody>
        <w:p w:rsidR="00237F26" w:rsidRDefault="000A0D07" w:rsidP="004B1BF2">
          <w:pPr>
            <w:pStyle w:val="67FE404E89BA49AC8E6C2FA842E57E6E47"/>
          </w:pPr>
          <w:r w:rsidRPr="00EC77F6">
            <w:rPr>
              <w:rStyle w:val="PlaceholderText"/>
            </w:rPr>
            <w:t xml:space="preserve">Click here to enter </w:t>
          </w:r>
          <w:r>
            <w:rPr>
              <w:rStyle w:val="PlaceholderText"/>
            </w:rPr>
            <w:t>acreage</w:t>
          </w:r>
          <w:r w:rsidRPr="00EC77F6">
            <w:rPr>
              <w:rStyle w:val="PlaceholderText"/>
            </w:rPr>
            <w:t>.</w:t>
          </w:r>
        </w:p>
      </w:docPartBody>
    </w:docPart>
    <w:docPart>
      <w:docPartPr>
        <w:name w:val="7406B72CE29443ED92101E6250F61213"/>
        <w:category>
          <w:name w:val="General"/>
          <w:gallery w:val="placeholder"/>
        </w:category>
        <w:types>
          <w:type w:val="bbPlcHdr"/>
        </w:types>
        <w:behaviors>
          <w:behavior w:val="content"/>
        </w:behaviors>
        <w:guid w:val="{B3DA8AA3-4ACE-4E26-B7CF-F0087229A3C1}"/>
      </w:docPartPr>
      <w:docPartBody>
        <w:p w:rsidR="00237F26" w:rsidRDefault="000A0D07" w:rsidP="004B1BF2">
          <w:pPr>
            <w:pStyle w:val="7406B72CE29443ED92101E6250F6121347"/>
          </w:pPr>
          <w:r w:rsidRPr="00EC77F6">
            <w:rPr>
              <w:rStyle w:val="PlaceholderText"/>
            </w:rPr>
            <w:t>Click here to enter</w:t>
          </w:r>
          <w:r>
            <w:rPr>
              <w:rStyle w:val="PlaceholderText"/>
            </w:rPr>
            <w:t>.</w:t>
          </w:r>
        </w:p>
      </w:docPartBody>
    </w:docPart>
    <w:docPart>
      <w:docPartPr>
        <w:name w:val="852C8E64E84C43ACBDA4BFFCECA51BF0"/>
        <w:category>
          <w:name w:val="General"/>
          <w:gallery w:val="placeholder"/>
        </w:category>
        <w:types>
          <w:type w:val="bbPlcHdr"/>
        </w:types>
        <w:behaviors>
          <w:behavior w:val="content"/>
        </w:behaviors>
        <w:guid w:val="{0EF91E38-31A7-45D6-89DC-AFDC7AD53691}"/>
      </w:docPartPr>
      <w:docPartBody>
        <w:p w:rsidR="00237F26" w:rsidRDefault="000A0D07" w:rsidP="004B1BF2">
          <w:pPr>
            <w:pStyle w:val="852C8E64E84C43ACBDA4BFFCECA51BF047"/>
          </w:pPr>
          <w:r>
            <w:rPr>
              <w:rStyle w:val="PlaceholderText"/>
            </w:rPr>
            <w:t>Yes or No?</w:t>
          </w:r>
        </w:p>
      </w:docPartBody>
    </w:docPart>
    <w:docPart>
      <w:docPartPr>
        <w:name w:val="4EA8C8749A3A49BAB490C88F8DE3D4D7"/>
        <w:category>
          <w:name w:val="General"/>
          <w:gallery w:val="placeholder"/>
        </w:category>
        <w:types>
          <w:type w:val="bbPlcHdr"/>
        </w:types>
        <w:behaviors>
          <w:behavior w:val="content"/>
        </w:behaviors>
        <w:guid w:val="{6F2A4557-F5A7-4C97-B1A3-89CB77A53E08}"/>
      </w:docPartPr>
      <w:docPartBody>
        <w:p w:rsidR="00237F26" w:rsidRDefault="000A0D07" w:rsidP="004B1BF2">
          <w:pPr>
            <w:pStyle w:val="4EA8C8749A3A49BAB490C88F8DE3D4D747"/>
          </w:pPr>
          <w:r w:rsidRPr="00EC77F6">
            <w:rPr>
              <w:rStyle w:val="PlaceholderText"/>
            </w:rPr>
            <w:t xml:space="preserve">Click here to enter </w:t>
          </w:r>
          <w:r>
            <w:rPr>
              <w:rStyle w:val="PlaceholderText"/>
            </w:rPr>
            <w:t>description of basic topography</w:t>
          </w:r>
          <w:r w:rsidRPr="00EC77F6">
            <w:rPr>
              <w:rStyle w:val="PlaceholderText"/>
            </w:rPr>
            <w:t>.</w:t>
          </w:r>
        </w:p>
      </w:docPartBody>
    </w:docPart>
    <w:docPart>
      <w:docPartPr>
        <w:name w:val="6E1328EB82374AC9A3530A0D99C80EB3"/>
        <w:category>
          <w:name w:val="General"/>
          <w:gallery w:val="placeholder"/>
        </w:category>
        <w:types>
          <w:type w:val="bbPlcHdr"/>
        </w:types>
        <w:behaviors>
          <w:behavior w:val="content"/>
        </w:behaviors>
        <w:guid w:val="{2F8B04BF-7F24-4A27-95CF-8FDB23815535}"/>
      </w:docPartPr>
      <w:docPartBody>
        <w:p w:rsidR="00237F26" w:rsidRDefault="000A0D07" w:rsidP="004B1BF2">
          <w:pPr>
            <w:pStyle w:val="6E1328EB82374AC9A3530A0D99C80EB347"/>
          </w:pPr>
          <w:r w:rsidRPr="00EC77F6">
            <w:rPr>
              <w:rStyle w:val="PlaceholderText"/>
            </w:rPr>
            <w:t xml:space="preserve">Click here to enter </w:t>
          </w:r>
          <w:r>
            <w:rPr>
              <w:rStyle w:val="PlaceholderText"/>
            </w:rPr>
            <w:t>watershed data</w:t>
          </w:r>
          <w:r w:rsidRPr="00EC77F6">
            <w:rPr>
              <w:rStyle w:val="PlaceholderText"/>
            </w:rPr>
            <w:t>.</w:t>
          </w:r>
        </w:p>
      </w:docPartBody>
    </w:docPart>
    <w:docPart>
      <w:docPartPr>
        <w:name w:val="6D1E5C5B8F084D14A0EF701DF6499345"/>
        <w:category>
          <w:name w:val="General"/>
          <w:gallery w:val="placeholder"/>
        </w:category>
        <w:types>
          <w:type w:val="bbPlcHdr"/>
        </w:types>
        <w:behaviors>
          <w:behavior w:val="content"/>
        </w:behaviors>
        <w:guid w:val="{84382ACB-AE11-4306-9D7B-FC48898D7C70}"/>
      </w:docPartPr>
      <w:docPartBody>
        <w:p w:rsidR="00237F26" w:rsidRDefault="000A0D07" w:rsidP="004B1BF2">
          <w:pPr>
            <w:pStyle w:val="6D1E5C5B8F084D14A0EF701DF649934546"/>
          </w:pPr>
          <w:r w:rsidRPr="00EC77F6">
            <w:rPr>
              <w:rStyle w:val="PlaceholderText"/>
            </w:rPr>
            <w:t xml:space="preserve">Click here to enter </w:t>
          </w:r>
          <w:r>
            <w:rPr>
              <w:rStyle w:val="PlaceholderText"/>
            </w:rPr>
            <w:t>the management history of the property (narrative)</w:t>
          </w:r>
          <w:r w:rsidRPr="00EC77F6">
            <w:rPr>
              <w:rStyle w:val="PlaceholderText"/>
            </w:rPr>
            <w:t>.</w:t>
          </w:r>
        </w:p>
      </w:docPartBody>
    </w:docPart>
    <w:docPart>
      <w:docPartPr>
        <w:name w:val="4C0ADCF2C7EC4D74AC449DE59F3B5C4A"/>
        <w:category>
          <w:name w:val="General"/>
          <w:gallery w:val="placeholder"/>
        </w:category>
        <w:types>
          <w:type w:val="bbPlcHdr"/>
        </w:types>
        <w:behaviors>
          <w:behavior w:val="content"/>
        </w:behaviors>
        <w:guid w:val="{E4DC7384-7F65-44F1-9D7B-3DB900FA87F0}"/>
      </w:docPartPr>
      <w:docPartBody>
        <w:p w:rsidR="00237F26" w:rsidRDefault="000A0D07" w:rsidP="004B1BF2">
          <w:pPr>
            <w:pStyle w:val="4C0ADCF2C7EC4D74AC449DE59F3B5C4A46"/>
          </w:pPr>
          <w:r w:rsidRPr="00EC77F6">
            <w:rPr>
              <w:rStyle w:val="PlaceholderText"/>
            </w:rPr>
            <w:t xml:space="preserve">Click here to enter </w:t>
          </w:r>
          <w:r>
            <w:rPr>
              <w:rStyle w:val="PlaceholderText"/>
            </w:rPr>
            <w:t>tax map numbers</w:t>
          </w:r>
          <w:r w:rsidRPr="00EC77F6">
            <w:rPr>
              <w:rStyle w:val="PlaceholderText"/>
            </w:rPr>
            <w:t>.</w:t>
          </w:r>
        </w:p>
      </w:docPartBody>
    </w:docPart>
    <w:docPart>
      <w:docPartPr>
        <w:name w:val="A4BDE212CF4E497B8CAACDB3064576B1"/>
        <w:category>
          <w:name w:val="General"/>
          <w:gallery w:val="placeholder"/>
        </w:category>
        <w:types>
          <w:type w:val="bbPlcHdr"/>
        </w:types>
        <w:behaviors>
          <w:behavior w:val="content"/>
        </w:behaviors>
        <w:guid w:val="{664B1AD4-EC26-46E1-ABDE-44206E8727BB}"/>
      </w:docPartPr>
      <w:docPartBody>
        <w:p w:rsidR="00237F26" w:rsidRDefault="000A0D07" w:rsidP="004B1BF2">
          <w:pPr>
            <w:pStyle w:val="A4BDE212CF4E497B8CAACDB3064576B146"/>
          </w:pPr>
          <w:r w:rsidRPr="00EC77F6">
            <w:rPr>
              <w:rStyle w:val="PlaceholderText"/>
            </w:rPr>
            <w:t xml:space="preserve">Click here to enter </w:t>
          </w:r>
          <w:r>
            <w:rPr>
              <w:rStyle w:val="PlaceholderText"/>
            </w:rPr>
            <w:t>property tax information</w:t>
          </w:r>
          <w:r w:rsidRPr="00EC77F6">
            <w:rPr>
              <w:rStyle w:val="PlaceholderText"/>
            </w:rPr>
            <w:t>.</w:t>
          </w:r>
          <w:r>
            <w:rPr>
              <w:rStyle w:val="PlaceholderText"/>
            </w:rPr>
            <w:t xml:space="preserve"> What are the property parcels currently being taxed as (e.g. forest, farm, etc.)?</w:t>
          </w:r>
        </w:p>
      </w:docPartBody>
    </w:docPart>
    <w:docPart>
      <w:docPartPr>
        <w:name w:val="7BA1716E82564C578833C48E3D785785"/>
        <w:category>
          <w:name w:val="General"/>
          <w:gallery w:val="placeholder"/>
        </w:category>
        <w:types>
          <w:type w:val="bbPlcHdr"/>
        </w:types>
        <w:behaviors>
          <w:behavior w:val="content"/>
        </w:behaviors>
        <w:guid w:val="{AA74A5D7-5A59-447F-A42C-6C8B62E8EFE3}"/>
      </w:docPartPr>
      <w:docPartBody>
        <w:p w:rsidR="00237F26" w:rsidRDefault="000A0D07" w:rsidP="004B1BF2">
          <w:pPr>
            <w:pStyle w:val="7BA1716E82564C578833C48E3D78578546"/>
          </w:pPr>
          <w:r w:rsidRPr="00EC77F6">
            <w:rPr>
              <w:rStyle w:val="PlaceholderText"/>
            </w:rPr>
            <w:t xml:space="preserve">Click here to </w:t>
          </w:r>
          <w:r>
            <w:rPr>
              <w:rStyle w:val="PlaceholderText"/>
            </w:rPr>
            <w:t>describe</w:t>
          </w:r>
          <w:r w:rsidRPr="00EC77F6">
            <w:rPr>
              <w:rStyle w:val="PlaceholderText"/>
            </w:rPr>
            <w:t xml:space="preserve"> </w:t>
          </w:r>
          <w:r>
            <w:rPr>
              <w:rStyle w:val="PlaceholderText"/>
            </w:rPr>
            <w:t>the landowner’s first management objective (narrative)</w:t>
          </w:r>
          <w:r w:rsidRPr="00EC77F6">
            <w:rPr>
              <w:rStyle w:val="PlaceholderText"/>
            </w:rPr>
            <w:t>.</w:t>
          </w:r>
        </w:p>
      </w:docPartBody>
    </w:docPart>
    <w:docPart>
      <w:docPartPr>
        <w:name w:val="AE0762346C5944D78DAF56CF3384227B"/>
        <w:category>
          <w:name w:val="General"/>
          <w:gallery w:val="placeholder"/>
        </w:category>
        <w:types>
          <w:type w:val="bbPlcHdr"/>
        </w:types>
        <w:behaviors>
          <w:behavior w:val="content"/>
        </w:behaviors>
        <w:guid w:val="{2E3C2C14-5801-429B-B37B-F39F686790A7}"/>
      </w:docPartPr>
      <w:docPartBody>
        <w:p w:rsidR="00237F26" w:rsidRDefault="000A0D07" w:rsidP="004B1BF2">
          <w:pPr>
            <w:pStyle w:val="AE0762346C5944D78DAF56CF3384227B46"/>
          </w:pPr>
          <w:r w:rsidRPr="00EC77F6">
            <w:rPr>
              <w:rStyle w:val="PlaceholderText"/>
            </w:rPr>
            <w:t xml:space="preserve">Click here to </w:t>
          </w:r>
          <w:r>
            <w:rPr>
              <w:rStyle w:val="PlaceholderText"/>
            </w:rPr>
            <w:t>describe</w:t>
          </w:r>
          <w:r w:rsidRPr="00EC77F6">
            <w:rPr>
              <w:rStyle w:val="PlaceholderText"/>
            </w:rPr>
            <w:t xml:space="preserve"> </w:t>
          </w:r>
          <w:r>
            <w:rPr>
              <w:rStyle w:val="PlaceholderText"/>
            </w:rPr>
            <w:t>the landowner’s second management objective (narrative)</w:t>
          </w:r>
          <w:r w:rsidRPr="00EC77F6">
            <w:rPr>
              <w:rStyle w:val="PlaceholderText"/>
            </w:rPr>
            <w:t>.</w:t>
          </w:r>
        </w:p>
      </w:docPartBody>
    </w:docPart>
    <w:docPart>
      <w:docPartPr>
        <w:name w:val="11873BB6AA814438AF3867193FC31ADD"/>
        <w:category>
          <w:name w:val="General"/>
          <w:gallery w:val="placeholder"/>
        </w:category>
        <w:types>
          <w:type w:val="bbPlcHdr"/>
        </w:types>
        <w:behaviors>
          <w:behavior w:val="content"/>
        </w:behaviors>
        <w:guid w:val="{7CD737B8-C86B-4154-992E-2EE853EB8C49}"/>
      </w:docPartPr>
      <w:docPartBody>
        <w:p w:rsidR="00237F26" w:rsidRDefault="000A0D07" w:rsidP="004B1BF2">
          <w:pPr>
            <w:pStyle w:val="11873BB6AA814438AF3867193FC31ADD45"/>
          </w:pPr>
          <w:r w:rsidRPr="00EC77F6">
            <w:rPr>
              <w:rStyle w:val="PlaceholderText"/>
            </w:rPr>
            <w:t xml:space="preserve">Click here to </w:t>
          </w:r>
          <w:r>
            <w:rPr>
              <w:rStyle w:val="PlaceholderText"/>
            </w:rPr>
            <w:t>describe</w:t>
          </w:r>
          <w:r w:rsidRPr="00EC77F6">
            <w:rPr>
              <w:rStyle w:val="PlaceholderText"/>
            </w:rPr>
            <w:t xml:space="preserve"> </w:t>
          </w:r>
          <w:r>
            <w:rPr>
              <w:rStyle w:val="PlaceholderText"/>
            </w:rPr>
            <w:t>the landowner’s third management objective (narrative)</w:t>
          </w:r>
          <w:r w:rsidRPr="00EC77F6">
            <w:rPr>
              <w:rStyle w:val="PlaceholderText"/>
            </w:rPr>
            <w:t>.</w:t>
          </w:r>
        </w:p>
      </w:docPartBody>
    </w:docPart>
    <w:docPart>
      <w:docPartPr>
        <w:name w:val="C4FE3561BEE14D9F9F819BEA15198292"/>
        <w:category>
          <w:name w:val="General"/>
          <w:gallery w:val="placeholder"/>
        </w:category>
        <w:types>
          <w:type w:val="bbPlcHdr"/>
        </w:types>
        <w:behaviors>
          <w:behavior w:val="content"/>
        </w:behaviors>
        <w:guid w:val="{4023B473-64C8-4F11-9AE9-D7E380103F37}"/>
      </w:docPartPr>
      <w:docPartBody>
        <w:p w:rsidR="00237F26" w:rsidRDefault="000A0D07" w:rsidP="004B1BF2">
          <w:pPr>
            <w:pStyle w:val="C4FE3561BEE14D9F9F819BEA1519829245"/>
          </w:pPr>
          <w:r w:rsidRPr="00EC77F6">
            <w:rPr>
              <w:rStyle w:val="PlaceholderText"/>
            </w:rPr>
            <w:t xml:space="preserve">Click here to </w:t>
          </w:r>
          <w:r>
            <w:rPr>
              <w:rStyle w:val="PlaceholderText"/>
            </w:rPr>
            <w:t>describe the landowner’s next management objective (narrative) and click the ‘+’ to add more list items</w:t>
          </w:r>
          <w:r w:rsidRPr="00EC77F6">
            <w:rPr>
              <w:rStyle w:val="PlaceholderText"/>
            </w:rPr>
            <w:t>.</w:t>
          </w:r>
        </w:p>
      </w:docPartBody>
    </w:docPart>
    <w:docPart>
      <w:docPartPr>
        <w:name w:val="438043E8C2954971BBD4ABC392492DE6"/>
        <w:category>
          <w:name w:val="General"/>
          <w:gallery w:val="placeholder"/>
        </w:category>
        <w:types>
          <w:type w:val="bbPlcHdr"/>
        </w:types>
        <w:behaviors>
          <w:behavior w:val="content"/>
        </w:behaviors>
        <w:guid w:val="{09B91902-0108-458C-A510-068A621C18C7}"/>
      </w:docPartPr>
      <w:docPartBody>
        <w:p w:rsidR="00237F26" w:rsidRDefault="000A0D07" w:rsidP="004B1BF2">
          <w:pPr>
            <w:pStyle w:val="438043E8C2954971BBD4ABC392492DE644"/>
          </w:pPr>
          <w:r w:rsidRPr="00EC77F6">
            <w:rPr>
              <w:rStyle w:val="PlaceholderText"/>
            </w:rPr>
            <w:t>Click here to enter text</w:t>
          </w:r>
          <w:r>
            <w:rPr>
              <w:rStyle w:val="PlaceholderText"/>
            </w:rPr>
            <w:t xml:space="preserve"> (narrative)</w:t>
          </w:r>
          <w:r w:rsidRPr="00EC77F6">
            <w:rPr>
              <w:rStyle w:val="PlaceholderText"/>
            </w:rPr>
            <w:t>.</w:t>
          </w:r>
        </w:p>
      </w:docPartBody>
    </w:docPart>
    <w:docPart>
      <w:docPartPr>
        <w:name w:val="858D6DA1D0EA43D490955717AA8E3430"/>
        <w:category>
          <w:name w:val="General"/>
          <w:gallery w:val="placeholder"/>
        </w:category>
        <w:types>
          <w:type w:val="bbPlcHdr"/>
        </w:types>
        <w:behaviors>
          <w:behavior w:val="content"/>
        </w:behaviors>
        <w:guid w:val="{1BC137DB-5571-4841-89D4-BF872906382C}"/>
      </w:docPartPr>
      <w:docPartBody>
        <w:p w:rsidR="00237F26" w:rsidRDefault="000A0D07" w:rsidP="004B1BF2">
          <w:pPr>
            <w:pStyle w:val="858D6DA1D0EA43D490955717AA8E343043"/>
          </w:pPr>
          <w:r w:rsidRPr="00EC77F6">
            <w:rPr>
              <w:rStyle w:val="PlaceholderText"/>
            </w:rPr>
            <w:t>Click here to enter text</w:t>
          </w:r>
          <w:r>
            <w:rPr>
              <w:rStyle w:val="PlaceholderText"/>
            </w:rPr>
            <w:t xml:space="preserve"> (narrative)</w:t>
          </w:r>
          <w:r w:rsidRPr="00EC77F6">
            <w:rPr>
              <w:rStyle w:val="PlaceholderText"/>
            </w:rPr>
            <w:t>.</w:t>
          </w:r>
        </w:p>
      </w:docPartBody>
    </w:docPart>
    <w:docPart>
      <w:docPartPr>
        <w:name w:val="13AA16B01F5E4DF4BE64D99058858396"/>
        <w:category>
          <w:name w:val="General"/>
          <w:gallery w:val="placeholder"/>
        </w:category>
        <w:types>
          <w:type w:val="bbPlcHdr"/>
        </w:types>
        <w:behaviors>
          <w:behavior w:val="content"/>
        </w:behaviors>
        <w:guid w:val="{B44B8E08-956D-4E40-AC32-FA9718D280A9}"/>
      </w:docPartPr>
      <w:docPartBody>
        <w:p w:rsidR="00237F26" w:rsidRDefault="000A0D07" w:rsidP="004B1BF2">
          <w:pPr>
            <w:pStyle w:val="13AA16B01F5E4DF4BE64D9905885839643"/>
          </w:pPr>
          <w:r w:rsidRPr="00EC77F6">
            <w:rPr>
              <w:rStyle w:val="PlaceholderText"/>
            </w:rPr>
            <w:t>Click here to enter text</w:t>
          </w:r>
          <w:r>
            <w:rPr>
              <w:rStyle w:val="PlaceholderText"/>
            </w:rPr>
            <w:t xml:space="preserve"> (narrative)</w:t>
          </w:r>
          <w:r w:rsidRPr="00EC77F6">
            <w:rPr>
              <w:rStyle w:val="PlaceholderText"/>
            </w:rPr>
            <w:t>.</w:t>
          </w:r>
        </w:p>
      </w:docPartBody>
    </w:docPart>
    <w:docPart>
      <w:docPartPr>
        <w:name w:val="D2ABBFF8472F4B72A6FAA0B58A32CBD1"/>
        <w:category>
          <w:name w:val="General"/>
          <w:gallery w:val="placeholder"/>
        </w:category>
        <w:types>
          <w:type w:val="bbPlcHdr"/>
        </w:types>
        <w:behaviors>
          <w:behavior w:val="content"/>
        </w:behaviors>
        <w:guid w:val="{00F782D7-97F7-438A-ABE6-8ADD4C9EC0B2}"/>
      </w:docPartPr>
      <w:docPartBody>
        <w:p w:rsidR="00237F26" w:rsidRDefault="000A0D07" w:rsidP="004B1BF2">
          <w:pPr>
            <w:pStyle w:val="D2ABBFF8472F4B72A6FAA0B58A32CBD143"/>
          </w:pPr>
          <w:r w:rsidRPr="00EC77F6">
            <w:rPr>
              <w:rStyle w:val="PlaceholderText"/>
            </w:rPr>
            <w:t xml:space="preserve">Click here to enter </w:t>
          </w:r>
          <w:r>
            <w:rPr>
              <w:rStyle w:val="PlaceholderText"/>
            </w:rPr>
            <w:t>directions (narrative)</w:t>
          </w:r>
          <w:r w:rsidRPr="00EC77F6">
            <w:rPr>
              <w:rStyle w:val="PlaceholderText"/>
            </w:rPr>
            <w:t>.</w:t>
          </w:r>
        </w:p>
      </w:docPartBody>
    </w:docPart>
    <w:docPart>
      <w:docPartPr>
        <w:name w:val="F8C79C859D0B4B449A9EAD37F199A1A6"/>
        <w:category>
          <w:name w:val="General"/>
          <w:gallery w:val="placeholder"/>
        </w:category>
        <w:types>
          <w:type w:val="bbPlcHdr"/>
        </w:types>
        <w:behaviors>
          <w:behavior w:val="content"/>
        </w:behaviors>
        <w:guid w:val="{12A52C4C-48EE-4E7D-B88D-138296D00814}"/>
      </w:docPartPr>
      <w:docPartBody>
        <w:p w:rsidR="00237F26" w:rsidRDefault="000A0D07" w:rsidP="004B1BF2">
          <w:pPr>
            <w:pStyle w:val="F8C79C859D0B4B449A9EAD37F199A1A643"/>
          </w:pPr>
          <w:r w:rsidRPr="00EC77F6">
            <w:rPr>
              <w:rStyle w:val="PlaceholderText"/>
            </w:rPr>
            <w:t>Click here to enter text.</w:t>
          </w:r>
        </w:p>
      </w:docPartBody>
    </w:docPart>
    <w:docPart>
      <w:docPartPr>
        <w:name w:val="A8A8D2E1A07B4ED19E3C5F0AAD74B177"/>
        <w:category>
          <w:name w:val="General"/>
          <w:gallery w:val="placeholder"/>
        </w:category>
        <w:types>
          <w:type w:val="bbPlcHdr"/>
        </w:types>
        <w:behaviors>
          <w:behavior w:val="content"/>
        </w:behaviors>
        <w:guid w:val="{7A8560AC-E641-42B2-880A-001A493E1B4F}"/>
      </w:docPartPr>
      <w:docPartBody>
        <w:p w:rsidR="00237F26" w:rsidRDefault="000A0D07" w:rsidP="004B1BF2">
          <w:pPr>
            <w:pStyle w:val="A8A8D2E1A07B4ED19E3C5F0AAD74B17742"/>
          </w:pPr>
          <w:r w:rsidRPr="00EC77F6">
            <w:rPr>
              <w:rStyle w:val="PlaceholderText"/>
            </w:rPr>
            <w:t>Click here to enter text.</w:t>
          </w:r>
        </w:p>
      </w:docPartBody>
    </w:docPart>
    <w:docPart>
      <w:docPartPr>
        <w:name w:val="77BCAE2AB5C94FD0A827BEAD4B633882"/>
        <w:category>
          <w:name w:val="General"/>
          <w:gallery w:val="placeholder"/>
        </w:category>
        <w:types>
          <w:type w:val="bbPlcHdr"/>
        </w:types>
        <w:behaviors>
          <w:behavior w:val="content"/>
        </w:behaviors>
        <w:guid w:val="{C78DA078-F167-4B87-B84B-6D2A079464AF}"/>
      </w:docPartPr>
      <w:docPartBody>
        <w:p w:rsidR="00237F26" w:rsidRDefault="000A0D07" w:rsidP="004B1BF2">
          <w:pPr>
            <w:pStyle w:val="77BCAE2AB5C94FD0A827BEAD4B63388242"/>
          </w:pPr>
          <w:r w:rsidRPr="00EC77F6">
            <w:rPr>
              <w:rStyle w:val="PlaceholderText"/>
            </w:rPr>
            <w:t>Click here to enter text</w:t>
          </w:r>
          <w:r>
            <w:rPr>
              <w:rStyle w:val="PlaceholderText"/>
            </w:rPr>
            <w:t xml:space="preserve"> and click the ‘+’ to add more list items</w:t>
          </w:r>
          <w:r w:rsidRPr="00EC77F6">
            <w:rPr>
              <w:rStyle w:val="PlaceholderText"/>
            </w:rPr>
            <w:t>.</w:t>
          </w:r>
        </w:p>
      </w:docPartBody>
    </w:docPart>
    <w:docPart>
      <w:docPartPr>
        <w:name w:val="358394327311429C8447C86E8082B51A"/>
        <w:category>
          <w:name w:val="General"/>
          <w:gallery w:val="placeholder"/>
        </w:category>
        <w:types>
          <w:type w:val="bbPlcHdr"/>
        </w:types>
        <w:behaviors>
          <w:behavior w:val="content"/>
        </w:behaviors>
        <w:guid w:val="{A0867F5C-777E-4077-9BF1-24538F8F4BF2}"/>
      </w:docPartPr>
      <w:docPartBody>
        <w:p w:rsidR="00237F26" w:rsidRDefault="000A0D07" w:rsidP="004B1BF2">
          <w:pPr>
            <w:pStyle w:val="358394327311429C8447C86E8082B51A42"/>
          </w:pPr>
          <w:r w:rsidRPr="00EC77F6">
            <w:rPr>
              <w:rStyle w:val="PlaceholderText"/>
            </w:rPr>
            <w:t>Click here to enter text.</w:t>
          </w:r>
        </w:p>
      </w:docPartBody>
    </w:docPart>
    <w:docPart>
      <w:docPartPr>
        <w:name w:val="115BB9D40D38436DB565B45BF1804204"/>
        <w:category>
          <w:name w:val="General"/>
          <w:gallery w:val="placeholder"/>
        </w:category>
        <w:types>
          <w:type w:val="bbPlcHdr"/>
        </w:types>
        <w:behaviors>
          <w:behavior w:val="content"/>
        </w:behaviors>
        <w:guid w:val="{D611EBBB-0357-49D3-A679-A0B12BA55585}"/>
      </w:docPartPr>
      <w:docPartBody>
        <w:p w:rsidR="00237F26" w:rsidRDefault="000A0D07" w:rsidP="004B1BF2">
          <w:pPr>
            <w:pStyle w:val="115BB9D40D38436DB565B45BF180420442"/>
          </w:pPr>
          <w:r w:rsidRPr="00EC77F6">
            <w:rPr>
              <w:rStyle w:val="PlaceholderText"/>
            </w:rPr>
            <w:t>Click here to enter text.</w:t>
          </w:r>
        </w:p>
      </w:docPartBody>
    </w:docPart>
    <w:docPart>
      <w:docPartPr>
        <w:name w:val="116C6487F72145EB84B88F61438A772E"/>
        <w:category>
          <w:name w:val="General"/>
          <w:gallery w:val="placeholder"/>
        </w:category>
        <w:types>
          <w:type w:val="bbPlcHdr"/>
        </w:types>
        <w:behaviors>
          <w:behavior w:val="content"/>
        </w:behaviors>
        <w:guid w:val="{42991DFD-CC0C-44B4-B0F5-C8C786544654}"/>
      </w:docPartPr>
      <w:docPartBody>
        <w:p w:rsidR="00237F26" w:rsidRDefault="000A0D07" w:rsidP="004B1BF2">
          <w:pPr>
            <w:pStyle w:val="116C6487F72145EB84B88F61438A772E42"/>
          </w:pPr>
          <w:r w:rsidRPr="00EC77F6">
            <w:rPr>
              <w:rStyle w:val="PlaceholderText"/>
            </w:rPr>
            <w:t>Click here to enter text</w:t>
          </w:r>
          <w:r>
            <w:rPr>
              <w:rStyle w:val="PlaceholderText"/>
            </w:rPr>
            <w:t xml:space="preserve"> and click the ‘+’ to add more list items</w:t>
          </w:r>
          <w:r w:rsidRPr="00EC77F6">
            <w:rPr>
              <w:rStyle w:val="PlaceholderText"/>
            </w:rPr>
            <w:t>.</w:t>
          </w:r>
        </w:p>
      </w:docPartBody>
    </w:docPart>
    <w:docPart>
      <w:docPartPr>
        <w:name w:val="CF0BAE5B2AE44C598F988E849ECFA5E2"/>
        <w:category>
          <w:name w:val="General"/>
          <w:gallery w:val="placeholder"/>
        </w:category>
        <w:types>
          <w:type w:val="bbPlcHdr"/>
        </w:types>
        <w:behaviors>
          <w:behavior w:val="content"/>
        </w:behaviors>
        <w:guid w:val="{AB8B7F25-96CF-48B3-A739-369C3AD29003}"/>
      </w:docPartPr>
      <w:docPartBody>
        <w:p w:rsidR="00237F26" w:rsidRDefault="000A0D07" w:rsidP="004B1BF2">
          <w:pPr>
            <w:pStyle w:val="CF0BAE5B2AE44C598F988E849ECFA5E242"/>
          </w:pPr>
          <w:r w:rsidRPr="00EC77F6">
            <w:rPr>
              <w:rStyle w:val="PlaceholderText"/>
            </w:rPr>
            <w:t xml:space="preserve">Click here </w:t>
          </w:r>
          <w:r>
            <w:rPr>
              <w:rStyle w:val="PlaceholderText"/>
            </w:rPr>
            <w:t>to paste dataset</w:t>
          </w:r>
          <w:r w:rsidRPr="00EC77F6">
            <w:rPr>
              <w:rStyle w:val="PlaceholderText"/>
            </w:rPr>
            <w:t>.</w:t>
          </w:r>
        </w:p>
      </w:docPartBody>
    </w:docPart>
    <w:docPart>
      <w:docPartPr>
        <w:name w:val="CE7BD6CB3F454FB0B2A90BD1F41B7F8F"/>
        <w:category>
          <w:name w:val="General"/>
          <w:gallery w:val="placeholder"/>
        </w:category>
        <w:types>
          <w:type w:val="bbPlcHdr"/>
        </w:types>
        <w:behaviors>
          <w:behavior w:val="content"/>
        </w:behaviors>
        <w:guid w:val="{7AF6B894-C2D1-4ADC-815F-9C9D7C8F10A5}"/>
      </w:docPartPr>
      <w:docPartBody>
        <w:p w:rsidR="00237F26" w:rsidRDefault="000A0D07" w:rsidP="004B1BF2">
          <w:pPr>
            <w:pStyle w:val="CE7BD6CB3F454FB0B2A90BD1F41B7F8F42"/>
          </w:pPr>
          <w:r w:rsidRPr="00EC77F6">
            <w:rPr>
              <w:rStyle w:val="PlaceholderText"/>
            </w:rPr>
            <w:t xml:space="preserve">Click here to enter </w:t>
          </w:r>
          <w:r>
            <w:rPr>
              <w:rStyle w:val="PlaceholderText"/>
            </w:rPr>
            <w:t>forest site type information (narrative). Refer to Appendix B for guidance</w:t>
          </w:r>
          <w:r w:rsidRPr="00EC77F6">
            <w:rPr>
              <w:rStyle w:val="PlaceholderText"/>
            </w:rPr>
            <w:t>.</w:t>
          </w:r>
        </w:p>
      </w:docPartBody>
    </w:docPart>
    <w:docPart>
      <w:docPartPr>
        <w:name w:val="4C87EDF3529A460BBD35B37379FB01CF"/>
        <w:category>
          <w:name w:val="General"/>
          <w:gallery w:val="placeholder"/>
        </w:category>
        <w:types>
          <w:type w:val="bbPlcHdr"/>
        </w:types>
        <w:behaviors>
          <w:behavior w:val="content"/>
        </w:behaviors>
        <w:guid w:val="{EFC72D67-DBA9-4324-A0F4-8989EFB6EF74}"/>
      </w:docPartPr>
      <w:docPartBody>
        <w:p w:rsidR="00237F26" w:rsidRDefault="000A0D07" w:rsidP="004B1BF2">
          <w:pPr>
            <w:pStyle w:val="4C87EDF3529A460BBD35B37379FB01CF41"/>
          </w:pPr>
          <w:r w:rsidRPr="00EC77F6">
            <w:rPr>
              <w:rStyle w:val="PlaceholderText"/>
            </w:rPr>
            <w:t>Click here to enter text</w:t>
          </w:r>
          <w:r>
            <w:rPr>
              <w:rStyle w:val="PlaceholderText"/>
            </w:rPr>
            <w:t xml:space="preserve"> (narrative)</w:t>
          </w:r>
          <w:r w:rsidRPr="00EC77F6">
            <w:rPr>
              <w:rStyle w:val="PlaceholderText"/>
            </w:rPr>
            <w:t>.</w:t>
          </w:r>
        </w:p>
      </w:docPartBody>
    </w:docPart>
    <w:docPart>
      <w:docPartPr>
        <w:name w:val="F7AD68BCB4C74E76BFB08F92321656FD"/>
        <w:category>
          <w:name w:val="General"/>
          <w:gallery w:val="placeholder"/>
        </w:category>
        <w:types>
          <w:type w:val="bbPlcHdr"/>
        </w:types>
        <w:behaviors>
          <w:behavior w:val="content"/>
        </w:behaviors>
        <w:guid w:val="{5237F90A-4EA0-4B7E-A21A-2F10EF479845}"/>
      </w:docPartPr>
      <w:docPartBody>
        <w:p w:rsidR="00237F26" w:rsidRDefault="000A0D07" w:rsidP="004B1BF2">
          <w:pPr>
            <w:pStyle w:val="F7AD68BCB4C74E76BFB08F92321656FD41"/>
          </w:pPr>
          <w:r w:rsidRPr="00EC77F6">
            <w:rPr>
              <w:rStyle w:val="PlaceholderText"/>
            </w:rPr>
            <w:t xml:space="preserve">Click here to enter </w:t>
          </w:r>
          <w:r>
            <w:rPr>
              <w:rStyle w:val="PlaceholderText"/>
            </w:rPr>
            <w:t>your organization</w:t>
          </w:r>
          <w:r w:rsidRPr="00EC77F6">
            <w:rPr>
              <w:rStyle w:val="PlaceholderText"/>
            </w:rPr>
            <w:t>.</w:t>
          </w:r>
        </w:p>
      </w:docPartBody>
    </w:docPart>
    <w:docPart>
      <w:docPartPr>
        <w:name w:val="2DA24947D4DA46249D11064E21AABEF4"/>
        <w:category>
          <w:name w:val="General"/>
          <w:gallery w:val="placeholder"/>
        </w:category>
        <w:types>
          <w:type w:val="bbPlcHdr"/>
        </w:types>
        <w:behaviors>
          <w:behavior w:val="content"/>
        </w:behaviors>
        <w:guid w:val="{533AB1DF-8404-47BA-A5D5-A8664238E230}"/>
      </w:docPartPr>
      <w:docPartBody>
        <w:p w:rsidR="00237F26" w:rsidRDefault="000A0D07" w:rsidP="004B1BF2">
          <w:pPr>
            <w:pStyle w:val="2DA24947D4DA46249D11064E21AABEF441"/>
          </w:pPr>
          <w:r w:rsidRPr="00EC77F6">
            <w:rPr>
              <w:rStyle w:val="PlaceholderText"/>
            </w:rPr>
            <w:t xml:space="preserve">Click here to enter </w:t>
          </w:r>
          <w:r>
            <w:rPr>
              <w:rStyle w:val="PlaceholderText"/>
            </w:rPr>
            <w:t>additional names or organizations</w:t>
          </w:r>
          <w:r w:rsidRPr="00EC77F6">
            <w:rPr>
              <w:rStyle w:val="PlaceholderText"/>
            </w:rPr>
            <w:t>.</w:t>
          </w:r>
        </w:p>
      </w:docPartBody>
    </w:docPart>
    <w:docPart>
      <w:docPartPr>
        <w:name w:val="66E8B845E0AC44739041F377DCC94633"/>
        <w:category>
          <w:name w:val="General"/>
          <w:gallery w:val="placeholder"/>
        </w:category>
        <w:types>
          <w:type w:val="bbPlcHdr"/>
        </w:types>
        <w:behaviors>
          <w:behavior w:val="content"/>
        </w:behaviors>
        <w:guid w:val="{B3A741D7-DB00-4164-9695-D9CD29A65CF4}"/>
      </w:docPartPr>
      <w:docPartBody>
        <w:p w:rsidR="00237F26" w:rsidRDefault="000A0D07" w:rsidP="004B1BF2">
          <w:pPr>
            <w:pStyle w:val="66E8B845E0AC44739041F377DCC9463341"/>
          </w:pPr>
          <w:r w:rsidRPr="00EC77F6">
            <w:rPr>
              <w:rStyle w:val="PlaceholderText"/>
            </w:rPr>
            <w:t xml:space="preserve">Click here to enter </w:t>
          </w:r>
          <w:r>
            <w:rPr>
              <w:rStyle w:val="PlaceholderText"/>
            </w:rPr>
            <w:t>forest type</w:t>
          </w:r>
          <w:r w:rsidRPr="00EC77F6">
            <w:rPr>
              <w:rStyle w:val="PlaceholderText"/>
            </w:rPr>
            <w:t>.</w:t>
          </w:r>
        </w:p>
      </w:docPartBody>
    </w:docPart>
    <w:docPart>
      <w:docPartPr>
        <w:name w:val="631E1FB997434FBC8CF6A8388DE7BAEB"/>
        <w:category>
          <w:name w:val="General"/>
          <w:gallery w:val="placeholder"/>
        </w:category>
        <w:types>
          <w:type w:val="bbPlcHdr"/>
        </w:types>
        <w:behaviors>
          <w:behavior w:val="content"/>
        </w:behaviors>
        <w:guid w:val="{0C2B49B0-6FC0-424B-91F5-D2FE68E85295}"/>
      </w:docPartPr>
      <w:docPartBody>
        <w:p w:rsidR="00237F26" w:rsidRDefault="000A0D07" w:rsidP="004B1BF2">
          <w:pPr>
            <w:pStyle w:val="631E1FB997434FBC8CF6A8388DE7BAEB41"/>
          </w:pPr>
          <w:r w:rsidRPr="00EC77F6">
            <w:rPr>
              <w:rStyle w:val="PlaceholderText"/>
            </w:rPr>
            <w:t xml:space="preserve">Click here to enter </w:t>
          </w:r>
          <w:r>
            <w:rPr>
              <w:rStyle w:val="PlaceholderText"/>
            </w:rPr>
            <w:t>acres</w:t>
          </w:r>
          <w:r w:rsidRPr="00EC77F6">
            <w:rPr>
              <w:rStyle w:val="PlaceholderText"/>
            </w:rPr>
            <w:t>.</w:t>
          </w:r>
        </w:p>
      </w:docPartBody>
    </w:docPart>
    <w:docPart>
      <w:docPartPr>
        <w:name w:val="C20548BDB768419E8DE99B210EB3B62D"/>
        <w:category>
          <w:name w:val="General"/>
          <w:gallery w:val="placeholder"/>
        </w:category>
        <w:types>
          <w:type w:val="bbPlcHdr"/>
        </w:types>
        <w:behaviors>
          <w:behavior w:val="content"/>
        </w:behaviors>
        <w:guid w:val="{73A4A227-C2E7-4D53-9BEC-17A171D90145}"/>
      </w:docPartPr>
      <w:docPartBody>
        <w:p w:rsidR="00237F26" w:rsidRDefault="000A0D07" w:rsidP="004B1BF2">
          <w:pPr>
            <w:pStyle w:val="C20548BDB768419E8DE99B210EB3B62D41"/>
          </w:pPr>
          <w:r w:rsidRPr="00EC77F6">
            <w:rPr>
              <w:rStyle w:val="PlaceholderText"/>
            </w:rPr>
            <w:t xml:space="preserve">Click here to enter </w:t>
          </w:r>
          <w:r>
            <w:rPr>
              <w:rStyle w:val="PlaceholderText"/>
            </w:rPr>
            <w:t>DBH</w:t>
          </w:r>
          <w:r w:rsidRPr="00EC77F6">
            <w:rPr>
              <w:rStyle w:val="PlaceholderText"/>
            </w:rPr>
            <w:t>.</w:t>
          </w:r>
        </w:p>
      </w:docPartBody>
    </w:docPart>
    <w:docPart>
      <w:docPartPr>
        <w:name w:val="ACFF48D6DCB64F9EB5591E7236D686E1"/>
        <w:category>
          <w:name w:val="General"/>
          <w:gallery w:val="placeholder"/>
        </w:category>
        <w:types>
          <w:type w:val="bbPlcHdr"/>
        </w:types>
        <w:behaviors>
          <w:behavior w:val="content"/>
        </w:behaviors>
        <w:guid w:val="{76FEC529-F040-4AA0-9BAC-2C63CE3CA4CE}"/>
      </w:docPartPr>
      <w:docPartBody>
        <w:p w:rsidR="00237F26" w:rsidRDefault="000A0D07" w:rsidP="004B1BF2">
          <w:pPr>
            <w:pStyle w:val="ACFF48D6DCB64F9EB5591E7236D686E141"/>
          </w:pPr>
          <w:r w:rsidRPr="00EC77F6">
            <w:rPr>
              <w:rStyle w:val="PlaceholderText"/>
            </w:rPr>
            <w:t xml:space="preserve">Click here to enter </w:t>
          </w:r>
          <w:r>
            <w:rPr>
              <w:rStyle w:val="PlaceholderText"/>
            </w:rPr>
            <w:t>BA</w:t>
          </w:r>
          <w:r w:rsidRPr="00EC77F6">
            <w:rPr>
              <w:rStyle w:val="PlaceholderText"/>
            </w:rPr>
            <w:t>.</w:t>
          </w:r>
        </w:p>
      </w:docPartBody>
    </w:docPart>
    <w:docPart>
      <w:docPartPr>
        <w:name w:val="B6CC6B50EDD44454A81D88C3F66EDDBB"/>
        <w:category>
          <w:name w:val="General"/>
          <w:gallery w:val="placeholder"/>
        </w:category>
        <w:types>
          <w:type w:val="bbPlcHdr"/>
        </w:types>
        <w:behaviors>
          <w:behavior w:val="content"/>
        </w:behaviors>
        <w:guid w:val="{47B86005-AD1A-4C3D-A277-49B3B02C774D}"/>
      </w:docPartPr>
      <w:docPartBody>
        <w:p w:rsidR="00237F26" w:rsidRDefault="000A0D07" w:rsidP="004B1BF2">
          <w:pPr>
            <w:pStyle w:val="B6CC6B50EDD44454A81D88C3F66EDDBB41"/>
          </w:pPr>
          <w:r w:rsidRPr="00EC77F6">
            <w:rPr>
              <w:rStyle w:val="PlaceholderText"/>
            </w:rPr>
            <w:t xml:space="preserve">Click here to enter </w:t>
          </w:r>
          <w:r>
            <w:rPr>
              <w:rStyle w:val="PlaceholderText"/>
            </w:rPr>
            <w:t>density</w:t>
          </w:r>
          <w:r w:rsidRPr="00EC77F6">
            <w:rPr>
              <w:rStyle w:val="PlaceholderText"/>
            </w:rPr>
            <w:t>.</w:t>
          </w:r>
        </w:p>
      </w:docPartBody>
    </w:docPart>
    <w:docPart>
      <w:docPartPr>
        <w:name w:val="5B5F4E9040134207A0694C22AB88486C"/>
        <w:category>
          <w:name w:val="General"/>
          <w:gallery w:val="placeholder"/>
        </w:category>
        <w:types>
          <w:type w:val="bbPlcHdr"/>
        </w:types>
        <w:behaviors>
          <w:behavior w:val="content"/>
        </w:behaviors>
        <w:guid w:val="{8885B4F8-1A16-4A77-A0A9-011D64DAA557}"/>
      </w:docPartPr>
      <w:docPartBody>
        <w:p w:rsidR="00237F26" w:rsidRDefault="000A0D07" w:rsidP="004B1BF2">
          <w:pPr>
            <w:pStyle w:val="5B5F4E9040134207A0694C22AB88486C41"/>
          </w:pPr>
          <w:r w:rsidRPr="00EC77F6">
            <w:rPr>
              <w:rStyle w:val="PlaceholderText"/>
            </w:rPr>
            <w:t xml:space="preserve">Click here to enter </w:t>
          </w:r>
          <w:r>
            <w:rPr>
              <w:rStyle w:val="PlaceholderText"/>
            </w:rPr>
            <w:t>common species</w:t>
          </w:r>
          <w:r w:rsidRPr="00EC77F6">
            <w:rPr>
              <w:rStyle w:val="PlaceholderText"/>
            </w:rPr>
            <w:t>.</w:t>
          </w:r>
        </w:p>
      </w:docPartBody>
    </w:docPart>
    <w:docPart>
      <w:docPartPr>
        <w:name w:val="B3B18CD5A2D94BC89611EA3FECB3A19F"/>
        <w:category>
          <w:name w:val="General"/>
          <w:gallery w:val="placeholder"/>
        </w:category>
        <w:types>
          <w:type w:val="bbPlcHdr"/>
        </w:types>
        <w:behaviors>
          <w:behavior w:val="content"/>
        </w:behaviors>
        <w:guid w:val="{FCAA3355-F318-46B9-93C7-BE82BDDF78E4}"/>
      </w:docPartPr>
      <w:docPartBody>
        <w:p w:rsidR="00237F26" w:rsidRDefault="000A0D07" w:rsidP="004B1BF2">
          <w:pPr>
            <w:pStyle w:val="B3B18CD5A2D94BC89611EA3FECB3A19F41"/>
          </w:pPr>
          <w:r w:rsidRPr="00EC77F6">
            <w:rPr>
              <w:rStyle w:val="PlaceholderText"/>
            </w:rPr>
            <w:t xml:space="preserve">Click here to enter </w:t>
          </w:r>
          <w:r>
            <w:rPr>
              <w:rStyle w:val="PlaceholderText"/>
            </w:rPr>
            <w:t>common species</w:t>
          </w:r>
          <w:r w:rsidRPr="00EC77F6">
            <w:rPr>
              <w:rStyle w:val="PlaceholderText"/>
            </w:rPr>
            <w:t>.</w:t>
          </w:r>
        </w:p>
      </w:docPartBody>
    </w:docPart>
    <w:docPart>
      <w:docPartPr>
        <w:name w:val="662052D1FFA641BABB671BC491BA8712"/>
        <w:category>
          <w:name w:val="General"/>
          <w:gallery w:val="placeholder"/>
        </w:category>
        <w:types>
          <w:type w:val="bbPlcHdr"/>
        </w:types>
        <w:behaviors>
          <w:behavior w:val="content"/>
        </w:behaviors>
        <w:guid w:val="{10F6F0B2-827B-4009-98CC-DFCD8735D30C}"/>
      </w:docPartPr>
      <w:docPartBody>
        <w:p w:rsidR="00237F26" w:rsidRDefault="000A0D07" w:rsidP="004B1BF2">
          <w:pPr>
            <w:pStyle w:val="662052D1FFA641BABB671BC491BA871241"/>
          </w:pPr>
          <w:r w:rsidRPr="00EC77F6">
            <w:rPr>
              <w:rStyle w:val="PlaceholderText"/>
            </w:rPr>
            <w:t xml:space="preserve">Click here to enter </w:t>
          </w:r>
          <w:r>
            <w:rPr>
              <w:rStyle w:val="PlaceholderText"/>
            </w:rPr>
            <w:t>groundcover</w:t>
          </w:r>
          <w:r w:rsidRPr="00EC77F6">
            <w:rPr>
              <w:rStyle w:val="PlaceholderText"/>
            </w:rPr>
            <w:t>.</w:t>
          </w:r>
        </w:p>
      </w:docPartBody>
    </w:docPart>
    <w:docPart>
      <w:docPartPr>
        <w:name w:val="9D9CB62892494461AC95664789F4CBCE"/>
        <w:category>
          <w:name w:val="General"/>
          <w:gallery w:val="placeholder"/>
        </w:category>
        <w:types>
          <w:type w:val="bbPlcHdr"/>
        </w:types>
        <w:behaviors>
          <w:behavior w:val="content"/>
        </w:behaviors>
        <w:guid w:val="{8AFD2A51-8FF1-4A8D-BF31-71391B9533D0}"/>
      </w:docPartPr>
      <w:docPartBody>
        <w:p w:rsidR="00237F26" w:rsidRDefault="000A0D07" w:rsidP="004B1BF2">
          <w:pPr>
            <w:pStyle w:val="9D9CB62892494461AC95664789F4CBCE41"/>
          </w:pPr>
          <w:r w:rsidRPr="00EC77F6">
            <w:rPr>
              <w:rStyle w:val="PlaceholderText"/>
            </w:rPr>
            <w:t xml:space="preserve">Click here to enter </w:t>
          </w:r>
          <w:r>
            <w:rPr>
              <w:rStyle w:val="PlaceholderText"/>
            </w:rPr>
            <w:t>site index</w:t>
          </w:r>
          <w:r w:rsidRPr="00EC77F6">
            <w:rPr>
              <w:rStyle w:val="PlaceholderText"/>
            </w:rPr>
            <w:t>.</w:t>
          </w:r>
        </w:p>
      </w:docPartBody>
    </w:docPart>
    <w:docPart>
      <w:docPartPr>
        <w:name w:val="5B496F62C19F4E7487C10EBECD141F86"/>
        <w:category>
          <w:name w:val="General"/>
          <w:gallery w:val="placeholder"/>
        </w:category>
        <w:types>
          <w:type w:val="bbPlcHdr"/>
        </w:types>
        <w:behaviors>
          <w:behavior w:val="content"/>
        </w:behaviors>
        <w:guid w:val="{0C2F044D-BDF0-4774-89AD-CEA2681D1ECD}"/>
      </w:docPartPr>
      <w:docPartBody>
        <w:p w:rsidR="00237F26" w:rsidRDefault="000A0D07" w:rsidP="004B1BF2">
          <w:pPr>
            <w:pStyle w:val="5B496F62C19F4E7487C10EBECD141F8641"/>
          </w:pPr>
          <w:r w:rsidRPr="00EC77F6">
            <w:rPr>
              <w:rStyle w:val="PlaceholderText"/>
            </w:rPr>
            <w:t xml:space="preserve">Click here to enter </w:t>
          </w:r>
          <w:r>
            <w:rPr>
              <w:rStyle w:val="PlaceholderText"/>
            </w:rPr>
            <w:t>dominant soil series</w:t>
          </w:r>
          <w:r w:rsidRPr="00EC77F6">
            <w:rPr>
              <w:rStyle w:val="PlaceholderText"/>
            </w:rPr>
            <w:t>.</w:t>
          </w:r>
        </w:p>
      </w:docPartBody>
    </w:docPart>
    <w:docPart>
      <w:docPartPr>
        <w:name w:val="B1C310055E954392947742591F66853D"/>
        <w:category>
          <w:name w:val="General"/>
          <w:gallery w:val="placeholder"/>
        </w:category>
        <w:types>
          <w:type w:val="bbPlcHdr"/>
        </w:types>
        <w:behaviors>
          <w:behavior w:val="content"/>
        </w:behaviors>
        <w:guid w:val="{2D04A2CB-C55C-45D7-8A66-2344E071C5BB}"/>
      </w:docPartPr>
      <w:docPartBody>
        <w:p w:rsidR="00237F26" w:rsidRDefault="000A0D07" w:rsidP="004B1BF2">
          <w:pPr>
            <w:pStyle w:val="B1C310055E954392947742591F66853D41"/>
          </w:pPr>
          <w:r w:rsidRPr="00EC77F6">
            <w:rPr>
              <w:rStyle w:val="PlaceholderText"/>
            </w:rPr>
            <w:t xml:space="preserve">Click here to enter </w:t>
          </w:r>
          <w:r>
            <w:rPr>
              <w:rStyle w:val="PlaceholderText"/>
            </w:rPr>
            <w:t>objectives for this stand (narrative)</w:t>
          </w:r>
          <w:r w:rsidRPr="00EC77F6">
            <w:rPr>
              <w:rStyle w:val="PlaceholderText"/>
            </w:rPr>
            <w:t>.</w:t>
          </w:r>
        </w:p>
      </w:docPartBody>
    </w:docPart>
    <w:docPart>
      <w:docPartPr>
        <w:name w:val="EA027927E1C040CBB77A5137F5558CEF"/>
        <w:category>
          <w:name w:val="General"/>
          <w:gallery w:val="placeholder"/>
        </w:category>
        <w:types>
          <w:type w:val="bbPlcHdr"/>
        </w:types>
        <w:behaviors>
          <w:behavior w:val="content"/>
        </w:behaviors>
        <w:guid w:val="{0CE452FE-3539-4970-ADC1-076901B65F92}"/>
      </w:docPartPr>
      <w:docPartBody>
        <w:p w:rsidR="00237F26" w:rsidRDefault="000A0D07" w:rsidP="004B1BF2">
          <w:pPr>
            <w:pStyle w:val="EA027927E1C040CBB77A5137F5558CEF41"/>
          </w:pPr>
          <w:r w:rsidRPr="00EC77F6">
            <w:rPr>
              <w:rStyle w:val="PlaceholderText"/>
            </w:rPr>
            <w:t xml:space="preserve">Click here to enter </w:t>
          </w:r>
          <w:r>
            <w:rPr>
              <w:rStyle w:val="PlaceholderText"/>
            </w:rPr>
            <w:t>current stand description (narrative)</w:t>
          </w:r>
          <w:r w:rsidRPr="00EC77F6">
            <w:rPr>
              <w:rStyle w:val="PlaceholderText"/>
            </w:rPr>
            <w:t>.</w:t>
          </w:r>
        </w:p>
      </w:docPartBody>
    </w:docPart>
    <w:docPart>
      <w:docPartPr>
        <w:name w:val="2550E25B87FE4324A4953BD39111C56D"/>
        <w:category>
          <w:name w:val="General"/>
          <w:gallery w:val="placeholder"/>
        </w:category>
        <w:types>
          <w:type w:val="bbPlcHdr"/>
        </w:types>
        <w:behaviors>
          <w:behavior w:val="content"/>
        </w:behaviors>
        <w:guid w:val="{4222422E-A336-4D7C-AAF0-24068B1FDB60}"/>
      </w:docPartPr>
      <w:docPartBody>
        <w:p w:rsidR="00237F26" w:rsidRDefault="000A0D07" w:rsidP="004B1BF2">
          <w:pPr>
            <w:pStyle w:val="2550E25B87FE4324A4953BD39111C56D41"/>
          </w:pPr>
          <w:r w:rsidRPr="00EC77F6">
            <w:rPr>
              <w:rStyle w:val="PlaceholderText"/>
            </w:rPr>
            <w:t xml:space="preserve">Click here to enter </w:t>
          </w:r>
          <w:r>
            <w:rPr>
              <w:rStyle w:val="PlaceholderText"/>
            </w:rPr>
            <w:t>stand management recommendations (narrative)</w:t>
          </w:r>
          <w:r w:rsidRPr="00EC77F6">
            <w:rPr>
              <w:rStyle w:val="PlaceholderText"/>
            </w:rPr>
            <w:t>.</w:t>
          </w:r>
        </w:p>
      </w:docPartBody>
    </w:docPart>
    <w:docPart>
      <w:docPartPr>
        <w:name w:val="DefaultPlaceholder_-1854013435"/>
        <w:category>
          <w:name w:val="General"/>
          <w:gallery w:val="placeholder"/>
        </w:category>
        <w:types>
          <w:type w:val="bbPlcHdr"/>
        </w:types>
        <w:behaviors>
          <w:behavior w:val="content"/>
        </w:behaviors>
        <w:guid w:val="{891BF78F-88CC-4B08-8A19-B017887D6B37}"/>
      </w:docPartPr>
      <w:docPartBody>
        <w:p w:rsidR="00237F26" w:rsidRDefault="00DB18F8">
          <w:r w:rsidRPr="00EC77F6">
            <w:rPr>
              <w:rStyle w:val="PlaceholderText"/>
            </w:rPr>
            <w:t>Enter any content that you want to repeat, including other content controls. You can also insert this control around table rows in order to repeat parts of a table.</w:t>
          </w:r>
        </w:p>
      </w:docPartBody>
    </w:docPart>
    <w:docPart>
      <w:docPartPr>
        <w:name w:val="00668E3C07AF448393735BDAF6AF494C"/>
        <w:category>
          <w:name w:val="General"/>
          <w:gallery w:val="placeholder"/>
        </w:category>
        <w:types>
          <w:type w:val="bbPlcHdr"/>
        </w:types>
        <w:behaviors>
          <w:behavior w:val="content"/>
        </w:behaviors>
        <w:guid w:val="{428E941F-B305-4159-BCBC-026E55832B4C}"/>
      </w:docPartPr>
      <w:docPartBody>
        <w:p w:rsidR="00237F26" w:rsidRDefault="000A0D07" w:rsidP="004B1BF2">
          <w:pPr>
            <w:pStyle w:val="00668E3C07AF448393735BDAF6AF494C39"/>
          </w:pPr>
          <w:r>
            <w:rPr>
              <w:rStyle w:val="PlaceholderText"/>
            </w:rPr>
            <w:t>Enter stand number</w:t>
          </w:r>
          <w:r w:rsidRPr="00EC77F6">
            <w:rPr>
              <w:rStyle w:val="PlaceholderText"/>
            </w:rPr>
            <w:t>.</w:t>
          </w:r>
        </w:p>
      </w:docPartBody>
    </w:docPart>
    <w:docPart>
      <w:docPartPr>
        <w:name w:val="1BCCAAA731DE4199B6C7663B347D5786"/>
        <w:category>
          <w:name w:val="General"/>
          <w:gallery w:val="placeholder"/>
        </w:category>
        <w:types>
          <w:type w:val="bbPlcHdr"/>
        </w:types>
        <w:behaviors>
          <w:behavior w:val="content"/>
        </w:behaviors>
        <w:guid w:val="{C238F4ED-CFEC-462A-8D81-331FD543452A}"/>
      </w:docPartPr>
      <w:docPartBody>
        <w:p w:rsidR="00237F26" w:rsidRDefault="000A0D07" w:rsidP="004B1BF2">
          <w:pPr>
            <w:pStyle w:val="1BCCAAA731DE4199B6C7663B347D578624"/>
          </w:pPr>
          <w:r w:rsidRPr="00EC77F6">
            <w:rPr>
              <w:rStyle w:val="PlaceholderText"/>
            </w:rPr>
            <w:t xml:space="preserve">Click </w:t>
          </w:r>
          <w:r>
            <w:rPr>
              <w:rStyle w:val="PlaceholderText"/>
            </w:rPr>
            <w:t>here to enter mailing address</w:t>
          </w:r>
          <w:r w:rsidRPr="00EC77F6">
            <w:rPr>
              <w:rStyle w:val="PlaceholderText"/>
            </w:rPr>
            <w:t>.</w:t>
          </w:r>
        </w:p>
      </w:docPartBody>
    </w:docPart>
    <w:docPart>
      <w:docPartPr>
        <w:name w:val="A10F9FAD60BB468D828486437A5103B6"/>
        <w:category>
          <w:name w:val="General"/>
          <w:gallery w:val="placeholder"/>
        </w:category>
        <w:types>
          <w:type w:val="bbPlcHdr"/>
        </w:types>
        <w:behaviors>
          <w:behavior w:val="content"/>
        </w:behaviors>
        <w:guid w:val="{DB8897AB-3F9B-4C4E-97B7-153009FC4B2C}"/>
      </w:docPartPr>
      <w:docPartBody>
        <w:p w:rsidR="00237F26" w:rsidRDefault="000A0D07" w:rsidP="004B1BF2">
          <w:pPr>
            <w:pStyle w:val="A10F9FAD60BB468D828486437A5103B638"/>
          </w:pPr>
          <w:r>
            <w:rPr>
              <w:rStyle w:val="PlaceholderText"/>
            </w:rPr>
            <w:t>xxx, yyy</w:t>
          </w:r>
          <w:r w:rsidRPr="00EC77F6">
            <w:rPr>
              <w:rStyle w:val="PlaceholderText"/>
            </w:rPr>
            <w:t>.</w:t>
          </w:r>
        </w:p>
      </w:docPartBody>
    </w:docPart>
    <w:docPart>
      <w:docPartPr>
        <w:name w:val="8E6D8326792A44E5A9B35F3AE8E8A72A"/>
        <w:category>
          <w:name w:val="General"/>
          <w:gallery w:val="placeholder"/>
        </w:category>
        <w:types>
          <w:type w:val="bbPlcHdr"/>
        </w:types>
        <w:behaviors>
          <w:behavior w:val="content"/>
        </w:behaviors>
        <w:guid w:val="{892D0162-B74A-4E1E-94E7-9B7CF4B63034}"/>
      </w:docPartPr>
      <w:docPartBody>
        <w:p w:rsidR="00237F26" w:rsidRDefault="000A0D07" w:rsidP="004B1BF2">
          <w:pPr>
            <w:pStyle w:val="8E6D8326792A44E5A9B35F3AE8E8A72A35"/>
          </w:pPr>
          <w:r>
            <w:rPr>
              <w:rStyle w:val="PlaceholderText"/>
            </w:rPr>
            <w:t>Enter Number</w:t>
          </w:r>
        </w:p>
      </w:docPartBody>
    </w:docPart>
    <w:docPart>
      <w:docPartPr>
        <w:name w:val="CAEFC4ECF4264832970C20468252F729"/>
        <w:category>
          <w:name w:val="General"/>
          <w:gallery w:val="placeholder"/>
        </w:category>
        <w:types>
          <w:type w:val="bbPlcHdr"/>
        </w:types>
        <w:behaviors>
          <w:behavior w:val="content"/>
        </w:behaviors>
        <w:guid w:val="{D7DB4319-BF8D-4C51-8997-52685A972A2B}"/>
      </w:docPartPr>
      <w:docPartBody>
        <w:p w:rsidR="00237F26" w:rsidRDefault="000A0D07" w:rsidP="004B1BF2">
          <w:pPr>
            <w:pStyle w:val="CAEFC4ECF4264832970C20468252F72932"/>
          </w:pPr>
          <w:r w:rsidRPr="00EC77F6">
            <w:rPr>
              <w:rStyle w:val="PlaceholderText"/>
            </w:rPr>
            <w:t>Click here to enter text.</w:t>
          </w:r>
        </w:p>
      </w:docPartBody>
    </w:docPart>
    <w:docPart>
      <w:docPartPr>
        <w:name w:val="E0A138E2AA5949EFB6AD8CE82D35B10B"/>
        <w:category>
          <w:name w:val="General"/>
          <w:gallery w:val="placeholder"/>
        </w:category>
        <w:types>
          <w:type w:val="bbPlcHdr"/>
        </w:types>
        <w:behaviors>
          <w:behavior w:val="content"/>
        </w:behaviors>
        <w:guid w:val="{9461DFF8-3207-4663-81BC-CA97849C16B8}"/>
      </w:docPartPr>
      <w:docPartBody>
        <w:p w:rsidR="00237F26" w:rsidRDefault="000A0D07" w:rsidP="004B1BF2">
          <w:pPr>
            <w:pStyle w:val="E0A138E2AA5949EFB6AD8CE82D35B10B32"/>
          </w:pPr>
          <w:r w:rsidRPr="00EC77F6">
            <w:rPr>
              <w:rStyle w:val="PlaceholderText"/>
            </w:rPr>
            <w:t>Click here to enter text.</w:t>
          </w:r>
        </w:p>
      </w:docPartBody>
    </w:docPart>
    <w:docPart>
      <w:docPartPr>
        <w:name w:val="21465FFE5959440ABA43700EA4EC4C2E"/>
        <w:category>
          <w:name w:val="General"/>
          <w:gallery w:val="placeholder"/>
        </w:category>
        <w:types>
          <w:type w:val="bbPlcHdr"/>
        </w:types>
        <w:behaviors>
          <w:behavior w:val="content"/>
        </w:behaviors>
        <w:guid w:val="{575AAD2A-19C4-4966-B213-D2AA89625AE3}"/>
      </w:docPartPr>
      <w:docPartBody>
        <w:p w:rsidR="00237F26" w:rsidRDefault="000A0D07" w:rsidP="004B1BF2">
          <w:pPr>
            <w:pStyle w:val="21465FFE5959440ABA43700EA4EC4C2E32"/>
          </w:pPr>
          <w:r w:rsidRPr="00EC77F6">
            <w:rPr>
              <w:rStyle w:val="PlaceholderText"/>
            </w:rPr>
            <w:t>Click here to enter text</w:t>
          </w:r>
          <w:r>
            <w:rPr>
              <w:rStyle w:val="PlaceholderText"/>
            </w:rPr>
            <w:t xml:space="preserve"> and click the ‘+’ to add more list items</w:t>
          </w:r>
          <w:r w:rsidRPr="00EC77F6">
            <w:rPr>
              <w:rStyle w:val="PlaceholderText"/>
            </w:rPr>
            <w:t>.</w:t>
          </w:r>
        </w:p>
      </w:docPartBody>
    </w:docPart>
    <w:docPart>
      <w:docPartPr>
        <w:name w:val="4338AC1CD07B41C885CD49D7E1CB469B"/>
        <w:category>
          <w:name w:val="General"/>
          <w:gallery w:val="placeholder"/>
        </w:category>
        <w:types>
          <w:type w:val="bbPlcHdr"/>
        </w:types>
        <w:behaviors>
          <w:behavior w:val="content"/>
        </w:behaviors>
        <w:guid w:val="{9A5573A1-128E-40B3-B154-55AAE075EF8C}"/>
      </w:docPartPr>
      <w:docPartBody>
        <w:p w:rsidR="00237F26" w:rsidRDefault="000A0D07" w:rsidP="004B1BF2">
          <w:pPr>
            <w:pStyle w:val="4338AC1CD07B41C885CD49D7E1CB469B29"/>
          </w:pPr>
          <w:r w:rsidRPr="00EC77F6">
            <w:rPr>
              <w:rStyle w:val="PlaceholderText"/>
            </w:rPr>
            <w:t xml:space="preserve">Click here to enter </w:t>
          </w:r>
          <w:r>
            <w:rPr>
              <w:rStyle w:val="PlaceholderText"/>
            </w:rPr>
            <w:t>threat</w:t>
          </w:r>
          <w:r w:rsidRPr="00EC77F6">
            <w:rPr>
              <w:rStyle w:val="PlaceholderText"/>
            </w:rPr>
            <w:t>.</w:t>
          </w:r>
        </w:p>
      </w:docPartBody>
    </w:docPart>
    <w:docPart>
      <w:docPartPr>
        <w:name w:val="4B961C06F6184FCAA04F89B2032E4D36"/>
        <w:category>
          <w:name w:val="General"/>
          <w:gallery w:val="placeholder"/>
        </w:category>
        <w:types>
          <w:type w:val="bbPlcHdr"/>
        </w:types>
        <w:behaviors>
          <w:behavior w:val="content"/>
        </w:behaviors>
        <w:guid w:val="{615D499B-1DAE-4601-A62B-C34DDDAAE9D1}"/>
      </w:docPartPr>
      <w:docPartBody>
        <w:p w:rsidR="00237F26" w:rsidRDefault="000A0D07" w:rsidP="004B1BF2">
          <w:pPr>
            <w:pStyle w:val="4B961C06F6184FCAA04F89B2032E4D3629"/>
          </w:pPr>
          <w:r w:rsidRPr="00EC77F6">
            <w:rPr>
              <w:rStyle w:val="PlaceholderText"/>
            </w:rPr>
            <w:t xml:space="preserve">Click here to enter </w:t>
          </w:r>
          <w:r>
            <w:rPr>
              <w:rStyle w:val="PlaceholderText"/>
            </w:rPr>
            <w:t>scope</w:t>
          </w:r>
          <w:r w:rsidRPr="00EC77F6">
            <w:rPr>
              <w:rStyle w:val="PlaceholderText"/>
            </w:rPr>
            <w:t>.</w:t>
          </w:r>
        </w:p>
      </w:docPartBody>
    </w:docPart>
    <w:docPart>
      <w:docPartPr>
        <w:name w:val="222CC323CD7E455FA6E502D98AA91481"/>
        <w:category>
          <w:name w:val="General"/>
          <w:gallery w:val="placeholder"/>
        </w:category>
        <w:types>
          <w:type w:val="bbPlcHdr"/>
        </w:types>
        <w:behaviors>
          <w:behavior w:val="content"/>
        </w:behaviors>
        <w:guid w:val="{B8525DF5-0B73-4946-B88E-B4721FA39A4B}"/>
      </w:docPartPr>
      <w:docPartBody>
        <w:p w:rsidR="00237F26" w:rsidRDefault="000A0D07" w:rsidP="004B1BF2">
          <w:pPr>
            <w:pStyle w:val="222CC323CD7E455FA6E502D98AA9148129"/>
          </w:pPr>
          <w:r w:rsidRPr="00C9266D">
            <w:rPr>
              <w:rStyle w:val="PlaceholderText"/>
            </w:rPr>
            <w:t>Choose</w:t>
          </w:r>
          <w:r>
            <w:rPr>
              <w:rStyle w:val="PlaceholderText"/>
            </w:rPr>
            <w:t xml:space="preserve"> from the list</w:t>
          </w:r>
          <w:r w:rsidRPr="00C9266D">
            <w:rPr>
              <w:rStyle w:val="PlaceholderText"/>
            </w:rPr>
            <w:t>.</w:t>
          </w:r>
        </w:p>
      </w:docPartBody>
    </w:docPart>
    <w:docPart>
      <w:docPartPr>
        <w:name w:val="AB16D2BA0D954AA892A3AC64FECB354F"/>
        <w:category>
          <w:name w:val="General"/>
          <w:gallery w:val="placeholder"/>
        </w:category>
        <w:types>
          <w:type w:val="bbPlcHdr"/>
        </w:types>
        <w:behaviors>
          <w:behavior w:val="content"/>
        </w:behaviors>
        <w:guid w:val="{8DD53126-48DB-41DF-918B-7FFEE04458AA}"/>
      </w:docPartPr>
      <w:docPartBody>
        <w:p w:rsidR="00237F26" w:rsidRDefault="000A0D07" w:rsidP="004B1BF2">
          <w:pPr>
            <w:pStyle w:val="AB16D2BA0D954AA892A3AC64FECB354F27"/>
          </w:pPr>
          <w:r w:rsidRPr="00EC77F6">
            <w:rPr>
              <w:rStyle w:val="PlaceholderText"/>
            </w:rPr>
            <w:t>Click here to enter text.</w:t>
          </w:r>
        </w:p>
      </w:docPartBody>
    </w:docPart>
    <w:docPart>
      <w:docPartPr>
        <w:name w:val="3CA3693D4C144CECBC02986CD8E52AB4"/>
        <w:category>
          <w:name w:val="General"/>
          <w:gallery w:val="placeholder"/>
        </w:category>
        <w:types>
          <w:type w:val="bbPlcHdr"/>
        </w:types>
        <w:behaviors>
          <w:behavior w:val="content"/>
        </w:behaviors>
        <w:guid w:val="{C9D7F1CF-6945-403E-BBFF-62FA39339501}"/>
      </w:docPartPr>
      <w:docPartBody>
        <w:p w:rsidR="00237F26" w:rsidRDefault="000A0D07" w:rsidP="004B1BF2">
          <w:pPr>
            <w:pStyle w:val="3CA3693D4C144CECBC02986CD8E52AB427"/>
          </w:pPr>
          <w:r w:rsidRPr="00EC77F6">
            <w:rPr>
              <w:rStyle w:val="PlaceholderText"/>
            </w:rPr>
            <w:t xml:space="preserve">Click here to enter </w:t>
          </w:r>
          <w:r>
            <w:rPr>
              <w:rStyle w:val="PlaceholderText"/>
            </w:rPr>
            <w:t>strategy</w:t>
          </w:r>
          <w:r w:rsidRPr="00EC77F6">
            <w:rPr>
              <w:rStyle w:val="PlaceholderText"/>
            </w:rPr>
            <w:t>.</w:t>
          </w:r>
        </w:p>
      </w:docPartBody>
    </w:docPart>
    <w:docPart>
      <w:docPartPr>
        <w:name w:val="22CD0A45E8184A74823BAB2420C6EC88"/>
        <w:category>
          <w:name w:val="General"/>
          <w:gallery w:val="placeholder"/>
        </w:category>
        <w:types>
          <w:type w:val="bbPlcHdr"/>
        </w:types>
        <w:behaviors>
          <w:behavior w:val="content"/>
        </w:behaviors>
        <w:guid w:val="{8E3AB15D-2986-433E-9BD2-53A3109C8CBE}"/>
      </w:docPartPr>
      <w:docPartBody>
        <w:p w:rsidR="005D14AC" w:rsidRDefault="000A0D07" w:rsidP="004B1BF2">
          <w:pPr>
            <w:pStyle w:val="22CD0A45E8184A74823BAB2420C6EC8821"/>
          </w:pPr>
          <w:r w:rsidRPr="00EC77F6">
            <w:rPr>
              <w:rStyle w:val="PlaceholderText"/>
            </w:rPr>
            <w:t xml:space="preserve">Click </w:t>
          </w:r>
          <w:r>
            <w:rPr>
              <w:rStyle w:val="PlaceholderText"/>
            </w:rPr>
            <w:t>here to enter the historical landscape context of your property (narrative)</w:t>
          </w:r>
          <w:r w:rsidRPr="00EC77F6">
            <w:rPr>
              <w:rStyle w:val="PlaceholderText"/>
            </w:rPr>
            <w:t>.</w:t>
          </w:r>
          <w:r>
            <w:rPr>
              <w:rStyle w:val="PlaceholderText"/>
            </w:rPr>
            <w:t xml:space="preserve"> Include any Indigenous connections and other social histories. </w:t>
          </w:r>
        </w:p>
      </w:docPartBody>
    </w:docPart>
    <w:docPart>
      <w:docPartPr>
        <w:name w:val="9F67CD187B02433684F6358490508AB8"/>
        <w:category>
          <w:name w:val="General"/>
          <w:gallery w:val="placeholder"/>
        </w:category>
        <w:types>
          <w:type w:val="bbPlcHdr"/>
        </w:types>
        <w:behaviors>
          <w:behavior w:val="content"/>
        </w:behaviors>
        <w:guid w:val="{9E80B1A7-53B6-41C3-928D-07E4CD2CC62D}"/>
      </w:docPartPr>
      <w:docPartBody>
        <w:p w:rsidR="005D7AB2" w:rsidRDefault="00BE7073" w:rsidP="00BE7073">
          <w:pPr>
            <w:pStyle w:val="9F67CD187B02433684F6358490508AB8"/>
          </w:pPr>
          <w:r w:rsidRPr="00EC77F6">
            <w:rPr>
              <w:rStyle w:val="PlaceholderText"/>
            </w:rPr>
            <w:t>Enter any content that you want to repeat, including other content controls. You can also insert this control around table rows in order to repeat parts of a table.</w:t>
          </w:r>
        </w:p>
      </w:docPartBody>
    </w:docPart>
    <w:docPart>
      <w:docPartPr>
        <w:name w:val="C5548B98C7264F1AA7D1B93D5E85C738"/>
        <w:category>
          <w:name w:val="General"/>
          <w:gallery w:val="placeholder"/>
        </w:category>
        <w:types>
          <w:type w:val="bbPlcHdr"/>
        </w:types>
        <w:behaviors>
          <w:behavior w:val="content"/>
        </w:behaviors>
        <w:guid w:val="{7E467FFC-400B-4701-86C7-ACBE8FAD16F7}"/>
      </w:docPartPr>
      <w:docPartBody>
        <w:p w:rsidR="005D7AB2" w:rsidRDefault="000A0D07" w:rsidP="004B1BF2">
          <w:pPr>
            <w:pStyle w:val="C5548B98C7264F1AA7D1B93D5E85C73810"/>
          </w:pPr>
          <w:r>
            <w:rPr>
              <w:rStyle w:val="PlaceholderText"/>
            </w:rPr>
            <w:t>Stand number</w:t>
          </w:r>
        </w:p>
      </w:docPartBody>
    </w:docPart>
    <w:docPart>
      <w:docPartPr>
        <w:name w:val="DCF64826E65941BC9243F46386150BC2"/>
        <w:category>
          <w:name w:val="General"/>
          <w:gallery w:val="placeholder"/>
        </w:category>
        <w:types>
          <w:type w:val="bbPlcHdr"/>
        </w:types>
        <w:behaviors>
          <w:behavior w:val="content"/>
        </w:behaviors>
        <w:guid w:val="{3499EEC9-4028-4AB6-AD48-059262841F36}"/>
      </w:docPartPr>
      <w:docPartBody>
        <w:p w:rsidR="005D7AB2" w:rsidRDefault="000A0D07" w:rsidP="004B1BF2">
          <w:pPr>
            <w:pStyle w:val="DCF64826E65941BC9243F46386150BC210"/>
          </w:pPr>
          <w:r>
            <w:rPr>
              <w:rStyle w:val="PlaceholderText"/>
            </w:rPr>
            <w:t>Enter activity</w:t>
          </w:r>
        </w:p>
      </w:docPartBody>
    </w:docPart>
    <w:docPart>
      <w:docPartPr>
        <w:name w:val="27AE001FE3D44CC2811B2A65FCD00979"/>
        <w:category>
          <w:name w:val="General"/>
          <w:gallery w:val="placeholder"/>
        </w:category>
        <w:types>
          <w:type w:val="bbPlcHdr"/>
        </w:types>
        <w:behaviors>
          <w:behavior w:val="content"/>
        </w:behaviors>
        <w:guid w:val="{75320AC1-D65F-4A67-8917-B5294013FFBF}"/>
      </w:docPartPr>
      <w:docPartBody>
        <w:p w:rsidR="005D7AB2" w:rsidRDefault="000A0D07" w:rsidP="004B1BF2">
          <w:pPr>
            <w:pStyle w:val="27AE001FE3D44CC2811B2A65FCD0097910"/>
          </w:pPr>
          <w:r>
            <w:rPr>
              <w:rStyle w:val="PlaceholderText"/>
            </w:rPr>
            <w:t>E</w:t>
          </w:r>
          <w:r w:rsidRPr="00EC77F6">
            <w:rPr>
              <w:rStyle w:val="PlaceholderText"/>
            </w:rPr>
            <w:t xml:space="preserve">nter </w:t>
          </w:r>
          <w:r>
            <w:rPr>
              <w:rStyle w:val="PlaceholderText"/>
            </w:rPr>
            <w:t>units</w:t>
          </w:r>
        </w:p>
      </w:docPartBody>
    </w:docPart>
    <w:docPart>
      <w:docPartPr>
        <w:name w:val="A43F947270CA4F67BE3DB38FDFC18402"/>
        <w:category>
          <w:name w:val="General"/>
          <w:gallery w:val="placeholder"/>
        </w:category>
        <w:types>
          <w:type w:val="bbPlcHdr"/>
        </w:types>
        <w:behaviors>
          <w:behavior w:val="content"/>
        </w:behaviors>
        <w:guid w:val="{8EC73E26-EA7E-48F4-9D37-316E7A4EEC8D}"/>
      </w:docPartPr>
      <w:docPartBody>
        <w:p w:rsidR="005D7AB2" w:rsidRDefault="000A0D07" w:rsidP="004B1BF2">
          <w:pPr>
            <w:pStyle w:val="A43F947270CA4F67BE3DB38FDFC1840210"/>
          </w:pPr>
          <w:r>
            <w:rPr>
              <w:rStyle w:val="PlaceholderText"/>
            </w:rPr>
            <w:t>Enter program</w:t>
          </w:r>
        </w:p>
      </w:docPartBody>
    </w:docPart>
    <w:docPart>
      <w:docPartPr>
        <w:name w:val="1B5203FD1B5F4DB5987A8B4500D33C19"/>
        <w:category>
          <w:name w:val="General"/>
          <w:gallery w:val="placeholder"/>
        </w:category>
        <w:types>
          <w:type w:val="bbPlcHdr"/>
        </w:types>
        <w:behaviors>
          <w:behavior w:val="content"/>
        </w:behaviors>
        <w:guid w:val="{377B7240-A974-4742-8277-A6025D85C783}"/>
      </w:docPartPr>
      <w:docPartBody>
        <w:p w:rsidR="005D7AB2" w:rsidRDefault="000A0D07" w:rsidP="004B1BF2">
          <w:pPr>
            <w:pStyle w:val="1B5203FD1B5F4DB5987A8B4500D33C1910"/>
          </w:pPr>
          <w:r>
            <w:rPr>
              <w:rStyle w:val="PlaceholderText"/>
            </w:rPr>
            <w:t>Activity code</w:t>
          </w:r>
        </w:p>
      </w:docPartBody>
    </w:docPart>
    <w:docPart>
      <w:docPartPr>
        <w:name w:val="F100863DFB804219A56E8702317BF217"/>
        <w:category>
          <w:name w:val="General"/>
          <w:gallery w:val="placeholder"/>
        </w:category>
        <w:types>
          <w:type w:val="bbPlcHdr"/>
        </w:types>
        <w:behaviors>
          <w:behavior w:val="content"/>
        </w:behaviors>
        <w:guid w:val="{7116E31B-EAAC-4A84-B673-7EDA4284B430}"/>
      </w:docPartPr>
      <w:docPartBody>
        <w:p w:rsidR="005D7AB2" w:rsidRDefault="000A0D07" w:rsidP="004B1BF2">
          <w:pPr>
            <w:pStyle w:val="F100863DFB804219A56E8702317BF21710"/>
          </w:pPr>
          <w:r>
            <w:rPr>
              <w:rStyle w:val="PlaceholderText"/>
            </w:rPr>
            <w:t>Dates</w:t>
          </w:r>
        </w:p>
      </w:docPartBody>
    </w:docPart>
    <w:docPart>
      <w:docPartPr>
        <w:name w:val="155301B9DECD49DAA2EFC624B55B1997"/>
        <w:category>
          <w:name w:val="General"/>
          <w:gallery w:val="placeholder"/>
        </w:category>
        <w:types>
          <w:type w:val="bbPlcHdr"/>
        </w:types>
        <w:behaviors>
          <w:behavior w:val="content"/>
        </w:behaviors>
        <w:guid w:val="{61B0C363-5F9B-46B5-BDCF-93F9C3E11C6D}"/>
      </w:docPartPr>
      <w:docPartBody>
        <w:p w:rsidR="005D7AB2" w:rsidRDefault="000A0D07" w:rsidP="004B1BF2">
          <w:pPr>
            <w:pStyle w:val="155301B9DECD49DAA2EFC624B55B199710"/>
          </w:pPr>
          <w:r>
            <w:rPr>
              <w:rStyle w:val="PlaceholderText"/>
            </w:rPr>
            <w:t>E</w:t>
          </w:r>
          <w:r w:rsidRPr="00EC77F6">
            <w:rPr>
              <w:rStyle w:val="PlaceholderText"/>
            </w:rPr>
            <w:t xml:space="preserve">nter </w:t>
          </w:r>
          <w:r>
            <w:rPr>
              <w:rStyle w:val="PlaceholderText"/>
            </w:rPr>
            <w:t>rate</w:t>
          </w:r>
        </w:p>
      </w:docPartBody>
    </w:docPart>
    <w:docPart>
      <w:docPartPr>
        <w:name w:val="C8E55BC9F15C46A8B758D02A50B95E8B"/>
        <w:category>
          <w:name w:val="General"/>
          <w:gallery w:val="placeholder"/>
        </w:category>
        <w:types>
          <w:type w:val="bbPlcHdr"/>
        </w:types>
        <w:behaviors>
          <w:behavior w:val="content"/>
        </w:behaviors>
        <w:guid w:val="{28F99C90-21E7-4A01-9317-6176DF01D2BA}"/>
      </w:docPartPr>
      <w:docPartBody>
        <w:p w:rsidR="005D7AB2" w:rsidRDefault="000A0D07" w:rsidP="004B1BF2">
          <w:pPr>
            <w:pStyle w:val="C8E55BC9F15C46A8B758D02A50B95E8B10"/>
          </w:pPr>
          <w:r>
            <w:rPr>
              <w:rStyle w:val="PlaceholderText"/>
            </w:rPr>
            <w:t>E</w:t>
          </w:r>
          <w:r w:rsidRPr="00EC77F6">
            <w:rPr>
              <w:rStyle w:val="PlaceholderText"/>
            </w:rPr>
            <w:t xml:space="preserve">nter </w:t>
          </w:r>
          <w:r>
            <w:rPr>
              <w:rStyle w:val="PlaceholderText"/>
            </w:rPr>
            <w:t>cost</w:t>
          </w:r>
        </w:p>
      </w:docPartBody>
    </w:docPart>
    <w:docPart>
      <w:docPartPr>
        <w:name w:val="1E0519F8A5514C8FBD51976C546323AD"/>
        <w:category>
          <w:name w:val="General"/>
          <w:gallery w:val="placeholder"/>
        </w:category>
        <w:types>
          <w:type w:val="bbPlcHdr"/>
        </w:types>
        <w:behaviors>
          <w:behavior w:val="content"/>
        </w:behaviors>
        <w:guid w:val="{90D07A82-F617-4EEE-8FE0-7D1E31004982}"/>
      </w:docPartPr>
      <w:docPartBody>
        <w:p w:rsidR="005D7AB2" w:rsidRDefault="00BE7073" w:rsidP="00BE7073">
          <w:pPr>
            <w:pStyle w:val="1E0519F8A5514C8FBD51976C546323AD"/>
          </w:pPr>
          <w:r w:rsidRPr="00EC77F6">
            <w:rPr>
              <w:rStyle w:val="PlaceholderText"/>
            </w:rPr>
            <w:t>Enter any content that you want to repeat, including other content controls. You can also insert this control around table rows in order to repeat parts of a table.</w:t>
          </w:r>
        </w:p>
      </w:docPartBody>
    </w:docPart>
    <w:docPart>
      <w:docPartPr>
        <w:name w:val="5AEF0CD8F46E4FF69FDD1B80F203318C"/>
        <w:category>
          <w:name w:val="General"/>
          <w:gallery w:val="placeholder"/>
        </w:category>
        <w:types>
          <w:type w:val="bbPlcHdr"/>
        </w:types>
        <w:behaviors>
          <w:behavior w:val="content"/>
        </w:behaviors>
        <w:guid w:val="{7B1E78D0-E81C-4397-9FE1-054958000BFA}"/>
      </w:docPartPr>
      <w:docPartBody>
        <w:p w:rsidR="005D7AB2" w:rsidRDefault="000A0D07" w:rsidP="004B1BF2">
          <w:pPr>
            <w:pStyle w:val="5AEF0CD8F46E4FF69FDD1B80F203318C11"/>
          </w:pPr>
          <w:r>
            <w:rPr>
              <w:rStyle w:val="PlaceholderText"/>
            </w:rPr>
            <w:t>Stand number</w:t>
          </w:r>
        </w:p>
      </w:docPartBody>
    </w:docPart>
    <w:docPart>
      <w:docPartPr>
        <w:name w:val="2FC33BF2D23A4A898401A4BA2F00E3E1"/>
        <w:category>
          <w:name w:val="General"/>
          <w:gallery w:val="placeholder"/>
        </w:category>
        <w:types>
          <w:type w:val="bbPlcHdr"/>
        </w:types>
        <w:behaviors>
          <w:behavior w:val="content"/>
        </w:behaviors>
        <w:guid w:val="{2F395E01-7BB2-4919-9C06-A93716193619}"/>
      </w:docPartPr>
      <w:docPartBody>
        <w:p w:rsidR="005D7AB2" w:rsidRDefault="000A0D07" w:rsidP="004B1BF2">
          <w:pPr>
            <w:pStyle w:val="2FC33BF2D23A4A898401A4BA2F00E3E111"/>
          </w:pPr>
          <w:r>
            <w:rPr>
              <w:rStyle w:val="PlaceholderText"/>
            </w:rPr>
            <w:t>Enter activity</w:t>
          </w:r>
        </w:p>
      </w:docPartBody>
    </w:docPart>
    <w:docPart>
      <w:docPartPr>
        <w:name w:val="52B2D33E883F40768C829F581C44B25F"/>
        <w:category>
          <w:name w:val="General"/>
          <w:gallery w:val="placeholder"/>
        </w:category>
        <w:types>
          <w:type w:val="bbPlcHdr"/>
        </w:types>
        <w:behaviors>
          <w:behavior w:val="content"/>
        </w:behaviors>
        <w:guid w:val="{A7F26A33-03EB-47E0-B096-A4620841DFA6}"/>
      </w:docPartPr>
      <w:docPartBody>
        <w:p w:rsidR="005D7AB2" w:rsidRDefault="000A0D07" w:rsidP="004B1BF2">
          <w:pPr>
            <w:pStyle w:val="52B2D33E883F40768C829F581C44B25F11"/>
          </w:pPr>
          <w:r>
            <w:rPr>
              <w:rStyle w:val="PlaceholderText"/>
            </w:rPr>
            <w:t>E</w:t>
          </w:r>
          <w:r w:rsidRPr="00EC77F6">
            <w:rPr>
              <w:rStyle w:val="PlaceholderText"/>
            </w:rPr>
            <w:t xml:space="preserve">nter </w:t>
          </w:r>
          <w:r>
            <w:rPr>
              <w:rStyle w:val="PlaceholderText"/>
            </w:rPr>
            <w:t>units</w:t>
          </w:r>
        </w:p>
      </w:docPartBody>
    </w:docPart>
    <w:docPart>
      <w:docPartPr>
        <w:name w:val="9121F74EC99D4BE595451DC14176E89C"/>
        <w:category>
          <w:name w:val="General"/>
          <w:gallery w:val="placeholder"/>
        </w:category>
        <w:types>
          <w:type w:val="bbPlcHdr"/>
        </w:types>
        <w:behaviors>
          <w:behavior w:val="content"/>
        </w:behaviors>
        <w:guid w:val="{AD0EF2CF-9234-43C8-996E-0F700B250634}"/>
      </w:docPartPr>
      <w:docPartBody>
        <w:p w:rsidR="005D7AB2" w:rsidRDefault="000A0D07" w:rsidP="004B1BF2">
          <w:pPr>
            <w:pStyle w:val="9121F74EC99D4BE595451DC14176E89C11"/>
          </w:pPr>
          <w:r>
            <w:rPr>
              <w:rStyle w:val="PlaceholderText"/>
            </w:rPr>
            <w:t>Enter program</w:t>
          </w:r>
        </w:p>
      </w:docPartBody>
    </w:docPart>
    <w:docPart>
      <w:docPartPr>
        <w:name w:val="299C95FBC7EE490CAB6260C8D94186C0"/>
        <w:category>
          <w:name w:val="General"/>
          <w:gallery w:val="placeholder"/>
        </w:category>
        <w:types>
          <w:type w:val="bbPlcHdr"/>
        </w:types>
        <w:behaviors>
          <w:behavior w:val="content"/>
        </w:behaviors>
        <w:guid w:val="{DC0C36A1-FC3F-4166-8CB3-0F1182D7288B}"/>
      </w:docPartPr>
      <w:docPartBody>
        <w:p w:rsidR="005D7AB2" w:rsidRDefault="000A0D07" w:rsidP="004B1BF2">
          <w:pPr>
            <w:pStyle w:val="299C95FBC7EE490CAB6260C8D94186C011"/>
          </w:pPr>
          <w:r>
            <w:rPr>
              <w:rStyle w:val="PlaceholderText"/>
            </w:rPr>
            <w:t>Activity code</w:t>
          </w:r>
        </w:p>
      </w:docPartBody>
    </w:docPart>
    <w:docPart>
      <w:docPartPr>
        <w:name w:val="16E2CCA3DFF54C7EA0BFE2A6C00346F0"/>
        <w:category>
          <w:name w:val="General"/>
          <w:gallery w:val="placeholder"/>
        </w:category>
        <w:types>
          <w:type w:val="bbPlcHdr"/>
        </w:types>
        <w:behaviors>
          <w:behavior w:val="content"/>
        </w:behaviors>
        <w:guid w:val="{98C8EAAB-CA4F-4F47-9095-1DDFF5D1FA5D}"/>
      </w:docPartPr>
      <w:docPartBody>
        <w:p w:rsidR="005D7AB2" w:rsidRDefault="000A0D07" w:rsidP="004B1BF2">
          <w:pPr>
            <w:pStyle w:val="16E2CCA3DFF54C7EA0BFE2A6C00346F011"/>
          </w:pPr>
          <w:r>
            <w:rPr>
              <w:rStyle w:val="PlaceholderText"/>
            </w:rPr>
            <w:t>Dates</w:t>
          </w:r>
        </w:p>
      </w:docPartBody>
    </w:docPart>
    <w:docPart>
      <w:docPartPr>
        <w:name w:val="16FAAB141EAD4506A83F794E31180BA4"/>
        <w:category>
          <w:name w:val="General"/>
          <w:gallery w:val="placeholder"/>
        </w:category>
        <w:types>
          <w:type w:val="bbPlcHdr"/>
        </w:types>
        <w:behaviors>
          <w:behavior w:val="content"/>
        </w:behaviors>
        <w:guid w:val="{A4CD6138-CB50-45A1-930A-0B491511F5C3}"/>
      </w:docPartPr>
      <w:docPartBody>
        <w:p w:rsidR="005D7AB2" w:rsidRDefault="000A0D07" w:rsidP="004B1BF2">
          <w:pPr>
            <w:pStyle w:val="16FAAB141EAD4506A83F794E31180BA411"/>
          </w:pPr>
          <w:r>
            <w:rPr>
              <w:rStyle w:val="PlaceholderText"/>
            </w:rPr>
            <w:t>E</w:t>
          </w:r>
          <w:r w:rsidRPr="00EC77F6">
            <w:rPr>
              <w:rStyle w:val="PlaceholderText"/>
            </w:rPr>
            <w:t xml:space="preserve">nter </w:t>
          </w:r>
          <w:r>
            <w:rPr>
              <w:rStyle w:val="PlaceholderText"/>
            </w:rPr>
            <w:t>rate</w:t>
          </w:r>
        </w:p>
      </w:docPartBody>
    </w:docPart>
    <w:docPart>
      <w:docPartPr>
        <w:name w:val="857F300BBF054845AC398ED6996FF03E"/>
        <w:category>
          <w:name w:val="General"/>
          <w:gallery w:val="placeholder"/>
        </w:category>
        <w:types>
          <w:type w:val="bbPlcHdr"/>
        </w:types>
        <w:behaviors>
          <w:behavior w:val="content"/>
        </w:behaviors>
        <w:guid w:val="{BE2A3397-D3BB-449C-91B5-BD49986E8B03}"/>
      </w:docPartPr>
      <w:docPartBody>
        <w:p w:rsidR="005D7AB2" w:rsidRDefault="000A0D07" w:rsidP="004B1BF2">
          <w:pPr>
            <w:pStyle w:val="857F300BBF054845AC398ED6996FF03E11"/>
          </w:pPr>
          <w:r>
            <w:rPr>
              <w:rStyle w:val="PlaceholderText"/>
            </w:rPr>
            <w:t>E</w:t>
          </w:r>
          <w:r w:rsidRPr="00EC77F6">
            <w:rPr>
              <w:rStyle w:val="PlaceholderText"/>
            </w:rPr>
            <w:t xml:space="preserve">nter </w:t>
          </w:r>
          <w:r>
            <w:rPr>
              <w:rStyle w:val="PlaceholderText"/>
            </w:rPr>
            <w:t>cost</w:t>
          </w:r>
        </w:p>
      </w:docPartBody>
    </w:docPart>
    <w:docPart>
      <w:docPartPr>
        <w:name w:val="A1579C128C1A4E95B74645B7611A096B"/>
        <w:category>
          <w:name w:val="General"/>
          <w:gallery w:val="placeholder"/>
        </w:category>
        <w:types>
          <w:type w:val="bbPlcHdr"/>
        </w:types>
        <w:behaviors>
          <w:behavior w:val="content"/>
        </w:behaviors>
        <w:guid w:val="{A9BDAF02-9E98-4D25-8576-1E17FA17B4B9}"/>
      </w:docPartPr>
      <w:docPartBody>
        <w:p w:rsidR="005D7AB2" w:rsidRDefault="00BE7073" w:rsidP="00BE7073">
          <w:pPr>
            <w:pStyle w:val="A1579C128C1A4E95B74645B7611A096B"/>
          </w:pPr>
          <w:r w:rsidRPr="00EC77F6">
            <w:rPr>
              <w:rStyle w:val="PlaceholderText"/>
            </w:rPr>
            <w:t>Enter any content that you want to repeat, including other content controls. You can also insert this control around table rows in order to repeat parts of a table.</w:t>
          </w:r>
        </w:p>
      </w:docPartBody>
    </w:docPart>
    <w:docPart>
      <w:docPartPr>
        <w:name w:val="914459A3300942BAADBC8AABF25A3E73"/>
        <w:category>
          <w:name w:val="General"/>
          <w:gallery w:val="placeholder"/>
        </w:category>
        <w:types>
          <w:type w:val="bbPlcHdr"/>
        </w:types>
        <w:behaviors>
          <w:behavior w:val="content"/>
        </w:behaviors>
        <w:guid w:val="{AFE18FBB-B99F-4672-9123-40F5AD157894}"/>
      </w:docPartPr>
      <w:docPartBody>
        <w:p w:rsidR="005D7AB2" w:rsidRDefault="000A0D07" w:rsidP="004B1BF2">
          <w:pPr>
            <w:pStyle w:val="914459A3300942BAADBC8AABF25A3E7311"/>
          </w:pPr>
          <w:r>
            <w:rPr>
              <w:rStyle w:val="PlaceholderText"/>
            </w:rPr>
            <w:t>Stand number</w:t>
          </w:r>
        </w:p>
      </w:docPartBody>
    </w:docPart>
    <w:docPart>
      <w:docPartPr>
        <w:name w:val="0C34237AF3334A72B8428D29C3618596"/>
        <w:category>
          <w:name w:val="General"/>
          <w:gallery w:val="placeholder"/>
        </w:category>
        <w:types>
          <w:type w:val="bbPlcHdr"/>
        </w:types>
        <w:behaviors>
          <w:behavior w:val="content"/>
        </w:behaviors>
        <w:guid w:val="{8CD6D506-FD02-4CC8-8D39-AD607C113519}"/>
      </w:docPartPr>
      <w:docPartBody>
        <w:p w:rsidR="005D7AB2" w:rsidRDefault="000A0D07" w:rsidP="004B1BF2">
          <w:pPr>
            <w:pStyle w:val="0C34237AF3334A72B8428D29C361859611"/>
          </w:pPr>
          <w:r>
            <w:rPr>
              <w:rStyle w:val="PlaceholderText"/>
            </w:rPr>
            <w:t>Enter activity</w:t>
          </w:r>
        </w:p>
      </w:docPartBody>
    </w:docPart>
    <w:docPart>
      <w:docPartPr>
        <w:name w:val="C0F3B591D4084F7FB7D7979C4E72C5EA"/>
        <w:category>
          <w:name w:val="General"/>
          <w:gallery w:val="placeholder"/>
        </w:category>
        <w:types>
          <w:type w:val="bbPlcHdr"/>
        </w:types>
        <w:behaviors>
          <w:behavior w:val="content"/>
        </w:behaviors>
        <w:guid w:val="{FDC94434-935E-4E62-B2C9-4CFBD9186EBE}"/>
      </w:docPartPr>
      <w:docPartBody>
        <w:p w:rsidR="005D7AB2" w:rsidRDefault="000A0D07" w:rsidP="004B1BF2">
          <w:pPr>
            <w:pStyle w:val="C0F3B591D4084F7FB7D7979C4E72C5EA11"/>
          </w:pPr>
          <w:r>
            <w:rPr>
              <w:rStyle w:val="PlaceholderText"/>
            </w:rPr>
            <w:t>E</w:t>
          </w:r>
          <w:r w:rsidRPr="00EC77F6">
            <w:rPr>
              <w:rStyle w:val="PlaceholderText"/>
            </w:rPr>
            <w:t xml:space="preserve">nter </w:t>
          </w:r>
          <w:r>
            <w:rPr>
              <w:rStyle w:val="PlaceholderText"/>
            </w:rPr>
            <w:t>units</w:t>
          </w:r>
        </w:p>
      </w:docPartBody>
    </w:docPart>
    <w:docPart>
      <w:docPartPr>
        <w:name w:val="ABB89A35D755478498AC56F31B14C175"/>
        <w:category>
          <w:name w:val="General"/>
          <w:gallery w:val="placeholder"/>
        </w:category>
        <w:types>
          <w:type w:val="bbPlcHdr"/>
        </w:types>
        <w:behaviors>
          <w:behavior w:val="content"/>
        </w:behaviors>
        <w:guid w:val="{08FC1506-B90E-45E1-9FB4-E5603D816B7E}"/>
      </w:docPartPr>
      <w:docPartBody>
        <w:p w:rsidR="005D7AB2" w:rsidRDefault="000A0D07" w:rsidP="004B1BF2">
          <w:pPr>
            <w:pStyle w:val="ABB89A35D755478498AC56F31B14C17511"/>
          </w:pPr>
          <w:r>
            <w:rPr>
              <w:rStyle w:val="PlaceholderText"/>
            </w:rPr>
            <w:t>Enter program</w:t>
          </w:r>
        </w:p>
      </w:docPartBody>
    </w:docPart>
    <w:docPart>
      <w:docPartPr>
        <w:name w:val="F2B3D4DA670F433F923FC63683021008"/>
        <w:category>
          <w:name w:val="General"/>
          <w:gallery w:val="placeholder"/>
        </w:category>
        <w:types>
          <w:type w:val="bbPlcHdr"/>
        </w:types>
        <w:behaviors>
          <w:behavior w:val="content"/>
        </w:behaviors>
        <w:guid w:val="{7BE8D40E-DDD4-4713-AAE9-F746E68D490E}"/>
      </w:docPartPr>
      <w:docPartBody>
        <w:p w:rsidR="005D7AB2" w:rsidRDefault="000A0D07" w:rsidP="004B1BF2">
          <w:pPr>
            <w:pStyle w:val="F2B3D4DA670F433F923FC6368302100811"/>
          </w:pPr>
          <w:r>
            <w:rPr>
              <w:rStyle w:val="PlaceholderText"/>
            </w:rPr>
            <w:t>Activity code</w:t>
          </w:r>
        </w:p>
      </w:docPartBody>
    </w:docPart>
    <w:docPart>
      <w:docPartPr>
        <w:name w:val="8CDE7C552FAF4598BD87C96AA9319F70"/>
        <w:category>
          <w:name w:val="General"/>
          <w:gallery w:val="placeholder"/>
        </w:category>
        <w:types>
          <w:type w:val="bbPlcHdr"/>
        </w:types>
        <w:behaviors>
          <w:behavior w:val="content"/>
        </w:behaviors>
        <w:guid w:val="{5407BCF5-29DC-419A-9F01-1A18FFF16020}"/>
      </w:docPartPr>
      <w:docPartBody>
        <w:p w:rsidR="005D7AB2" w:rsidRDefault="000A0D07" w:rsidP="004B1BF2">
          <w:pPr>
            <w:pStyle w:val="8CDE7C552FAF4598BD87C96AA9319F7011"/>
          </w:pPr>
          <w:r>
            <w:rPr>
              <w:rStyle w:val="PlaceholderText"/>
            </w:rPr>
            <w:t>Dates</w:t>
          </w:r>
        </w:p>
      </w:docPartBody>
    </w:docPart>
    <w:docPart>
      <w:docPartPr>
        <w:name w:val="583263B6B9944F9D9CDCFA4CCEFA8E98"/>
        <w:category>
          <w:name w:val="General"/>
          <w:gallery w:val="placeholder"/>
        </w:category>
        <w:types>
          <w:type w:val="bbPlcHdr"/>
        </w:types>
        <w:behaviors>
          <w:behavior w:val="content"/>
        </w:behaviors>
        <w:guid w:val="{5AC80C8B-BB56-4BA6-A9F0-A21BE375DA8B}"/>
      </w:docPartPr>
      <w:docPartBody>
        <w:p w:rsidR="005D7AB2" w:rsidRDefault="000A0D07" w:rsidP="004B1BF2">
          <w:pPr>
            <w:pStyle w:val="583263B6B9944F9D9CDCFA4CCEFA8E9811"/>
          </w:pPr>
          <w:r>
            <w:rPr>
              <w:rStyle w:val="PlaceholderText"/>
            </w:rPr>
            <w:t>E</w:t>
          </w:r>
          <w:r w:rsidRPr="00EC77F6">
            <w:rPr>
              <w:rStyle w:val="PlaceholderText"/>
            </w:rPr>
            <w:t xml:space="preserve">nter </w:t>
          </w:r>
          <w:r>
            <w:rPr>
              <w:rStyle w:val="PlaceholderText"/>
            </w:rPr>
            <w:t>rate</w:t>
          </w:r>
        </w:p>
      </w:docPartBody>
    </w:docPart>
    <w:docPart>
      <w:docPartPr>
        <w:name w:val="BB6CC5CB39B846CD82E8C18A3891F934"/>
        <w:category>
          <w:name w:val="General"/>
          <w:gallery w:val="placeholder"/>
        </w:category>
        <w:types>
          <w:type w:val="bbPlcHdr"/>
        </w:types>
        <w:behaviors>
          <w:behavior w:val="content"/>
        </w:behaviors>
        <w:guid w:val="{11B76915-932A-4275-A9EF-68420E651C3F}"/>
      </w:docPartPr>
      <w:docPartBody>
        <w:p w:rsidR="005D7AB2" w:rsidRDefault="000A0D07" w:rsidP="004B1BF2">
          <w:pPr>
            <w:pStyle w:val="BB6CC5CB39B846CD82E8C18A3891F93411"/>
          </w:pPr>
          <w:r>
            <w:rPr>
              <w:rStyle w:val="PlaceholderText"/>
            </w:rPr>
            <w:t>E</w:t>
          </w:r>
          <w:r w:rsidRPr="00EC77F6">
            <w:rPr>
              <w:rStyle w:val="PlaceholderText"/>
            </w:rPr>
            <w:t xml:space="preserve">nter </w:t>
          </w:r>
          <w:r>
            <w:rPr>
              <w:rStyle w:val="PlaceholderText"/>
            </w:rPr>
            <w:t>cost</w:t>
          </w:r>
        </w:p>
      </w:docPartBody>
    </w:docPart>
    <w:docPart>
      <w:docPartPr>
        <w:name w:val="4B0269C3F25F401EA5109DC35BCA84D0"/>
        <w:category>
          <w:name w:val="General"/>
          <w:gallery w:val="placeholder"/>
        </w:category>
        <w:types>
          <w:type w:val="bbPlcHdr"/>
        </w:types>
        <w:behaviors>
          <w:behavior w:val="content"/>
        </w:behaviors>
        <w:guid w:val="{8A7D3D48-712C-4A07-8384-93EDF2DE30C2}"/>
      </w:docPartPr>
      <w:docPartBody>
        <w:p w:rsidR="005D7AB2" w:rsidRDefault="00BE7073" w:rsidP="00BE7073">
          <w:pPr>
            <w:pStyle w:val="4B0269C3F25F401EA5109DC35BCA84D0"/>
          </w:pPr>
          <w:r w:rsidRPr="00EC77F6">
            <w:rPr>
              <w:rStyle w:val="PlaceholderText"/>
            </w:rPr>
            <w:t>Enter any content that you want to repeat, including other content controls. You can also insert this control around table rows in order to repeat parts of a table.</w:t>
          </w:r>
        </w:p>
      </w:docPartBody>
    </w:docPart>
    <w:docPart>
      <w:docPartPr>
        <w:name w:val="A4E58FE9F9944C978D379E8F096DA1BE"/>
        <w:category>
          <w:name w:val="General"/>
          <w:gallery w:val="placeholder"/>
        </w:category>
        <w:types>
          <w:type w:val="bbPlcHdr"/>
        </w:types>
        <w:behaviors>
          <w:behavior w:val="content"/>
        </w:behaviors>
        <w:guid w:val="{74521E0C-42B3-4F3D-8304-DD5BC1D6DD15}"/>
      </w:docPartPr>
      <w:docPartBody>
        <w:p w:rsidR="005D7AB2" w:rsidRDefault="000A0D07" w:rsidP="004B1BF2">
          <w:pPr>
            <w:pStyle w:val="A4E58FE9F9944C978D379E8F096DA1BE11"/>
          </w:pPr>
          <w:r>
            <w:rPr>
              <w:rStyle w:val="PlaceholderText"/>
            </w:rPr>
            <w:t>Stand number</w:t>
          </w:r>
        </w:p>
      </w:docPartBody>
    </w:docPart>
    <w:docPart>
      <w:docPartPr>
        <w:name w:val="1D37EE03BEF94A86AE082B4EEC2C5FDE"/>
        <w:category>
          <w:name w:val="General"/>
          <w:gallery w:val="placeholder"/>
        </w:category>
        <w:types>
          <w:type w:val="bbPlcHdr"/>
        </w:types>
        <w:behaviors>
          <w:behavior w:val="content"/>
        </w:behaviors>
        <w:guid w:val="{60B2AC8A-A9E7-49BE-898E-23EC8E3F1589}"/>
      </w:docPartPr>
      <w:docPartBody>
        <w:p w:rsidR="005D7AB2" w:rsidRDefault="000A0D07" w:rsidP="004B1BF2">
          <w:pPr>
            <w:pStyle w:val="1D37EE03BEF94A86AE082B4EEC2C5FDE11"/>
          </w:pPr>
          <w:r>
            <w:rPr>
              <w:rStyle w:val="PlaceholderText"/>
            </w:rPr>
            <w:t>Enter activity</w:t>
          </w:r>
        </w:p>
      </w:docPartBody>
    </w:docPart>
    <w:docPart>
      <w:docPartPr>
        <w:name w:val="ED7DBA3D91E249E0BCA96557915CD359"/>
        <w:category>
          <w:name w:val="General"/>
          <w:gallery w:val="placeholder"/>
        </w:category>
        <w:types>
          <w:type w:val="bbPlcHdr"/>
        </w:types>
        <w:behaviors>
          <w:behavior w:val="content"/>
        </w:behaviors>
        <w:guid w:val="{D0806770-0D83-46FE-840F-812EAA2663EC}"/>
      </w:docPartPr>
      <w:docPartBody>
        <w:p w:rsidR="005D7AB2" w:rsidRDefault="000A0D07" w:rsidP="004B1BF2">
          <w:pPr>
            <w:pStyle w:val="ED7DBA3D91E249E0BCA96557915CD35911"/>
          </w:pPr>
          <w:r>
            <w:rPr>
              <w:rStyle w:val="PlaceholderText"/>
            </w:rPr>
            <w:t>E</w:t>
          </w:r>
          <w:r w:rsidRPr="00EC77F6">
            <w:rPr>
              <w:rStyle w:val="PlaceholderText"/>
            </w:rPr>
            <w:t xml:space="preserve">nter </w:t>
          </w:r>
          <w:r>
            <w:rPr>
              <w:rStyle w:val="PlaceholderText"/>
            </w:rPr>
            <w:t>units</w:t>
          </w:r>
        </w:p>
      </w:docPartBody>
    </w:docPart>
    <w:docPart>
      <w:docPartPr>
        <w:name w:val="21B5F4301F9B4822B600DE850D0A21C3"/>
        <w:category>
          <w:name w:val="General"/>
          <w:gallery w:val="placeholder"/>
        </w:category>
        <w:types>
          <w:type w:val="bbPlcHdr"/>
        </w:types>
        <w:behaviors>
          <w:behavior w:val="content"/>
        </w:behaviors>
        <w:guid w:val="{EC9CEBE3-0B3E-4F43-8005-ACD870808471}"/>
      </w:docPartPr>
      <w:docPartBody>
        <w:p w:rsidR="005D7AB2" w:rsidRDefault="000A0D07" w:rsidP="004B1BF2">
          <w:pPr>
            <w:pStyle w:val="21B5F4301F9B4822B600DE850D0A21C311"/>
          </w:pPr>
          <w:r>
            <w:rPr>
              <w:rStyle w:val="PlaceholderText"/>
            </w:rPr>
            <w:t>Enter program</w:t>
          </w:r>
        </w:p>
      </w:docPartBody>
    </w:docPart>
    <w:docPart>
      <w:docPartPr>
        <w:name w:val="6A915F28518C4EA79E5BED94559EF6E7"/>
        <w:category>
          <w:name w:val="General"/>
          <w:gallery w:val="placeholder"/>
        </w:category>
        <w:types>
          <w:type w:val="bbPlcHdr"/>
        </w:types>
        <w:behaviors>
          <w:behavior w:val="content"/>
        </w:behaviors>
        <w:guid w:val="{40AFB9DC-9062-474C-8ED0-2A63ED3760E0}"/>
      </w:docPartPr>
      <w:docPartBody>
        <w:p w:rsidR="005D7AB2" w:rsidRDefault="000A0D07" w:rsidP="004B1BF2">
          <w:pPr>
            <w:pStyle w:val="6A915F28518C4EA79E5BED94559EF6E711"/>
          </w:pPr>
          <w:r>
            <w:rPr>
              <w:rStyle w:val="PlaceholderText"/>
            </w:rPr>
            <w:t>Activity code</w:t>
          </w:r>
        </w:p>
      </w:docPartBody>
    </w:docPart>
    <w:docPart>
      <w:docPartPr>
        <w:name w:val="6FD285651B17408B8FE7C624B4493E98"/>
        <w:category>
          <w:name w:val="General"/>
          <w:gallery w:val="placeholder"/>
        </w:category>
        <w:types>
          <w:type w:val="bbPlcHdr"/>
        </w:types>
        <w:behaviors>
          <w:behavior w:val="content"/>
        </w:behaviors>
        <w:guid w:val="{192B75E3-9AFE-4F96-9F70-1304635F514D}"/>
      </w:docPartPr>
      <w:docPartBody>
        <w:p w:rsidR="005D7AB2" w:rsidRDefault="000A0D07" w:rsidP="004B1BF2">
          <w:pPr>
            <w:pStyle w:val="6FD285651B17408B8FE7C624B4493E9811"/>
          </w:pPr>
          <w:r>
            <w:rPr>
              <w:rStyle w:val="PlaceholderText"/>
            </w:rPr>
            <w:t>Dates</w:t>
          </w:r>
        </w:p>
      </w:docPartBody>
    </w:docPart>
    <w:docPart>
      <w:docPartPr>
        <w:name w:val="3F0D81B1347849C599B5517220BE918B"/>
        <w:category>
          <w:name w:val="General"/>
          <w:gallery w:val="placeholder"/>
        </w:category>
        <w:types>
          <w:type w:val="bbPlcHdr"/>
        </w:types>
        <w:behaviors>
          <w:behavior w:val="content"/>
        </w:behaviors>
        <w:guid w:val="{D56EA3E7-9E81-4607-A96C-4699ECBD8747}"/>
      </w:docPartPr>
      <w:docPartBody>
        <w:p w:rsidR="005D7AB2" w:rsidRDefault="000A0D07" w:rsidP="004B1BF2">
          <w:pPr>
            <w:pStyle w:val="3F0D81B1347849C599B5517220BE918B11"/>
          </w:pPr>
          <w:r>
            <w:rPr>
              <w:rStyle w:val="PlaceholderText"/>
            </w:rPr>
            <w:t>E</w:t>
          </w:r>
          <w:r w:rsidRPr="00EC77F6">
            <w:rPr>
              <w:rStyle w:val="PlaceholderText"/>
            </w:rPr>
            <w:t xml:space="preserve">nter </w:t>
          </w:r>
          <w:r>
            <w:rPr>
              <w:rStyle w:val="PlaceholderText"/>
            </w:rPr>
            <w:t>rate</w:t>
          </w:r>
        </w:p>
      </w:docPartBody>
    </w:docPart>
    <w:docPart>
      <w:docPartPr>
        <w:name w:val="DE09AF91AAAF4671A55B4EC0CAD01A66"/>
        <w:category>
          <w:name w:val="General"/>
          <w:gallery w:val="placeholder"/>
        </w:category>
        <w:types>
          <w:type w:val="bbPlcHdr"/>
        </w:types>
        <w:behaviors>
          <w:behavior w:val="content"/>
        </w:behaviors>
        <w:guid w:val="{6D0D51EF-BFDC-4D49-BD02-2A055C6B8527}"/>
      </w:docPartPr>
      <w:docPartBody>
        <w:p w:rsidR="005D7AB2" w:rsidRDefault="000A0D07" w:rsidP="004B1BF2">
          <w:pPr>
            <w:pStyle w:val="DE09AF91AAAF4671A55B4EC0CAD01A6611"/>
          </w:pPr>
          <w:r>
            <w:rPr>
              <w:rStyle w:val="PlaceholderText"/>
            </w:rPr>
            <w:t>E</w:t>
          </w:r>
          <w:r w:rsidRPr="00EC77F6">
            <w:rPr>
              <w:rStyle w:val="PlaceholderText"/>
            </w:rPr>
            <w:t xml:space="preserve">nter </w:t>
          </w:r>
          <w:r>
            <w:rPr>
              <w:rStyle w:val="PlaceholderText"/>
            </w:rPr>
            <w:t>cost</w:t>
          </w:r>
        </w:p>
      </w:docPartBody>
    </w:docPart>
    <w:docPart>
      <w:docPartPr>
        <w:name w:val="C4C4B4AF9BBC49479570D915F8B43CE5"/>
        <w:category>
          <w:name w:val="General"/>
          <w:gallery w:val="placeholder"/>
        </w:category>
        <w:types>
          <w:type w:val="bbPlcHdr"/>
        </w:types>
        <w:behaviors>
          <w:behavior w:val="content"/>
        </w:behaviors>
        <w:guid w:val="{36AAA550-D412-43BC-9181-2C2FD08D72E2}"/>
      </w:docPartPr>
      <w:docPartBody>
        <w:p w:rsidR="008C7B88" w:rsidRDefault="000A0D07" w:rsidP="004B1BF2">
          <w:pPr>
            <w:pStyle w:val="C4C4B4AF9BBC49479570D915F8B43CE59"/>
          </w:pPr>
          <w:r>
            <w:rPr>
              <w:rStyle w:val="PlaceholderText"/>
            </w:rPr>
            <w:t>Enter stand number</w:t>
          </w:r>
          <w:r w:rsidRPr="00EC77F6">
            <w:rPr>
              <w:rStyle w:val="PlaceholderText"/>
            </w:rPr>
            <w:t>.</w:t>
          </w:r>
        </w:p>
      </w:docPartBody>
    </w:docPart>
    <w:docPart>
      <w:docPartPr>
        <w:name w:val="61E493E28D0F451FB8D9D572342910A9"/>
        <w:category>
          <w:name w:val="General"/>
          <w:gallery w:val="placeholder"/>
        </w:category>
        <w:types>
          <w:type w:val="bbPlcHdr"/>
        </w:types>
        <w:behaviors>
          <w:behavior w:val="content"/>
        </w:behaviors>
        <w:guid w:val="{04B26A85-75E2-42CA-84E7-690D793E0A16}"/>
      </w:docPartPr>
      <w:docPartBody>
        <w:p w:rsidR="008C7B88" w:rsidRDefault="000A0D07" w:rsidP="004B1BF2">
          <w:pPr>
            <w:pStyle w:val="61E493E28D0F451FB8D9D572342910A99"/>
          </w:pPr>
          <w:r>
            <w:rPr>
              <w:rStyle w:val="PlaceholderText"/>
            </w:rPr>
            <w:t>Enter description of activity.</w:t>
          </w:r>
        </w:p>
      </w:docPartBody>
    </w:docPart>
    <w:docPart>
      <w:docPartPr>
        <w:name w:val="F23D18E3A35B413BAE4B745DA809B72A"/>
        <w:category>
          <w:name w:val="General"/>
          <w:gallery w:val="placeholder"/>
        </w:category>
        <w:types>
          <w:type w:val="bbPlcHdr"/>
        </w:types>
        <w:behaviors>
          <w:behavior w:val="content"/>
        </w:behaviors>
        <w:guid w:val="{C96FA6B6-C3B2-4B62-BCC0-26A2B5DF1B5E}"/>
      </w:docPartPr>
      <w:docPartBody>
        <w:p w:rsidR="008C7B88" w:rsidRDefault="000A0D07" w:rsidP="004B1BF2">
          <w:pPr>
            <w:pStyle w:val="F23D18E3A35B413BAE4B745DA809B72A9"/>
          </w:pPr>
          <w:r>
            <w:rPr>
              <w:rStyle w:val="PlaceholderText"/>
            </w:rPr>
            <w:t>Who will implement the activity?</w:t>
          </w:r>
        </w:p>
      </w:docPartBody>
    </w:docPart>
    <w:docPart>
      <w:docPartPr>
        <w:name w:val="6F50A97A2F3D4BB4A59851EF15C0C70A"/>
        <w:category>
          <w:name w:val="General"/>
          <w:gallery w:val="placeholder"/>
        </w:category>
        <w:types>
          <w:type w:val="bbPlcHdr"/>
        </w:types>
        <w:behaviors>
          <w:behavior w:val="content"/>
        </w:behaviors>
        <w:guid w:val="{AFC6C811-C902-4EB3-ABF8-2CC596DE6411}"/>
      </w:docPartPr>
      <w:docPartBody>
        <w:p w:rsidR="008C7B88" w:rsidRDefault="000A0D07" w:rsidP="004B1BF2">
          <w:pPr>
            <w:pStyle w:val="6F50A97A2F3D4BB4A59851EF15C0C70A9"/>
          </w:pPr>
          <w:r>
            <w:rPr>
              <w:rStyle w:val="PlaceholderText"/>
            </w:rPr>
            <w:t>Enter dates</w:t>
          </w:r>
          <w:r w:rsidRPr="00EC77F6">
            <w:rPr>
              <w:rStyle w:val="PlaceholderText"/>
            </w:rPr>
            <w:t>.</w:t>
          </w:r>
        </w:p>
      </w:docPartBody>
    </w:docPart>
    <w:docPart>
      <w:docPartPr>
        <w:name w:val="3BFD821DDB8A40B5A48573D5B4AFDB43"/>
        <w:category>
          <w:name w:val="General"/>
          <w:gallery w:val="placeholder"/>
        </w:category>
        <w:types>
          <w:type w:val="bbPlcHdr"/>
        </w:types>
        <w:behaviors>
          <w:behavior w:val="content"/>
        </w:behaviors>
        <w:guid w:val="{F626767B-479F-4F7B-82F6-B4F81C2D6FC4}"/>
      </w:docPartPr>
      <w:docPartBody>
        <w:p w:rsidR="008C7B88" w:rsidRDefault="000A0D07" w:rsidP="004B1BF2">
          <w:pPr>
            <w:pStyle w:val="3BFD821DDB8A40B5A48573D5B4AFDB439"/>
          </w:pPr>
          <w:r>
            <w:rPr>
              <w:rStyle w:val="PlaceholderText"/>
            </w:rPr>
            <w:t>Enter total</w:t>
          </w:r>
        </w:p>
      </w:docPartBody>
    </w:docPart>
    <w:docPart>
      <w:docPartPr>
        <w:name w:val="B80DBECAC3FC42F2B8144283AF1D472A"/>
        <w:category>
          <w:name w:val="General"/>
          <w:gallery w:val="placeholder"/>
        </w:category>
        <w:types>
          <w:type w:val="bbPlcHdr"/>
        </w:types>
        <w:behaviors>
          <w:behavior w:val="content"/>
        </w:behaviors>
        <w:guid w:val="{DA850144-6DBB-4758-A8ED-EFE01F6246CE}"/>
      </w:docPartPr>
      <w:docPartBody>
        <w:p w:rsidR="008C7B88" w:rsidRDefault="000A0D07" w:rsidP="004B1BF2">
          <w:pPr>
            <w:pStyle w:val="B80DBECAC3FC42F2B8144283AF1D472A6"/>
          </w:pPr>
          <w:r>
            <w:rPr>
              <w:rStyle w:val="PlaceholderText"/>
            </w:rPr>
            <w:t>Who will do the activity?</w:t>
          </w:r>
        </w:p>
      </w:docPartBody>
    </w:docPart>
    <w:docPart>
      <w:docPartPr>
        <w:name w:val="56F28AB3B4C44D0EA9E3F9189062B1DA"/>
        <w:category>
          <w:name w:val="General"/>
          <w:gallery w:val="placeholder"/>
        </w:category>
        <w:types>
          <w:type w:val="bbPlcHdr"/>
        </w:types>
        <w:behaviors>
          <w:behavior w:val="content"/>
        </w:behaviors>
        <w:guid w:val="{72C5A8F6-7ACE-4720-AE55-7987FE01756B}"/>
      </w:docPartPr>
      <w:docPartBody>
        <w:p w:rsidR="008C7B88" w:rsidRDefault="000A0D07" w:rsidP="004B1BF2">
          <w:pPr>
            <w:pStyle w:val="56F28AB3B4C44D0EA9E3F9189062B1DA7"/>
          </w:pPr>
          <w:r>
            <w:rPr>
              <w:rStyle w:val="PlaceholderText"/>
            </w:rPr>
            <w:t>Who will do the activity?</w:t>
          </w:r>
        </w:p>
      </w:docPartBody>
    </w:docPart>
    <w:docPart>
      <w:docPartPr>
        <w:name w:val="FD969E807E584655AE32DD1C826F6894"/>
        <w:category>
          <w:name w:val="General"/>
          <w:gallery w:val="placeholder"/>
        </w:category>
        <w:types>
          <w:type w:val="bbPlcHdr"/>
        </w:types>
        <w:behaviors>
          <w:behavior w:val="content"/>
        </w:behaviors>
        <w:guid w:val="{7D876103-EFCF-4335-BEE3-F1354A3B864B}"/>
      </w:docPartPr>
      <w:docPartBody>
        <w:p w:rsidR="008C7B88" w:rsidRDefault="000A0D07" w:rsidP="004B1BF2">
          <w:pPr>
            <w:pStyle w:val="FD969E807E584655AE32DD1C826F68947"/>
          </w:pPr>
          <w:r>
            <w:rPr>
              <w:rStyle w:val="PlaceholderText"/>
            </w:rPr>
            <w:t>Who will do the activity?</w:t>
          </w:r>
        </w:p>
      </w:docPartBody>
    </w:docPart>
    <w:docPart>
      <w:docPartPr>
        <w:name w:val="2793448365164426B5EB8132B5E0FE87"/>
        <w:category>
          <w:name w:val="General"/>
          <w:gallery w:val="placeholder"/>
        </w:category>
        <w:types>
          <w:type w:val="bbPlcHdr"/>
        </w:types>
        <w:behaviors>
          <w:behavior w:val="content"/>
        </w:behaviors>
        <w:guid w:val="{7385A97E-9B54-471D-89FC-780C876496DD}"/>
      </w:docPartPr>
      <w:docPartBody>
        <w:p w:rsidR="008C7B88" w:rsidRDefault="000A0D07" w:rsidP="004B1BF2">
          <w:pPr>
            <w:pStyle w:val="2793448365164426B5EB8132B5E0FE877"/>
          </w:pPr>
          <w:r>
            <w:rPr>
              <w:rStyle w:val="PlaceholderText"/>
            </w:rPr>
            <w:t>Who will do the activity?</w:t>
          </w:r>
        </w:p>
      </w:docPartBody>
    </w:docPart>
    <w:docPart>
      <w:docPartPr>
        <w:name w:val="A5B43823B58142788E187B0128485061"/>
        <w:category>
          <w:name w:val="General"/>
          <w:gallery w:val="placeholder"/>
        </w:category>
        <w:types>
          <w:type w:val="bbPlcHdr"/>
        </w:types>
        <w:behaviors>
          <w:behavior w:val="content"/>
        </w:behaviors>
        <w:guid w:val="{855320E5-7EA1-4D41-8005-3A44424F2034}"/>
      </w:docPartPr>
      <w:docPartBody>
        <w:p w:rsidR="008C7B88" w:rsidRDefault="000A0D07" w:rsidP="004B1BF2">
          <w:pPr>
            <w:pStyle w:val="A5B43823B58142788E187B01284850617"/>
          </w:pPr>
          <w:r>
            <w:rPr>
              <w:rStyle w:val="PlaceholderText"/>
            </w:rPr>
            <w:t>Enter stand number</w:t>
          </w:r>
          <w:r w:rsidRPr="00EC77F6">
            <w:rPr>
              <w:rStyle w:val="PlaceholderText"/>
            </w:rPr>
            <w:t>.</w:t>
          </w:r>
        </w:p>
      </w:docPartBody>
    </w:docPart>
    <w:docPart>
      <w:docPartPr>
        <w:name w:val="96B830E22F3F4AD195AEBC80A0A75B9D"/>
        <w:category>
          <w:name w:val="General"/>
          <w:gallery w:val="placeholder"/>
        </w:category>
        <w:types>
          <w:type w:val="bbPlcHdr"/>
        </w:types>
        <w:behaviors>
          <w:behavior w:val="content"/>
        </w:behaviors>
        <w:guid w:val="{17AC6356-694A-457C-B1D2-8F5C7938578C}"/>
      </w:docPartPr>
      <w:docPartBody>
        <w:p w:rsidR="008C7B88" w:rsidRDefault="000A0D07" w:rsidP="004B1BF2">
          <w:pPr>
            <w:pStyle w:val="96B830E22F3F4AD195AEBC80A0A75B9D7"/>
          </w:pPr>
          <w:r>
            <w:rPr>
              <w:rStyle w:val="PlaceholderText"/>
            </w:rPr>
            <w:t>Enter description of activity</w:t>
          </w:r>
          <w:r w:rsidRPr="00EC77F6">
            <w:rPr>
              <w:rStyle w:val="PlaceholderText"/>
            </w:rPr>
            <w:t>.</w:t>
          </w:r>
        </w:p>
      </w:docPartBody>
    </w:docPart>
    <w:docPart>
      <w:docPartPr>
        <w:name w:val="854DA1B8C9774DC3BDC821F5AAF8E02F"/>
        <w:category>
          <w:name w:val="General"/>
          <w:gallery w:val="placeholder"/>
        </w:category>
        <w:types>
          <w:type w:val="bbPlcHdr"/>
        </w:types>
        <w:behaviors>
          <w:behavior w:val="content"/>
        </w:behaviors>
        <w:guid w:val="{2AFC11F1-95C3-436F-8981-0CF6C74B6BAA}"/>
      </w:docPartPr>
      <w:docPartBody>
        <w:p w:rsidR="008C7B88" w:rsidRDefault="000A0D07" w:rsidP="004B1BF2">
          <w:pPr>
            <w:pStyle w:val="854DA1B8C9774DC3BDC821F5AAF8E02F7"/>
          </w:pPr>
          <w:r>
            <w:rPr>
              <w:rStyle w:val="PlaceholderText"/>
            </w:rPr>
            <w:t>Who will implement the activity?</w:t>
          </w:r>
        </w:p>
      </w:docPartBody>
    </w:docPart>
    <w:docPart>
      <w:docPartPr>
        <w:name w:val="E57F901F22C944D2AFAB5E8AFF968111"/>
        <w:category>
          <w:name w:val="General"/>
          <w:gallery w:val="placeholder"/>
        </w:category>
        <w:types>
          <w:type w:val="bbPlcHdr"/>
        </w:types>
        <w:behaviors>
          <w:behavior w:val="content"/>
        </w:behaviors>
        <w:guid w:val="{37EA9FE4-6F63-4BBD-8339-3E2221ECA9AC}"/>
      </w:docPartPr>
      <w:docPartBody>
        <w:p w:rsidR="008C7B88" w:rsidRDefault="000A0D07" w:rsidP="004B1BF2">
          <w:pPr>
            <w:pStyle w:val="E57F901F22C944D2AFAB5E8AFF9681117"/>
          </w:pPr>
          <w:r>
            <w:rPr>
              <w:rStyle w:val="PlaceholderText"/>
            </w:rPr>
            <w:t>Enter dates.</w:t>
          </w:r>
        </w:p>
      </w:docPartBody>
    </w:docPart>
    <w:docPart>
      <w:docPartPr>
        <w:name w:val="3653DFB005F249E09BEFB6D7792DF06C"/>
        <w:category>
          <w:name w:val="General"/>
          <w:gallery w:val="placeholder"/>
        </w:category>
        <w:types>
          <w:type w:val="bbPlcHdr"/>
        </w:types>
        <w:behaviors>
          <w:behavior w:val="content"/>
        </w:behaviors>
        <w:guid w:val="{1CD92FE8-3858-4634-B799-0A21F8E7EC38}"/>
      </w:docPartPr>
      <w:docPartBody>
        <w:p w:rsidR="008C7B88" w:rsidRDefault="000A0D07" w:rsidP="004B1BF2">
          <w:pPr>
            <w:pStyle w:val="3653DFB005F249E09BEFB6D7792DF06C7"/>
          </w:pPr>
          <w:r>
            <w:rPr>
              <w:rStyle w:val="PlaceholderText"/>
            </w:rPr>
            <w:t>Enter stand number</w:t>
          </w:r>
          <w:r w:rsidRPr="00EC77F6">
            <w:rPr>
              <w:rStyle w:val="PlaceholderText"/>
            </w:rPr>
            <w:t>.</w:t>
          </w:r>
        </w:p>
      </w:docPartBody>
    </w:docPart>
    <w:docPart>
      <w:docPartPr>
        <w:name w:val="4720D618A3084CF48D7A7BCB3AA2FA1B"/>
        <w:category>
          <w:name w:val="General"/>
          <w:gallery w:val="placeholder"/>
        </w:category>
        <w:types>
          <w:type w:val="bbPlcHdr"/>
        </w:types>
        <w:behaviors>
          <w:behavior w:val="content"/>
        </w:behaviors>
        <w:guid w:val="{745A62AB-3CAE-402F-9320-F21B0BD391C5}"/>
      </w:docPartPr>
      <w:docPartBody>
        <w:p w:rsidR="008C7B88" w:rsidRDefault="000A0D07" w:rsidP="004B1BF2">
          <w:pPr>
            <w:pStyle w:val="4720D618A3084CF48D7A7BCB3AA2FA1B7"/>
          </w:pPr>
          <w:r>
            <w:rPr>
              <w:rStyle w:val="PlaceholderText"/>
            </w:rPr>
            <w:t>Enter description of activity</w:t>
          </w:r>
          <w:r w:rsidRPr="00EC77F6">
            <w:rPr>
              <w:rStyle w:val="PlaceholderText"/>
            </w:rPr>
            <w:t>.</w:t>
          </w:r>
        </w:p>
      </w:docPartBody>
    </w:docPart>
    <w:docPart>
      <w:docPartPr>
        <w:name w:val="C2732734E2204D8CAB41F19C40666B8E"/>
        <w:category>
          <w:name w:val="General"/>
          <w:gallery w:val="placeholder"/>
        </w:category>
        <w:types>
          <w:type w:val="bbPlcHdr"/>
        </w:types>
        <w:behaviors>
          <w:behavior w:val="content"/>
        </w:behaviors>
        <w:guid w:val="{DE5E939C-37D0-4D13-8FC8-F7459AB3FC59}"/>
      </w:docPartPr>
      <w:docPartBody>
        <w:p w:rsidR="008C7B88" w:rsidRDefault="000A0D07" w:rsidP="004B1BF2">
          <w:pPr>
            <w:pStyle w:val="C2732734E2204D8CAB41F19C40666B8E7"/>
          </w:pPr>
          <w:r>
            <w:rPr>
              <w:rStyle w:val="PlaceholderText"/>
            </w:rPr>
            <w:t>Who will implement the activity?</w:t>
          </w:r>
        </w:p>
      </w:docPartBody>
    </w:docPart>
    <w:docPart>
      <w:docPartPr>
        <w:name w:val="E533EA709C2B407BB7DE283B198A1F74"/>
        <w:category>
          <w:name w:val="General"/>
          <w:gallery w:val="placeholder"/>
        </w:category>
        <w:types>
          <w:type w:val="bbPlcHdr"/>
        </w:types>
        <w:behaviors>
          <w:behavior w:val="content"/>
        </w:behaviors>
        <w:guid w:val="{267DE2E6-ED62-483F-BBA5-54A53D09FE2B}"/>
      </w:docPartPr>
      <w:docPartBody>
        <w:p w:rsidR="008C7B88" w:rsidRDefault="000A0D07" w:rsidP="004B1BF2">
          <w:pPr>
            <w:pStyle w:val="E533EA709C2B407BB7DE283B198A1F747"/>
          </w:pPr>
          <w:r>
            <w:rPr>
              <w:rStyle w:val="PlaceholderText"/>
            </w:rPr>
            <w:t>Enter dates</w:t>
          </w:r>
          <w:r w:rsidRPr="00EC77F6">
            <w:rPr>
              <w:rStyle w:val="PlaceholderText"/>
            </w:rPr>
            <w:t>.</w:t>
          </w:r>
        </w:p>
      </w:docPartBody>
    </w:docPart>
    <w:docPart>
      <w:docPartPr>
        <w:name w:val="3D5D0182F0584F15AF9BC13DAD81651A"/>
        <w:category>
          <w:name w:val="General"/>
          <w:gallery w:val="placeholder"/>
        </w:category>
        <w:types>
          <w:type w:val="bbPlcHdr"/>
        </w:types>
        <w:behaviors>
          <w:behavior w:val="content"/>
        </w:behaviors>
        <w:guid w:val="{71E3851F-6A6B-4FD3-A5C3-32571107076E}"/>
      </w:docPartPr>
      <w:docPartBody>
        <w:p w:rsidR="008C7B88" w:rsidRDefault="000A0D07" w:rsidP="004B1BF2">
          <w:pPr>
            <w:pStyle w:val="3D5D0182F0584F15AF9BC13DAD81651A7"/>
          </w:pPr>
          <w:r>
            <w:rPr>
              <w:rStyle w:val="PlaceholderText"/>
            </w:rPr>
            <w:t>Enter stand number</w:t>
          </w:r>
          <w:r w:rsidRPr="00EC77F6">
            <w:rPr>
              <w:rStyle w:val="PlaceholderText"/>
            </w:rPr>
            <w:t>.</w:t>
          </w:r>
        </w:p>
      </w:docPartBody>
    </w:docPart>
    <w:docPart>
      <w:docPartPr>
        <w:name w:val="ABC8A6EAA4B24E0088998F242B20D91D"/>
        <w:category>
          <w:name w:val="General"/>
          <w:gallery w:val="placeholder"/>
        </w:category>
        <w:types>
          <w:type w:val="bbPlcHdr"/>
        </w:types>
        <w:behaviors>
          <w:behavior w:val="content"/>
        </w:behaviors>
        <w:guid w:val="{E7368C95-FB37-4EF0-B419-BCEA1E97AB0C}"/>
      </w:docPartPr>
      <w:docPartBody>
        <w:p w:rsidR="008C7B88" w:rsidRDefault="000A0D07" w:rsidP="004B1BF2">
          <w:pPr>
            <w:pStyle w:val="ABC8A6EAA4B24E0088998F242B20D91D7"/>
          </w:pPr>
          <w:r>
            <w:rPr>
              <w:rStyle w:val="PlaceholderText"/>
            </w:rPr>
            <w:t>Enter description of activity</w:t>
          </w:r>
          <w:r w:rsidRPr="00EC77F6">
            <w:rPr>
              <w:rStyle w:val="PlaceholderText"/>
            </w:rPr>
            <w:t>.</w:t>
          </w:r>
        </w:p>
      </w:docPartBody>
    </w:docPart>
    <w:docPart>
      <w:docPartPr>
        <w:name w:val="DD28A02B848D4E07B97BCD28D7283E21"/>
        <w:category>
          <w:name w:val="General"/>
          <w:gallery w:val="placeholder"/>
        </w:category>
        <w:types>
          <w:type w:val="bbPlcHdr"/>
        </w:types>
        <w:behaviors>
          <w:behavior w:val="content"/>
        </w:behaviors>
        <w:guid w:val="{91E21345-DC83-4750-812F-045772D58B6B}"/>
      </w:docPartPr>
      <w:docPartBody>
        <w:p w:rsidR="008C7B88" w:rsidRDefault="000A0D07" w:rsidP="004B1BF2">
          <w:pPr>
            <w:pStyle w:val="DD28A02B848D4E07B97BCD28D7283E217"/>
          </w:pPr>
          <w:r>
            <w:rPr>
              <w:rStyle w:val="PlaceholderText"/>
            </w:rPr>
            <w:t>Who will implement the activity?</w:t>
          </w:r>
        </w:p>
      </w:docPartBody>
    </w:docPart>
    <w:docPart>
      <w:docPartPr>
        <w:name w:val="48052708EB5D47999BF164DD37A3EC58"/>
        <w:category>
          <w:name w:val="General"/>
          <w:gallery w:val="placeholder"/>
        </w:category>
        <w:types>
          <w:type w:val="bbPlcHdr"/>
        </w:types>
        <w:behaviors>
          <w:behavior w:val="content"/>
        </w:behaviors>
        <w:guid w:val="{1D506830-FDA5-4FFC-A84A-EFD9C86DE9D4}"/>
      </w:docPartPr>
      <w:docPartBody>
        <w:p w:rsidR="008C7B88" w:rsidRDefault="000A0D07" w:rsidP="004B1BF2">
          <w:pPr>
            <w:pStyle w:val="48052708EB5D47999BF164DD37A3EC587"/>
          </w:pPr>
          <w:r>
            <w:rPr>
              <w:rStyle w:val="PlaceholderText"/>
            </w:rPr>
            <w:t>Enter dates</w:t>
          </w:r>
          <w:r w:rsidRPr="00EC77F6">
            <w:rPr>
              <w:rStyle w:val="PlaceholderText"/>
            </w:rPr>
            <w:t>.</w:t>
          </w:r>
        </w:p>
      </w:docPartBody>
    </w:docPart>
    <w:docPart>
      <w:docPartPr>
        <w:name w:val="B7F83FEBC52640F387130C72938F5C90"/>
        <w:category>
          <w:name w:val="General"/>
          <w:gallery w:val="placeholder"/>
        </w:category>
        <w:types>
          <w:type w:val="bbPlcHdr"/>
        </w:types>
        <w:behaviors>
          <w:behavior w:val="content"/>
        </w:behaviors>
        <w:guid w:val="{AE683FD3-DA0F-40C8-8828-C25A200FC680}"/>
      </w:docPartPr>
      <w:docPartBody>
        <w:p w:rsidR="000A0D07" w:rsidRDefault="000A0D07">
          <w:r w:rsidRPr="00EC77F6">
            <w:rPr>
              <w:rStyle w:val="PlaceholderText"/>
            </w:rPr>
            <w:t>Click here to enter text.</w:t>
          </w:r>
        </w:p>
      </w:docPartBody>
    </w:docPart>
    <w:docPart>
      <w:docPartPr>
        <w:name w:val="297F83B8BCF14F0389A999C8A9C15BFF"/>
        <w:category>
          <w:name w:val="General"/>
          <w:gallery w:val="placeholder"/>
        </w:category>
        <w:types>
          <w:type w:val="bbPlcHdr"/>
        </w:types>
        <w:behaviors>
          <w:behavior w:val="content"/>
        </w:behaviors>
        <w:guid w:val="{3E10EC42-0149-486B-BA9B-CE03B0EE2684}"/>
      </w:docPartPr>
      <w:docPartBody>
        <w:p w:rsidR="000A0D07" w:rsidRDefault="000A0D07">
          <w:r w:rsidRPr="00EC77F6">
            <w:rPr>
              <w:rStyle w:val="PlaceholderText"/>
            </w:rPr>
            <w:t>Click here to enter text.</w:t>
          </w:r>
        </w:p>
      </w:docPartBody>
    </w:docPart>
    <w:docPart>
      <w:docPartPr>
        <w:name w:val="4CB80DBC26834CCF88E430DB9D7B47B1"/>
        <w:category>
          <w:name w:val="General"/>
          <w:gallery w:val="placeholder"/>
        </w:category>
        <w:types>
          <w:type w:val="bbPlcHdr"/>
        </w:types>
        <w:behaviors>
          <w:behavior w:val="content"/>
        </w:behaviors>
        <w:guid w:val="{988C47F4-F684-4563-B9CD-E5C3A51D19AB}"/>
      </w:docPartPr>
      <w:docPartBody>
        <w:p w:rsidR="000A0D07" w:rsidRDefault="00E94492">
          <w:r w:rsidRPr="00EC77F6">
            <w:rPr>
              <w:rStyle w:val="PlaceholderText"/>
            </w:rPr>
            <w:t>Enter any content that you want to repeat, including other content controls. You can also insert this control around table rows in order to repeat parts of a table.</w:t>
          </w:r>
        </w:p>
      </w:docPartBody>
    </w:docPart>
    <w:docPart>
      <w:docPartPr>
        <w:name w:val="B4793D24CCBE476E821D94253D6B7B92"/>
        <w:category>
          <w:name w:val="General"/>
          <w:gallery w:val="placeholder"/>
        </w:category>
        <w:types>
          <w:type w:val="bbPlcHdr"/>
        </w:types>
        <w:behaviors>
          <w:behavior w:val="content"/>
        </w:behaviors>
        <w:guid w:val="{5B6997B4-0456-4D80-A8E3-B223FE241EAC}"/>
      </w:docPartPr>
      <w:docPartBody>
        <w:p w:rsidR="000A0D07" w:rsidRDefault="000A0D07">
          <w:r w:rsidRPr="00EC77F6">
            <w:rPr>
              <w:rStyle w:val="PlaceholderText"/>
            </w:rPr>
            <w:t>Click here to enter text</w:t>
          </w:r>
          <w:r>
            <w:rPr>
              <w:rStyle w:val="PlaceholderText"/>
            </w:rPr>
            <w:t xml:space="preserve"> and click the ‘+’ to add more list items</w:t>
          </w:r>
          <w:r w:rsidRPr="00EC77F6">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inion Pro">
    <w:altName w:val="Cambria"/>
    <w:panose1 w:val="02040503050306020203"/>
    <w:charset w:val="00"/>
    <w:family w:val="roman"/>
    <w:notTrueType/>
    <w:pitch w:val="variable"/>
    <w:sig w:usb0="60000287" w:usb1="00000001" w:usb2="00000000" w:usb3="00000000" w:csb0="0000019F" w:csb1="00000000"/>
  </w:font>
  <w:font w:name="Minion RegularSC">
    <w:panose1 w:val="02020500000000000000"/>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18F8"/>
    <w:rsid w:val="000A0D07"/>
    <w:rsid w:val="00237F26"/>
    <w:rsid w:val="004B1BF2"/>
    <w:rsid w:val="005D14AC"/>
    <w:rsid w:val="005D7AB2"/>
    <w:rsid w:val="00623008"/>
    <w:rsid w:val="006E3862"/>
    <w:rsid w:val="00714B91"/>
    <w:rsid w:val="00861391"/>
    <w:rsid w:val="008C7B88"/>
    <w:rsid w:val="00B00372"/>
    <w:rsid w:val="00BA41AE"/>
    <w:rsid w:val="00BE7073"/>
    <w:rsid w:val="00C25A20"/>
    <w:rsid w:val="00DB18F8"/>
    <w:rsid w:val="00E758B0"/>
    <w:rsid w:val="00E94492"/>
    <w:rsid w:val="00EF5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A0D07"/>
    <w:rPr>
      <w:color w:val="808080"/>
    </w:rPr>
  </w:style>
  <w:style w:type="paragraph" w:customStyle="1" w:styleId="35245FA22EF64478AF93B2A18E24B04B">
    <w:name w:val="35245FA22EF64478AF93B2A18E24B04B"/>
    <w:rsid w:val="00DB18F8"/>
    <w:rPr>
      <w:rFonts w:ascii="Calibri" w:eastAsia="Calibri" w:hAnsi="Calibri" w:cs="Calibri"/>
    </w:rPr>
  </w:style>
  <w:style w:type="paragraph" w:customStyle="1" w:styleId="073CE04D185643878B84AD5BC03D02A3">
    <w:name w:val="073CE04D185643878B84AD5BC03D02A3"/>
    <w:rsid w:val="00DB18F8"/>
    <w:rPr>
      <w:rFonts w:ascii="Calibri" w:eastAsia="Calibri" w:hAnsi="Calibri" w:cs="Calibri"/>
    </w:rPr>
  </w:style>
  <w:style w:type="paragraph" w:customStyle="1" w:styleId="F350FBA2C29B46F6AAF0F236D2BB5ADF">
    <w:name w:val="F350FBA2C29B46F6AAF0F236D2BB5ADF"/>
    <w:rsid w:val="00DB18F8"/>
    <w:rPr>
      <w:rFonts w:ascii="Calibri" w:eastAsia="Calibri" w:hAnsi="Calibri" w:cs="Calibri"/>
    </w:rPr>
  </w:style>
  <w:style w:type="paragraph" w:customStyle="1" w:styleId="CCBDD2368CED4B3BB3C09F0E91897B84">
    <w:name w:val="CCBDD2368CED4B3BB3C09F0E91897B84"/>
    <w:rsid w:val="00DB18F8"/>
    <w:rPr>
      <w:rFonts w:ascii="Calibri" w:eastAsia="Calibri" w:hAnsi="Calibri" w:cs="Calibri"/>
    </w:rPr>
  </w:style>
  <w:style w:type="paragraph" w:customStyle="1" w:styleId="769D10671D634164A6D2DB2AF97D16D3">
    <w:name w:val="769D10671D634164A6D2DB2AF97D16D3"/>
    <w:rsid w:val="00DB18F8"/>
    <w:rPr>
      <w:rFonts w:ascii="Calibri" w:eastAsia="Calibri" w:hAnsi="Calibri" w:cs="Calibri"/>
    </w:rPr>
  </w:style>
  <w:style w:type="paragraph" w:customStyle="1" w:styleId="38241CE5488142E89AD81D31AB18AA95">
    <w:name w:val="38241CE5488142E89AD81D31AB18AA95"/>
    <w:rsid w:val="00DB18F8"/>
    <w:rPr>
      <w:rFonts w:ascii="Calibri" w:eastAsia="Calibri" w:hAnsi="Calibri" w:cs="Calibri"/>
    </w:rPr>
  </w:style>
  <w:style w:type="paragraph" w:customStyle="1" w:styleId="22D1173ECA85442FAAE1546580C4047F">
    <w:name w:val="22D1173ECA85442FAAE1546580C4047F"/>
    <w:rsid w:val="00DB18F8"/>
    <w:rPr>
      <w:rFonts w:ascii="Calibri" w:eastAsia="Calibri" w:hAnsi="Calibri" w:cs="Calibri"/>
    </w:rPr>
  </w:style>
  <w:style w:type="paragraph" w:customStyle="1" w:styleId="2E09607F8F574648BE510D79D43D776E">
    <w:name w:val="2E09607F8F574648BE510D79D43D776E"/>
    <w:rsid w:val="00DB18F8"/>
    <w:rPr>
      <w:rFonts w:ascii="Calibri" w:eastAsia="Calibri" w:hAnsi="Calibri" w:cs="Calibri"/>
    </w:rPr>
  </w:style>
  <w:style w:type="paragraph" w:customStyle="1" w:styleId="81C726644747499688BEA02F99DA8861">
    <w:name w:val="81C726644747499688BEA02F99DA8861"/>
    <w:rsid w:val="00DB18F8"/>
    <w:rPr>
      <w:rFonts w:ascii="Calibri" w:eastAsia="Calibri" w:hAnsi="Calibri" w:cs="Calibri"/>
    </w:rPr>
  </w:style>
  <w:style w:type="paragraph" w:customStyle="1" w:styleId="0055559777E949F0982D40CD4DB81302">
    <w:name w:val="0055559777E949F0982D40CD4DB81302"/>
    <w:rsid w:val="00DB18F8"/>
    <w:rPr>
      <w:rFonts w:ascii="Calibri" w:eastAsia="Calibri" w:hAnsi="Calibri" w:cs="Calibri"/>
    </w:rPr>
  </w:style>
  <w:style w:type="paragraph" w:customStyle="1" w:styleId="6D449A5E81354584AA7270E94DC29077">
    <w:name w:val="6D449A5E81354584AA7270E94DC29077"/>
    <w:rsid w:val="00DB18F8"/>
    <w:rPr>
      <w:rFonts w:ascii="Calibri" w:eastAsia="Calibri" w:hAnsi="Calibri" w:cs="Calibri"/>
    </w:rPr>
  </w:style>
  <w:style w:type="paragraph" w:customStyle="1" w:styleId="738D7F6E969544BF88B80478D072D0FE">
    <w:name w:val="738D7F6E969544BF88B80478D072D0FE"/>
    <w:rsid w:val="00DB18F8"/>
    <w:rPr>
      <w:rFonts w:ascii="Calibri" w:eastAsia="Calibri" w:hAnsi="Calibri" w:cs="Calibri"/>
    </w:rPr>
  </w:style>
  <w:style w:type="paragraph" w:customStyle="1" w:styleId="EC0AB8E52A4D460694FA03E34BE4371E">
    <w:name w:val="EC0AB8E52A4D460694FA03E34BE4371E"/>
    <w:rsid w:val="00DB18F8"/>
    <w:rPr>
      <w:rFonts w:ascii="Calibri" w:eastAsia="Calibri" w:hAnsi="Calibri" w:cs="Calibri"/>
    </w:rPr>
  </w:style>
  <w:style w:type="paragraph" w:customStyle="1" w:styleId="2277121C6A224167B684D32D1BC7D5B7">
    <w:name w:val="2277121C6A224167B684D32D1BC7D5B7"/>
    <w:rsid w:val="00DB18F8"/>
    <w:rPr>
      <w:rFonts w:ascii="Calibri" w:eastAsia="Calibri" w:hAnsi="Calibri" w:cs="Calibri"/>
    </w:rPr>
  </w:style>
  <w:style w:type="paragraph" w:customStyle="1" w:styleId="4A60C4FFAACB4F43B39B767999F41914">
    <w:name w:val="4A60C4FFAACB4F43B39B767999F41914"/>
    <w:rsid w:val="00DB18F8"/>
    <w:rPr>
      <w:rFonts w:ascii="Calibri" w:eastAsia="Calibri" w:hAnsi="Calibri" w:cs="Calibri"/>
    </w:rPr>
  </w:style>
  <w:style w:type="paragraph" w:customStyle="1" w:styleId="67FE404E89BA49AC8E6C2FA842E57E6E">
    <w:name w:val="67FE404E89BA49AC8E6C2FA842E57E6E"/>
    <w:rsid w:val="00DB18F8"/>
    <w:rPr>
      <w:rFonts w:ascii="Calibri" w:eastAsia="Calibri" w:hAnsi="Calibri" w:cs="Calibri"/>
    </w:rPr>
  </w:style>
  <w:style w:type="paragraph" w:customStyle="1" w:styleId="7406B72CE29443ED92101E6250F61213">
    <w:name w:val="7406B72CE29443ED92101E6250F61213"/>
    <w:rsid w:val="00DB18F8"/>
    <w:rPr>
      <w:rFonts w:ascii="Calibri" w:eastAsia="Calibri" w:hAnsi="Calibri" w:cs="Calibri"/>
    </w:rPr>
  </w:style>
  <w:style w:type="paragraph" w:customStyle="1" w:styleId="852C8E64E84C43ACBDA4BFFCECA51BF0">
    <w:name w:val="852C8E64E84C43ACBDA4BFFCECA51BF0"/>
    <w:rsid w:val="00DB18F8"/>
    <w:rPr>
      <w:rFonts w:ascii="Calibri" w:eastAsia="Calibri" w:hAnsi="Calibri" w:cs="Calibri"/>
    </w:rPr>
  </w:style>
  <w:style w:type="paragraph" w:customStyle="1" w:styleId="4EA8C8749A3A49BAB490C88F8DE3D4D7">
    <w:name w:val="4EA8C8749A3A49BAB490C88F8DE3D4D7"/>
    <w:rsid w:val="00DB18F8"/>
    <w:rPr>
      <w:rFonts w:ascii="Calibri" w:eastAsia="Calibri" w:hAnsi="Calibri" w:cs="Calibri"/>
    </w:rPr>
  </w:style>
  <w:style w:type="paragraph" w:customStyle="1" w:styleId="6E1328EB82374AC9A3530A0D99C80EB3">
    <w:name w:val="6E1328EB82374AC9A3530A0D99C80EB3"/>
    <w:rsid w:val="00DB18F8"/>
    <w:rPr>
      <w:rFonts w:ascii="Calibri" w:eastAsia="Calibri" w:hAnsi="Calibri" w:cs="Calibri"/>
    </w:rPr>
  </w:style>
  <w:style w:type="paragraph" w:customStyle="1" w:styleId="6D1E5C5B8F084D14A0EF701DF6499345">
    <w:name w:val="6D1E5C5B8F084D14A0EF701DF6499345"/>
    <w:rsid w:val="00DB18F8"/>
    <w:rPr>
      <w:rFonts w:ascii="Calibri" w:eastAsia="Calibri" w:hAnsi="Calibri" w:cs="Calibri"/>
    </w:rPr>
  </w:style>
  <w:style w:type="paragraph" w:customStyle="1" w:styleId="4C0ADCF2C7EC4D74AC449DE59F3B5C4A">
    <w:name w:val="4C0ADCF2C7EC4D74AC449DE59F3B5C4A"/>
    <w:rsid w:val="00DB18F8"/>
    <w:rPr>
      <w:rFonts w:ascii="Calibri" w:eastAsia="Calibri" w:hAnsi="Calibri" w:cs="Calibri"/>
    </w:rPr>
  </w:style>
  <w:style w:type="paragraph" w:customStyle="1" w:styleId="A4BDE212CF4E497B8CAACDB3064576B1">
    <w:name w:val="A4BDE212CF4E497B8CAACDB3064576B1"/>
    <w:rsid w:val="00DB18F8"/>
    <w:rPr>
      <w:rFonts w:ascii="Calibri" w:eastAsia="Calibri" w:hAnsi="Calibri" w:cs="Calibri"/>
    </w:rPr>
  </w:style>
  <w:style w:type="paragraph" w:customStyle="1" w:styleId="7BA1716E82564C578833C48E3D785785">
    <w:name w:val="7BA1716E82564C578833C48E3D785785"/>
    <w:rsid w:val="00DB18F8"/>
    <w:rPr>
      <w:rFonts w:ascii="Calibri" w:eastAsia="Calibri" w:hAnsi="Calibri" w:cs="Calibri"/>
    </w:rPr>
  </w:style>
  <w:style w:type="paragraph" w:customStyle="1" w:styleId="AE0762346C5944D78DAF56CF3384227B">
    <w:name w:val="AE0762346C5944D78DAF56CF3384227B"/>
    <w:rsid w:val="00DB18F8"/>
    <w:rPr>
      <w:rFonts w:ascii="Calibri" w:eastAsia="Calibri" w:hAnsi="Calibri" w:cs="Calibri"/>
    </w:rPr>
  </w:style>
  <w:style w:type="paragraph" w:customStyle="1" w:styleId="35245FA22EF64478AF93B2A18E24B04B1">
    <w:name w:val="35245FA22EF64478AF93B2A18E24B04B1"/>
    <w:rsid w:val="00DB18F8"/>
    <w:rPr>
      <w:rFonts w:ascii="Calibri" w:eastAsia="Calibri" w:hAnsi="Calibri" w:cs="Calibri"/>
    </w:rPr>
  </w:style>
  <w:style w:type="paragraph" w:customStyle="1" w:styleId="073CE04D185643878B84AD5BC03D02A31">
    <w:name w:val="073CE04D185643878B84AD5BC03D02A31"/>
    <w:rsid w:val="00DB18F8"/>
    <w:rPr>
      <w:rFonts w:ascii="Calibri" w:eastAsia="Calibri" w:hAnsi="Calibri" w:cs="Calibri"/>
    </w:rPr>
  </w:style>
  <w:style w:type="paragraph" w:customStyle="1" w:styleId="F350FBA2C29B46F6AAF0F236D2BB5ADF1">
    <w:name w:val="F350FBA2C29B46F6AAF0F236D2BB5ADF1"/>
    <w:rsid w:val="00DB18F8"/>
    <w:rPr>
      <w:rFonts w:ascii="Calibri" w:eastAsia="Calibri" w:hAnsi="Calibri" w:cs="Calibri"/>
    </w:rPr>
  </w:style>
  <w:style w:type="paragraph" w:customStyle="1" w:styleId="CCBDD2368CED4B3BB3C09F0E91897B841">
    <w:name w:val="CCBDD2368CED4B3BB3C09F0E91897B841"/>
    <w:rsid w:val="00DB18F8"/>
    <w:rPr>
      <w:rFonts w:ascii="Calibri" w:eastAsia="Calibri" w:hAnsi="Calibri" w:cs="Calibri"/>
    </w:rPr>
  </w:style>
  <w:style w:type="paragraph" w:customStyle="1" w:styleId="769D10671D634164A6D2DB2AF97D16D31">
    <w:name w:val="769D10671D634164A6D2DB2AF97D16D31"/>
    <w:rsid w:val="00DB18F8"/>
    <w:rPr>
      <w:rFonts w:ascii="Calibri" w:eastAsia="Calibri" w:hAnsi="Calibri" w:cs="Calibri"/>
    </w:rPr>
  </w:style>
  <w:style w:type="paragraph" w:customStyle="1" w:styleId="38241CE5488142E89AD81D31AB18AA951">
    <w:name w:val="38241CE5488142E89AD81D31AB18AA951"/>
    <w:rsid w:val="00DB18F8"/>
    <w:rPr>
      <w:rFonts w:ascii="Calibri" w:eastAsia="Calibri" w:hAnsi="Calibri" w:cs="Calibri"/>
    </w:rPr>
  </w:style>
  <w:style w:type="paragraph" w:customStyle="1" w:styleId="22D1173ECA85442FAAE1546580C4047F1">
    <w:name w:val="22D1173ECA85442FAAE1546580C4047F1"/>
    <w:rsid w:val="00DB18F8"/>
    <w:rPr>
      <w:rFonts w:ascii="Calibri" w:eastAsia="Calibri" w:hAnsi="Calibri" w:cs="Calibri"/>
    </w:rPr>
  </w:style>
  <w:style w:type="paragraph" w:customStyle="1" w:styleId="2E09607F8F574648BE510D79D43D776E1">
    <w:name w:val="2E09607F8F574648BE510D79D43D776E1"/>
    <w:rsid w:val="00DB18F8"/>
    <w:rPr>
      <w:rFonts w:ascii="Calibri" w:eastAsia="Calibri" w:hAnsi="Calibri" w:cs="Calibri"/>
    </w:rPr>
  </w:style>
  <w:style w:type="paragraph" w:customStyle="1" w:styleId="81C726644747499688BEA02F99DA88611">
    <w:name w:val="81C726644747499688BEA02F99DA88611"/>
    <w:rsid w:val="00DB18F8"/>
    <w:rPr>
      <w:rFonts w:ascii="Calibri" w:eastAsia="Calibri" w:hAnsi="Calibri" w:cs="Calibri"/>
    </w:rPr>
  </w:style>
  <w:style w:type="paragraph" w:customStyle="1" w:styleId="0055559777E949F0982D40CD4DB813021">
    <w:name w:val="0055559777E949F0982D40CD4DB813021"/>
    <w:rsid w:val="00DB18F8"/>
    <w:rPr>
      <w:rFonts w:ascii="Calibri" w:eastAsia="Calibri" w:hAnsi="Calibri" w:cs="Calibri"/>
    </w:rPr>
  </w:style>
  <w:style w:type="paragraph" w:customStyle="1" w:styleId="6D449A5E81354584AA7270E94DC290771">
    <w:name w:val="6D449A5E81354584AA7270E94DC290771"/>
    <w:rsid w:val="00DB18F8"/>
    <w:rPr>
      <w:rFonts w:ascii="Calibri" w:eastAsia="Calibri" w:hAnsi="Calibri" w:cs="Calibri"/>
    </w:rPr>
  </w:style>
  <w:style w:type="paragraph" w:customStyle="1" w:styleId="738D7F6E969544BF88B80478D072D0FE1">
    <w:name w:val="738D7F6E969544BF88B80478D072D0FE1"/>
    <w:rsid w:val="00DB18F8"/>
    <w:rPr>
      <w:rFonts w:ascii="Calibri" w:eastAsia="Calibri" w:hAnsi="Calibri" w:cs="Calibri"/>
    </w:rPr>
  </w:style>
  <w:style w:type="paragraph" w:customStyle="1" w:styleId="EC0AB8E52A4D460694FA03E34BE4371E1">
    <w:name w:val="EC0AB8E52A4D460694FA03E34BE4371E1"/>
    <w:rsid w:val="00DB18F8"/>
    <w:rPr>
      <w:rFonts w:ascii="Calibri" w:eastAsia="Calibri" w:hAnsi="Calibri" w:cs="Calibri"/>
    </w:rPr>
  </w:style>
  <w:style w:type="paragraph" w:customStyle="1" w:styleId="2277121C6A224167B684D32D1BC7D5B71">
    <w:name w:val="2277121C6A224167B684D32D1BC7D5B71"/>
    <w:rsid w:val="00DB18F8"/>
    <w:rPr>
      <w:rFonts w:ascii="Calibri" w:eastAsia="Calibri" w:hAnsi="Calibri" w:cs="Calibri"/>
    </w:rPr>
  </w:style>
  <w:style w:type="paragraph" w:customStyle="1" w:styleId="4A60C4FFAACB4F43B39B767999F419141">
    <w:name w:val="4A60C4FFAACB4F43B39B767999F419141"/>
    <w:rsid w:val="00DB18F8"/>
    <w:rPr>
      <w:rFonts w:ascii="Calibri" w:eastAsia="Calibri" w:hAnsi="Calibri" w:cs="Calibri"/>
    </w:rPr>
  </w:style>
  <w:style w:type="paragraph" w:customStyle="1" w:styleId="67FE404E89BA49AC8E6C2FA842E57E6E1">
    <w:name w:val="67FE404E89BA49AC8E6C2FA842E57E6E1"/>
    <w:rsid w:val="00DB18F8"/>
    <w:rPr>
      <w:rFonts w:ascii="Calibri" w:eastAsia="Calibri" w:hAnsi="Calibri" w:cs="Calibri"/>
    </w:rPr>
  </w:style>
  <w:style w:type="paragraph" w:customStyle="1" w:styleId="7406B72CE29443ED92101E6250F612131">
    <w:name w:val="7406B72CE29443ED92101E6250F612131"/>
    <w:rsid w:val="00DB18F8"/>
    <w:rPr>
      <w:rFonts w:ascii="Calibri" w:eastAsia="Calibri" w:hAnsi="Calibri" w:cs="Calibri"/>
    </w:rPr>
  </w:style>
  <w:style w:type="paragraph" w:customStyle="1" w:styleId="852C8E64E84C43ACBDA4BFFCECA51BF01">
    <w:name w:val="852C8E64E84C43ACBDA4BFFCECA51BF01"/>
    <w:rsid w:val="00DB18F8"/>
    <w:rPr>
      <w:rFonts w:ascii="Calibri" w:eastAsia="Calibri" w:hAnsi="Calibri" w:cs="Calibri"/>
    </w:rPr>
  </w:style>
  <w:style w:type="paragraph" w:customStyle="1" w:styleId="4EA8C8749A3A49BAB490C88F8DE3D4D71">
    <w:name w:val="4EA8C8749A3A49BAB490C88F8DE3D4D71"/>
    <w:rsid w:val="00DB18F8"/>
    <w:rPr>
      <w:rFonts w:ascii="Calibri" w:eastAsia="Calibri" w:hAnsi="Calibri" w:cs="Calibri"/>
    </w:rPr>
  </w:style>
  <w:style w:type="paragraph" w:customStyle="1" w:styleId="6E1328EB82374AC9A3530A0D99C80EB31">
    <w:name w:val="6E1328EB82374AC9A3530A0D99C80EB31"/>
    <w:rsid w:val="00DB18F8"/>
    <w:rPr>
      <w:rFonts w:ascii="Calibri" w:eastAsia="Calibri" w:hAnsi="Calibri" w:cs="Calibri"/>
    </w:rPr>
  </w:style>
  <w:style w:type="paragraph" w:customStyle="1" w:styleId="6D1E5C5B8F084D14A0EF701DF64993451">
    <w:name w:val="6D1E5C5B8F084D14A0EF701DF64993451"/>
    <w:rsid w:val="00DB18F8"/>
    <w:rPr>
      <w:rFonts w:ascii="Calibri" w:eastAsia="Calibri" w:hAnsi="Calibri" w:cs="Calibri"/>
    </w:rPr>
  </w:style>
  <w:style w:type="paragraph" w:customStyle="1" w:styleId="4C0ADCF2C7EC4D74AC449DE59F3B5C4A1">
    <w:name w:val="4C0ADCF2C7EC4D74AC449DE59F3B5C4A1"/>
    <w:rsid w:val="00DB18F8"/>
    <w:rPr>
      <w:rFonts w:ascii="Calibri" w:eastAsia="Calibri" w:hAnsi="Calibri" w:cs="Calibri"/>
    </w:rPr>
  </w:style>
  <w:style w:type="paragraph" w:customStyle="1" w:styleId="A4BDE212CF4E497B8CAACDB3064576B11">
    <w:name w:val="A4BDE212CF4E497B8CAACDB3064576B11"/>
    <w:rsid w:val="00DB18F8"/>
    <w:rPr>
      <w:rFonts w:ascii="Calibri" w:eastAsia="Calibri" w:hAnsi="Calibri" w:cs="Calibri"/>
    </w:rPr>
  </w:style>
  <w:style w:type="paragraph" w:customStyle="1" w:styleId="7BA1716E82564C578833C48E3D7857851">
    <w:name w:val="7BA1716E82564C578833C48E3D7857851"/>
    <w:rsid w:val="00DB18F8"/>
    <w:rPr>
      <w:rFonts w:ascii="Calibri" w:eastAsia="Calibri" w:hAnsi="Calibri" w:cs="Calibri"/>
    </w:rPr>
  </w:style>
  <w:style w:type="paragraph" w:customStyle="1" w:styleId="AE0762346C5944D78DAF56CF3384227B1">
    <w:name w:val="AE0762346C5944D78DAF56CF3384227B1"/>
    <w:rsid w:val="00DB18F8"/>
    <w:rPr>
      <w:rFonts w:ascii="Calibri" w:eastAsia="Calibri" w:hAnsi="Calibri" w:cs="Calibri"/>
    </w:rPr>
  </w:style>
  <w:style w:type="paragraph" w:customStyle="1" w:styleId="11873BB6AA814438AF3867193FC31ADD">
    <w:name w:val="11873BB6AA814438AF3867193FC31ADD"/>
    <w:rsid w:val="00DB18F8"/>
    <w:rPr>
      <w:rFonts w:ascii="Calibri" w:eastAsia="Calibri" w:hAnsi="Calibri" w:cs="Calibri"/>
    </w:rPr>
  </w:style>
  <w:style w:type="paragraph" w:customStyle="1" w:styleId="C4FE3561BEE14D9F9F819BEA15198292">
    <w:name w:val="C4FE3561BEE14D9F9F819BEA15198292"/>
    <w:rsid w:val="00DB18F8"/>
    <w:rPr>
      <w:rFonts w:ascii="Calibri" w:eastAsia="Calibri" w:hAnsi="Calibri" w:cs="Calibri"/>
    </w:rPr>
  </w:style>
  <w:style w:type="paragraph" w:customStyle="1" w:styleId="35245FA22EF64478AF93B2A18E24B04B2">
    <w:name w:val="35245FA22EF64478AF93B2A18E24B04B2"/>
    <w:rsid w:val="00DB18F8"/>
    <w:rPr>
      <w:rFonts w:ascii="Calibri" w:eastAsia="Calibri" w:hAnsi="Calibri" w:cs="Calibri"/>
    </w:rPr>
  </w:style>
  <w:style w:type="paragraph" w:customStyle="1" w:styleId="073CE04D185643878B84AD5BC03D02A32">
    <w:name w:val="073CE04D185643878B84AD5BC03D02A32"/>
    <w:rsid w:val="00DB18F8"/>
    <w:rPr>
      <w:rFonts w:ascii="Calibri" w:eastAsia="Calibri" w:hAnsi="Calibri" w:cs="Calibri"/>
    </w:rPr>
  </w:style>
  <w:style w:type="paragraph" w:customStyle="1" w:styleId="F350FBA2C29B46F6AAF0F236D2BB5ADF2">
    <w:name w:val="F350FBA2C29B46F6AAF0F236D2BB5ADF2"/>
    <w:rsid w:val="00DB18F8"/>
    <w:rPr>
      <w:rFonts w:ascii="Calibri" w:eastAsia="Calibri" w:hAnsi="Calibri" w:cs="Calibri"/>
    </w:rPr>
  </w:style>
  <w:style w:type="paragraph" w:customStyle="1" w:styleId="CCBDD2368CED4B3BB3C09F0E91897B842">
    <w:name w:val="CCBDD2368CED4B3BB3C09F0E91897B842"/>
    <w:rsid w:val="00DB18F8"/>
    <w:rPr>
      <w:rFonts w:ascii="Calibri" w:eastAsia="Calibri" w:hAnsi="Calibri" w:cs="Calibri"/>
    </w:rPr>
  </w:style>
  <w:style w:type="paragraph" w:customStyle="1" w:styleId="769D10671D634164A6D2DB2AF97D16D32">
    <w:name w:val="769D10671D634164A6D2DB2AF97D16D32"/>
    <w:rsid w:val="00DB18F8"/>
    <w:rPr>
      <w:rFonts w:ascii="Calibri" w:eastAsia="Calibri" w:hAnsi="Calibri" w:cs="Calibri"/>
    </w:rPr>
  </w:style>
  <w:style w:type="paragraph" w:customStyle="1" w:styleId="38241CE5488142E89AD81D31AB18AA952">
    <w:name w:val="38241CE5488142E89AD81D31AB18AA952"/>
    <w:rsid w:val="00DB18F8"/>
    <w:rPr>
      <w:rFonts w:ascii="Calibri" w:eastAsia="Calibri" w:hAnsi="Calibri" w:cs="Calibri"/>
    </w:rPr>
  </w:style>
  <w:style w:type="paragraph" w:customStyle="1" w:styleId="22D1173ECA85442FAAE1546580C4047F2">
    <w:name w:val="22D1173ECA85442FAAE1546580C4047F2"/>
    <w:rsid w:val="00DB18F8"/>
    <w:rPr>
      <w:rFonts w:ascii="Calibri" w:eastAsia="Calibri" w:hAnsi="Calibri" w:cs="Calibri"/>
    </w:rPr>
  </w:style>
  <w:style w:type="paragraph" w:customStyle="1" w:styleId="2E09607F8F574648BE510D79D43D776E2">
    <w:name w:val="2E09607F8F574648BE510D79D43D776E2"/>
    <w:rsid w:val="00DB18F8"/>
    <w:rPr>
      <w:rFonts w:ascii="Calibri" w:eastAsia="Calibri" w:hAnsi="Calibri" w:cs="Calibri"/>
    </w:rPr>
  </w:style>
  <w:style w:type="paragraph" w:customStyle="1" w:styleId="81C726644747499688BEA02F99DA88612">
    <w:name w:val="81C726644747499688BEA02F99DA88612"/>
    <w:rsid w:val="00DB18F8"/>
    <w:rPr>
      <w:rFonts w:ascii="Calibri" w:eastAsia="Calibri" w:hAnsi="Calibri" w:cs="Calibri"/>
    </w:rPr>
  </w:style>
  <w:style w:type="paragraph" w:customStyle="1" w:styleId="0055559777E949F0982D40CD4DB813022">
    <w:name w:val="0055559777E949F0982D40CD4DB813022"/>
    <w:rsid w:val="00DB18F8"/>
    <w:rPr>
      <w:rFonts w:ascii="Calibri" w:eastAsia="Calibri" w:hAnsi="Calibri" w:cs="Calibri"/>
    </w:rPr>
  </w:style>
  <w:style w:type="paragraph" w:customStyle="1" w:styleId="6D449A5E81354584AA7270E94DC290772">
    <w:name w:val="6D449A5E81354584AA7270E94DC290772"/>
    <w:rsid w:val="00DB18F8"/>
    <w:rPr>
      <w:rFonts w:ascii="Calibri" w:eastAsia="Calibri" w:hAnsi="Calibri" w:cs="Calibri"/>
    </w:rPr>
  </w:style>
  <w:style w:type="paragraph" w:customStyle="1" w:styleId="738D7F6E969544BF88B80478D072D0FE2">
    <w:name w:val="738D7F6E969544BF88B80478D072D0FE2"/>
    <w:rsid w:val="00DB18F8"/>
    <w:rPr>
      <w:rFonts w:ascii="Calibri" w:eastAsia="Calibri" w:hAnsi="Calibri" w:cs="Calibri"/>
    </w:rPr>
  </w:style>
  <w:style w:type="paragraph" w:customStyle="1" w:styleId="EC0AB8E52A4D460694FA03E34BE4371E2">
    <w:name w:val="EC0AB8E52A4D460694FA03E34BE4371E2"/>
    <w:rsid w:val="00DB18F8"/>
    <w:rPr>
      <w:rFonts w:ascii="Calibri" w:eastAsia="Calibri" w:hAnsi="Calibri" w:cs="Calibri"/>
    </w:rPr>
  </w:style>
  <w:style w:type="paragraph" w:customStyle="1" w:styleId="2277121C6A224167B684D32D1BC7D5B72">
    <w:name w:val="2277121C6A224167B684D32D1BC7D5B72"/>
    <w:rsid w:val="00DB18F8"/>
    <w:rPr>
      <w:rFonts w:ascii="Calibri" w:eastAsia="Calibri" w:hAnsi="Calibri" w:cs="Calibri"/>
    </w:rPr>
  </w:style>
  <w:style w:type="paragraph" w:customStyle="1" w:styleId="4A60C4FFAACB4F43B39B767999F419142">
    <w:name w:val="4A60C4FFAACB4F43B39B767999F419142"/>
    <w:rsid w:val="00DB18F8"/>
    <w:rPr>
      <w:rFonts w:ascii="Calibri" w:eastAsia="Calibri" w:hAnsi="Calibri" w:cs="Calibri"/>
    </w:rPr>
  </w:style>
  <w:style w:type="paragraph" w:customStyle="1" w:styleId="67FE404E89BA49AC8E6C2FA842E57E6E2">
    <w:name w:val="67FE404E89BA49AC8E6C2FA842E57E6E2"/>
    <w:rsid w:val="00DB18F8"/>
    <w:rPr>
      <w:rFonts w:ascii="Calibri" w:eastAsia="Calibri" w:hAnsi="Calibri" w:cs="Calibri"/>
    </w:rPr>
  </w:style>
  <w:style w:type="paragraph" w:customStyle="1" w:styleId="7406B72CE29443ED92101E6250F612132">
    <w:name w:val="7406B72CE29443ED92101E6250F612132"/>
    <w:rsid w:val="00DB18F8"/>
    <w:rPr>
      <w:rFonts w:ascii="Calibri" w:eastAsia="Calibri" w:hAnsi="Calibri" w:cs="Calibri"/>
    </w:rPr>
  </w:style>
  <w:style w:type="paragraph" w:customStyle="1" w:styleId="852C8E64E84C43ACBDA4BFFCECA51BF02">
    <w:name w:val="852C8E64E84C43ACBDA4BFFCECA51BF02"/>
    <w:rsid w:val="00DB18F8"/>
    <w:rPr>
      <w:rFonts w:ascii="Calibri" w:eastAsia="Calibri" w:hAnsi="Calibri" w:cs="Calibri"/>
    </w:rPr>
  </w:style>
  <w:style w:type="paragraph" w:customStyle="1" w:styleId="4EA8C8749A3A49BAB490C88F8DE3D4D72">
    <w:name w:val="4EA8C8749A3A49BAB490C88F8DE3D4D72"/>
    <w:rsid w:val="00DB18F8"/>
    <w:rPr>
      <w:rFonts w:ascii="Calibri" w:eastAsia="Calibri" w:hAnsi="Calibri" w:cs="Calibri"/>
    </w:rPr>
  </w:style>
  <w:style w:type="paragraph" w:customStyle="1" w:styleId="6E1328EB82374AC9A3530A0D99C80EB32">
    <w:name w:val="6E1328EB82374AC9A3530A0D99C80EB32"/>
    <w:rsid w:val="00DB18F8"/>
    <w:rPr>
      <w:rFonts w:ascii="Calibri" w:eastAsia="Calibri" w:hAnsi="Calibri" w:cs="Calibri"/>
    </w:rPr>
  </w:style>
  <w:style w:type="paragraph" w:customStyle="1" w:styleId="6D1E5C5B8F084D14A0EF701DF64993452">
    <w:name w:val="6D1E5C5B8F084D14A0EF701DF64993452"/>
    <w:rsid w:val="00DB18F8"/>
    <w:rPr>
      <w:rFonts w:ascii="Calibri" w:eastAsia="Calibri" w:hAnsi="Calibri" w:cs="Calibri"/>
    </w:rPr>
  </w:style>
  <w:style w:type="paragraph" w:customStyle="1" w:styleId="4C0ADCF2C7EC4D74AC449DE59F3B5C4A2">
    <w:name w:val="4C0ADCF2C7EC4D74AC449DE59F3B5C4A2"/>
    <w:rsid w:val="00DB18F8"/>
    <w:rPr>
      <w:rFonts w:ascii="Calibri" w:eastAsia="Calibri" w:hAnsi="Calibri" w:cs="Calibri"/>
    </w:rPr>
  </w:style>
  <w:style w:type="paragraph" w:customStyle="1" w:styleId="A4BDE212CF4E497B8CAACDB3064576B12">
    <w:name w:val="A4BDE212CF4E497B8CAACDB3064576B12"/>
    <w:rsid w:val="00DB18F8"/>
    <w:rPr>
      <w:rFonts w:ascii="Calibri" w:eastAsia="Calibri" w:hAnsi="Calibri" w:cs="Calibri"/>
    </w:rPr>
  </w:style>
  <w:style w:type="paragraph" w:customStyle="1" w:styleId="7BA1716E82564C578833C48E3D7857852">
    <w:name w:val="7BA1716E82564C578833C48E3D7857852"/>
    <w:rsid w:val="00DB18F8"/>
    <w:rPr>
      <w:rFonts w:ascii="Calibri" w:eastAsia="Calibri" w:hAnsi="Calibri" w:cs="Calibri"/>
    </w:rPr>
  </w:style>
  <w:style w:type="paragraph" w:customStyle="1" w:styleId="AE0762346C5944D78DAF56CF3384227B2">
    <w:name w:val="AE0762346C5944D78DAF56CF3384227B2"/>
    <w:rsid w:val="00DB18F8"/>
    <w:rPr>
      <w:rFonts w:ascii="Calibri" w:eastAsia="Calibri" w:hAnsi="Calibri" w:cs="Calibri"/>
    </w:rPr>
  </w:style>
  <w:style w:type="paragraph" w:customStyle="1" w:styleId="11873BB6AA814438AF3867193FC31ADD1">
    <w:name w:val="11873BB6AA814438AF3867193FC31ADD1"/>
    <w:rsid w:val="00DB18F8"/>
    <w:rPr>
      <w:rFonts w:ascii="Calibri" w:eastAsia="Calibri" w:hAnsi="Calibri" w:cs="Calibri"/>
    </w:rPr>
  </w:style>
  <w:style w:type="paragraph" w:customStyle="1" w:styleId="C4FE3561BEE14D9F9F819BEA151982921">
    <w:name w:val="C4FE3561BEE14D9F9F819BEA151982921"/>
    <w:rsid w:val="00DB18F8"/>
    <w:rPr>
      <w:rFonts w:ascii="Calibri" w:eastAsia="Calibri" w:hAnsi="Calibri" w:cs="Calibri"/>
    </w:rPr>
  </w:style>
  <w:style w:type="paragraph" w:customStyle="1" w:styleId="438043E8C2954971BBD4ABC392492DE6">
    <w:name w:val="438043E8C2954971BBD4ABC392492DE6"/>
    <w:rsid w:val="00DB18F8"/>
    <w:rPr>
      <w:rFonts w:ascii="Calibri" w:eastAsia="Calibri" w:hAnsi="Calibri" w:cs="Calibri"/>
    </w:rPr>
  </w:style>
  <w:style w:type="paragraph" w:customStyle="1" w:styleId="35245FA22EF64478AF93B2A18E24B04B3">
    <w:name w:val="35245FA22EF64478AF93B2A18E24B04B3"/>
    <w:rsid w:val="00DB18F8"/>
    <w:rPr>
      <w:rFonts w:ascii="Calibri" w:eastAsia="Calibri" w:hAnsi="Calibri" w:cs="Calibri"/>
    </w:rPr>
  </w:style>
  <w:style w:type="paragraph" w:customStyle="1" w:styleId="073CE04D185643878B84AD5BC03D02A33">
    <w:name w:val="073CE04D185643878B84AD5BC03D02A33"/>
    <w:rsid w:val="00DB18F8"/>
    <w:rPr>
      <w:rFonts w:ascii="Calibri" w:eastAsia="Calibri" w:hAnsi="Calibri" w:cs="Calibri"/>
    </w:rPr>
  </w:style>
  <w:style w:type="paragraph" w:customStyle="1" w:styleId="F350FBA2C29B46F6AAF0F236D2BB5ADF3">
    <w:name w:val="F350FBA2C29B46F6AAF0F236D2BB5ADF3"/>
    <w:rsid w:val="00DB18F8"/>
    <w:rPr>
      <w:rFonts w:ascii="Calibri" w:eastAsia="Calibri" w:hAnsi="Calibri" w:cs="Calibri"/>
    </w:rPr>
  </w:style>
  <w:style w:type="paragraph" w:customStyle="1" w:styleId="CCBDD2368CED4B3BB3C09F0E91897B843">
    <w:name w:val="CCBDD2368CED4B3BB3C09F0E91897B843"/>
    <w:rsid w:val="00DB18F8"/>
    <w:rPr>
      <w:rFonts w:ascii="Calibri" w:eastAsia="Calibri" w:hAnsi="Calibri" w:cs="Calibri"/>
    </w:rPr>
  </w:style>
  <w:style w:type="paragraph" w:customStyle="1" w:styleId="769D10671D634164A6D2DB2AF97D16D33">
    <w:name w:val="769D10671D634164A6D2DB2AF97D16D33"/>
    <w:rsid w:val="00DB18F8"/>
    <w:rPr>
      <w:rFonts w:ascii="Calibri" w:eastAsia="Calibri" w:hAnsi="Calibri" w:cs="Calibri"/>
    </w:rPr>
  </w:style>
  <w:style w:type="paragraph" w:customStyle="1" w:styleId="38241CE5488142E89AD81D31AB18AA953">
    <w:name w:val="38241CE5488142E89AD81D31AB18AA953"/>
    <w:rsid w:val="00DB18F8"/>
    <w:rPr>
      <w:rFonts w:ascii="Calibri" w:eastAsia="Calibri" w:hAnsi="Calibri" w:cs="Calibri"/>
    </w:rPr>
  </w:style>
  <w:style w:type="paragraph" w:customStyle="1" w:styleId="22D1173ECA85442FAAE1546580C4047F3">
    <w:name w:val="22D1173ECA85442FAAE1546580C4047F3"/>
    <w:rsid w:val="00DB18F8"/>
    <w:rPr>
      <w:rFonts w:ascii="Calibri" w:eastAsia="Calibri" w:hAnsi="Calibri" w:cs="Calibri"/>
    </w:rPr>
  </w:style>
  <w:style w:type="paragraph" w:customStyle="1" w:styleId="2E09607F8F574648BE510D79D43D776E3">
    <w:name w:val="2E09607F8F574648BE510D79D43D776E3"/>
    <w:rsid w:val="00DB18F8"/>
    <w:rPr>
      <w:rFonts w:ascii="Calibri" w:eastAsia="Calibri" w:hAnsi="Calibri" w:cs="Calibri"/>
    </w:rPr>
  </w:style>
  <w:style w:type="paragraph" w:customStyle="1" w:styleId="81C726644747499688BEA02F99DA88613">
    <w:name w:val="81C726644747499688BEA02F99DA88613"/>
    <w:rsid w:val="00DB18F8"/>
    <w:rPr>
      <w:rFonts w:ascii="Calibri" w:eastAsia="Calibri" w:hAnsi="Calibri" w:cs="Calibri"/>
    </w:rPr>
  </w:style>
  <w:style w:type="paragraph" w:customStyle="1" w:styleId="0055559777E949F0982D40CD4DB813023">
    <w:name w:val="0055559777E949F0982D40CD4DB813023"/>
    <w:rsid w:val="00DB18F8"/>
    <w:rPr>
      <w:rFonts w:ascii="Calibri" w:eastAsia="Calibri" w:hAnsi="Calibri" w:cs="Calibri"/>
    </w:rPr>
  </w:style>
  <w:style w:type="paragraph" w:customStyle="1" w:styleId="6D449A5E81354584AA7270E94DC290773">
    <w:name w:val="6D449A5E81354584AA7270E94DC290773"/>
    <w:rsid w:val="00DB18F8"/>
    <w:rPr>
      <w:rFonts w:ascii="Calibri" w:eastAsia="Calibri" w:hAnsi="Calibri" w:cs="Calibri"/>
    </w:rPr>
  </w:style>
  <w:style w:type="paragraph" w:customStyle="1" w:styleId="738D7F6E969544BF88B80478D072D0FE3">
    <w:name w:val="738D7F6E969544BF88B80478D072D0FE3"/>
    <w:rsid w:val="00DB18F8"/>
    <w:rPr>
      <w:rFonts w:ascii="Calibri" w:eastAsia="Calibri" w:hAnsi="Calibri" w:cs="Calibri"/>
    </w:rPr>
  </w:style>
  <w:style w:type="paragraph" w:customStyle="1" w:styleId="EC0AB8E52A4D460694FA03E34BE4371E3">
    <w:name w:val="EC0AB8E52A4D460694FA03E34BE4371E3"/>
    <w:rsid w:val="00DB18F8"/>
    <w:rPr>
      <w:rFonts w:ascii="Calibri" w:eastAsia="Calibri" w:hAnsi="Calibri" w:cs="Calibri"/>
    </w:rPr>
  </w:style>
  <w:style w:type="paragraph" w:customStyle="1" w:styleId="2277121C6A224167B684D32D1BC7D5B73">
    <w:name w:val="2277121C6A224167B684D32D1BC7D5B73"/>
    <w:rsid w:val="00DB18F8"/>
    <w:rPr>
      <w:rFonts w:ascii="Calibri" w:eastAsia="Calibri" w:hAnsi="Calibri" w:cs="Calibri"/>
    </w:rPr>
  </w:style>
  <w:style w:type="paragraph" w:customStyle="1" w:styleId="4A60C4FFAACB4F43B39B767999F419143">
    <w:name w:val="4A60C4FFAACB4F43B39B767999F419143"/>
    <w:rsid w:val="00DB18F8"/>
    <w:rPr>
      <w:rFonts w:ascii="Calibri" w:eastAsia="Calibri" w:hAnsi="Calibri" w:cs="Calibri"/>
    </w:rPr>
  </w:style>
  <w:style w:type="paragraph" w:customStyle="1" w:styleId="67FE404E89BA49AC8E6C2FA842E57E6E3">
    <w:name w:val="67FE404E89BA49AC8E6C2FA842E57E6E3"/>
    <w:rsid w:val="00DB18F8"/>
    <w:rPr>
      <w:rFonts w:ascii="Calibri" w:eastAsia="Calibri" w:hAnsi="Calibri" w:cs="Calibri"/>
    </w:rPr>
  </w:style>
  <w:style w:type="paragraph" w:customStyle="1" w:styleId="7406B72CE29443ED92101E6250F612133">
    <w:name w:val="7406B72CE29443ED92101E6250F612133"/>
    <w:rsid w:val="00DB18F8"/>
    <w:rPr>
      <w:rFonts w:ascii="Calibri" w:eastAsia="Calibri" w:hAnsi="Calibri" w:cs="Calibri"/>
    </w:rPr>
  </w:style>
  <w:style w:type="paragraph" w:customStyle="1" w:styleId="852C8E64E84C43ACBDA4BFFCECA51BF03">
    <w:name w:val="852C8E64E84C43ACBDA4BFFCECA51BF03"/>
    <w:rsid w:val="00DB18F8"/>
    <w:rPr>
      <w:rFonts w:ascii="Calibri" w:eastAsia="Calibri" w:hAnsi="Calibri" w:cs="Calibri"/>
    </w:rPr>
  </w:style>
  <w:style w:type="paragraph" w:customStyle="1" w:styleId="4EA8C8749A3A49BAB490C88F8DE3D4D73">
    <w:name w:val="4EA8C8749A3A49BAB490C88F8DE3D4D73"/>
    <w:rsid w:val="00DB18F8"/>
    <w:rPr>
      <w:rFonts w:ascii="Calibri" w:eastAsia="Calibri" w:hAnsi="Calibri" w:cs="Calibri"/>
    </w:rPr>
  </w:style>
  <w:style w:type="paragraph" w:customStyle="1" w:styleId="6E1328EB82374AC9A3530A0D99C80EB33">
    <w:name w:val="6E1328EB82374AC9A3530A0D99C80EB33"/>
    <w:rsid w:val="00DB18F8"/>
    <w:rPr>
      <w:rFonts w:ascii="Calibri" w:eastAsia="Calibri" w:hAnsi="Calibri" w:cs="Calibri"/>
    </w:rPr>
  </w:style>
  <w:style w:type="paragraph" w:customStyle="1" w:styleId="6D1E5C5B8F084D14A0EF701DF64993453">
    <w:name w:val="6D1E5C5B8F084D14A0EF701DF64993453"/>
    <w:rsid w:val="00DB18F8"/>
    <w:rPr>
      <w:rFonts w:ascii="Calibri" w:eastAsia="Calibri" w:hAnsi="Calibri" w:cs="Calibri"/>
    </w:rPr>
  </w:style>
  <w:style w:type="paragraph" w:customStyle="1" w:styleId="4C0ADCF2C7EC4D74AC449DE59F3B5C4A3">
    <w:name w:val="4C0ADCF2C7EC4D74AC449DE59F3B5C4A3"/>
    <w:rsid w:val="00DB18F8"/>
    <w:rPr>
      <w:rFonts w:ascii="Calibri" w:eastAsia="Calibri" w:hAnsi="Calibri" w:cs="Calibri"/>
    </w:rPr>
  </w:style>
  <w:style w:type="paragraph" w:customStyle="1" w:styleId="A4BDE212CF4E497B8CAACDB3064576B13">
    <w:name w:val="A4BDE212CF4E497B8CAACDB3064576B13"/>
    <w:rsid w:val="00DB18F8"/>
    <w:rPr>
      <w:rFonts w:ascii="Calibri" w:eastAsia="Calibri" w:hAnsi="Calibri" w:cs="Calibri"/>
    </w:rPr>
  </w:style>
  <w:style w:type="paragraph" w:customStyle="1" w:styleId="7BA1716E82564C578833C48E3D7857853">
    <w:name w:val="7BA1716E82564C578833C48E3D7857853"/>
    <w:rsid w:val="00DB18F8"/>
    <w:rPr>
      <w:rFonts w:ascii="Calibri" w:eastAsia="Calibri" w:hAnsi="Calibri" w:cs="Calibri"/>
    </w:rPr>
  </w:style>
  <w:style w:type="paragraph" w:customStyle="1" w:styleId="AE0762346C5944D78DAF56CF3384227B3">
    <w:name w:val="AE0762346C5944D78DAF56CF3384227B3"/>
    <w:rsid w:val="00DB18F8"/>
    <w:rPr>
      <w:rFonts w:ascii="Calibri" w:eastAsia="Calibri" w:hAnsi="Calibri" w:cs="Calibri"/>
    </w:rPr>
  </w:style>
  <w:style w:type="paragraph" w:customStyle="1" w:styleId="11873BB6AA814438AF3867193FC31ADD2">
    <w:name w:val="11873BB6AA814438AF3867193FC31ADD2"/>
    <w:rsid w:val="00DB18F8"/>
    <w:rPr>
      <w:rFonts w:ascii="Calibri" w:eastAsia="Calibri" w:hAnsi="Calibri" w:cs="Calibri"/>
    </w:rPr>
  </w:style>
  <w:style w:type="paragraph" w:customStyle="1" w:styleId="C4FE3561BEE14D9F9F819BEA151982922">
    <w:name w:val="C4FE3561BEE14D9F9F819BEA151982922"/>
    <w:rsid w:val="00DB18F8"/>
    <w:rPr>
      <w:rFonts w:ascii="Calibri" w:eastAsia="Calibri" w:hAnsi="Calibri" w:cs="Calibri"/>
    </w:rPr>
  </w:style>
  <w:style w:type="paragraph" w:customStyle="1" w:styleId="438043E8C2954971BBD4ABC392492DE61">
    <w:name w:val="438043E8C2954971BBD4ABC392492DE61"/>
    <w:rsid w:val="00DB18F8"/>
    <w:rPr>
      <w:rFonts w:ascii="Calibri" w:eastAsia="Calibri" w:hAnsi="Calibri" w:cs="Calibri"/>
    </w:rPr>
  </w:style>
  <w:style w:type="paragraph" w:customStyle="1" w:styleId="858D6DA1D0EA43D490955717AA8E3430">
    <w:name w:val="858D6DA1D0EA43D490955717AA8E3430"/>
    <w:rsid w:val="00DB18F8"/>
    <w:rPr>
      <w:rFonts w:ascii="Calibri" w:eastAsia="Calibri" w:hAnsi="Calibri" w:cs="Calibri"/>
    </w:rPr>
  </w:style>
  <w:style w:type="paragraph" w:customStyle="1" w:styleId="13AA16B01F5E4DF4BE64D99058858396">
    <w:name w:val="13AA16B01F5E4DF4BE64D99058858396"/>
    <w:rsid w:val="00DB18F8"/>
    <w:rPr>
      <w:rFonts w:ascii="Calibri" w:eastAsia="Calibri" w:hAnsi="Calibri" w:cs="Calibri"/>
    </w:rPr>
  </w:style>
  <w:style w:type="paragraph" w:customStyle="1" w:styleId="D2ABBFF8472F4B72A6FAA0B58A32CBD1">
    <w:name w:val="D2ABBFF8472F4B72A6FAA0B58A32CBD1"/>
    <w:rsid w:val="00DB18F8"/>
    <w:rPr>
      <w:rFonts w:ascii="Calibri" w:eastAsia="Calibri" w:hAnsi="Calibri" w:cs="Calibri"/>
    </w:rPr>
  </w:style>
  <w:style w:type="paragraph" w:customStyle="1" w:styleId="8A51A4235F9F46568228450DCC063BD8">
    <w:name w:val="8A51A4235F9F46568228450DCC063BD8"/>
    <w:rsid w:val="00DB18F8"/>
    <w:rPr>
      <w:rFonts w:ascii="Calibri" w:eastAsia="Calibri" w:hAnsi="Calibri" w:cs="Calibri"/>
    </w:rPr>
  </w:style>
  <w:style w:type="paragraph" w:customStyle="1" w:styleId="8F24BDAF1C3E40578D53468BF43E1B9F">
    <w:name w:val="8F24BDAF1C3E40578D53468BF43E1B9F"/>
    <w:rsid w:val="00DB18F8"/>
    <w:rPr>
      <w:rFonts w:ascii="Calibri" w:eastAsia="Calibri" w:hAnsi="Calibri" w:cs="Calibri"/>
    </w:rPr>
  </w:style>
  <w:style w:type="paragraph" w:customStyle="1" w:styleId="73EE8486DA2A409F814F651F7462F99B">
    <w:name w:val="73EE8486DA2A409F814F651F7462F99B"/>
    <w:rsid w:val="00DB18F8"/>
    <w:rPr>
      <w:rFonts w:ascii="Calibri" w:eastAsia="Calibri" w:hAnsi="Calibri" w:cs="Calibri"/>
    </w:rPr>
  </w:style>
  <w:style w:type="paragraph" w:customStyle="1" w:styleId="BA5D2249144B4212B83B7B0F87B54059">
    <w:name w:val="BA5D2249144B4212B83B7B0F87B54059"/>
    <w:rsid w:val="00DB18F8"/>
    <w:rPr>
      <w:rFonts w:ascii="Calibri" w:eastAsia="Calibri" w:hAnsi="Calibri" w:cs="Calibri"/>
    </w:rPr>
  </w:style>
  <w:style w:type="paragraph" w:customStyle="1" w:styleId="F8C79C859D0B4B449A9EAD37F199A1A6">
    <w:name w:val="F8C79C859D0B4B449A9EAD37F199A1A6"/>
    <w:rsid w:val="00DB18F8"/>
    <w:rPr>
      <w:rFonts w:ascii="Calibri" w:eastAsia="Calibri" w:hAnsi="Calibri" w:cs="Calibri"/>
    </w:rPr>
  </w:style>
  <w:style w:type="paragraph" w:customStyle="1" w:styleId="A8A8D2E1A07B4ED19E3C5F0AAD74B177">
    <w:name w:val="A8A8D2E1A07B4ED19E3C5F0AAD74B177"/>
    <w:rsid w:val="00DB18F8"/>
    <w:rPr>
      <w:rFonts w:ascii="Calibri" w:eastAsia="Calibri" w:hAnsi="Calibri" w:cs="Calibri"/>
    </w:rPr>
  </w:style>
  <w:style w:type="paragraph" w:customStyle="1" w:styleId="77BCAE2AB5C94FD0A827BEAD4B633882">
    <w:name w:val="77BCAE2AB5C94FD0A827BEAD4B633882"/>
    <w:rsid w:val="00DB18F8"/>
    <w:rPr>
      <w:rFonts w:ascii="Calibri" w:eastAsia="Calibri" w:hAnsi="Calibri" w:cs="Calibri"/>
    </w:rPr>
  </w:style>
  <w:style w:type="paragraph" w:customStyle="1" w:styleId="C8C2BFFA4D26479BBCDD6C1F82AC3E68">
    <w:name w:val="C8C2BFFA4D26479BBCDD6C1F82AC3E68"/>
    <w:rsid w:val="00DB18F8"/>
    <w:rPr>
      <w:rFonts w:ascii="Calibri" w:eastAsia="Calibri" w:hAnsi="Calibri" w:cs="Calibri"/>
    </w:rPr>
  </w:style>
  <w:style w:type="paragraph" w:customStyle="1" w:styleId="358394327311429C8447C86E8082B51A">
    <w:name w:val="358394327311429C8447C86E8082B51A"/>
    <w:rsid w:val="00DB18F8"/>
    <w:rPr>
      <w:rFonts w:ascii="Calibri" w:eastAsia="Calibri" w:hAnsi="Calibri" w:cs="Calibri"/>
    </w:rPr>
  </w:style>
  <w:style w:type="paragraph" w:customStyle="1" w:styleId="115BB9D40D38436DB565B45BF1804204">
    <w:name w:val="115BB9D40D38436DB565B45BF1804204"/>
    <w:rsid w:val="00DB18F8"/>
    <w:rPr>
      <w:rFonts w:ascii="Calibri" w:eastAsia="Calibri" w:hAnsi="Calibri" w:cs="Calibri"/>
    </w:rPr>
  </w:style>
  <w:style w:type="paragraph" w:customStyle="1" w:styleId="116C6487F72145EB84B88F61438A772E">
    <w:name w:val="116C6487F72145EB84B88F61438A772E"/>
    <w:rsid w:val="00DB18F8"/>
    <w:rPr>
      <w:rFonts w:ascii="Calibri" w:eastAsia="Calibri" w:hAnsi="Calibri" w:cs="Calibri"/>
    </w:rPr>
  </w:style>
  <w:style w:type="paragraph" w:customStyle="1" w:styleId="8310B70DF45343A189BB727E2A1ED532">
    <w:name w:val="8310B70DF45343A189BB727E2A1ED532"/>
    <w:rsid w:val="00DB18F8"/>
    <w:rPr>
      <w:rFonts w:ascii="Calibri" w:eastAsia="Calibri" w:hAnsi="Calibri" w:cs="Calibri"/>
    </w:rPr>
  </w:style>
  <w:style w:type="paragraph" w:customStyle="1" w:styleId="CF0BAE5B2AE44C598F988E849ECFA5E2">
    <w:name w:val="CF0BAE5B2AE44C598F988E849ECFA5E2"/>
    <w:rsid w:val="00DB18F8"/>
    <w:rPr>
      <w:rFonts w:ascii="Calibri" w:eastAsia="Calibri" w:hAnsi="Calibri" w:cs="Calibri"/>
    </w:rPr>
  </w:style>
  <w:style w:type="paragraph" w:customStyle="1" w:styleId="CE7BD6CB3F454FB0B2A90BD1F41B7F8F">
    <w:name w:val="CE7BD6CB3F454FB0B2A90BD1F41B7F8F"/>
    <w:rsid w:val="00DB18F8"/>
    <w:rPr>
      <w:rFonts w:ascii="Calibri" w:eastAsia="Calibri" w:hAnsi="Calibri" w:cs="Calibri"/>
    </w:rPr>
  </w:style>
  <w:style w:type="paragraph" w:customStyle="1" w:styleId="35245FA22EF64478AF93B2A18E24B04B4">
    <w:name w:val="35245FA22EF64478AF93B2A18E24B04B4"/>
    <w:rsid w:val="00DB18F8"/>
    <w:rPr>
      <w:rFonts w:ascii="Calibri" w:eastAsia="Calibri" w:hAnsi="Calibri" w:cs="Calibri"/>
    </w:rPr>
  </w:style>
  <w:style w:type="paragraph" w:customStyle="1" w:styleId="073CE04D185643878B84AD5BC03D02A34">
    <w:name w:val="073CE04D185643878B84AD5BC03D02A34"/>
    <w:rsid w:val="00DB18F8"/>
    <w:rPr>
      <w:rFonts w:ascii="Calibri" w:eastAsia="Calibri" w:hAnsi="Calibri" w:cs="Calibri"/>
    </w:rPr>
  </w:style>
  <w:style w:type="paragraph" w:customStyle="1" w:styleId="F350FBA2C29B46F6AAF0F236D2BB5ADF4">
    <w:name w:val="F350FBA2C29B46F6AAF0F236D2BB5ADF4"/>
    <w:rsid w:val="00DB18F8"/>
    <w:rPr>
      <w:rFonts w:ascii="Calibri" w:eastAsia="Calibri" w:hAnsi="Calibri" w:cs="Calibri"/>
    </w:rPr>
  </w:style>
  <w:style w:type="paragraph" w:customStyle="1" w:styleId="CCBDD2368CED4B3BB3C09F0E91897B844">
    <w:name w:val="CCBDD2368CED4B3BB3C09F0E91897B844"/>
    <w:rsid w:val="00DB18F8"/>
    <w:rPr>
      <w:rFonts w:ascii="Calibri" w:eastAsia="Calibri" w:hAnsi="Calibri" w:cs="Calibri"/>
    </w:rPr>
  </w:style>
  <w:style w:type="paragraph" w:customStyle="1" w:styleId="769D10671D634164A6D2DB2AF97D16D34">
    <w:name w:val="769D10671D634164A6D2DB2AF97D16D34"/>
    <w:rsid w:val="00DB18F8"/>
    <w:rPr>
      <w:rFonts w:ascii="Calibri" w:eastAsia="Calibri" w:hAnsi="Calibri" w:cs="Calibri"/>
    </w:rPr>
  </w:style>
  <w:style w:type="paragraph" w:customStyle="1" w:styleId="38241CE5488142E89AD81D31AB18AA954">
    <w:name w:val="38241CE5488142E89AD81D31AB18AA954"/>
    <w:rsid w:val="00DB18F8"/>
    <w:rPr>
      <w:rFonts w:ascii="Calibri" w:eastAsia="Calibri" w:hAnsi="Calibri" w:cs="Calibri"/>
    </w:rPr>
  </w:style>
  <w:style w:type="paragraph" w:customStyle="1" w:styleId="22D1173ECA85442FAAE1546580C4047F4">
    <w:name w:val="22D1173ECA85442FAAE1546580C4047F4"/>
    <w:rsid w:val="00DB18F8"/>
    <w:rPr>
      <w:rFonts w:ascii="Calibri" w:eastAsia="Calibri" w:hAnsi="Calibri" w:cs="Calibri"/>
    </w:rPr>
  </w:style>
  <w:style w:type="paragraph" w:customStyle="1" w:styleId="2E09607F8F574648BE510D79D43D776E4">
    <w:name w:val="2E09607F8F574648BE510D79D43D776E4"/>
    <w:rsid w:val="00DB18F8"/>
    <w:rPr>
      <w:rFonts w:ascii="Calibri" w:eastAsia="Calibri" w:hAnsi="Calibri" w:cs="Calibri"/>
    </w:rPr>
  </w:style>
  <w:style w:type="paragraph" w:customStyle="1" w:styleId="81C726644747499688BEA02F99DA88614">
    <w:name w:val="81C726644747499688BEA02F99DA88614"/>
    <w:rsid w:val="00DB18F8"/>
    <w:rPr>
      <w:rFonts w:ascii="Calibri" w:eastAsia="Calibri" w:hAnsi="Calibri" w:cs="Calibri"/>
    </w:rPr>
  </w:style>
  <w:style w:type="paragraph" w:customStyle="1" w:styleId="0055559777E949F0982D40CD4DB813024">
    <w:name w:val="0055559777E949F0982D40CD4DB813024"/>
    <w:rsid w:val="00DB18F8"/>
    <w:rPr>
      <w:rFonts w:ascii="Calibri" w:eastAsia="Calibri" w:hAnsi="Calibri" w:cs="Calibri"/>
    </w:rPr>
  </w:style>
  <w:style w:type="paragraph" w:customStyle="1" w:styleId="6D449A5E81354584AA7270E94DC290774">
    <w:name w:val="6D449A5E81354584AA7270E94DC290774"/>
    <w:rsid w:val="00DB18F8"/>
    <w:rPr>
      <w:rFonts w:ascii="Calibri" w:eastAsia="Calibri" w:hAnsi="Calibri" w:cs="Calibri"/>
    </w:rPr>
  </w:style>
  <w:style w:type="paragraph" w:customStyle="1" w:styleId="738D7F6E969544BF88B80478D072D0FE4">
    <w:name w:val="738D7F6E969544BF88B80478D072D0FE4"/>
    <w:rsid w:val="00DB18F8"/>
    <w:rPr>
      <w:rFonts w:ascii="Calibri" w:eastAsia="Calibri" w:hAnsi="Calibri" w:cs="Calibri"/>
    </w:rPr>
  </w:style>
  <w:style w:type="paragraph" w:customStyle="1" w:styleId="EC0AB8E52A4D460694FA03E34BE4371E4">
    <w:name w:val="EC0AB8E52A4D460694FA03E34BE4371E4"/>
    <w:rsid w:val="00DB18F8"/>
    <w:rPr>
      <w:rFonts w:ascii="Calibri" w:eastAsia="Calibri" w:hAnsi="Calibri" w:cs="Calibri"/>
    </w:rPr>
  </w:style>
  <w:style w:type="paragraph" w:customStyle="1" w:styleId="2277121C6A224167B684D32D1BC7D5B74">
    <w:name w:val="2277121C6A224167B684D32D1BC7D5B74"/>
    <w:rsid w:val="00DB18F8"/>
    <w:rPr>
      <w:rFonts w:ascii="Calibri" w:eastAsia="Calibri" w:hAnsi="Calibri" w:cs="Calibri"/>
    </w:rPr>
  </w:style>
  <w:style w:type="paragraph" w:customStyle="1" w:styleId="4A60C4FFAACB4F43B39B767999F419144">
    <w:name w:val="4A60C4FFAACB4F43B39B767999F419144"/>
    <w:rsid w:val="00DB18F8"/>
    <w:rPr>
      <w:rFonts w:ascii="Calibri" w:eastAsia="Calibri" w:hAnsi="Calibri" w:cs="Calibri"/>
    </w:rPr>
  </w:style>
  <w:style w:type="paragraph" w:customStyle="1" w:styleId="67FE404E89BA49AC8E6C2FA842E57E6E4">
    <w:name w:val="67FE404E89BA49AC8E6C2FA842E57E6E4"/>
    <w:rsid w:val="00DB18F8"/>
    <w:rPr>
      <w:rFonts w:ascii="Calibri" w:eastAsia="Calibri" w:hAnsi="Calibri" w:cs="Calibri"/>
    </w:rPr>
  </w:style>
  <w:style w:type="paragraph" w:customStyle="1" w:styleId="7406B72CE29443ED92101E6250F612134">
    <w:name w:val="7406B72CE29443ED92101E6250F612134"/>
    <w:rsid w:val="00DB18F8"/>
    <w:rPr>
      <w:rFonts w:ascii="Calibri" w:eastAsia="Calibri" w:hAnsi="Calibri" w:cs="Calibri"/>
    </w:rPr>
  </w:style>
  <w:style w:type="paragraph" w:customStyle="1" w:styleId="852C8E64E84C43ACBDA4BFFCECA51BF04">
    <w:name w:val="852C8E64E84C43ACBDA4BFFCECA51BF04"/>
    <w:rsid w:val="00DB18F8"/>
    <w:rPr>
      <w:rFonts w:ascii="Calibri" w:eastAsia="Calibri" w:hAnsi="Calibri" w:cs="Calibri"/>
    </w:rPr>
  </w:style>
  <w:style w:type="paragraph" w:customStyle="1" w:styleId="4EA8C8749A3A49BAB490C88F8DE3D4D74">
    <w:name w:val="4EA8C8749A3A49BAB490C88F8DE3D4D74"/>
    <w:rsid w:val="00DB18F8"/>
    <w:rPr>
      <w:rFonts w:ascii="Calibri" w:eastAsia="Calibri" w:hAnsi="Calibri" w:cs="Calibri"/>
    </w:rPr>
  </w:style>
  <w:style w:type="paragraph" w:customStyle="1" w:styleId="6E1328EB82374AC9A3530A0D99C80EB34">
    <w:name w:val="6E1328EB82374AC9A3530A0D99C80EB34"/>
    <w:rsid w:val="00DB18F8"/>
    <w:rPr>
      <w:rFonts w:ascii="Calibri" w:eastAsia="Calibri" w:hAnsi="Calibri" w:cs="Calibri"/>
    </w:rPr>
  </w:style>
  <w:style w:type="paragraph" w:customStyle="1" w:styleId="6D1E5C5B8F084D14A0EF701DF64993454">
    <w:name w:val="6D1E5C5B8F084D14A0EF701DF64993454"/>
    <w:rsid w:val="00DB18F8"/>
    <w:rPr>
      <w:rFonts w:ascii="Calibri" w:eastAsia="Calibri" w:hAnsi="Calibri" w:cs="Calibri"/>
    </w:rPr>
  </w:style>
  <w:style w:type="paragraph" w:customStyle="1" w:styleId="4C0ADCF2C7EC4D74AC449DE59F3B5C4A4">
    <w:name w:val="4C0ADCF2C7EC4D74AC449DE59F3B5C4A4"/>
    <w:rsid w:val="00DB18F8"/>
    <w:rPr>
      <w:rFonts w:ascii="Calibri" w:eastAsia="Calibri" w:hAnsi="Calibri" w:cs="Calibri"/>
    </w:rPr>
  </w:style>
  <w:style w:type="paragraph" w:customStyle="1" w:styleId="A4BDE212CF4E497B8CAACDB3064576B14">
    <w:name w:val="A4BDE212CF4E497B8CAACDB3064576B14"/>
    <w:rsid w:val="00DB18F8"/>
    <w:rPr>
      <w:rFonts w:ascii="Calibri" w:eastAsia="Calibri" w:hAnsi="Calibri" w:cs="Calibri"/>
    </w:rPr>
  </w:style>
  <w:style w:type="paragraph" w:customStyle="1" w:styleId="7BA1716E82564C578833C48E3D7857854">
    <w:name w:val="7BA1716E82564C578833C48E3D7857854"/>
    <w:rsid w:val="00DB18F8"/>
    <w:rPr>
      <w:rFonts w:ascii="Calibri" w:eastAsia="Calibri" w:hAnsi="Calibri" w:cs="Calibri"/>
    </w:rPr>
  </w:style>
  <w:style w:type="paragraph" w:customStyle="1" w:styleId="AE0762346C5944D78DAF56CF3384227B4">
    <w:name w:val="AE0762346C5944D78DAF56CF3384227B4"/>
    <w:rsid w:val="00DB18F8"/>
    <w:rPr>
      <w:rFonts w:ascii="Calibri" w:eastAsia="Calibri" w:hAnsi="Calibri" w:cs="Calibri"/>
    </w:rPr>
  </w:style>
  <w:style w:type="paragraph" w:customStyle="1" w:styleId="11873BB6AA814438AF3867193FC31ADD3">
    <w:name w:val="11873BB6AA814438AF3867193FC31ADD3"/>
    <w:rsid w:val="00DB18F8"/>
    <w:rPr>
      <w:rFonts w:ascii="Calibri" w:eastAsia="Calibri" w:hAnsi="Calibri" w:cs="Calibri"/>
    </w:rPr>
  </w:style>
  <w:style w:type="paragraph" w:customStyle="1" w:styleId="C4FE3561BEE14D9F9F819BEA151982923">
    <w:name w:val="C4FE3561BEE14D9F9F819BEA151982923"/>
    <w:rsid w:val="00DB18F8"/>
    <w:rPr>
      <w:rFonts w:ascii="Calibri" w:eastAsia="Calibri" w:hAnsi="Calibri" w:cs="Calibri"/>
    </w:rPr>
  </w:style>
  <w:style w:type="paragraph" w:customStyle="1" w:styleId="438043E8C2954971BBD4ABC392492DE62">
    <w:name w:val="438043E8C2954971BBD4ABC392492DE62"/>
    <w:rsid w:val="00DB18F8"/>
    <w:rPr>
      <w:rFonts w:ascii="Calibri" w:eastAsia="Calibri" w:hAnsi="Calibri" w:cs="Calibri"/>
    </w:rPr>
  </w:style>
  <w:style w:type="paragraph" w:customStyle="1" w:styleId="858D6DA1D0EA43D490955717AA8E34301">
    <w:name w:val="858D6DA1D0EA43D490955717AA8E34301"/>
    <w:rsid w:val="00DB18F8"/>
    <w:rPr>
      <w:rFonts w:ascii="Calibri" w:eastAsia="Calibri" w:hAnsi="Calibri" w:cs="Calibri"/>
    </w:rPr>
  </w:style>
  <w:style w:type="paragraph" w:customStyle="1" w:styleId="13AA16B01F5E4DF4BE64D990588583961">
    <w:name w:val="13AA16B01F5E4DF4BE64D990588583961"/>
    <w:rsid w:val="00DB18F8"/>
    <w:rPr>
      <w:rFonts w:ascii="Calibri" w:eastAsia="Calibri" w:hAnsi="Calibri" w:cs="Calibri"/>
    </w:rPr>
  </w:style>
  <w:style w:type="paragraph" w:customStyle="1" w:styleId="D2ABBFF8472F4B72A6FAA0B58A32CBD11">
    <w:name w:val="D2ABBFF8472F4B72A6FAA0B58A32CBD11"/>
    <w:rsid w:val="00DB18F8"/>
    <w:rPr>
      <w:rFonts w:ascii="Calibri" w:eastAsia="Calibri" w:hAnsi="Calibri" w:cs="Calibri"/>
    </w:rPr>
  </w:style>
  <w:style w:type="paragraph" w:customStyle="1" w:styleId="8A51A4235F9F46568228450DCC063BD81">
    <w:name w:val="8A51A4235F9F46568228450DCC063BD81"/>
    <w:rsid w:val="00DB18F8"/>
    <w:rPr>
      <w:rFonts w:ascii="Calibri" w:eastAsia="Calibri" w:hAnsi="Calibri" w:cs="Calibri"/>
    </w:rPr>
  </w:style>
  <w:style w:type="paragraph" w:customStyle="1" w:styleId="8F24BDAF1C3E40578D53468BF43E1B9F1">
    <w:name w:val="8F24BDAF1C3E40578D53468BF43E1B9F1"/>
    <w:rsid w:val="00DB18F8"/>
    <w:rPr>
      <w:rFonts w:ascii="Calibri" w:eastAsia="Calibri" w:hAnsi="Calibri" w:cs="Calibri"/>
    </w:rPr>
  </w:style>
  <w:style w:type="paragraph" w:customStyle="1" w:styleId="73EE8486DA2A409F814F651F7462F99B1">
    <w:name w:val="73EE8486DA2A409F814F651F7462F99B1"/>
    <w:rsid w:val="00DB18F8"/>
    <w:rPr>
      <w:rFonts w:ascii="Calibri" w:eastAsia="Calibri" w:hAnsi="Calibri" w:cs="Calibri"/>
    </w:rPr>
  </w:style>
  <w:style w:type="paragraph" w:customStyle="1" w:styleId="BA5D2249144B4212B83B7B0F87B540591">
    <w:name w:val="BA5D2249144B4212B83B7B0F87B540591"/>
    <w:rsid w:val="00DB18F8"/>
    <w:rPr>
      <w:rFonts w:ascii="Calibri" w:eastAsia="Calibri" w:hAnsi="Calibri" w:cs="Calibri"/>
    </w:rPr>
  </w:style>
  <w:style w:type="paragraph" w:customStyle="1" w:styleId="F8C79C859D0B4B449A9EAD37F199A1A61">
    <w:name w:val="F8C79C859D0B4B449A9EAD37F199A1A61"/>
    <w:rsid w:val="00DB18F8"/>
    <w:rPr>
      <w:rFonts w:ascii="Calibri" w:eastAsia="Calibri" w:hAnsi="Calibri" w:cs="Calibri"/>
    </w:rPr>
  </w:style>
  <w:style w:type="paragraph" w:customStyle="1" w:styleId="A8A8D2E1A07B4ED19E3C5F0AAD74B1771">
    <w:name w:val="A8A8D2E1A07B4ED19E3C5F0AAD74B1771"/>
    <w:rsid w:val="00DB18F8"/>
    <w:rPr>
      <w:rFonts w:ascii="Calibri" w:eastAsia="Calibri" w:hAnsi="Calibri" w:cs="Calibri"/>
    </w:rPr>
  </w:style>
  <w:style w:type="paragraph" w:customStyle="1" w:styleId="77BCAE2AB5C94FD0A827BEAD4B6338821">
    <w:name w:val="77BCAE2AB5C94FD0A827BEAD4B6338821"/>
    <w:rsid w:val="00DB18F8"/>
    <w:rPr>
      <w:rFonts w:ascii="Calibri" w:eastAsia="Calibri" w:hAnsi="Calibri" w:cs="Calibri"/>
    </w:rPr>
  </w:style>
  <w:style w:type="paragraph" w:customStyle="1" w:styleId="C8C2BFFA4D26479BBCDD6C1F82AC3E681">
    <w:name w:val="C8C2BFFA4D26479BBCDD6C1F82AC3E681"/>
    <w:rsid w:val="00DB18F8"/>
    <w:rPr>
      <w:rFonts w:ascii="Calibri" w:eastAsia="Calibri" w:hAnsi="Calibri" w:cs="Calibri"/>
    </w:rPr>
  </w:style>
  <w:style w:type="paragraph" w:customStyle="1" w:styleId="358394327311429C8447C86E8082B51A1">
    <w:name w:val="358394327311429C8447C86E8082B51A1"/>
    <w:rsid w:val="00DB18F8"/>
    <w:rPr>
      <w:rFonts w:ascii="Calibri" w:eastAsia="Calibri" w:hAnsi="Calibri" w:cs="Calibri"/>
    </w:rPr>
  </w:style>
  <w:style w:type="paragraph" w:customStyle="1" w:styleId="115BB9D40D38436DB565B45BF18042041">
    <w:name w:val="115BB9D40D38436DB565B45BF18042041"/>
    <w:rsid w:val="00DB18F8"/>
    <w:rPr>
      <w:rFonts w:ascii="Calibri" w:eastAsia="Calibri" w:hAnsi="Calibri" w:cs="Calibri"/>
    </w:rPr>
  </w:style>
  <w:style w:type="paragraph" w:customStyle="1" w:styleId="116C6487F72145EB84B88F61438A772E1">
    <w:name w:val="116C6487F72145EB84B88F61438A772E1"/>
    <w:rsid w:val="00DB18F8"/>
    <w:rPr>
      <w:rFonts w:ascii="Calibri" w:eastAsia="Calibri" w:hAnsi="Calibri" w:cs="Calibri"/>
    </w:rPr>
  </w:style>
  <w:style w:type="paragraph" w:customStyle="1" w:styleId="8310B70DF45343A189BB727E2A1ED5321">
    <w:name w:val="8310B70DF45343A189BB727E2A1ED5321"/>
    <w:rsid w:val="00DB18F8"/>
    <w:rPr>
      <w:rFonts w:ascii="Calibri" w:eastAsia="Calibri" w:hAnsi="Calibri" w:cs="Calibri"/>
    </w:rPr>
  </w:style>
  <w:style w:type="paragraph" w:customStyle="1" w:styleId="CF0BAE5B2AE44C598F988E849ECFA5E21">
    <w:name w:val="CF0BAE5B2AE44C598F988E849ECFA5E21"/>
    <w:rsid w:val="00DB18F8"/>
    <w:rPr>
      <w:rFonts w:ascii="Calibri" w:eastAsia="Calibri" w:hAnsi="Calibri" w:cs="Calibri"/>
    </w:rPr>
  </w:style>
  <w:style w:type="paragraph" w:customStyle="1" w:styleId="CE7BD6CB3F454FB0B2A90BD1F41B7F8F1">
    <w:name w:val="CE7BD6CB3F454FB0B2A90BD1F41B7F8F1"/>
    <w:rsid w:val="00DB18F8"/>
    <w:rPr>
      <w:rFonts w:ascii="Calibri" w:eastAsia="Calibri" w:hAnsi="Calibri" w:cs="Calibri"/>
    </w:rPr>
  </w:style>
  <w:style w:type="paragraph" w:customStyle="1" w:styleId="4C87EDF3529A460BBD35B37379FB01CF">
    <w:name w:val="4C87EDF3529A460BBD35B37379FB01CF"/>
    <w:rsid w:val="00DB18F8"/>
    <w:rPr>
      <w:rFonts w:ascii="Calibri" w:eastAsia="Calibri" w:hAnsi="Calibri" w:cs="Calibri"/>
    </w:rPr>
  </w:style>
  <w:style w:type="paragraph" w:customStyle="1" w:styleId="F7AD68BCB4C74E76BFB08F92321656FD">
    <w:name w:val="F7AD68BCB4C74E76BFB08F92321656FD"/>
    <w:rsid w:val="00DB18F8"/>
    <w:rPr>
      <w:rFonts w:ascii="Calibri" w:eastAsia="Calibri" w:hAnsi="Calibri" w:cs="Calibri"/>
    </w:rPr>
  </w:style>
  <w:style w:type="paragraph" w:customStyle="1" w:styleId="2DA24947D4DA46249D11064E21AABEF4">
    <w:name w:val="2DA24947D4DA46249D11064E21AABEF4"/>
    <w:rsid w:val="00DB18F8"/>
    <w:rPr>
      <w:rFonts w:ascii="Calibri" w:eastAsia="Calibri" w:hAnsi="Calibri" w:cs="Calibri"/>
    </w:rPr>
  </w:style>
  <w:style w:type="paragraph" w:customStyle="1" w:styleId="66E8B845E0AC44739041F377DCC94633">
    <w:name w:val="66E8B845E0AC44739041F377DCC94633"/>
    <w:rsid w:val="00DB18F8"/>
    <w:rPr>
      <w:rFonts w:ascii="Calibri" w:eastAsia="Calibri" w:hAnsi="Calibri" w:cs="Calibri"/>
    </w:rPr>
  </w:style>
  <w:style w:type="paragraph" w:customStyle="1" w:styleId="631E1FB997434FBC8CF6A8388DE7BAEB">
    <w:name w:val="631E1FB997434FBC8CF6A8388DE7BAEB"/>
    <w:rsid w:val="00DB18F8"/>
    <w:rPr>
      <w:rFonts w:ascii="Calibri" w:eastAsia="Calibri" w:hAnsi="Calibri" w:cs="Calibri"/>
    </w:rPr>
  </w:style>
  <w:style w:type="paragraph" w:customStyle="1" w:styleId="C20548BDB768419E8DE99B210EB3B62D">
    <w:name w:val="C20548BDB768419E8DE99B210EB3B62D"/>
    <w:rsid w:val="00DB18F8"/>
    <w:rPr>
      <w:rFonts w:ascii="Calibri" w:eastAsia="Calibri" w:hAnsi="Calibri" w:cs="Calibri"/>
    </w:rPr>
  </w:style>
  <w:style w:type="paragraph" w:customStyle="1" w:styleId="ACFF48D6DCB64F9EB5591E7236D686E1">
    <w:name w:val="ACFF48D6DCB64F9EB5591E7236D686E1"/>
    <w:rsid w:val="00DB18F8"/>
    <w:rPr>
      <w:rFonts w:ascii="Calibri" w:eastAsia="Calibri" w:hAnsi="Calibri" w:cs="Calibri"/>
    </w:rPr>
  </w:style>
  <w:style w:type="paragraph" w:customStyle="1" w:styleId="B6CC6B50EDD44454A81D88C3F66EDDBB">
    <w:name w:val="B6CC6B50EDD44454A81D88C3F66EDDBB"/>
    <w:rsid w:val="00DB18F8"/>
    <w:rPr>
      <w:rFonts w:ascii="Calibri" w:eastAsia="Calibri" w:hAnsi="Calibri" w:cs="Calibri"/>
    </w:rPr>
  </w:style>
  <w:style w:type="paragraph" w:customStyle="1" w:styleId="5B5F4E9040134207A0694C22AB88486C">
    <w:name w:val="5B5F4E9040134207A0694C22AB88486C"/>
    <w:rsid w:val="00DB18F8"/>
    <w:rPr>
      <w:rFonts w:ascii="Calibri" w:eastAsia="Calibri" w:hAnsi="Calibri" w:cs="Calibri"/>
    </w:rPr>
  </w:style>
  <w:style w:type="paragraph" w:customStyle="1" w:styleId="B3B18CD5A2D94BC89611EA3FECB3A19F">
    <w:name w:val="B3B18CD5A2D94BC89611EA3FECB3A19F"/>
    <w:rsid w:val="00DB18F8"/>
    <w:rPr>
      <w:rFonts w:ascii="Calibri" w:eastAsia="Calibri" w:hAnsi="Calibri" w:cs="Calibri"/>
    </w:rPr>
  </w:style>
  <w:style w:type="paragraph" w:customStyle="1" w:styleId="662052D1FFA641BABB671BC491BA8712">
    <w:name w:val="662052D1FFA641BABB671BC491BA8712"/>
    <w:rsid w:val="00DB18F8"/>
    <w:rPr>
      <w:rFonts w:ascii="Calibri" w:eastAsia="Calibri" w:hAnsi="Calibri" w:cs="Calibri"/>
    </w:rPr>
  </w:style>
  <w:style w:type="paragraph" w:customStyle="1" w:styleId="9D9CB62892494461AC95664789F4CBCE">
    <w:name w:val="9D9CB62892494461AC95664789F4CBCE"/>
    <w:rsid w:val="00DB18F8"/>
    <w:rPr>
      <w:rFonts w:ascii="Calibri" w:eastAsia="Calibri" w:hAnsi="Calibri" w:cs="Calibri"/>
    </w:rPr>
  </w:style>
  <w:style w:type="paragraph" w:customStyle="1" w:styleId="5B496F62C19F4E7487C10EBECD141F86">
    <w:name w:val="5B496F62C19F4E7487C10EBECD141F86"/>
    <w:rsid w:val="00DB18F8"/>
    <w:rPr>
      <w:rFonts w:ascii="Calibri" w:eastAsia="Calibri" w:hAnsi="Calibri" w:cs="Calibri"/>
    </w:rPr>
  </w:style>
  <w:style w:type="paragraph" w:customStyle="1" w:styleId="B1C310055E954392947742591F66853D">
    <w:name w:val="B1C310055E954392947742591F66853D"/>
    <w:rsid w:val="00DB18F8"/>
    <w:rPr>
      <w:rFonts w:ascii="Calibri" w:eastAsia="Calibri" w:hAnsi="Calibri" w:cs="Calibri"/>
    </w:rPr>
  </w:style>
  <w:style w:type="paragraph" w:customStyle="1" w:styleId="EA027927E1C040CBB77A5137F5558CEF">
    <w:name w:val="EA027927E1C040CBB77A5137F5558CEF"/>
    <w:rsid w:val="00DB18F8"/>
    <w:rPr>
      <w:rFonts w:ascii="Calibri" w:eastAsia="Calibri" w:hAnsi="Calibri" w:cs="Calibri"/>
    </w:rPr>
  </w:style>
  <w:style w:type="paragraph" w:customStyle="1" w:styleId="2550E25B87FE4324A4953BD39111C56D">
    <w:name w:val="2550E25B87FE4324A4953BD39111C56D"/>
    <w:rsid w:val="00DB18F8"/>
    <w:rPr>
      <w:rFonts w:ascii="Calibri" w:eastAsia="Calibri" w:hAnsi="Calibri" w:cs="Calibri"/>
    </w:rPr>
  </w:style>
  <w:style w:type="paragraph" w:customStyle="1" w:styleId="13F771EC85C547A7B5F3CF2B76E1E822">
    <w:name w:val="13F771EC85C547A7B5F3CF2B76E1E822"/>
    <w:rsid w:val="00DB18F8"/>
  </w:style>
  <w:style w:type="paragraph" w:customStyle="1" w:styleId="824A7BB7D66E43A89BA21C7CC482814D">
    <w:name w:val="824A7BB7D66E43A89BA21C7CC482814D"/>
    <w:rsid w:val="00DB18F8"/>
  </w:style>
  <w:style w:type="paragraph" w:customStyle="1" w:styleId="1A2BF643FF1B4DE0B9FB8A4A6A842F9F">
    <w:name w:val="1A2BF643FF1B4DE0B9FB8A4A6A842F9F"/>
    <w:rsid w:val="00DB18F8"/>
  </w:style>
  <w:style w:type="paragraph" w:customStyle="1" w:styleId="B92E206D0C8843689E34793D2B19FB6A">
    <w:name w:val="B92E206D0C8843689E34793D2B19FB6A"/>
    <w:rsid w:val="00DB18F8"/>
  </w:style>
  <w:style w:type="paragraph" w:customStyle="1" w:styleId="8B8AEEE248604F33BEF9E1BB0AF85F30">
    <w:name w:val="8B8AEEE248604F33BEF9E1BB0AF85F30"/>
    <w:rsid w:val="00DB18F8"/>
  </w:style>
  <w:style w:type="paragraph" w:customStyle="1" w:styleId="DC8EA63ED8CB40C69C64C31D1497DEA1">
    <w:name w:val="DC8EA63ED8CB40C69C64C31D1497DEA1"/>
    <w:rsid w:val="00DB18F8"/>
  </w:style>
  <w:style w:type="paragraph" w:customStyle="1" w:styleId="DB2E57149AA94797ABA2AAEB998EB2C5">
    <w:name w:val="DB2E57149AA94797ABA2AAEB998EB2C5"/>
    <w:rsid w:val="00DB18F8"/>
  </w:style>
  <w:style w:type="paragraph" w:customStyle="1" w:styleId="90FBB04734334FBA96559FEB0EEB50A4">
    <w:name w:val="90FBB04734334FBA96559FEB0EEB50A4"/>
    <w:rsid w:val="00DB18F8"/>
  </w:style>
  <w:style w:type="paragraph" w:customStyle="1" w:styleId="C92FC5A7605942C8845B0A22C50DF4D8">
    <w:name w:val="C92FC5A7605942C8845B0A22C50DF4D8"/>
    <w:rsid w:val="00DB18F8"/>
  </w:style>
  <w:style w:type="paragraph" w:customStyle="1" w:styleId="EB73760B76504C09BC904F896AEE2EA3">
    <w:name w:val="EB73760B76504C09BC904F896AEE2EA3"/>
    <w:rsid w:val="00DB18F8"/>
  </w:style>
  <w:style w:type="paragraph" w:customStyle="1" w:styleId="0BB6C9BA14E94D3D8521B9059771F58E">
    <w:name w:val="0BB6C9BA14E94D3D8521B9059771F58E"/>
    <w:rsid w:val="00DB18F8"/>
  </w:style>
  <w:style w:type="paragraph" w:customStyle="1" w:styleId="7FF5CE156BE248FE94506FAF62F92E22">
    <w:name w:val="7FF5CE156BE248FE94506FAF62F92E22"/>
    <w:rsid w:val="00DB18F8"/>
  </w:style>
  <w:style w:type="paragraph" w:customStyle="1" w:styleId="08046B6834754D6CB487E14F272AC64D">
    <w:name w:val="08046B6834754D6CB487E14F272AC64D"/>
    <w:rsid w:val="00DB18F8"/>
  </w:style>
  <w:style w:type="paragraph" w:customStyle="1" w:styleId="35245FA22EF64478AF93B2A18E24B04B5">
    <w:name w:val="35245FA22EF64478AF93B2A18E24B04B5"/>
    <w:rsid w:val="00DB18F8"/>
    <w:rPr>
      <w:rFonts w:ascii="Calibri" w:eastAsia="Calibri" w:hAnsi="Calibri" w:cs="Calibri"/>
    </w:rPr>
  </w:style>
  <w:style w:type="paragraph" w:customStyle="1" w:styleId="073CE04D185643878B84AD5BC03D02A35">
    <w:name w:val="073CE04D185643878B84AD5BC03D02A35"/>
    <w:rsid w:val="00DB18F8"/>
    <w:rPr>
      <w:rFonts w:ascii="Calibri" w:eastAsia="Calibri" w:hAnsi="Calibri" w:cs="Calibri"/>
    </w:rPr>
  </w:style>
  <w:style w:type="paragraph" w:customStyle="1" w:styleId="F350FBA2C29B46F6AAF0F236D2BB5ADF5">
    <w:name w:val="F350FBA2C29B46F6AAF0F236D2BB5ADF5"/>
    <w:rsid w:val="00DB18F8"/>
    <w:rPr>
      <w:rFonts w:ascii="Calibri" w:eastAsia="Calibri" w:hAnsi="Calibri" w:cs="Calibri"/>
    </w:rPr>
  </w:style>
  <w:style w:type="paragraph" w:customStyle="1" w:styleId="CCBDD2368CED4B3BB3C09F0E91897B845">
    <w:name w:val="CCBDD2368CED4B3BB3C09F0E91897B845"/>
    <w:rsid w:val="00DB18F8"/>
    <w:rPr>
      <w:rFonts w:ascii="Calibri" w:eastAsia="Calibri" w:hAnsi="Calibri" w:cs="Calibri"/>
    </w:rPr>
  </w:style>
  <w:style w:type="paragraph" w:customStyle="1" w:styleId="769D10671D634164A6D2DB2AF97D16D35">
    <w:name w:val="769D10671D634164A6D2DB2AF97D16D35"/>
    <w:rsid w:val="00DB18F8"/>
    <w:rPr>
      <w:rFonts w:ascii="Calibri" w:eastAsia="Calibri" w:hAnsi="Calibri" w:cs="Calibri"/>
    </w:rPr>
  </w:style>
  <w:style w:type="paragraph" w:customStyle="1" w:styleId="38241CE5488142E89AD81D31AB18AA955">
    <w:name w:val="38241CE5488142E89AD81D31AB18AA955"/>
    <w:rsid w:val="00DB18F8"/>
    <w:rPr>
      <w:rFonts w:ascii="Calibri" w:eastAsia="Calibri" w:hAnsi="Calibri" w:cs="Calibri"/>
    </w:rPr>
  </w:style>
  <w:style w:type="paragraph" w:customStyle="1" w:styleId="22D1173ECA85442FAAE1546580C4047F5">
    <w:name w:val="22D1173ECA85442FAAE1546580C4047F5"/>
    <w:rsid w:val="00DB18F8"/>
    <w:rPr>
      <w:rFonts w:ascii="Calibri" w:eastAsia="Calibri" w:hAnsi="Calibri" w:cs="Calibri"/>
    </w:rPr>
  </w:style>
  <w:style w:type="paragraph" w:customStyle="1" w:styleId="2E09607F8F574648BE510D79D43D776E5">
    <w:name w:val="2E09607F8F574648BE510D79D43D776E5"/>
    <w:rsid w:val="00DB18F8"/>
    <w:rPr>
      <w:rFonts w:ascii="Calibri" w:eastAsia="Calibri" w:hAnsi="Calibri" w:cs="Calibri"/>
    </w:rPr>
  </w:style>
  <w:style w:type="paragraph" w:customStyle="1" w:styleId="81C726644747499688BEA02F99DA88615">
    <w:name w:val="81C726644747499688BEA02F99DA88615"/>
    <w:rsid w:val="00DB18F8"/>
    <w:rPr>
      <w:rFonts w:ascii="Calibri" w:eastAsia="Calibri" w:hAnsi="Calibri" w:cs="Calibri"/>
    </w:rPr>
  </w:style>
  <w:style w:type="paragraph" w:customStyle="1" w:styleId="0055559777E949F0982D40CD4DB813025">
    <w:name w:val="0055559777E949F0982D40CD4DB813025"/>
    <w:rsid w:val="00DB18F8"/>
    <w:rPr>
      <w:rFonts w:ascii="Calibri" w:eastAsia="Calibri" w:hAnsi="Calibri" w:cs="Calibri"/>
    </w:rPr>
  </w:style>
  <w:style w:type="paragraph" w:customStyle="1" w:styleId="6D449A5E81354584AA7270E94DC290775">
    <w:name w:val="6D449A5E81354584AA7270E94DC290775"/>
    <w:rsid w:val="00DB18F8"/>
    <w:rPr>
      <w:rFonts w:ascii="Calibri" w:eastAsia="Calibri" w:hAnsi="Calibri" w:cs="Calibri"/>
    </w:rPr>
  </w:style>
  <w:style w:type="paragraph" w:customStyle="1" w:styleId="738D7F6E969544BF88B80478D072D0FE5">
    <w:name w:val="738D7F6E969544BF88B80478D072D0FE5"/>
    <w:rsid w:val="00DB18F8"/>
    <w:rPr>
      <w:rFonts w:ascii="Calibri" w:eastAsia="Calibri" w:hAnsi="Calibri" w:cs="Calibri"/>
    </w:rPr>
  </w:style>
  <w:style w:type="paragraph" w:customStyle="1" w:styleId="EC0AB8E52A4D460694FA03E34BE4371E5">
    <w:name w:val="EC0AB8E52A4D460694FA03E34BE4371E5"/>
    <w:rsid w:val="00DB18F8"/>
    <w:rPr>
      <w:rFonts w:ascii="Calibri" w:eastAsia="Calibri" w:hAnsi="Calibri" w:cs="Calibri"/>
    </w:rPr>
  </w:style>
  <w:style w:type="paragraph" w:customStyle="1" w:styleId="2277121C6A224167B684D32D1BC7D5B75">
    <w:name w:val="2277121C6A224167B684D32D1BC7D5B75"/>
    <w:rsid w:val="00DB18F8"/>
    <w:rPr>
      <w:rFonts w:ascii="Calibri" w:eastAsia="Calibri" w:hAnsi="Calibri" w:cs="Calibri"/>
    </w:rPr>
  </w:style>
  <w:style w:type="paragraph" w:customStyle="1" w:styleId="4A60C4FFAACB4F43B39B767999F419145">
    <w:name w:val="4A60C4FFAACB4F43B39B767999F419145"/>
    <w:rsid w:val="00DB18F8"/>
    <w:rPr>
      <w:rFonts w:ascii="Calibri" w:eastAsia="Calibri" w:hAnsi="Calibri" w:cs="Calibri"/>
    </w:rPr>
  </w:style>
  <w:style w:type="paragraph" w:customStyle="1" w:styleId="67FE404E89BA49AC8E6C2FA842E57E6E5">
    <w:name w:val="67FE404E89BA49AC8E6C2FA842E57E6E5"/>
    <w:rsid w:val="00DB18F8"/>
    <w:rPr>
      <w:rFonts w:ascii="Calibri" w:eastAsia="Calibri" w:hAnsi="Calibri" w:cs="Calibri"/>
    </w:rPr>
  </w:style>
  <w:style w:type="paragraph" w:customStyle="1" w:styleId="7406B72CE29443ED92101E6250F612135">
    <w:name w:val="7406B72CE29443ED92101E6250F612135"/>
    <w:rsid w:val="00DB18F8"/>
    <w:rPr>
      <w:rFonts w:ascii="Calibri" w:eastAsia="Calibri" w:hAnsi="Calibri" w:cs="Calibri"/>
    </w:rPr>
  </w:style>
  <w:style w:type="paragraph" w:customStyle="1" w:styleId="852C8E64E84C43ACBDA4BFFCECA51BF05">
    <w:name w:val="852C8E64E84C43ACBDA4BFFCECA51BF05"/>
    <w:rsid w:val="00DB18F8"/>
    <w:rPr>
      <w:rFonts w:ascii="Calibri" w:eastAsia="Calibri" w:hAnsi="Calibri" w:cs="Calibri"/>
    </w:rPr>
  </w:style>
  <w:style w:type="paragraph" w:customStyle="1" w:styleId="4EA8C8749A3A49BAB490C88F8DE3D4D75">
    <w:name w:val="4EA8C8749A3A49BAB490C88F8DE3D4D75"/>
    <w:rsid w:val="00DB18F8"/>
    <w:rPr>
      <w:rFonts w:ascii="Calibri" w:eastAsia="Calibri" w:hAnsi="Calibri" w:cs="Calibri"/>
    </w:rPr>
  </w:style>
  <w:style w:type="paragraph" w:customStyle="1" w:styleId="6E1328EB82374AC9A3530A0D99C80EB35">
    <w:name w:val="6E1328EB82374AC9A3530A0D99C80EB35"/>
    <w:rsid w:val="00DB18F8"/>
    <w:rPr>
      <w:rFonts w:ascii="Calibri" w:eastAsia="Calibri" w:hAnsi="Calibri" w:cs="Calibri"/>
    </w:rPr>
  </w:style>
  <w:style w:type="paragraph" w:customStyle="1" w:styleId="6D1E5C5B8F084D14A0EF701DF64993455">
    <w:name w:val="6D1E5C5B8F084D14A0EF701DF64993455"/>
    <w:rsid w:val="00DB18F8"/>
    <w:rPr>
      <w:rFonts w:ascii="Calibri" w:eastAsia="Calibri" w:hAnsi="Calibri" w:cs="Calibri"/>
    </w:rPr>
  </w:style>
  <w:style w:type="paragraph" w:customStyle="1" w:styleId="4C0ADCF2C7EC4D74AC449DE59F3B5C4A5">
    <w:name w:val="4C0ADCF2C7EC4D74AC449DE59F3B5C4A5"/>
    <w:rsid w:val="00DB18F8"/>
    <w:rPr>
      <w:rFonts w:ascii="Calibri" w:eastAsia="Calibri" w:hAnsi="Calibri" w:cs="Calibri"/>
    </w:rPr>
  </w:style>
  <w:style w:type="paragraph" w:customStyle="1" w:styleId="A4BDE212CF4E497B8CAACDB3064576B15">
    <w:name w:val="A4BDE212CF4E497B8CAACDB3064576B15"/>
    <w:rsid w:val="00DB18F8"/>
    <w:rPr>
      <w:rFonts w:ascii="Calibri" w:eastAsia="Calibri" w:hAnsi="Calibri" w:cs="Calibri"/>
    </w:rPr>
  </w:style>
  <w:style w:type="paragraph" w:customStyle="1" w:styleId="7BA1716E82564C578833C48E3D7857855">
    <w:name w:val="7BA1716E82564C578833C48E3D7857855"/>
    <w:rsid w:val="00DB18F8"/>
    <w:rPr>
      <w:rFonts w:ascii="Calibri" w:eastAsia="Calibri" w:hAnsi="Calibri" w:cs="Calibri"/>
    </w:rPr>
  </w:style>
  <w:style w:type="paragraph" w:customStyle="1" w:styleId="AE0762346C5944D78DAF56CF3384227B5">
    <w:name w:val="AE0762346C5944D78DAF56CF3384227B5"/>
    <w:rsid w:val="00DB18F8"/>
    <w:rPr>
      <w:rFonts w:ascii="Calibri" w:eastAsia="Calibri" w:hAnsi="Calibri" w:cs="Calibri"/>
    </w:rPr>
  </w:style>
  <w:style w:type="paragraph" w:customStyle="1" w:styleId="11873BB6AA814438AF3867193FC31ADD4">
    <w:name w:val="11873BB6AA814438AF3867193FC31ADD4"/>
    <w:rsid w:val="00DB18F8"/>
    <w:rPr>
      <w:rFonts w:ascii="Calibri" w:eastAsia="Calibri" w:hAnsi="Calibri" w:cs="Calibri"/>
    </w:rPr>
  </w:style>
  <w:style w:type="paragraph" w:customStyle="1" w:styleId="C4FE3561BEE14D9F9F819BEA151982924">
    <w:name w:val="C4FE3561BEE14D9F9F819BEA151982924"/>
    <w:rsid w:val="00DB18F8"/>
    <w:rPr>
      <w:rFonts w:ascii="Calibri" w:eastAsia="Calibri" w:hAnsi="Calibri" w:cs="Calibri"/>
    </w:rPr>
  </w:style>
  <w:style w:type="paragraph" w:customStyle="1" w:styleId="438043E8C2954971BBD4ABC392492DE63">
    <w:name w:val="438043E8C2954971BBD4ABC392492DE63"/>
    <w:rsid w:val="00DB18F8"/>
    <w:rPr>
      <w:rFonts w:ascii="Calibri" w:eastAsia="Calibri" w:hAnsi="Calibri" w:cs="Calibri"/>
    </w:rPr>
  </w:style>
  <w:style w:type="paragraph" w:customStyle="1" w:styleId="858D6DA1D0EA43D490955717AA8E34302">
    <w:name w:val="858D6DA1D0EA43D490955717AA8E34302"/>
    <w:rsid w:val="00DB18F8"/>
    <w:rPr>
      <w:rFonts w:ascii="Calibri" w:eastAsia="Calibri" w:hAnsi="Calibri" w:cs="Calibri"/>
    </w:rPr>
  </w:style>
  <w:style w:type="paragraph" w:customStyle="1" w:styleId="13AA16B01F5E4DF4BE64D990588583962">
    <w:name w:val="13AA16B01F5E4DF4BE64D990588583962"/>
    <w:rsid w:val="00DB18F8"/>
    <w:rPr>
      <w:rFonts w:ascii="Calibri" w:eastAsia="Calibri" w:hAnsi="Calibri" w:cs="Calibri"/>
    </w:rPr>
  </w:style>
  <w:style w:type="paragraph" w:customStyle="1" w:styleId="D2ABBFF8472F4B72A6FAA0B58A32CBD12">
    <w:name w:val="D2ABBFF8472F4B72A6FAA0B58A32CBD12"/>
    <w:rsid w:val="00DB18F8"/>
    <w:rPr>
      <w:rFonts w:ascii="Calibri" w:eastAsia="Calibri" w:hAnsi="Calibri" w:cs="Calibri"/>
    </w:rPr>
  </w:style>
  <w:style w:type="paragraph" w:customStyle="1" w:styleId="8A51A4235F9F46568228450DCC063BD82">
    <w:name w:val="8A51A4235F9F46568228450DCC063BD82"/>
    <w:rsid w:val="00DB18F8"/>
    <w:rPr>
      <w:rFonts w:ascii="Calibri" w:eastAsia="Calibri" w:hAnsi="Calibri" w:cs="Calibri"/>
    </w:rPr>
  </w:style>
  <w:style w:type="paragraph" w:customStyle="1" w:styleId="8F24BDAF1C3E40578D53468BF43E1B9F2">
    <w:name w:val="8F24BDAF1C3E40578D53468BF43E1B9F2"/>
    <w:rsid w:val="00DB18F8"/>
    <w:rPr>
      <w:rFonts w:ascii="Calibri" w:eastAsia="Calibri" w:hAnsi="Calibri" w:cs="Calibri"/>
    </w:rPr>
  </w:style>
  <w:style w:type="paragraph" w:customStyle="1" w:styleId="73EE8486DA2A409F814F651F7462F99B2">
    <w:name w:val="73EE8486DA2A409F814F651F7462F99B2"/>
    <w:rsid w:val="00DB18F8"/>
    <w:rPr>
      <w:rFonts w:ascii="Calibri" w:eastAsia="Calibri" w:hAnsi="Calibri" w:cs="Calibri"/>
    </w:rPr>
  </w:style>
  <w:style w:type="paragraph" w:customStyle="1" w:styleId="BA5D2249144B4212B83B7B0F87B540592">
    <w:name w:val="BA5D2249144B4212B83B7B0F87B540592"/>
    <w:rsid w:val="00DB18F8"/>
    <w:rPr>
      <w:rFonts w:ascii="Calibri" w:eastAsia="Calibri" w:hAnsi="Calibri" w:cs="Calibri"/>
    </w:rPr>
  </w:style>
  <w:style w:type="paragraph" w:customStyle="1" w:styleId="F8C79C859D0B4B449A9EAD37F199A1A62">
    <w:name w:val="F8C79C859D0B4B449A9EAD37F199A1A62"/>
    <w:rsid w:val="00DB18F8"/>
    <w:rPr>
      <w:rFonts w:ascii="Calibri" w:eastAsia="Calibri" w:hAnsi="Calibri" w:cs="Calibri"/>
    </w:rPr>
  </w:style>
  <w:style w:type="paragraph" w:customStyle="1" w:styleId="A8A8D2E1A07B4ED19E3C5F0AAD74B1772">
    <w:name w:val="A8A8D2E1A07B4ED19E3C5F0AAD74B1772"/>
    <w:rsid w:val="00DB18F8"/>
    <w:rPr>
      <w:rFonts w:ascii="Calibri" w:eastAsia="Calibri" w:hAnsi="Calibri" w:cs="Calibri"/>
    </w:rPr>
  </w:style>
  <w:style w:type="paragraph" w:customStyle="1" w:styleId="77BCAE2AB5C94FD0A827BEAD4B6338822">
    <w:name w:val="77BCAE2AB5C94FD0A827BEAD4B6338822"/>
    <w:rsid w:val="00DB18F8"/>
    <w:rPr>
      <w:rFonts w:ascii="Calibri" w:eastAsia="Calibri" w:hAnsi="Calibri" w:cs="Calibri"/>
    </w:rPr>
  </w:style>
  <w:style w:type="paragraph" w:customStyle="1" w:styleId="C8C2BFFA4D26479BBCDD6C1F82AC3E682">
    <w:name w:val="C8C2BFFA4D26479BBCDD6C1F82AC3E682"/>
    <w:rsid w:val="00DB18F8"/>
    <w:rPr>
      <w:rFonts w:ascii="Calibri" w:eastAsia="Calibri" w:hAnsi="Calibri" w:cs="Calibri"/>
    </w:rPr>
  </w:style>
  <w:style w:type="paragraph" w:customStyle="1" w:styleId="358394327311429C8447C86E8082B51A2">
    <w:name w:val="358394327311429C8447C86E8082B51A2"/>
    <w:rsid w:val="00DB18F8"/>
    <w:rPr>
      <w:rFonts w:ascii="Calibri" w:eastAsia="Calibri" w:hAnsi="Calibri" w:cs="Calibri"/>
    </w:rPr>
  </w:style>
  <w:style w:type="paragraph" w:customStyle="1" w:styleId="115BB9D40D38436DB565B45BF18042042">
    <w:name w:val="115BB9D40D38436DB565B45BF18042042"/>
    <w:rsid w:val="00DB18F8"/>
    <w:rPr>
      <w:rFonts w:ascii="Calibri" w:eastAsia="Calibri" w:hAnsi="Calibri" w:cs="Calibri"/>
    </w:rPr>
  </w:style>
  <w:style w:type="paragraph" w:customStyle="1" w:styleId="116C6487F72145EB84B88F61438A772E2">
    <w:name w:val="116C6487F72145EB84B88F61438A772E2"/>
    <w:rsid w:val="00DB18F8"/>
    <w:rPr>
      <w:rFonts w:ascii="Calibri" w:eastAsia="Calibri" w:hAnsi="Calibri" w:cs="Calibri"/>
    </w:rPr>
  </w:style>
  <w:style w:type="paragraph" w:customStyle="1" w:styleId="8310B70DF45343A189BB727E2A1ED5322">
    <w:name w:val="8310B70DF45343A189BB727E2A1ED5322"/>
    <w:rsid w:val="00DB18F8"/>
    <w:rPr>
      <w:rFonts w:ascii="Calibri" w:eastAsia="Calibri" w:hAnsi="Calibri" w:cs="Calibri"/>
    </w:rPr>
  </w:style>
  <w:style w:type="paragraph" w:customStyle="1" w:styleId="CF0BAE5B2AE44C598F988E849ECFA5E22">
    <w:name w:val="CF0BAE5B2AE44C598F988E849ECFA5E22"/>
    <w:rsid w:val="00DB18F8"/>
    <w:rPr>
      <w:rFonts w:ascii="Calibri" w:eastAsia="Calibri" w:hAnsi="Calibri" w:cs="Calibri"/>
    </w:rPr>
  </w:style>
  <w:style w:type="paragraph" w:customStyle="1" w:styleId="CE7BD6CB3F454FB0B2A90BD1F41B7F8F2">
    <w:name w:val="CE7BD6CB3F454FB0B2A90BD1F41B7F8F2"/>
    <w:rsid w:val="00DB18F8"/>
    <w:rPr>
      <w:rFonts w:ascii="Calibri" w:eastAsia="Calibri" w:hAnsi="Calibri" w:cs="Calibri"/>
    </w:rPr>
  </w:style>
  <w:style w:type="paragraph" w:customStyle="1" w:styleId="4C87EDF3529A460BBD35B37379FB01CF1">
    <w:name w:val="4C87EDF3529A460BBD35B37379FB01CF1"/>
    <w:rsid w:val="00DB18F8"/>
    <w:rPr>
      <w:rFonts w:ascii="Calibri" w:eastAsia="Calibri" w:hAnsi="Calibri" w:cs="Calibri"/>
    </w:rPr>
  </w:style>
  <w:style w:type="paragraph" w:customStyle="1" w:styleId="F7AD68BCB4C74E76BFB08F92321656FD1">
    <w:name w:val="F7AD68BCB4C74E76BFB08F92321656FD1"/>
    <w:rsid w:val="00DB18F8"/>
    <w:rPr>
      <w:rFonts w:ascii="Calibri" w:eastAsia="Calibri" w:hAnsi="Calibri" w:cs="Calibri"/>
    </w:rPr>
  </w:style>
  <w:style w:type="paragraph" w:customStyle="1" w:styleId="2DA24947D4DA46249D11064E21AABEF41">
    <w:name w:val="2DA24947D4DA46249D11064E21AABEF41"/>
    <w:rsid w:val="00DB18F8"/>
    <w:rPr>
      <w:rFonts w:ascii="Calibri" w:eastAsia="Calibri" w:hAnsi="Calibri" w:cs="Calibri"/>
    </w:rPr>
  </w:style>
  <w:style w:type="paragraph" w:customStyle="1" w:styleId="66E8B845E0AC44739041F377DCC946331">
    <w:name w:val="66E8B845E0AC44739041F377DCC946331"/>
    <w:rsid w:val="00DB18F8"/>
    <w:rPr>
      <w:rFonts w:ascii="Calibri" w:eastAsia="Calibri" w:hAnsi="Calibri" w:cs="Calibri"/>
    </w:rPr>
  </w:style>
  <w:style w:type="paragraph" w:customStyle="1" w:styleId="631E1FB997434FBC8CF6A8388DE7BAEB1">
    <w:name w:val="631E1FB997434FBC8CF6A8388DE7BAEB1"/>
    <w:rsid w:val="00DB18F8"/>
    <w:rPr>
      <w:rFonts w:ascii="Calibri" w:eastAsia="Calibri" w:hAnsi="Calibri" w:cs="Calibri"/>
    </w:rPr>
  </w:style>
  <w:style w:type="paragraph" w:customStyle="1" w:styleId="C20548BDB768419E8DE99B210EB3B62D1">
    <w:name w:val="C20548BDB768419E8DE99B210EB3B62D1"/>
    <w:rsid w:val="00DB18F8"/>
    <w:rPr>
      <w:rFonts w:ascii="Calibri" w:eastAsia="Calibri" w:hAnsi="Calibri" w:cs="Calibri"/>
    </w:rPr>
  </w:style>
  <w:style w:type="paragraph" w:customStyle="1" w:styleId="ACFF48D6DCB64F9EB5591E7236D686E11">
    <w:name w:val="ACFF48D6DCB64F9EB5591E7236D686E11"/>
    <w:rsid w:val="00DB18F8"/>
    <w:rPr>
      <w:rFonts w:ascii="Calibri" w:eastAsia="Calibri" w:hAnsi="Calibri" w:cs="Calibri"/>
    </w:rPr>
  </w:style>
  <w:style w:type="paragraph" w:customStyle="1" w:styleId="B6CC6B50EDD44454A81D88C3F66EDDBB1">
    <w:name w:val="B6CC6B50EDD44454A81D88C3F66EDDBB1"/>
    <w:rsid w:val="00DB18F8"/>
    <w:rPr>
      <w:rFonts w:ascii="Calibri" w:eastAsia="Calibri" w:hAnsi="Calibri" w:cs="Calibri"/>
    </w:rPr>
  </w:style>
  <w:style w:type="paragraph" w:customStyle="1" w:styleId="5B5F4E9040134207A0694C22AB88486C1">
    <w:name w:val="5B5F4E9040134207A0694C22AB88486C1"/>
    <w:rsid w:val="00DB18F8"/>
    <w:rPr>
      <w:rFonts w:ascii="Calibri" w:eastAsia="Calibri" w:hAnsi="Calibri" w:cs="Calibri"/>
    </w:rPr>
  </w:style>
  <w:style w:type="paragraph" w:customStyle="1" w:styleId="B3B18CD5A2D94BC89611EA3FECB3A19F1">
    <w:name w:val="B3B18CD5A2D94BC89611EA3FECB3A19F1"/>
    <w:rsid w:val="00DB18F8"/>
    <w:rPr>
      <w:rFonts w:ascii="Calibri" w:eastAsia="Calibri" w:hAnsi="Calibri" w:cs="Calibri"/>
    </w:rPr>
  </w:style>
  <w:style w:type="paragraph" w:customStyle="1" w:styleId="662052D1FFA641BABB671BC491BA87121">
    <w:name w:val="662052D1FFA641BABB671BC491BA87121"/>
    <w:rsid w:val="00DB18F8"/>
    <w:rPr>
      <w:rFonts w:ascii="Calibri" w:eastAsia="Calibri" w:hAnsi="Calibri" w:cs="Calibri"/>
    </w:rPr>
  </w:style>
  <w:style w:type="paragraph" w:customStyle="1" w:styleId="9D9CB62892494461AC95664789F4CBCE1">
    <w:name w:val="9D9CB62892494461AC95664789F4CBCE1"/>
    <w:rsid w:val="00DB18F8"/>
    <w:rPr>
      <w:rFonts w:ascii="Calibri" w:eastAsia="Calibri" w:hAnsi="Calibri" w:cs="Calibri"/>
    </w:rPr>
  </w:style>
  <w:style w:type="paragraph" w:customStyle="1" w:styleId="5B496F62C19F4E7487C10EBECD141F861">
    <w:name w:val="5B496F62C19F4E7487C10EBECD141F861"/>
    <w:rsid w:val="00DB18F8"/>
    <w:rPr>
      <w:rFonts w:ascii="Calibri" w:eastAsia="Calibri" w:hAnsi="Calibri" w:cs="Calibri"/>
    </w:rPr>
  </w:style>
  <w:style w:type="paragraph" w:customStyle="1" w:styleId="B1C310055E954392947742591F66853D1">
    <w:name w:val="B1C310055E954392947742591F66853D1"/>
    <w:rsid w:val="00DB18F8"/>
    <w:rPr>
      <w:rFonts w:ascii="Calibri" w:eastAsia="Calibri" w:hAnsi="Calibri" w:cs="Calibri"/>
    </w:rPr>
  </w:style>
  <w:style w:type="paragraph" w:customStyle="1" w:styleId="EA027927E1C040CBB77A5137F5558CEF1">
    <w:name w:val="EA027927E1C040CBB77A5137F5558CEF1"/>
    <w:rsid w:val="00DB18F8"/>
    <w:rPr>
      <w:rFonts w:ascii="Calibri" w:eastAsia="Calibri" w:hAnsi="Calibri" w:cs="Calibri"/>
    </w:rPr>
  </w:style>
  <w:style w:type="paragraph" w:customStyle="1" w:styleId="2550E25B87FE4324A4953BD39111C56D1">
    <w:name w:val="2550E25B87FE4324A4953BD39111C56D1"/>
    <w:rsid w:val="00DB18F8"/>
    <w:rPr>
      <w:rFonts w:ascii="Calibri" w:eastAsia="Calibri" w:hAnsi="Calibri" w:cs="Calibri"/>
    </w:rPr>
  </w:style>
  <w:style w:type="paragraph" w:customStyle="1" w:styleId="0CCCCE3287CE434688CB6AC8445F8B1A">
    <w:name w:val="0CCCCE3287CE434688CB6AC8445F8B1A"/>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13F771EC85C547A7B5F3CF2B76E1E8221">
    <w:name w:val="13F771EC85C547A7B5F3CF2B76E1E8221"/>
    <w:rsid w:val="00DB18F8"/>
    <w:rPr>
      <w:rFonts w:ascii="Calibri" w:eastAsia="Calibri" w:hAnsi="Calibri" w:cs="Calibri"/>
    </w:rPr>
  </w:style>
  <w:style w:type="paragraph" w:customStyle="1" w:styleId="824A7BB7D66E43A89BA21C7CC482814D1">
    <w:name w:val="824A7BB7D66E43A89BA21C7CC482814D1"/>
    <w:rsid w:val="00DB18F8"/>
    <w:rPr>
      <w:rFonts w:ascii="Calibri" w:eastAsia="Calibri" w:hAnsi="Calibri" w:cs="Calibri"/>
    </w:rPr>
  </w:style>
  <w:style w:type="paragraph" w:customStyle="1" w:styleId="1A2BF643FF1B4DE0B9FB8A4A6A842F9F1">
    <w:name w:val="1A2BF643FF1B4DE0B9FB8A4A6A842F9F1"/>
    <w:rsid w:val="00DB18F8"/>
    <w:rPr>
      <w:rFonts w:ascii="Calibri" w:eastAsia="Calibri" w:hAnsi="Calibri" w:cs="Calibri"/>
    </w:rPr>
  </w:style>
  <w:style w:type="paragraph" w:customStyle="1" w:styleId="B92E206D0C8843689E34793D2B19FB6A1">
    <w:name w:val="B92E206D0C8843689E34793D2B19FB6A1"/>
    <w:rsid w:val="00DB18F8"/>
    <w:rPr>
      <w:rFonts w:ascii="Calibri" w:eastAsia="Calibri" w:hAnsi="Calibri" w:cs="Calibri"/>
    </w:rPr>
  </w:style>
  <w:style w:type="paragraph" w:customStyle="1" w:styleId="8B8AEEE248604F33BEF9E1BB0AF85F301">
    <w:name w:val="8B8AEEE248604F33BEF9E1BB0AF85F301"/>
    <w:rsid w:val="00DB18F8"/>
    <w:rPr>
      <w:rFonts w:ascii="Calibri" w:eastAsia="Calibri" w:hAnsi="Calibri" w:cs="Calibri"/>
    </w:rPr>
  </w:style>
  <w:style w:type="paragraph" w:customStyle="1" w:styleId="DC8EA63ED8CB40C69C64C31D1497DEA11">
    <w:name w:val="DC8EA63ED8CB40C69C64C31D1497DEA11"/>
    <w:rsid w:val="00DB18F8"/>
    <w:rPr>
      <w:rFonts w:ascii="Calibri" w:eastAsia="Calibri" w:hAnsi="Calibri" w:cs="Calibri"/>
    </w:rPr>
  </w:style>
  <w:style w:type="paragraph" w:customStyle="1" w:styleId="DB2E57149AA94797ABA2AAEB998EB2C51">
    <w:name w:val="DB2E57149AA94797ABA2AAEB998EB2C51"/>
    <w:rsid w:val="00DB18F8"/>
    <w:rPr>
      <w:rFonts w:ascii="Calibri" w:eastAsia="Calibri" w:hAnsi="Calibri" w:cs="Calibri"/>
    </w:rPr>
  </w:style>
  <w:style w:type="paragraph" w:customStyle="1" w:styleId="90FBB04734334FBA96559FEB0EEB50A41">
    <w:name w:val="90FBB04734334FBA96559FEB0EEB50A41"/>
    <w:rsid w:val="00DB18F8"/>
    <w:rPr>
      <w:rFonts w:ascii="Calibri" w:eastAsia="Calibri" w:hAnsi="Calibri" w:cs="Calibri"/>
    </w:rPr>
  </w:style>
  <w:style w:type="paragraph" w:customStyle="1" w:styleId="C92FC5A7605942C8845B0A22C50DF4D81">
    <w:name w:val="C92FC5A7605942C8845B0A22C50DF4D81"/>
    <w:rsid w:val="00DB18F8"/>
    <w:rPr>
      <w:rFonts w:ascii="Calibri" w:eastAsia="Calibri" w:hAnsi="Calibri" w:cs="Calibri"/>
    </w:rPr>
  </w:style>
  <w:style w:type="paragraph" w:customStyle="1" w:styleId="EB73760B76504C09BC904F896AEE2EA31">
    <w:name w:val="EB73760B76504C09BC904F896AEE2EA31"/>
    <w:rsid w:val="00DB18F8"/>
    <w:rPr>
      <w:rFonts w:ascii="Calibri" w:eastAsia="Calibri" w:hAnsi="Calibri" w:cs="Calibri"/>
    </w:rPr>
  </w:style>
  <w:style w:type="paragraph" w:customStyle="1" w:styleId="0BB6C9BA14E94D3D8521B9059771F58E1">
    <w:name w:val="0BB6C9BA14E94D3D8521B9059771F58E1"/>
    <w:rsid w:val="00DB18F8"/>
    <w:rPr>
      <w:rFonts w:ascii="Calibri" w:eastAsia="Calibri" w:hAnsi="Calibri" w:cs="Calibri"/>
    </w:rPr>
  </w:style>
  <w:style w:type="paragraph" w:customStyle="1" w:styleId="7FF5CE156BE248FE94506FAF62F92E221">
    <w:name w:val="7FF5CE156BE248FE94506FAF62F92E221"/>
    <w:rsid w:val="00DB18F8"/>
    <w:rPr>
      <w:rFonts w:ascii="Calibri" w:eastAsia="Calibri" w:hAnsi="Calibri" w:cs="Calibri"/>
    </w:rPr>
  </w:style>
  <w:style w:type="paragraph" w:customStyle="1" w:styleId="08046B6834754D6CB487E14F272AC64D1">
    <w:name w:val="08046B6834754D6CB487E14F272AC64D1"/>
    <w:rsid w:val="00DB18F8"/>
    <w:rPr>
      <w:rFonts w:ascii="Calibri" w:eastAsia="Calibri" w:hAnsi="Calibri" w:cs="Calibri"/>
    </w:rPr>
  </w:style>
  <w:style w:type="paragraph" w:customStyle="1" w:styleId="35245FA22EF64478AF93B2A18E24B04B6">
    <w:name w:val="35245FA22EF64478AF93B2A18E24B04B6"/>
    <w:rsid w:val="00DB18F8"/>
    <w:rPr>
      <w:rFonts w:ascii="Calibri" w:eastAsia="Calibri" w:hAnsi="Calibri" w:cs="Calibri"/>
    </w:rPr>
  </w:style>
  <w:style w:type="paragraph" w:customStyle="1" w:styleId="073CE04D185643878B84AD5BC03D02A36">
    <w:name w:val="073CE04D185643878B84AD5BC03D02A36"/>
    <w:rsid w:val="00DB18F8"/>
    <w:rPr>
      <w:rFonts w:ascii="Calibri" w:eastAsia="Calibri" w:hAnsi="Calibri" w:cs="Calibri"/>
    </w:rPr>
  </w:style>
  <w:style w:type="paragraph" w:customStyle="1" w:styleId="F350FBA2C29B46F6AAF0F236D2BB5ADF6">
    <w:name w:val="F350FBA2C29B46F6AAF0F236D2BB5ADF6"/>
    <w:rsid w:val="00DB18F8"/>
    <w:rPr>
      <w:rFonts w:ascii="Calibri" w:eastAsia="Calibri" w:hAnsi="Calibri" w:cs="Calibri"/>
    </w:rPr>
  </w:style>
  <w:style w:type="paragraph" w:customStyle="1" w:styleId="CCBDD2368CED4B3BB3C09F0E91897B846">
    <w:name w:val="CCBDD2368CED4B3BB3C09F0E91897B846"/>
    <w:rsid w:val="00DB18F8"/>
    <w:rPr>
      <w:rFonts w:ascii="Calibri" w:eastAsia="Calibri" w:hAnsi="Calibri" w:cs="Calibri"/>
    </w:rPr>
  </w:style>
  <w:style w:type="paragraph" w:customStyle="1" w:styleId="769D10671D634164A6D2DB2AF97D16D36">
    <w:name w:val="769D10671D634164A6D2DB2AF97D16D36"/>
    <w:rsid w:val="00DB18F8"/>
    <w:rPr>
      <w:rFonts w:ascii="Calibri" w:eastAsia="Calibri" w:hAnsi="Calibri" w:cs="Calibri"/>
    </w:rPr>
  </w:style>
  <w:style w:type="paragraph" w:customStyle="1" w:styleId="38241CE5488142E89AD81D31AB18AA956">
    <w:name w:val="38241CE5488142E89AD81D31AB18AA956"/>
    <w:rsid w:val="00DB18F8"/>
    <w:rPr>
      <w:rFonts w:ascii="Calibri" w:eastAsia="Calibri" w:hAnsi="Calibri" w:cs="Calibri"/>
    </w:rPr>
  </w:style>
  <w:style w:type="paragraph" w:customStyle="1" w:styleId="22D1173ECA85442FAAE1546580C4047F6">
    <w:name w:val="22D1173ECA85442FAAE1546580C4047F6"/>
    <w:rsid w:val="00DB18F8"/>
    <w:rPr>
      <w:rFonts w:ascii="Calibri" w:eastAsia="Calibri" w:hAnsi="Calibri" w:cs="Calibri"/>
    </w:rPr>
  </w:style>
  <w:style w:type="paragraph" w:customStyle="1" w:styleId="2E09607F8F574648BE510D79D43D776E6">
    <w:name w:val="2E09607F8F574648BE510D79D43D776E6"/>
    <w:rsid w:val="00DB18F8"/>
    <w:rPr>
      <w:rFonts w:ascii="Calibri" w:eastAsia="Calibri" w:hAnsi="Calibri" w:cs="Calibri"/>
    </w:rPr>
  </w:style>
  <w:style w:type="paragraph" w:customStyle="1" w:styleId="81C726644747499688BEA02F99DA88616">
    <w:name w:val="81C726644747499688BEA02F99DA88616"/>
    <w:rsid w:val="00DB18F8"/>
    <w:rPr>
      <w:rFonts w:ascii="Calibri" w:eastAsia="Calibri" w:hAnsi="Calibri" w:cs="Calibri"/>
    </w:rPr>
  </w:style>
  <w:style w:type="paragraph" w:customStyle="1" w:styleId="0055559777E949F0982D40CD4DB813026">
    <w:name w:val="0055559777E949F0982D40CD4DB813026"/>
    <w:rsid w:val="00DB18F8"/>
    <w:rPr>
      <w:rFonts w:ascii="Calibri" w:eastAsia="Calibri" w:hAnsi="Calibri" w:cs="Calibri"/>
    </w:rPr>
  </w:style>
  <w:style w:type="paragraph" w:customStyle="1" w:styleId="6D449A5E81354584AA7270E94DC290776">
    <w:name w:val="6D449A5E81354584AA7270E94DC290776"/>
    <w:rsid w:val="00DB18F8"/>
    <w:rPr>
      <w:rFonts w:ascii="Calibri" w:eastAsia="Calibri" w:hAnsi="Calibri" w:cs="Calibri"/>
    </w:rPr>
  </w:style>
  <w:style w:type="paragraph" w:customStyle="1" w:styleId="738D7F6E969544BF88B80478D072D0FE6">
    <w:name w:val="738D7F6E969544BF88B80478D072D0FE6"/>
    <w:rsid w:val="00DB18F8"/>
    <w:rPr>
      <w:rFonts w:ascii="Calibri" w:eastAsia="Calibri" w:hAnsi="Calibri" w:cs="Calibri"/>
    </w:rPr>
  </w:style>
  <w:style w:type="paragraph" w:customStyle="1" w:styleId="EC0AB8E52A4D460694FA03E34BE4371E6">
    <w:name w:val="EC0AB8E52A4D460694FA03E34BE4371E6"/>
    <w:rsid w:val="00DB18F8"/>
    <w:rPr>
      <w:rFonts w:ascii="Calibri" w:eastAsia="Calibri" w:hAnsi="Calibri" w:cs="Calibri"/>
    </w:rPr>
  </w:style>
  <w:style w:type="paragraph" w:customStyle="1" w:styleId="2277121C6A224167B684D32D1BC7D5B76">
    <w:name w:val="2277121C6A224167B684D32D1BC7D5B76"/>
    <w:rsid w:val="00DB18F8"/>
    <w:rPr>
      <w:rFonts w:ascii="Calibri" w:eastAsia="Calibri" w:hAnsi="Calibri" w:cs="Calibri"/>
    </w:rPr>
  </w:style>
  <w:style w:type="paragraph" w:customStyle="1" w:styleId="4A60C4FFAACB4F43B39B767999F419146">
    <w:name w:val="4A60C4FFAACB4F43B39B767999F419146"/>
    <w:rsid w:val="00DB18F8"/>
    <w:rPr>
      <w:rFonts w:ascii="Calibri" w:eastAsia="Calibri" w:hAnsi="Calibri" w:cs="Calibri"/>
    </w:rPr>
  </w:style>
  <w:style w:type="paragraph" w:customStyle="1" w:styleId="67FE404E89BA49AC8E6C2FA842E57E6E6">
    <w:name w:val="67FE404E89BA49AC8E6C2FA842E57E6E6"/>
    <w:rsid w:val="00DB18F8"/>
    <w:rPr>
      <w:rFonts w:ascii="Calibri" w:eastAsia="Calibri" w:hAnsi="Calibri" w:cs="Calibri"/>
    </w:rPr>
  </w:style>
  <w:style w:type="paragraph" w:customStyle="1" w:styleId="7406B72CE29443ED92101E6250F612136">
    <w:name w:val="7406B72CE29443ED92101E6250F612136"/>
    <w:rsid w:val="00DB18F8"/>
    <w:rPr>
      <w:rFonts w:ascii="Calibri" w:eastAsia="Calibri" w:hAnsi="Calibri" w:cs="Calibri"/>
    </w:rPr>
  </w:style>
  <w:style w:type="paragraph" w:customStyle="1" w:styleId="852C8E64E84C43ACBDA4BFFCECA51BF06">
    <w:name w:val="852C8E64E84C43ACBDA4BFFCECA51BF06"/>
    <w:rsid w:val="00DB18F8"/>
    <w:rPr>
      <w:rFonts w:ascii="Calibri" w:eastAsia="Calibri" w:hAnsi="Calibri" w:cs="Calibri"/>
    </w:rPr>
  </w:style>
  <w:style w:type="paragraph" w:customStyle="1" w:styleId="4EA8C8749A3A49BAB490C88F8DE3D4D76">
    <w:name w:val="4EA8C8749A3A49BAB490C88F8DE3D4D76"/>
    <w:rsid w:val="00DB18F8"/>
    <w:rPr>
      <w:rFonts w:ascii="Calibri" w:eastAsia="Calibri" w:hAnsi="Calibri" w:cs="Calibri"/>
    </w:rPr>
  </w:style>
  <w:style w:type="paragraph" w:customStyle="1" w:styleId="6E1328EB82374AC9A3530A0D99C80EB36">
    <w:name w:val="6E1328EB82374AC9A3530A0D99C80EB36"/>
    <w:rsid w:val="00DB18F8"/>
    <w:rPr>
      <w:rFonts w:ascii="Calibri" w:eastAsia="Calibri" w:hAnsi="Calibri" w:cs="Calibri"/>
    </w:rPr>
  </w:style>
  <w:style w:type="paragraph" w:customStyle="1" w:styleId="6D1E5C5B8F084D14A0EF701DF64993456">
    <w:name w:val="6D1E5C5B8F084D14A0EF701DF64993456"/>
    <w:rsid w:val="00DB18F8"/>
    <w:rPr>
      <w:rFonts w:ascii="Calibri" w:eastAsia="Calibri" w:hAnsi="Calibri" w:cs="Calibri"/>
    </w:rPr>
  </w:style>
  <w:style w:type="paragraph" w:customStyle="1" w:styleId="4C0ADCF2C7EC4D74AC449DE59F3B5C4A6">
    <w:name w:val="4C0ADCF2C7EC4D74AC449DE59F3B5C4A6"/>
    <w:rsid w:val="00DB18F8"/>
    <w:rPr>
      <w:rFonts w:ascii="Calibri" w:eastAsia="Calibri" w:hAnsi="Calibri" w:cs="Calibri"/>
    </w:rPr>
  </w:style>
  <w:style w:type="paragraph" w:customStyle="1" w:styleId="A4BDE212CF4E497B8CAACDB3064576B16">
    <w:name w:val="A4BDE212CF4E497B8CAACDB3064576B16"/>
    <w:rsid w:val="00DB18F8"/>
    <w:rPr>
      <w:rFonts w:ascii="Calibri" w:eastAsia="Calibri" w:hAnsi="Calibri" w:cs="Calibri"/>
    </w:rPr>
  </w:style>
  <w:style w:type="paragraph" w:customStyle="1" w:styleId="7BA1716E82564C578833C48E3D7857856">
    <w:name w:val="7BA1716E82564C578833C48E3D7857856"/>
    <w:rsid w:val="00DB18F8"/>
    <w:rPr>
      <w:rFonts w:ascii="Calibri" w:eastAsia="Calibri" w:hAnsi="Calibri" w:cs="Calibri"/>
    </w:rPr>
  </w:style>
  <w:style w:type="paragraph" w:customStyle="1" w:styleId="AE0762346C5944D78DAF56CF3384227B6">
    <w:name w:val="AE0762346C5944D78DAF56CF3384227B6"/>
    <w:rsid w:val="00DB18F8"/>
    <w:rPr>
      <w:rFonts w:ascii="Calibri" w:eastAsia="Calibri" w:hAnsi="Calibri" w:cs="Calibri"/>
    </w:rPr>
  </w:style>
  <w:style w:type="paragraph" w:customStyle="1" w:styleId="11873BB6AA814438AF3867193FC31ADD5">
    <w:name w:val="11873BB6AA814438AF3867193FC31ADD5"/>
    <w:rsid w:val="00DB18F8"/>
    <w:rPr>
      <w:rFonts w:ascii="Calibri" w:eastAsia="Calibri" w:hAnsi="Calibri" w:cs="Calibri"/>
    </w:rPr>
  </w:style>
  <w:style w:type="paragraph" w:customStyle="1" w:styleId="C4FE3561BEE14D9F9F819BEA151982925">
    <w:name w:val="C4FE3561BEE14D9F9F819BEA151982925"/>
    <w:rsid w:val="00DB18F8"/>
    <w:rPr>
      <w:rFonts w:ascii="Calibri" w:eastAsia="Calibri" w:hAnsi="Calibri" w:cs="Calibri"/>
    </w:rPr>
  </w:style>
  <w:style w:type="paragraph" w:customStyle="1" w:styleId="438043E8C2954971BBD4ABC392492DE64">
    <w:name w:val="438043E8C2954971BBD4ABC392492DE64"/>
    <w:rsid w:val="00DB18F8"/>
    <w:rPr>
      <w:rFonts w:ascii="Calibri" w:eastAsia="Calibri" w:hAnsi="Calibri" w:cs="Calibri"/>
    </w:rPr>
  </w:style>
  <w:style w:type="paragraph" w:customStyle="1" w:styleId="858D6DA1D0EA43D490955717AA8E34303">
    <w:name w:val="858D6DA1D0EA43D490955717AA8E34303"/>
    <w:rsid w:val="00DB18F8"/>
    <w:rPr>
      <w:rFonts w:ascii="Calibri" w:eastAsia="Calibri" w:hAnsi="Calibri" w:cs="Calibri"/>
    </w:rPr>
  </w:style>
  <w:style w:type="paragraph" w:customStyle="1" w:styleId="13AA16B01F5E4DF4BE64D990588583963">
    <w:name w:val="13AA16B01F5E4DF4BE64D990588583963"/>
    <w:rsid w:val="00DB18F8"/>
    <w:rPr>
      <w:rFonts w:ascii="Calibri" w:eastAsia="Calibri" w:hAnsi="Calibri" w:cs="Calibri"/>
    </w:rPr>
  </w:style>
  <w:style w:type="paragraph" w:customStyle="1" w:styleId="D2ABBFF8472F4B72A6FAA0B58A32CBD13">
    <w:name w:val="D2ABBFF8472F4B72A6FAA0B58A32CBD13"/>
    <w:rsid w:val="00DB18F8"/>
    <w:rPr>
      <w:rFonts w:ascii="Calibri" w:eastAsia="Calibri" w:hAnsi="Calibri" w:cs="Calibri"/>
    </w:rPr>
  </w:style>
  <w:style w:type="paragraph" w:customStyle="1" w:styleId="8A51A4235F9F46568228450DCC063BD83">
    <w:name w:val="8A51A4235F9F46568228450DCC063BD83"/>
    <w:rsid w:val="00DB18F8"/>
    <w:rPr>
      <w:rFonts w:ascii="Calibri" w:eastAsia="Calibri" w:hAnsi="Calibri" w:cs="Calibri"/>
    </w:rPr>
  </w:style>
  <w:style w:type="paragraph" w:customStyle="1" w:styleId="8F24BDAF1C3E40578D53468BF43E1B9F3">
    <w:name w:val="8F24BDAF1C3E40578D53468BF43E1B9F3"/>
    <w:rsid w:val="00DB18F8"/>
    <w:rPr>
      <w:rFonts w:ascii="Calibri" w:eastAsia="Calibri" w:hAnsi="Calibri" w:cs="Calibri"/>
    </w:rPr>
  </w:style>
  <w:style w:type="paragraph" w:customStyle="1" w:styleId="73EE8486DA2A409F814F651F7462F99B3">
    <w:name w:val="73EE8486DA2A409F814F651F7462F99B3"/>
    <w:rsid w:val="00DB18F8"/>
    <w:rPr>
      <w:rFonts w:ascii="Calibri" w:eastAsia="Calibri" w:hAnsi="Calibri" w:cs="Calibri"/>
    </w:rPr>
  </w:style>
  <w:style w:type="paragraph" w:customStyle="1" w:styleId="BA5D2249144B4212B83B7B0F87B540593">
    <w:name w:val="BA5D2249144B4212B83B7B0F87B540593"/>
    <w:rsid w:val="00DB18F8"/>
    <w:rPr>
      <w:rFonts w:ascii="Calibri" w:eastAsia="Calibri" w:hAnsi="Calibri" w:cs="Calibri"/>
    </w:rPr>
  </w:style>
  <w:style w:type="paragraph" w:customStyle="1" w:styleId="F8C79C859D0B4B449A9EAD37F199A1A63">
    <w:name w:val="F8C79C859D0B4B449A9EAD37F199A1A63"/>
    <w:rsid w:val="00DB18F8"/>
    <w:rPr>
      <w:rFonts w:ascii="Calibri" w:eastAsia="Calibri" w:hAnsi="Calibri" w:cs="Calibri"/>
    </w:rPr>
  </w:style>
  <w:style w:type="paragraph" w:customStyle="1" w:styleId="A8A8D2E1A07B4ED19E3C5F0AAD74B1773">
    <w:name w:val="A8A8D2E1A07B4ED19E3C5F0AAD74B1773"/>
    <w:rsid w:val="00DB18F8"/>
    <w:rPr>
      <w:rFonts w:ascii="Calibri" w:eastAsia="Calibri" w:hAnsi="Calibri" w:cs="Calibri"/>
    </w:rPr>
  </w:style>
  <w:style w:type="paragraph" w:customStyle="1" w:styleId="77BCAE2AB5C94FD0A827BEAD4B6338823">
    <w:name w:val="77BCAE2AB5C94FD0A827BEAD4B6338823"/>
    <w:rsid w:val="00DB18F8"/>
    <w:rPr>
      <w:rFonts w:ascii="Calibri" w:eastAsia="Calibri" w:hAnsi="Calibri" w:cs="Calibri"/>
    </w:rPr>
  </w:style>
  <w:style w:type="paragraph" w:customStyle="1" w:styleId="C8C2BFFA4D26479BBCDD6C1F82AC3E683">
    <w:name w:val="C8C2BFFA4D26479BBCDD6C1F82AC3E683"/>
    <w:rsid w:val="00DB18F8"/>
    <w:rPr>
      <w:rFonts w:ascii="Calibri" w:eastAsia="Calibri" w:hAnsi="Calibri" w:cs="Calibri"/>
    </w:rPr>
  </w:style>
  <w:style w:type="paragraph" w:customStyle="1" w:styleId="358394327311429C8447C86E8082B51A3">
    <w:name w:val="358394327311429C8447C86E8082B51A3"/>
    <w:rsid w:val="00DB18F8"/>
    <w:rPr>
      <w:rFonts w:ascii="Calibri" w:eastAsia="Calibri" w:hAnsi="Calibri" w:cs="Calibri"/>
    </w:rPr>
  </w:style>
  <w:style w:type="paragraph" w:customStyle="1" w:styleId="115BB9D40D38436DB565B45BF18042043">
    <w:name w:val="115BB9D40D38436DB565B45BF18042043"/>
    <w:rsid w:val="00DB18F8"/>
    <w:rPr>
      <w:rFonts w:ascii="Calibri" w:eastAsia="Calibri" w:hAnsi="Calibri" w:cs="Calibri"/>
    </w:rPr>
  </w:style>
  <w:style w:type="paragraph" w:customStyle="1" w:styleId="116C6487F72145EB84B88F61438A772E3">
    <w:name w:val="116C6487F72145EB84B88F61438A772E3"/>
    <w:rsid w:val="00DB18F8"/>
    <w:rPr>
      <w:rFonts w:ascii="Calibri" w:eastAsia="Calibri" w:hAnsi="Calibri" w:cs="Calibri"/>
    </w:rPr>
  </w:style>
  <w:style w:type="paragraph" w:customStyle="1" w:styleId="8310B70DF45343A189BB727E2A1ED5323">
    <w:name w:val="8310B70DF45343A189BB727E2A1ED5323"/>
    <w:rsid w:val="00DB18F8"/>
    <w:rPr>
      <w:rFonts w:ascii="Calibri" w:eastAsia="Calibri" w:hAnsi="Calibri" w:cs="Calibri"/>
    </w:rPr>
  </w:style>
  <w:style w:type="paragraph" w:customStyle="1" w:styleId="CF0BAE5B2AE44C598F988E849ECFA5E23">
    <w:name w:val="CF0BAE5B2AE44C598F988E849ECFA5E23"/>
    <w:rsid w:val="00DB18F8"/>
    <w:rPr>
      <w:rFonts w:ascii="Calibri" w:eastAsia="Calibri" w:hAnsi="Calibri" w:cs="Calibri"/>
    </w:rPr>
  </w:style>
  <w:style w:type="paragraph" w:customStyle="1" w:styleId="CE7BD6CB3F454FB0B2A90BD1F41B7F8F3">
    <w:name w:val="CE7BD6CB3F454FB0B2A90BD1F41B7F8F3"/>
    <w:rsid w:val="00DB18F8"/>
    <w:rPr>
      <w:rFonts w:ascii="Calibri" w:eastAsia="Calibri" w:hAnsi="Calibri" w:cs="Calibri"/>
    </w:rPr>
  </w:style>
  <w:style w:type="paragraph" w:customStyle="1" w:styleId="4C87EDF3529A460BBD35B37379FB01CF2">
    <w:name w:val="4C87EDF3529A460BBD35B37379FB01CF2"/>
    <w:rsid w:val="00DB18F8"/>
    <w:rPr>
      <w:rFonts w:ascii="Calibri" w:eastAsia="Calibri" w:hAnsi="Calibri" w:cs="Calibri"/>
    </w:rPr>
  </w:style>
  <w:style w:type="paragraph" w:customStyle="1" w:styleId="F7AD68BCB4C74E76BFB08F92321656FD2">
    <w:name w:val="F7AD68BCB4C74E76BFB08F92321656FD2"/>
    <w:rsid w:val="00DB18F8"/>
    <w:rPr>
      <w:rFonts w:ascii="Calibri" w:eastAsia="Calibri" w:hAnsi="Calibri" w:cs="Calibri"/>
    </w:rPr>
  </w:style>
  <w:style w:type="paragraph" w:customStyle="1" w:styleId="2DA24947D4DA46249D11064E21AABEF42">
    <w:name w:val="2DA24947D4DA46249D11064E21AABEF42"/>
    <w:rsid w:val="00DB18F8"/>
    <w:rPr>
      <w:rFonts w:ascii="Calibri" w:eastAsia="Calibri" w:hAnsi="Calibri" w:cs="Calibri"/>
    </w:rPr>
  </w:style>
  <w:style w:type="paragraph" w:customStyle="1" w:styleId="00668E3C07AF448393735BDAF6AF494C">
    <w:name w:val="00668E3C07AF448393735BDAF6AF494C"/>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
    <w:name w:val="66E8B845E0AC44739041F377DCC946332"/>
    <w:rsid w:val="00DB18F8"/>
    <w:rPr>
      <w:rFonts w:ascii="Calibri" w:eastAsia="Calibri" w:hAnsi="Calibri" w:cs="Calibri"/>
    </w:rPr>
  </w:style>
  <w:style w:type="paragraph" w:customStyle="1" w:styleId="631E1FB997434FBC8CF6A8388DE7BAEB2">
    <w:name w:val="631E1FB997434FBC8CF6A8388DE7BAEB2"/>
    <w:rsid w:val="00DB18F8"/>
    <w:rPr>
      <w:rFonts w:ascii="Calibri" w:eastAsia="Calibri" w:hAnsi="Calibri" w:cs="Calibri"/>
    </w:rPr>
  </w:style>
  <w:style w:type="paragraph" w:customStyle="1" w:styleId="C20548BDB768419E8DE99B210EB3B62D2">
    <w:name w:val="C20548BDB768419E8DE99B210EB3B62D2"/>
    <w:rsid w:val="00DB18F8"/>
    <w:rPr>
      <w:rFonts w:ascii="Calibri" w:eastAsia="Calibri" w:hAnsi="Calibri" w:cs="Calibri"/>
    </w:rPr>
  </w:style>
  <w:style w:type="paragraph" w:customStyle="1" w:styleId="ACFF48D6DCB64F9EB5591E7236D686E12">
    <w:name w:val="ACFF48D6DCB64F9EB5591E7236D686E12"/>
    <w:rsid w:val="00DB18F8"/>
    <w:rPr>
      <w:rFonts w:ascii="Calibri" w:eastAsia="Calibri" w:hAnsi="Calibri" w:cs="Calibri"/>
    </w:rPr>
  </w:style>
  <w:style w:type="paragraph" w:customStyle="1" w:styleId="B6CC6B50EDD44454A81D88C3F66EDDBB2">
    <w:name w:val="B6CC6B50EDD44454A81D88C3F66EDDBB2"/>
    <w:rsid w:val="00DB18F8"/>
    <w:rPr>
      <w:rFonts w:ascii="Calibri" w:eastAsia="Calibri" w:hAnsi="Calibri" w:cs="Calibri"/>
    </w:rPr>
  </w:style>
  <w:style w:type="paragraph" w:customStyle="1" w:styleId="5B5F4E9040134207A0694C22AB88486C2">
    <w:name w:val="5B5F4E9040134207A0694C22AB88486C2"/>
    <w:rsid w:val="00DB18F8"/>
    <w:rPr>
      <w:rFonts w:ascii="Calibri" w:eastAsia="Calibri" w:hAnsi="Calibri" w:cs="Calibri"/>
    </w:rPr>
  </w:style>
  <w:style w:type="paragraph" w:customStyle="1" w:styleId="B3B18CD5A2D94BC89611EA3FECB3A19F2">
    <w:name w:val="B3B18CD5A2D94BC89611EA3FECB3A19F2"/>
    <w:rsid w:val="00DB18F8"/>
    <w:rPr>
      <w:rFonts w:ascii="Calibri" w:eastAsia="Calibri" w:hAnsi="Calibri" w:cs="Calibri"/>
    </w:rPr>
  </w:style>
  <w:style w:type="paragraph" w:customStyle="1" w:styleId="662052D1FFA641BABB671BC491BA87122">
    <w:name w:val="662052D1FFA641BABB671BC491BA87122"/>
    <w:rsid w:val="00DB18F8"/>
    <w:rPr>
      <w:rFonts w:ascii="Calibri" w:eastAsia="Calibri" w:hAnsi="Calibri" w:cs="Calibri"/>
    </w:rPr>
  </w:style>
  <w:style w:type="paragraph" w:customStyle="1" w:styleId="9D9CB62892494461AC95664789F4CBCE2">
    <w:name w:val="9D9CB62892494461AC95664789F4CBCE2"/>
    <w:rsid w:val="00DB18F8"/>
    <w:rPr>
      <w:rFonts w:ascii="Calibri" w:eastAsia="Calibri" w:hAnsi="Calibri" w:cs="Calibri"/>
    </w:rPr>
  </w:style>
  <w:style w:type="paragraph" w:customStyle="1" w:styleId="5B496F62C19F4E7487C10EBECD141F862">
    <w:name w:val="5B496F62C19F4E7487C10EBECD141F862"/>
    <w:rsid w:val="00DB18F8"/>
    <w:rPr>
      <w:rFonts w:ascii="Calibri" w:eastAsia="Calibri" w:hAnsi="Calibri" w:cs="Calibri"/>
    </w:rPr>
  </w:style>
  <w:style w:type="paragraph" w:customStyle="1" w:styleId="B1C310055E954392947742591F66853D2">
    <w:name w:val="B1C310055E954392947742591F66853D2"/>
    <w:rsid w:val="00DB18F8"/>
    <w:rPr>
      <w:rFonts w:ascii="Calibri" w:eastAsia="Calibri" w:hAnsi="Calibri" w:cs="Calibri"/>
    </w:rPr>
  </w:style>
  <w:style w:type="paragraph" w:customStyle="1" w:styleId="EA027927E1C040CBB77A5137F5558CEF2">
    <w:name w:val="EA027927E1C040CBB77A5137F5558CEF2"/>
    <w:rsid w:val="00DB18F8"/>
    <w:rPr>
      <w:rFonts w:ascii="Calibri" w:eastAsia="Calibri" w:hAnsi="Calibri" w:cs="Calibri"/>
    </w:rPr>
  </w:style>
  <w:style w:type="paragraph" w:customStyle="1" w:styleId="2550E25B87FE4324A4953BD39111C56D2">
    <w:name w:val="2550E25B87FE4324A4953BD39111C56D2"/>
    <w:rsid w:val="00DB18F8"/>
    <w:rPr>
      <w:rFonts w:ascii="Calibri" w:eastAsia="Calibri" w:hAnsi="Calibri" w:cs="Calibri"/>
    </w:rPr>
  </w:style>
  <w:style w:type="paragraph" w:customStyle="1" w:styleId="0CCCCE3287CE434688CB6AC8445F8B1A1">
    <w:name w:val="0CCCCE3287CE434688CB6AC8445F8B1A1"/>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13F771EC85C547A7B5F3CF2B76E1E8222">
    <w:name w:val="13F771EC85C547A7B5F3CF2B76E1E8222"/>
    <w:rsid w:val="00DB18F8"/>
    <w:rPr>
      <w:rFonts w:ascii="Calibri" w:eastAsia="Calibri" w:hAnsi="Calibri" w:cs="Calibri"/>
    </w:rPr>
  </w:style>
  <w:style w:type="paragraph" w:customStyle="1" w:styleId="824A7BB7D66E43A89BA21C7CC482814D2">
    <w:name w:val="824A7BB7D66E43A89BA21C7CC482814D2"/>
    <w:rsid w:val="00DB18F8"/>
    <w:rPr>
      <w:rFonts w:ascii="Calibri" w:eastAsia="Calibri" w:hAnsi="Calibri" w:cs="Calibri"/>
    </w:rPr>
  </w:style>
  <w:style w:type="paragraph" w:customStyle="1" w:styleId="1A2BF643FF1B4DE0B9FB8A4A6A842F9F2">
    <w:name w:val="1A2BF643FF1B4DE0B9FB8A4A6A842F9F2"/>
    <w:rsid w:val="00DB18F8"/>
    <w:rPr>
      <w:rFonts w:ascii="Calibri" w:eastAsia="Calibri" w:hAnsi="Calibri" w:cs="Calibri"/>
    </w:rPr>
  </w:style>
  <w:style w:type="paragraph" w:customStyle="1" w:styleId="B92E206D0C8843689E34793D2B19FB6A2">
    <w:name w:val="B92E206D0C8843689E34793D2B19FB6A2"/>
    <w:rsid w:val="00DB18F8"/>
    <w:rPr>
      <w:rFonts w:ascii="Calibri" w:eastAsia="Calibri" w:hAnsi="Calibri" w:cs="Calibri"/>
    </w:rPr>
  </w:style>
  <w:style w:type="paragraph" w:customStyle="1" w:styleId="8B8AEEE248604F33BEF9E1BB0AF85F302">
    <w:name w:val="8B8AEEE248604F33BEF9E1BB0AF85F302"/>
    <w:rsid w:val="00DB18F8"/>
    <w:rPr>
      <w:rFonts w:ascii="Calibri" w:eastAsia="Calibri" w:hAnsi="Calibri" w:cs="Calibri"/>
    </w:rPr>
  </w:style>
  <w:style w:type="paragraph" w:customStyle="1" w:styleId="DC8EA63ED8CB40C69C64C31D1497DEA12">
    <w:name w:val="DC8EA63ED8CB40C69C64C31D1497DEA12"/>
    <w:rsid w:val="00DB18F8"/>
    <w:rPr>
      <w:rFonts w:ascii="Calibri" w:eastAsia="Calibri" w:hAnsi="Calibri" w:cs="Calibri"/>
    </w:rPr>
  </w:style>
  <w:style w:type="paragraph" w:customStyle="1" w:styleId="DB2E57149AA94797ABA2AAEB998EB2C52">
    <w:name w:val="DB2E57149AA94797ABA2AAEB998EB2C52"/>
    <w:rsid w:val="00DB18F8"/>
    <w:rPr>
      <w:rFonts w:ascii="Calibri" w:eastAsia="Calibri" w:hAnsi="Calibri" w:cs="Calibri"/>
    </w:rPr>
  </w:style>
  <w:style w:type="paragraph" w:customStyle="1" w:styleId="90FBB04734334FBA96559FEB0EEB50A42">
    <w:name w:val="90FBB04734334FBA96559FEB0EEB50A42"/>
    <w:rsid w:val="00DB18F8"/>
    <w:rPr>
      <w:rFonts w:ascii="Calibri" w:eastAsia="Calibri" w:hAnsi="Calibri" w:cs="Calibri"/>
    </w:rPr>
  </w:style>
  <w:style w:type="paragraph" w:customStyle="1" w:styleId="C92FC5A7605942C8845B0A22C50DF4D82">
    <w:name w:val="C92FC5A7605942C8845B0A22C50DF4D82"/>
    <w:rsid w:val="00DB18F8"/>
    <w:rPr>
      <w:rFonts w:ascii="Calibri" w:eastAsia="Calibri" w:hAnsi="Calibri" w:cs="Calibri"/>
    </w:rPr>
  </w:style>
  <w:style w:type="paragraph" w:customStyle="1" w:styleId="EB73760B76504C09BC904F896AEE2EA32">
    <w:name w:val="EB73760B76504C09BC904F896AEE2EA32"/>
    <w:rsid w:val="00DB18F8"/>
    <w:rPr>
      <w:rFonts w:ascii="Calibri" w:eastAsia="Calibri" w:hAnsi="Calibri" w:cs="Calibri"/>
    </w:rPr>
  </w:style>
  <w:style w:type="paragraph" w:customStyle="1" w:styleId="0BB6C9BA14E94D3D8521B9059771F58E2">
    <w:name w:val="0BB6C9BA14E94D3D8521B9059771F58E2"/>
    <w:rsid w:val="00DB18F8"/>
    <w:rPr>
      <w:rFonts w:ascii="Calibri" w:eastAsia="Calibri" w:hAnsi="Calibri" w:cs="Calibri"/>
    </w:rPr>
  </w:style>
  <w:style w:type="paragraph" w:customStyle="1" w:styleId="7FF5CE156BE248FE94506FAF62F92E222">
    <w:name w:val="7FF5CE156BE248FE94506FAF62F92E222"/>
    <w:rsid w:val="00DB18F8"/>
    <w:rPr>
      <w:rFonts w:ascii="Calibri" w:eastAsia="Calibri" w:hAnsi="Calibri" w:cs="Calibri"/>
    </w:rPr>
  </w:style>
  <w:style w:type="paragraph" w:customStyle="1" w:styleId="08046B6834754D6CB487E14F272AC64D2">
    <w:name w:val="08046B6834754D6CB487E14F272AC64D2"/>
    <w:rsid w:val="00DB18F8"/>
    <w:rPr>
      <w:rFonts w:ascii="Calibri" w:eastAsia="Calibri" w:hAnsi="Calibri" w:cs="Calibri"/>
    </w:rPr>
  </w:style>
  <w:style w:type="paragraph" w:customStyle="1" w:styleId="1308B43DDA2749E7AA303A06ABF109E2">
    <w:name w:val="1308B43DDA2749E7AA303A06ABF109E2"/>
    <w:rsid w:val="00DB18F8"/>
  </w:style>
  <w:style w:type="paragraph" w:customStyle="1" w:styleId="3103AE80FFF64F7B834AD0F88D90B37F">
    <w:name w:val="3103AE80FFF64F7B834AD0F88D90B37F"/>
    <w:rsid w:val="00DB18F8"/>
  </w:style>
  <w:style w:type="paragraph" w:customStyle="1" w:styleId="57A04FCA1B7A41F6B923C40519EAFED3">
    <w:name w:val="57A04FCA1B7A41F6B923C40519EAFED3"/>
    <w:rsid w:val="00DB18F8"/>
  </w:style>
  <w:style w:type="paragraph" w:customStyle="1" w:styleId="B936AC3766574474B58ABE4A59C2B0AA">
    <w:name w:val="B936AC3766574474B58ABE4A59C2B0AA"/>
    <w:rsid w:val="00DB18F8"/>
  </w:style>
  <w:style w:type="paragraph" w:customStyle="1" w:styleId="30DA8C5E97B94C529A2716B08C6D4F8B">
    <w:name w:val="30DA8C5E97B94C529A2716B08C6D4F8B"/>
    <w:rsid w:val="00DB18F8"/>
  </w:style>
  <w:style w:type="paragraph" w:customStyle="1" w:styleId="519CEA64F5E4460189952A15C78F98BD">
    <w:name w:val="519CEA64F5E4460189952A15C78F98BD"/>
    <w:rsid w:val="00DB18F8"/>
  </w:style>
  <w:style w:type="paragraph" w:customStyle="1" w:styleId="D278C331B93F481B9EEE4BD405667C0C">
    <w:name w:val="D278C331B93F481B9EEE4BD405667C0C"/>
    <w:rsid w:val="00DB18F8"/>
  </w:style>
  <w:style w:type="paragraph" w:customStyle="1" w:styleId="3FBB6DF70E0A42178CDFAF796A182F0E">
    <w:name w:val="3FBB6DF70E0A42178CDFAF796A182F0E"/>
    <w:rsid w:val="00DB18F8"/>
  </w:style>
  <w:style w:type="paragraph" w:customStyle="1" w:styleId="A4CEE595D4D446C1B4D592B4A374E972">
    <w:name w:val="A4CEE595D4D446C1B4D592B4A374E972"/>
    <w:rsid w:val="00DB18F8"/>
  </w:style>
  <w:style w:type="paragraph" w:customStyle="1" w:styleId="8C77D5B8B98241A993E43DF6E23DDFA6">
    <w:name w:val="8C77D5B8B98241A993E43DF6E23DDFA6"/>
    <w:rsid w:val="00DB18F8"/>
  </w:style>
  <w:style w:type="paragraph" w:customStyle="1" w:styleId="5A18B2CEAFAB4449BE03FA22FA00978B">
    <w:name w:val="5A18B2CEAFAB4449BE03FA22FA00978B"/>
    <w:rsid w:val="00DB18F8"/>
  </w:style>
  <w:style w:type="paragraph" w:customStyle="1" w:styleId="F34245C8DE24465EBA4A07A02DFF40E4">
    <w:name w:val="F34245C8DE24465EBA4A07A02DFF40E4"/>
    <w:rsid w:val="00DB18F8"/>
  </w:style>
  <w:style w:type="paragraph" w:customStyle="1" w:styleId="99455CA46B0B40F58C2A0BE0DD6C8256">
    <w:name w:val="99455CA46B0B40F58C2A0BE0DD6C8256"/>
    <w:rsid w:val="00DB18F8"/>
  </w:style>
  <w:style w:type="paragraph" w:customStyle="1" w:styleId="3E5D969B1A1F49D0A8DDE9FBEC1904FC">
    <w:name w:val="3E5D969B1A1F49D0A8DDE9FBEC1904FC"/>
    <w:rsid w:val="00DB18F8"/>
  </w:style>
  <w:style w:type="paragraph" w:customStyle="1" w:styleId="F2FDC61BBB3546BDA1D88BF0EA81B4CB">
    <w:name w:val="F2FDC61BBB3546BDA1D88BF0EA81B4CB"/>
    <w:rsid w:val="00DB18F8"/>
  </w:style>
  <w:style w:type="paragraph" w:customStyle="1" w:styleId="35245FA22EF64478AF93B2A18E24B04B7">
    <w:name w:val="35245FA22EF64478AF93B2A18E24B04B7"/>
    <w:rsid w:val="00DB18F8"/>
    <w:rPr>
      <w:rFonts w:ascii="Calibri" w:eastAsia="Calibri" w:hAnsi="Calibri" w:cs="Calibri"/>
    </w:rPr>
  </w:style>
  <w:style w:type="paragraph" w:customStyle="1" w:styleId="073CE04D185643878B84AD5BC03D02A37">
    <w:name w:val="073CE04D185643878B84AD5BC03D02A37"/>
    <w:rsid w:val="00DB18F8"/>
    <w:rPr>
      <w:rFonts w:ascii="Calibri" w:eastAsia="Calibri" w:hAnsi="Calibri" w:cs="Calibri"/>
    </w:rPr>
  </w:style>
  <w:style w:type="paragraph" w:customStyle="1" w:styleId="F350FBA2C29B46F6AAF0F236D2BB5ADF7">
    <w:name w:val="F350FBA2C29B46F6AAF0F236D2BB5ADF7"/>
    <w:rsid w:val="00DB18F8"/>
    <w:rPr>
      <w:rFonts w:ascii="Calibri" w:eastAsia="Calibri" w:hAnsi="Calibri" w:cs="Calibri"/>
    </w:rPr>
  </w:style>
  <w:style w:type="paragraph" w:customStyle="1" w:styleId="CCBDD2368CED4B3BB3C09F0E91897B847">
    <w:name w:val="CCBDD2368CED4B3BB3C09F0E91897B847"/>
    <w:rsid w:val="00DB18F8"/>
    <w:rPr>
      <w:rFonts w:ascii="Calibri" w:eastAsia="Calibri" w:hAnsi="Calibri" w:cs="Calibri"/>
    </w:rPr>
  </w:style>
  <w:style w:type="paragraph" w:customStyle="1" w:styleId="769D10671D634164A6D2DB2AF97D16D37">
    <w:name w:val="769D10671D634164A6D2DB2AF97D16D37"/>
    <w:rsid w:val="00DB18F8"/>
    <w:rPr>
      <w:rFonts w:ascii="Calibri" w:eastAsia="Calibri" w:hAnsi="Calibri" w:cs="Calibri"/>
    </w:rPr>
  </w:style>
  <w:style w:type="paragraph" w:customStyle="1" w:styleId="38241CE5488142E89AD81D31AB18AA957">
    <w:name w:val="38241CE5488142E89AD81D31AB18AA957"/>
    <w:rsid w:val="00DB18F8"/>
    <w:rPr>
      <w:rFonts w:ascii="Calibri" w:eastAsia="Calibri" w:hAnsi="Calibri" w:cs="Calibri"/>
    </w:rPr>
  </w:style>
  <w:style w:type="paragraph" w:customStyle="1" w:styleId="22D1173ECA85442FAAE1546580C4047F7">
    <w:name w:val="22D1173ECA85442FAAE1546580C4047F7"/>
    <w:rsid w:val="00DB18F8"/>
    <w:rPr>
      <w:rFonts w:ascii="Calibri" w:eastAsia="Calibri" w:hAnsi="Calibri" w:cs="Calibri"/>
    </w:rPr>
  </w:style>
  <w:style w:type="paragraph" w:customStyle="1" w:styleId="2E09607F8F574648BE510D79D43D776E7">
    <w:name w:val="2E09607F8F574648BE510D79D43D776E7"/>
    <w:rsid w:val="00DB18F8"/>
    <w:rPr>
      <w:rFonts w:ascii="Calibri" w:eastAsia="Calibri" w:hAnsi="Calibri" w:cs="Calibri"/>
    </w:rPr>
  </w:style>
  <w:style w:type="paragraph" w:customStyle="1" w:styleId="81C726644747499688BEA02F99DA88617">
    <w:name w:val="81C726644747499688BEA02F99DA88617"/>
    <w:rsid w:val="00DB18F8"/>
    <w:rPr>
      <w:rFonts w:ascii="Calibri" w:eastAsia="Calibri" w:hAnsi="Calibri" w:cs="Calibri"/>
    </w:rPr>
  </w:style>
  <w:style w:type="paragraph" w:customStyle="1" w:styleId="0055559777E949F0982D40CD4DB813027">
    <w:name w:val="0055559777E949F0982D40CD4DB813027"/>
    <w:rsid w:val="00DB18F8"/>
    <w:rPr>
      <w:rFonts w:ascii="Calibri" w:eastAsia="Calibri" w:hAnsi="Calibri" w:cs="Calibri"/>
    </w:rPr>
  </w:style>
  <w:style w:type="paragraph" w:customStyle="1" w:styleId="6D449A5E81354584AA7270E94DC290777">
    <w:name w:val="6D449A5E81354584AA7270E94DC290777"/>
    <w:rsid w:val="00DB18F8"/>
    <w:rPr>
      <w:rFonts w:ascii="Calibri" w:eastAsia="Calibri" w:hAnsi="Calibri" w:cs="Calibri"/>
    </w:rPr>
  </w:style>
  <w:style w:type="paragraph" w:customStyle="1" w:styleId="738D7F6E969544BF88B80478D072D0FE7">
    <w:name w:val="738D7F6E969544BF88B80478D072D0FE7"/>
    <w:rsid w:val="00DB18F8"/>
    <w:rPr>
      <w:rFonts w:ascii="Calibri" w:eastAsia="Calibri" w:hAnsi="Calibri" w:cs="Calibri"/>
    </w:rPr>
  </w:style>
  <w:style w:type="paragraph" w:customStyle="1" w:styleId="EC0AB8E52A4D460694FA03E34BE4371E7">
    <w:name w:val="EC0AB8E52A4D460694FA03E34BE4371E7"/>
    <w:rsid w:val="00DB18F8"/>
    <w:rPr>
      <w:rFonts w:ascii="Calibri" w:eastAsia="Calibri" w:hAnsi="Calibri" w:cs="Calibri"/>
    </w:rPr>
  </w:style>
  <w:style w:type="paragraph" w:customStyle="1" w:styleId="2277121C6A224167B684D32D1BC7D5B77">
    <w:name w:val="2277121C6A224167B684D32D1BC7D5B77"/>
    <w:rsid w:val="00DB18F8"/>
    <w:rPr>
      <w:rFonts w:ascii="Calibri" w:eastAsia="Calibri" w:hAnsi="Calibri" w:cs="Calibri"/>
    </w:rPr>
  </w:style>
  <w:style w:type="paragraph" w:customStyle="1" w:styleId="4A60C4FFAACB4F43B39B767999F419147">
    <w:name w:val="4A60C4FFAACB4F43B39B767999F419147"/>
    <w:rsid w:val="00DB18F8"/>
    <w:rPr>
      <w:rFonts w:ascii="Calibri" w:eastAsia="Calibri" w:hAnsi="Calibri" w:cs="Calibri"/>
    </w:rPr>
  </w:style>
  <w:style w:type="paragraph" w:customStyle="1" w:styleId="67FE404E89BA49AC8E6C2FA842E57E6E7">
    <w:name w:val="67FE404E89BA49AC8E6C2FA842E57E6E7"/>
    <w:rsid w:val="00DB18F8"/>
    <w:rPr>
      <w:rFonts w:ascii="Calibri" w:eastAsia="Calibri" w:hAnsi="Calibri" w:cs="Calibri"/>
    </w:rPr>
  </w:style>
  <w:style w:type="paragraph" w:customStyle="1" w:styleId="7406B72CE29443ED92101E6250F612137">
    <w:name w:val="7406B72CE29443ED92101E6250F612137"/>
    <w:rsid w:val="00DB18F8"/>
    <w:rPr>
      <w:rFonts w:ascii="Calibri" w:eastAsia="Calibri" w:hAnsi="Calibri" w:cs="Calibri"/>
    </w:rPr>
  </w:style>
  <w:style w:type="paragraph" w:customStyle="1" w:styleId="852C8E64E84C43ACBDA4BFFCECA51BF07">
    <w:name w:val="852C8E64E84C43ACBDA4BFFCECA51BF07"/>
    <w:rsid w:val="00DB18F8"/>
    <w:rPr>
      <w:rFonts w:ascii="Calibri" w:eastAsia="Calibri" w:hAnsi="Calibri" w:cs="Calibri"/>
    </w:rPr>
  </w:style>
  <w:style w:type="paragraph" w:customStyle="1" w:styleId="4EA8C8749A3A49BAB490C88F8DE3D4D77">
    <w:name w:val="4EA8C8749A3A49BAB490C88F8DE3D4D77"/>
    <w:rsid w:val="00DB18F8"/>
    <w:rPr>
      <w:rFonts w:ascii="Calibri" w:eastAsia="Calibri" w:hAnsi="Calibri" w:cs="Calibri"/>
    </w:rPr>
  </w:style>
  <w:style w:type="paragraph" w:customStyle="1" w:styleId="6E1328EB82374AC9A3530A0D99C80EB37">
    <w:name w:val="6E1328EB82374AC9A3530A0D99C80EB37"/>
    <w:rsid w:val="00DB18F8"/>
    <w:rPr>
      <w:rFonts w:ascii="Calibri" w:eastAsia="Calibri" w:hAnsi="Calibri" w:cs="Calibri"/>
    </w:rPr>
  </w:style>
  <w:style w:type="paragraph" w:customStyle="1" w:styleId="6D1E5C5B8F084D14A0EF701DF64993457">
    <w:name w:val="6D1E5C5B8F084D14A0EF701DF64993457"/>
    <w:rsid w:val="00DB18F8"/>
    <w:rPr>
      <w:rFonts w:ascii="Calibri" w:eastAsia="Calibri" w:hAnsi="Calibri" w:cs="Calibri"/>
    </w:rPr>
  </w:style>
  <w:style w:type="paragraph" w:customStyle="1" w:styleId="4C0ADCF2C7EC4D74AC449DE59F3B5C4A7">
    <w:name w:val="4C0ADCF2C7EC4D74AC449DE59F3B5C4A7"/>
    <w:rsid w:val="00DB18F8"/>
    <w:rPr>
      <w:rFonts w:ascii="Calibri" w:eastAsia="Calibri" w:hAnsi="Calibri" w:cs="Calibri"/>
    </w:rPr>
  </w:style>
  <w:style w:type="paragraph" w:customStyle="1" w:styleId="A4BDE212CF4E497B8CAACDB3064576B17">
    <w:name w:val="A4BDE212CF4E497B8CAACDB3064576B17"/>
    <w:rsid w:val="00DB18F8"/>
    <w:rPr>
      <w:rFonts w:ascii="Calibri" w:eastAsia="Calibri" w:hAnsi="Calibri" w:cs="Calibri"/>
    </w:rPr>
  </w:style>
  <w:style w:type="paragraph" w:customStyle="1" w:styleId="7BA1716E82564C578833C48E3D7857857">
    <w:name w:val="7BA1716E82564C578833C48E3D7857857"/>
    <w:rsid w:val="00DB18F8"/>
    <w:rPr>
      <w:rFonts w:ascii="Calibri" w:eastAsia="Calibri" w:hAnsi="Calibri" w:cs="Calibri"/>
    </w:rPr>
  </w:style>
  <w:style w:type="paragraph" w:customStyle="1" w:styleId="AE0762346C5944D78DAF56CF3384227B7">
    <w:name w:val="AE0762346C5944D78DAF56CF3384227B7"/>
    <w:rsid w:val="00DB18F8"/>
    <w:rPr>
      <w:rFonts w:ascii="Calibri" w:eastAsia="Calibri" w:hAnsi="Calibri" w:cs="Calibri"/>
    </w:rPr>
  </w:style>
  <w:style w:type="paragraph" w:customStyle="1" w:styleId="11873BB6AA814438AF3867193FC31ADD6">
    <w:name w:val="11873BB6AA814438AF3867193FC31ADD6"/>
    <w:rsid w:val="00DB18F8"/>
    <w:rPr>
      <w:rFonts w:ascii="Calibri" w:eastAsia="Calibri" w:hAnsi="Calibri" w:cs="Calibri"/>
    </w:rPr>
  </w:style>
  <w:style w:type="paragraph" w:customStyle="1" w:styleId="C4FE3561BEE14D9F9F819BEA151982926">
    <w:name w:val="C4FE3561BEE14D9F9F819BEA151982926"/>
    <w:rsid w:val="00DB18F8"/>
    <w:rPr>
      <w:rFonts w:ascii="Calibri" w:eastAsia="Calibri" w:hAnsi="Calibri" w:cs="Calibri"/>
    </w:rPr>
  </w:style>
  <w:style w:type="paragraph" w:customStyle="1" w:styleId="438043E8C2954971BBD4ABC392492DE65">
    <w:name w:val="438043E8C2954971BBD4ABC392492DE65"/>
    <w:rsid w:val="00DB18F8"/>
    <w:rPr>
      <w:rFonts w:ascii="Calibri" w:eastAsia="Calibri" w:hAnsi="Calibri" w:cs="Calibri"/>
    </w:rPr>
  </w:style>
  <w:style w:type="paragraph" w:customStyle="1" w:styleId="858D6DA1D0EA43D490955717AA8E34304">
    <w:name w:val="858D6DA1D0EA43D490955717AA8E34304"/>
    <w:rsid w:val="00DB18F8"/>
    <w:rPr>
      <w:rFonts w:ascii="Calibri" w:eastAsia="Calibri" w:hAnsi="Calibri" w:cs="Calibri"/>
    </w:rPr>
  </w:style>
  <w:style w:type="paragraph" w:customStyle="1" w:styleId="13AA16B01F5E4DF4BE64D990588583964">
    <w:name w:val="13AA16B01F5E4DF4BE64D990588583964"/>
    <w:rsid w:val="00DB18F8"/>
    <w:rPr>
      <w:rFonts w:ascii="Calibri" w:eastAsia="Calibri" w:hAnsi="Calibri" w:cs="Calibri"/>
    </w:rPr>
  </w:style>
  <w:style w:type="paragraph" w:customStyle="1" w:styleId="D2ABBFF8472F4B72A6FAA0B58A32CBD14">
    <w:name w:val="D2ABBFF8472F4B72A6FAA0B58A32CBD14"/>
    <w:rsid w:val="00DB18F8"/>
    <w:rPr>
      <w:rFonts w:ascii="Calibri" w:eastAsia="Calibri" w:hAnsi="Calibri" w:cs="Calibri"/>
    </w:rPr>
  </w:style>
  <w:style w:type="paragraph" w:customStyle="1" w:styleId="8A51A4235F9F46568228450DCC063BD84">
    <w:name w:val="8A51A4235F9F46568228450DCC063BD84"/>
    <w:rsid w:val="00DB18F8"/>
    <w:rPr>
      <w:rFonts w:ascii="Calibri" w:eastAsia="Calibri" w:hAnsi="Calibri" w:cs="Calibri"/>
    </w:rPr>
  </w:style>
  <w:style w:type="paragraph" w:customStyle="1" w:styleId="8F24BDAF1C3E40578D53468BF43E1B9F4">
    <w:name w:val="8F24BDAF1C3E40578D53468BF43E1B9F4"/>
    <w:rsid w:val="00DB18F8"/>
    <w:rPr>
      <w:rFonts w:ascii="Calibri" w:eastAsia="Calibri" w:hAnsi="Calibri" w:cs="Calibri"/>
    </w:rPr>
  </w:style>
  <w:style w:type="paragraph" w:customStyle="1" w:styleId="73EE8486DA2A409F814F651F7462F99B4">
    <w:name w:val="73EE8486DA2A409F814F651F7462F99B4"/>
    <w:rsid w:val="00DB18F8"/>
    <w:rPr>
      <w:rFonts w:ascii="Calibri" w:eastAsia="Calibri" w:hAnsi="Calibri" w:cs="Calibri"/>
    </w:rPr>
  </w:style>
  <w:style w:type="paragraph" w:customStyle="1" w:styleId="BA5D2249144B4212B83B7B0F87B540594">
    <w:name w:val="BA5D2249144B4212B83B7B0F87B540594"/>
    <w:rsid w:val="00DB18F8"/>
    <w:rPr>
      <w:rFonts w:ascii="Calibri" w:eastAsia="Calibri" w:hAnsi="Calibri" w:cs="Calibri"/>
    </w:rPr>
  </w:style>
  <w:style w:type="paragraph" w:customStyle="1" w:styleId="F8C79C859D0B4B449A9EAD37F199A1A64">
    <w:name w:val="F8C79C859D0B4B449A9EAD37F199A1A64"/>
    <w:rsid w:val="00DB18F8"/>
    <w:rPr>
      <w:rFonts w:ascii="Calibri" w:eastAsia="Calibri" w:hAnsi="Calibri" w:cs="Calibri"/>
    </w:rPr>
  </w:style>
  <w:style w:type="paragraph" w:customStyle="1" w:styleId="A8A8D2E1A07B4ED19E3C5F0AAD74B1774">
    <w:name w:val="A8A8D2E1A07B4ED19E3C5F0AAD74B1774"/>
    <w:rsid w:val="00DB18F8"/>
    <w:rPr>
      <w:rFonts w:ascii="Calibri" w:eastAsia="Calibri" w:hAnsi="Calibri" w:cs="Calibri"/>
    </w:rPr>
  </w:style>
  <w:style w:type="paragraph" w:customStyle="1" w:styleId="77BCAE2AB5C94FD0A827BEAD4B6338824">
    <w:name w:val="77BCAE2AB5C94FD0A827BEAD4B6338824"/>
    <w:rsid w:val="00DB18F8"/>
    <w:rPr>
      <w:rFonts w:ascii="Calibri" w:eastAsia="Calibri" w:hAnsi="Calibri" w:cs="Calibri"/>
    </w:rPr>
  </w:style>
  <w:style w:type="paragraph" w:customStyle="1" w:styleId="C8C2BFFA4D26479BBCDD6C1F82AC3E684">
    <w:name w:val="C8C2BFFA4D26479BBCDD6C1F82AC3E684"/>
    <w:rsid w:val="00DB18F8"/>
    <w:rPr>
      <w:rFonts w:ascii="Calibri" w:eastAsia="Calibri" w:hAnsi="Calibri" w:cs="Calibri"/>
    </w:rPr>
  </w:style>
  <w:style w:type="paragraph" w:customStyle="1" w:styleId="358394327311429C8447C86E8082B51A4">
    <w:name w:val="358394327311429C8447C86E8082B51A4"/>
    <w:rsid w:val="00DB18F8"/>
    <w:rPr>
      <w:rFonts w:ascii="Calibri" w:eastAsia="Calibri" w:hAnsi="Calibri" w:cs="Calibri"/>
    </w:rPr>
  </w:style>
  <w:style w:type="paragraph" w:customStyle="1" w:styleId="115BB9D40D38436DB565B45BF18042044">
    <w:name w:val="115BB9D40D38436DB565B45BF18042044"/>
    <w:rsid w:val="00DB18F8"/>
    <w:rPr>
      <w:rFonts w:ascii="Calibri" w:eastAsia="Calibri" w:hAnsi="Calibri" w:cs="Calibri"/>
    </w:rPr>
  </w:style>
  <w:style w:type="paragraph" w:customStyle="1" w:styleId="116C6487F72145EB84B88F61438A772E4">
    <w:name w:val="116C6487F72145EB84B88F61438A772E4"/>
    <w:rsid w:val="00DB18F8"/>
    <w:rPr>
      <w:rFonts w:ascii="Calibri" w:eastAsia="Calibri" w:hAnsi="Calibri" w:cs="Calibri"/>
    </w:rPr>
  </w:style>
  <w:style w:type="paragraph" w:customStyle="1" w:styleId="8310B70DF45343A189BB727E2A1ED5324">
    <w:name w:val="8310B70DF45343A189BB727E2A1ED5324"/>
    <w:rsid w:val="00DB18F8"/>
    <w:rPr>
      <w:rFonts w:ascii="Calibri" w:eastAsia="Calibri" w:hAnsi="Calibri" w:cs="Calibri"/>
    </w:rPr>
  </w:style>
  <w:style w:type="paragraph" w:customStyle="1" w:styleId="CF0BAE5B2AE44C598F988E849ECFA5E24">
    <w:name w:val="CF0BAE5B2AE44C598F988E849ECFA5E24"/>
    <w:rsid w:val="00DB18F8"/>
    <w:rPr>
      <w:rFonts w:ascii="Calibri" w:eastAsia="Calibri" w:hAnsi="Calibri" w:cs="Calibri"/>
    </w:rPr>
  </w:style>
  <w:style w:type="paragraph" w:customStyle="1" w:styleId="CE7BD6CB3F454FB0B2A90BD1F41B7F8F4">
    <w:name w:val="CE7BD6CB3F454FB0B2A90BD1F41B7F8F4"/>
    <w:rsid w:val="00DB18F8"/>
    <w:rPr>
      <w:rFonts w:ascii="Calibri" w:eastAsia="Calibri" w:hAnsi="Calibri" w:cs="Calibri"/>
    </w:rPr>
  </w:style>
  <w:style w:type="paragraph" w:customStyle="1" w:styleId="4C87EDF3529A460BBD35B37379FB01CF3">
    <w:name w:val="4C87EDF3529A460BBD35B37379FB01CF3"/>
    <w:rsid w:val="00DB18F8"/>
    <w:rPr>
      <w:rFonts w:ascii="Calibri" w:eastAsia="Calibri" w:hAnsi="Calibri" w:cs="Calibri"/>
    </w:rPr>
  </w:style>
  <w:style w:type="paragraph" w:customStyle="1" w:styleId="F7AD68BCB4C74E76BFB08F92321656FD3">
    <w:name w:val="F7AD68BCB4C74E76BFB08F92321656FD3"/>
    <w:rsid w:val="00DB18F8"/>
    <w:rPr>
      <w:rFonts w:ascii="Calibri" w:eastAsia="Calibri" w:hAnsi="Calibri" w:cs="Calibri"/>
    </w:rPr>
  </w:style>
  <w:style w:type="paragraph" w:customStyle="1" w:styleId="2DA24947D4DA46249D11064E21AABEF43">
    <w:name w:val="2DA24947D4DA46249D11064E21AABEF43"/>
    <w:rsid w:val="00DB18F8"/>
    <w:rPr>
      <w:rFonts w:ascii="Calibri" w:eastAsia="Calibri" w:hAnsi="Calibri" w:cs="Calibri"/>
    </w:rPr>
  </w:style>
  <w:style w:type="paragraph" w:customStyle="1" w:styleId="00668E3C07AF448393735BDAF6AF494C1">
    <w:name w:val="00668E3C07AF448393735BDAF6AF494C1"/>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
    <w:name w:val="66E8B845E0AC44739041F377DCC946333"/>
    <w:rsid w:val="00DB18F8"/>
    <w:rPr>
      <w:rFonts w:ascii="Calibri" w:eastAsia="Calibri" w:hAnsi="Calibri" w:cs="Calibri"/>
    </w:rPr>
  </w:style>
  <w:style w:type="paragraph" w:customStyle="1" w:styleId="631E1FB997434FBC8CF6A8388DE7BAEB3">
    <w:name w:val="631E1FB997434FBC8CF6A8388DE7BAEB3"/>
    <w:rsid w:val="00DB18F8"/>
    <w:rPr>
      <w:rFonts w:ascii="Calibri" w:eastAsia="Calibri" w:hAnsi="Calibri" w:cs="Calibri"/>
    </w:rPr>
  </w:style>
  <w:style w:type="paragraph" w:customStyle="1" w:styleId="C20548BDB768419E8DE99B210EB3B62D3">
    <w:name w:val="C20548BDB768419E8DE99B210EB3B62D3"/>
    <w:rsid w:val="00DB18F8"/>
    <w:rPr>
      <w:rFonts w:ascii="Calibri" w:eastAsia="Calibri" w:hAnsi="Calibri" w:cs="Calibri"/>
    </w:rPr>
  </w:style>
  <w:style w:type="paragraph" w:customStyle="1" w:styleId="ACFF48D6DCB64F9EB5591E7236D686E13">
    <w:name w:val="ACFF48D6DCB64F9EB5591E7236D686E13"/>
    <w:rsid w:val="00DB18F8"/>
    <w:rPr>
      <w:rFonts w:ascii="Calibri" w:eastAsia="Calibri" w:hAnsi="Calibri" w:cs="Calibri"/>
    </w:rPr>
  </w:style>
  <w:style w:type="paragraph" w:customStyle="1" w:styleId="B6CC6B50EDD44454A81D88C3F66EDDBB3">
    <w:name w:val="B6CC6B50EDD44454A81D88C3F66EDDBB3"/>
    <w:rsid w:val="00DB18F8"/>
    <w:rPr>
      <w:rFonts w:ascii="Calibri" w:eastAsia="Calibri" w:hAnsi="Calibri" w:cs="Calibri"/>
    </w:rPr>
  </w:style>
  <w:style w:type="paragraph" w:customStyle="1" w:styleId="5B5F4E9040134207A0694C22AB88486C3">
    <w:name w:val="5B5F4E9040134207A0694C22AB88486C3"/>
    <w:rsid w:val="00DB18F8"/>
    <w:rPr>
      <w:rFonts w:ascii="Calibri" w:eastAsia="Calibri" w:hAnsi="Calibri" w:cs="Calibri"/>
    </w:rPr>
  </w:style>
  <w:style w:type="paragraph" w:customStyle="1" w:styleId="B3B18CD5A2D94BC89611EA3FECB3A19F3">
    <w:name w:val="B3B18CD5A2D94BC89611EA3FECB3A19F3"/>
    <w:rsid w:val="00DB18F8"/>
    <w:rPr>
      <w:rFonts w:ascii="Calibri" w:eastAsia="Calibri" w:hAnsi="Calibri" w:cs="Calibri"/>
    </w:rPr>
  </w:style>
  <w:style w:type="paragraph" w:customStyle="1" w:styleId="662052D1FFA641BABB671BC491BA87123">
    <w:name w:val="662052D1FFA641BABB671BC491BA87123"/>
    <w:rsid w:val="00DB18F8"/>
    <w:rPr>
      <w:rFonts w:ascii="Calibri" w:eastAsia="Calibri" w:hAnsi="Calibri" w:cs="Calibri"/>
    </w:rPr>
  </w:style>
  <w:style w:type="paragraph" w:customStyle="1" w:styleId="9D9CB62892494461AC95664789F4CBCE3">
    <w:name w:val="9D9CB62892494461AC95664789F4CBCE3"/>
    <w:rsid w:val="00DB18F8"/>
    <w:rPr>
      <w:rFonts w:ascii="Calibri" w:eastAsia="Calibri" w:hAnsi="Calibri" w:cs="Calibri"/>
    </w:rPr>
  </w:style>
  <w:style w:type="paragraph" w:customStyle="1" w:styleId="5B496F62C19F4E7487C10EBECD141F863">
    <w:name w:val="5B496F62C19F4E7487C10EBECD141F863"/>
    <w:rsid w:val="00DB18F8"/>
    <w:rPr>
      <w:rFonts w:ascii="Calibri" w:eastAsia="Calibri" w:hAnsi="Calibri" w:cs="Calibri"/>
    </w:rPr>
  </w:style>
  <w:style w:type="paragraph" w:customStyle="1" w:styleId="B1C310055E954392947742591F66853D3">
    <w:name w:val="B1C310055E954392947742591F66853D3"/>
    <w:rsid w:val="00DB18F8"/>
    <w:rPr>
      <w:rFonts w:ascii="Calibri" w:eastAsia="Calibri" w:hAnsi="Calibri" w:cs="Calibri"/>
    </w:rPr>
  </w:style>
  <w:style w:type="paragraph" w:customStyle="1" w:styleId="EA027927E1C040CBB77A5137F5558CEF3">
    <w:name w:val="EA027927E1C040CBB77A5137F5558CEF3"/>
    <w:rsid w:val="00DB18F8"/>
    <w:rPr>
      <w:rFonts w:ascii="Calibri" w:eastAsia="Calibri" w:hAnsi="Calibri" w:cs="Calibri"/>
    </w:rPr>
  </w:style>
  <w:style w:type="paragraph" w:customStyle="1" w:styleId="2550E25B87FE4324A4953BD39111C56D3">
    <w:name w:val="2550E25B87FE4324A4953BD39111C56D3"/>
    <w:rsid w:val="00DB18F8"/>
    <w:rPr>
      <w:rFonts w:ascii="Calibri" w:eastAsia="Calibri" w:hAnsi="Calibri" w:cs="Calibri"/>
    </w:rPr>
  </w:style>
  <w:style w:type="paragraph" w:customStyle="1" w:styleId="35245FA22EF64478AF93B2A18E24B04B8">
    <w:name w:val="35245FA22EF64478AF93B2A18E24B04B8"/>
    <w:rsid w:val="00DB18F8"/>
    <w:rPr>
      <w:rFonts w:ascii="Calibri" w:eastAsia="Calibri" w:hAnsi="Calibri" w:cs="Calibri"/>
    </w:rPr>
  </w:style>
  <w:style w:type="paragraph" w:customStyle="1" w:styleId="073CE04D185643878B84AD5BC03D02A38">
    <w:name w:val="073CE04D185643878B84AD5BC03D02A38"/>
    <w:rsid w:val="00DB18F8"/>
    <w:rPr>
      <w:rFonts w:ascii="Calibri" w:eastAsia="Calibri" w:hAnsi="Calibri" w:cs="Calibri"/>
    </w:rPr>
  </w:style>
  <w:style w:type="paragraph" w:customStyle="1" w:styleId="F350FBA2C29B46F6AAF0F236D2BB5ADF8">
    <w:name w:val="F350FBA2C29B46F6AAF0F236D2BB5ADF8"/>
    <w:rsid w:val="00DB18F8"/>
    <w:rPr>
      <w:rFonts w:ascii="Calibri" w:eastAsia="Calibri" w:hAnsi="Calibri" w:cs="Calibri"/>
    </w:rPr>
  </w:style>
  <w:style w:type="paragraph" w:customStyle="1" w:styleId="CCBDD2368CED4B3BB3C09F0E91897B848">
    <w:name w:val="CCBDD2368CED4B3BB3C09F0E91897B848"/>
    <w:rsid w:val="00DB18F8"/>
    <w:rPr>
      <w:rFonts w:ascii="Calibri" w:eastAsia="Calibri" w:hAnsi="Calibri" w:cs="Calibri"/>
    </w:rPr>
  </w:style>
  <w:style w:type="paragraph" w:customStyle="1" w:styleId="769D10671D634164A6D2DB2AF97D16D38">
    <w:name w:val="769D10671D634164A6D2DB2AF97D16D38"/>
    <w:rsid w:val="00DB18F8"/>
    <w:rPr>
      <w:rFonts w:ascii="Calibri" w:eastAsia="Calibri" w:hAnsi="Calibri" w:cs="Calibri"/>
    </w:rPr>
  </w:style>
  <w:style w:type="paragraph" w:customStyle="1" w:styleId="1BCCAAA731DE4199B6C7663B347D5786">
    <w:name w:val="1BCCAAA731DE4199B6C7663B347D5786"/>
    <w:rsid w:val="00DB18F8"/>
    <w:rPr>
      <w:rFonts w:ascii="Calibri" w:eastAsia="Calibri" w:hAnsi="Calibri" w:cs="Calibri"/>
    </w:rPr>
  </w:style>
  <w:style w:type="paragraph" w:customStyle="1" w:styleId="22D1173ECA85442FAAE1546580C4047F8">
    <w:name w:val="22D1173ECA85442FAAE1546580C4047F8"/>
    <w:rsid w:val="00DB18F8"/>
    <w:rPr>
      <w:rFonts w:ascii="Calibri" w:eastAsia="Calibri" w:hAnsi="Calibri" w:cs="Calibri"/>
    </w:rPr>
  </w:style>
  <w:style w:type="paragraph" w:customStyle="1" w:styleId="2E09607F8F574648BE510D79D43D776E8">
    <w:name w:val="2E09607F8F574648BE510D79D43D776E8"/>
    <w:rsid w:val="00DB18F8"/>
    <w:rPr>
      <w:rFonts w:ascii="Calibri" w:eastAsia="Calibri" w:hAnsi="Calibri" w:cs="Calibri"/>
    </w:rPr>
  </w:style>
  <w:style w:type="paragraph" w:customStyle="1" w:styleId="81C726644747499688BEA02F99DA88618">
    <w:name w:val="81C726644747499688BEA02F99DA88618"/>
    <w:rsid w:val="00DB18F8"/>
    <w:rPr>
      <w:rFonts w:ascii="Calibri" w:eastAsia="Calibri" w:hAnsi="Calibri" w:cs="Calibri"/>
    </w:rPr>
  </w:style>
  <w:style w:type="paragraph" w:customStyle="1" w:styleId="0055559777E949F0982D40CD4DB813028">
    <w:name w:val="0055559777E949F0982D40CD4DB813028"/>
    <w:rsid w:val="00DB18F8"/>
    <w:rPr>
      <w:rFonts w:ascii="Calibri" w:eastAsia="Calibri" w:hAnsi="Calibri" w:cs="Calibri"/>
    </w:rPr>
  </w:style>
  <w:style w:type="paragraph" w:customStyle="1" w:styleId="6D449A5E81354584AA7270E94DC290778">
    <w:name w:val="6D449A5E81354584AA7270E94DC290778"/>
    <w:rsid w:val="00DB18F8"/>
    <w:rPr>
      <w:rFonts w:ascii="Calibri" w:eastAsia="Calibri" w:hAnsi="Calibri" w:cs="Calibri"/>
    </w:rPr>
  </w:style>
  <w:style w:type="paragraph" w:customStyle="1" w:styleId="738D7F6E969544BF88B80478D072D0FE8">
    <w:name w:val="738D7F6E969544BF88B80478D072D0FE8"/>
    <w:rsid w:val="00DB18F8"/>
    <w:rPr>
      <w:rFonts w:ascii="Calibri" w:eastAsia="Calibri" w:hAnsi="Calibri" w:cs="Calibri"/>
    </w:rPr>
  </w:style>
  <w:style w:type="paragraph" w:customStyle="1" w:styleId="EC0AB8E52A4D460694FA03E34BE4371E8">
    <w:name w:val="EC0AB8E52A4D460694FA03E34BE4371E8"/>
    <w:rsid w:val="00DB18F8"/>
    <w:rPr>
      <w:rFonts w:ascii="Calibri" w:eastAsia="Calibri" w:hAnsi="Calibri" w:cs="Calibri"/>
    </w:rPr>
  </w:style>
  <w:style w:type="paragraph" w:customStyle="1" w:styleId="2277121C6A224167B684D32D1BC7D5B78">
    <w:name w:val="2277121C6A224167B684D32D1BC7D5B78"/>
    <w:rsid w:val="00DB18F8"/>
    <w:rPr>
      <w:rFonts w:ascii="Calibri" w:eastAsia="Calibri" w:hAnsi="Calibri" w:cs="Calibri"/>
    </w:rPr>
  </w:style>
  <w:style w:type="paragraph" w:customStyle="1" w:styleId="4A60C4FFAACB4F43B39B767999F419148">
    <w:name w:val="4A60C4FFAACB4F43B39B767999F419148"/>
    <w:rsid w:val="00DB18F8"/>
    <w:rPr>
      <w:rFonts w:ascii="Calibri" w:eastAsia="Calibri" w:hAnsi="Calibri" w:cs="Calibri"/>
    </w:rPr>
  </w:style>
  <w:style w:type="paragraph" w:customStyle="1" w:styleId="67FE404E89BA49AC8E6C2FA842E57E6E8">
    <w:name w:val="67FE404E89BA49AC8E6C2FA842E57E6E8"/>
    <w:rsid w:val="00DB18F8"/>
    <w:rPr>
      <w:rFonts w:ascii="Calibri" w:eastAsia="Calibri" w:hAnsi="Calibri" w:cs="Calibri"/>
    </w:rPr>
  </w:style>
  <w:style w:type="paragraph" w:customStyle="1" w:styleId="7406B72CE29443ED92101E6250F612138">
    <w:name w:val="7406B72CE29443ED92101E6250F612138"/>
    <w:rsid w:val="00DB18F8"/>
    <w:rPr>
      <w:rFonts w:ascii="Calibri" w:eastAsia="Calibri" w:hAnsi="Calibri" w:cs="Calibri"/>
    </w:rPr>
  </w:style>
  <w:style w:type="paragraph" w:customStyle="1" w:styleId="852C8E64E84C43ACBDA4BFFCECA51BF08">
    <w:name w:val="852C8E64E84C43ACBDA4BFFCECA51BF08"/>
    <w:rsid w:val="00DB18F8"/>
    <w:rPr>
      <w:rFonts w:ascii="Calibri" w:eastAsia="Calibri" w:hAnsi="Calibri" w:cs="Calibri"/>
    </w:rPr>
  </w:style>
  <w:style w:type="paragraph" w:customStyle="1" w:styleId="4EA8C8749A3A49BAB490C88F8DE3D4D78">
    <w:name w:val="4EA8C8749A3A49BAB490C88F8DE3D4D78"/>
    <w:rsid w:val="00DB18F8"/>
    <w:rPr>
      <w:rFonts w:ascii="Calibri" w:eastAsia="Calibri" w:hAnsi="Calibri" w:cs="Calibri"/>
    </w:rPr>
  </w:style>
  <w:style w:type="paragraph" w:customStyle="1" w:styleId="6E1328EB82374AC9A3530A0D99C80EB38">
    <w:name w:val="6E1328EB82374AC9A3530A0D99C80EB38"/>
    <w:rsid w:val="00DB18F8"/>
    <w:rPr>
      <w:rFonts w:ascii="Calibri" w:eastAsia="Calibri" w:hAnsi="Calibri" w:cs="Calibri"/>
    </w:rPr>
  </w:style>
  <w:style w:type="paragraph" w:customStyle="1" w:styleId="6D1E5C5B8F084D14A0EF701DF64993458">
    <w:name w:val="6D1E5C5B8F084D14A0EF701DF64993458"/>
    <w:rsid w:val="00DB18F8"/>
    <w:rPr>
      <w:rFonts w:ascii="Calibri" w:eastAsia="Calibri" w:hAnsi="Calibri" w:cs="Calibri"/>
    </w:rPr>
  </w:style>
  <w:style w:type="paragraph" w:customStyle="1" w:styleId="4C0ADCF2C7EC4D74AC449DE59F3B5C4A8">
    <w:name w:val="4C0ADCF2C7EC4D74AC449DE59F3B5C4A8"/>
    <w:rsid w:val="00DB18F8"/>
    <w:rPr>
      <w:rFonts w:ascii="Calibri" w:eastAsia="Calibri" w:hAnsi="Calibri" w:cs="Calibri"/>
    </w:rPr>
  </w:style>
  <w:style w:type="paragraph" w:customStyle="1" w:styleId="A4BDE212CF4E497B8CAACDB3064576B18">
    <w:name w:val="A4BDE212CF4E497B8CAACDB3064576B18"/>
    <w:rsid w:val="00DB18F8"/>
    <w:rPr>
      <w:rFonts w:ascii="Calibri" w:eastAsia="Calibri" w:hAnsi="Calibri" w:cs="Calibri"/>
    </w:rPr>
  </w:style>
  <w:style w:type="paragraph" w:customStyle="1" w:styleId="7BA1716E82564C578833C48E3D7857858">
    <w:name w:val="7BA1716E82564C578833C48E3D7857858"/>
    <w:rsid w:val="00DB18F8"/>
    <w:rPr>
      <w:rFonts w:ascii="Calibri" w:eastAsia="Calibri" w:hAnsi="Calibri" w:cs="Calibri"/>
    </w:rPr>
  </w:style>
  <w:style w:type="paragraph" w:customStyle="1" w:styleId="AE0762346C5944D78DAF56CF3384227B8">
    <w:name w:val="AE0762346C5944D78DAF56CF3384227B8"/>
    <w:rsid w:val="00DB18F8"/>
    <w:rPr>
      <w:rFonts w:ascii="Calibri" w:eastAsia="Calibri" w:hAnsi="Calibri" w:cs="Calibri"/>
    </w:rPr>
  </w:style>
  <w:style w:type="paragraph" w:customStyle="1" w:styleId="11873BB6AA814438AF3867193FC31ADD7">
    <w:name w:val="11873BB6AA814438AF3867193FC31ADD7"/>
    <w:rsid w:val="00DB18F8"/>
    <w:rPr>
      <w:rFonts w:ascii="Calibri" w:eastAsia="Calibri" w:hAnsi="Calibri" w:cs="Calibri"/>
    </w:rPr>
  </w:style>
  <w:style w:type="paragraph" w:customStyle="1" w:styleId="C4FE3561BEE14D9F9F819BEA151982927">
    <w:name w:val="C4FE3561BEE14D9F9F819BEA151982927"/>
    <w:rsid w:val="00DB18F8"/>
    <w:rPr>
      <w:rFonts w:ascii="Calibri" w:eastAsia="Calibri" w:hAnsi="Calibri" w:cs="Calibri"/>
    </w:rPr>
  </w:style>
  <w:style w:type="paragraph" w:customStyle="1" w:styleId="438043E8C2954971BBD4ABC392492DE66">
    <w:name w:val="438043E8C2954971BBD4ABC392492DE66"/>
    <w:rsid w:val="00DB18F8"/>
    <w:rPr>
      <w:rFonts w:ascii="Calibri" w:eastAsia="Calibri" w:hAnsi="Calibri" w:cs="Calibri"/>
    </w:rPr>
  </w:style>
  <w:style w:type="paragraph" w:customStyle="1" w:styleId="858D6DA1D0EA43D490955717AA8E34305">
    <w:name w:val="858D6DA1D0EA43D490955717AA8E34305"/>
    <w:rsid w:val="00DB18F8"/>
    <w:rPr>
      <w:rFonts w:ascii="Calibri" w:eastAsia="Calibri" w:hAnsi="Calibri" w:cs="Calibri"/>
    </w:rPr>
  </w:style>
  <w:style w:type="paragraph" w:customStyle="1" w:styleId="13AA16B01F5E4DF4BE64D990588583965">
    <w:name w:val="13AA16B01F5E4DF4BE64D990588583965"/>
    <w:rsid w:val="00DB18F8"/>
    <w:rPr>
      <w:rFonts w:ascii="Calibri" w:eastAsia="Calibri" w:hAnsi="Calibri" w:cs="Calibri"/>
    </w:rPr>
  </w:style>
  <w:style w:type="paragraph" w:customStyle="1" w:styleId="D2ABBFF8472F4B72A6FAA0B58A32CBD15">
    <w:name w:val="D2ABBFF8472F4B72A6FAA0B58A32CBD15"/>
    <w:rsid w:val="00DB18F8"/>
    <w:rPr>
      <w:rFonts w:ascii="Calibri" w:eastAsia="Calibri" w:hAnsi="Calibri" w:cs="Calibri"/>
    </w:rPr>
  </w:style>
  <w:style w:type="paragraph" w:customStyle="1" w:styleId="8A51A4235F9F46568228450DCC063BD85">
    <w:name w:val="8A51A4235F9F46568228450DCC063BD85"/>
    <w:rsid w:val="00DB18F8"/>
    <w:rPr>
      <w:rFonts w:ascii="Calibri" w:eastAsia="Calibri" w:hAnsi="Calibri" w:cs="Calibri"/>
    </w:rPr>
  </w:style>
  <w:style w:type="paragraph" w:customStyle="1" w:styleId="8F24BDAF1C3E40578D53468BF43E1B9F5">
    <w:name w:val="8F24BDAF1C3E40578D53468BF43E1B9F5"/>
    <w:rsid w:val="00DB18F8"/>
    <w:rPr>
      <w:rFonts w:ascii="Calibri" w:eastAsia="Calibri" w:hAnsi="Calibri" w:cs="Calibri"/>
    </w:rPr>
  </w:style>
  <w:style w:type="paragraph" w:customStyle="1" w:styleId="73EE8486DA2A409F814F651F7462F99B5">
    <w:name w:val="73EE8486DA2A409F814F651F7462F99B5"/>
    <w:rsid w:val="00DB18F8"/>
    <w:rPr>
      <w:rFonts w:ascii="Calibri" w:eastAsia="Calibri" w:hAnsi="Calibri" w:cs="Calibri"/>
    </w:rPr>
  </w:style>
  <w:style w:type="paragraph" w:customStyle="1" w:styleId="BA5D2249144B4212B83B7B0F87B540595">
    <w:name w:val="BA5D2249144B4212B83B7B0F87B540595"/>
    <w:rsid w:val="00DB18F8"/>
    <w:rPr>
      <w:rFonts w:ascii="Calibri" w:eastAsia="Calibri" w:hAnsi="Calibri" w:cs="Calibri"/>
    </w:rPr>
  </w:style>
  <w:style w:type="paragraph" w:customStyle="1" w:styleId="F8C79C859D0B4B449A9EAD37F199A1A65">
    <w:name w:val="F8C79C859D0B4B449A9EAD37F199A1A65"/>
    <w:rsid w:val="00DB18F8"/>
    <w:rPr>
      <w:rFonts w:ascii="Calibri" w:eastAsia="Calibri" w:hAnsi="Calibri" w:cs="Calibri"/>
    </w:rPr>
  </w:style>
  <w:style w:type="paragraph" w:customStyle="1" w:styleId="A8A8D2E1A07B4ED19E3C5F0AAD74B1775">
    <w:name w:val="A8A8D2E1A07B4ED19E3C5F0AAD74B1775"/>
    <w:rsid w:val="00DB18F8"/>
    <w:rPr>
      <w:rFonts w:ascii="Calibri" w:eastAsia="Calibri" w:hAnsi="Calibri" w:cs="Calibri"/>
    </w:rPr>
  </w:style>
  <w:style w:type="paragraph" w:customStyle="1" w:styleId="77BCAE2AB5C94FD0A827BEAD4B6338825">
    <w:name w:val="77BCAE2AB5C94FD0A827BEAD4B6338825"/>
    <w:rsid w:val="00DB18F8"/>
    <w:rPr>
      <w:rFonts w:ascii="Calibri" w:eastAsia="Calibri" w:hAnsi="Calibri" w:cs="Calibri"/>
    </w:rPr>
  </w:style>
  <w:style w:type="paragraph" w:customStyle="1" w:styleId="C8C2BFFA4D26479BBCDD6C1F82AC3E685">
    <w:name w:val="C8C2BFFA4D26479BBCDD6C1F82AC3E685"/>
    <w:rsid w:val="00DB18F8"/>
    <w:rPr>
      <w:rFonts w:ascii="Calibri" w:eastAsia="Calibri" w:hAnsi="Calibri" w:cs="Calibri"/>
    </w:rPr>
  </w:style>
  <w:style w:type="paragraph" w:customStyle="1" w:styleId="358394327311429C8447C86E8082B51A5">
    <w:name w:val="358394327311429C8447C86E8082B51A5"/>
    <w:rsid w:val="00DB18F8"/>
    <w:rPr>
      <w:rFonts w:ascii="Calibri" w:eastAsia="Calibri" w:hAnsi="Calibri" w:cs="Calibri"/>
    </w:rPr>
  </w:style>
  <w:style w:type="paragraph" w:customStyle="1" w:styleId="115BB9D40D38436DB565B45BF18042045">
    <w:name w:val="115BB9D40D38436DB565B45BF18042045"/>
    <w:rsid w:val="00DB18F8"/>
    <w:rPr>
      <w:rFonts w:ascii="Calibri" w:eastAsia="Calibri" w:hAnsi="Calibri" w:cs="Calibri"/>
    </w:rPr>
  </w:style>
  <w:style w:type="paragraph" w:customStyle="1" w:styleId="116C6487F72145EB84B88F61438A772E5">
    <w:name w:val="116C6487F72145EB84B88F61438A772E5"/>
    <w:rsid w:val="00DB18F8"/>
    <w:rPr>
      <w:rFonts w:ascii="Calibri" w:eastAsia="Calibri" w:hAnsi="Calibri" w:cs="Calibri"/>
    </w:rPr>
  </w:style>
  <w:style w:type="paragraph" w:customStyle="1" w:styleId="8310B70DF45343A189BB727E2A1ED5325">
    <w:name w:val="8310B70DF45343A189BB727E2A1ED5325"/>
    <w:rsid w:val="00DB18F8"/>
    <w:rPr>
      <w:rFonts w:ascii="Calibri" w:eastAsia="Calibri" w:hAnsi="Calibri" w:cs="Calibri"/>
    </w:rPr>
  </w:style>
  <w:style w:type="paragraph" w:customStyle="1" w:styleId="CF0BAE5B2AE44C598F988E849ECFA5E25">
    <w:name w:val="CF0BAE5B2AE44C598F988E849ECFA5E25"/>
    <w:rsid w:val="00DB18F8"/>
    <w:rPr>
      <w:rFonts w:ascii="Calibri" w:eastAsia="Calibri" w:hAnsi="Calibri" w:cs="Calibri"/>
    </w:rPr>
  </w:style>
  <w:style w:type="paragraph" w:customStyle="1" w:styleId="CE7BD6CB3F454FB0B2A90BD1F41B7F8F5">
    <w:name w:val="CE7BD6CB3F454FB0B2A90BD1F41B7F8F5"/>
    <w:rsid w:val="00DB18F8"/>
    <w:rPr>
      <w:rFonts w:ascii="Calibri" w:eastAsia="Calibri" w:hAnsi="Calibri" w:cs="Calibri"/>
    </w:rPr>
  </w:style>
  <w:style w:type="paragraph" w:customStyle="1" w:styleId="4C87EDF3529A460BBD35B37379FB01CF4">
    <w:name w:val="4C87EDF3529A460BBD35B37379FB01CF4"/>
    <w:rsid w:val="00DB18F8"/>
    <w:rPr>
      <w:rFonts w:ascii="Calibri" w:eastAsia="Calibri" w:hAnsi="Calibri" w:cs="Calibri"/>
    </w:rPr>
  </w:style>
  <w:style w:type="paragraph" w:customStyle="1" w:styleId="F7AD68BCB4C74E76BFB08F92321656FD4">
    <w:name w:val="F7AD68BCB4C74E76BFB08F92321656FD4"/>
    <w:rsid w:val="00DB18F8"/>
    <w:rPr>
      <w:rFonts w:ascii="Calibri" w:eastAsia="Calibri" w:hAnsi="Calibri" w:cs="Calibri"/>
    </w:rPr>
  </w:style>
  <w:style w:type="paragraph" w:customStyle="1" w:styleId="2DA24947D4DA46249D11064E21AABEF44">
    <w:name w:val="2DA24947D4DA46249D11064E21AABEF44"/>
    <w:rsid w:val="00DB18F8"/>
    <w:rPr>
      <w:rFonts w:ascii="Calibri" w:eastAsia="Calibri" w:hAnsi="Calibri" w:cs="Calibri"/>
    </w:rPr>
  </w:style>
  <w:style w:type="paragraph" w:customStyle="1" w:styleId="00668E3C07AF448393735BDAF6AF494C2">
    <w:name w:val="00668E3C07AF448393735BDAF6AF494C2"/>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4">
    <w:name w:val="66E8B845E0AC44739041F377DCC946334"/>
    <w:rsid w:val="00DB18F8"/>
    <w:rPr>
      <w:rFonts w:ascii="Calibri" w:eastAsia="Calibri" w:hAnsi="Calibri" w:cs="Calibri"/>
    </w:rPr>
  </w:style>
  <w:style w:type="paragraph" w:customStyle="1" w:styleId="631E1FB997434FBC8CF6A8388DE7BAEB4">
    <w:name w:val="631E1FB997434FBC8CF6A8388DE7BAEB4"/>
    <w:rsid w:val="00DB18F8"/>
    <w:rPr>
      <w:rFonts w:ascii="Calibri" w:eastAsia="Calibri" w:hAnsi="Calibri" w:cs="Calibri"/>
    </w:rPr>
  </w:style>
  <w:style w:type="paragraph" w:customStyle="1" w:styleId="C20548BDB768419E8DE99B210EB3B62D4">
    <w:name w:val="C20548BDB768419E8DE99B210EB3B62D4"/>
    <w:rsid w:val="00DB18F8"/>
    <w:rPr>
      <w:rFonts w:ascii="Calibri" w:eastAsia="Calibri" w:hAnsi="Calibri" w:cs="Calibri"/>
    </w:rPr>
  </w:style>
  <w:style w:type="paragraph" w:customStyle="1" w:styleId="ACFF48D6DCB64F9EB5591E7236D686E14">
    <w:name w:val="ACFF48D6DCB64F9EB5591E7236D686E14"/>
    <w:rsid w:val="00DB18F8"/>
    <w:rPr>
      <w:rFonts w:ascii="Calibri" w:eastAsia="Calibri" w:hAnsi="Calibri" w:cs="Calibri"/>
    </w:rPr>
  </w:style>
  <w:style w:type="paragraph" w:customStyle="1" w:styleId="B6CC6B50EDD44454A81D88C3F66EDDBB4">
    <w:name w:val="B6CC6B50EDD44454A81D88C3F66EDDBB4"/>
    <w:rsid w:val="00DB18F8"/>
    <w:rPr>
      <w:rFonts w:ascii="Calibri" w:eastAsia="Calibri" w:hAnsi="Calibri" w:cs="Calibri"/>
    </w:rPr>
  </w:style>
  <w:style w:type="paragraph" w:customStyle="1" w:styleId="5B5F4E9040134207A0694C22AB88486C4">
    <w:name w:val="5B5F4E9040134207A0694C22AB88486C4"/>
    <w:rsid w:val="00DB18F8"/>
    <w:rPr>
      <w:rFonts w:ascii="Calibri" w:eastAsia="Calibri" w:hAnsi="Calibri" w:cs="Calibri"/>
    </w:rPr>
  </w:style>
  <w:style w:type="paragraph" w:customStyle="1" w:styleId="B3B18CD5A2D94BC89611EA3FECB3A19F4">
    <w:name w:val="B3B18CD5A2D94BC89611EA3FECB3A19F4"/>
    <w:rsid w:val="00DB18F8"/>
    <w:rPr>
      <w:rFonts w:ascii="Calibri" w:eastAsia="Calibri" w:hAnsi="Calibri" w:cs="Calibri"/>
    </w:rPr>
  </w:style>
  <w:style w:type="paragraph" w:customStyle="1" w:styleId="662052D1FFA641BABB671BC491BA87124">
    <w:name w:val="662052D1FFA641BABB671BC491BA87124"/>
    <w:rsid w:val="00DB18F8"/>
    <w:rPr>
      <w:rFonts w:ascii="Calibri" w:eastAsia="Calibri" w:hAnsi="Calibri" w:cs="Calibri"/>
    </w:rPr>
  </w:style>
  <w:style w:type="paragraph" w:customStyle="1" w:styleId="9D9CB62892494461AC95664789F4CBCE4">
    <w:name w:val="9D9CB62892494461AC95664789F4CBCE4"/>
    <w:rsid w:val="00DB18F8"/>
    <w:rPr>
      <w:rFonts w:ascii="Calibri" w:eastAsia="Calibri" w:hAnsi="Calibri" w:cs="Calibri"/>
    </w:rPr>
  </w:style>
  <w:style w:type="paragraph" w:customStyle="1" w:styleId="5B496F62C19F4E7487C10EBECD141F864">
    <w:name w:val="5B496F62C19F4E7487C10EBECD141F864"/>
    <w:rsid w:val="00DB18F8"/>
    <w:rPr>
      <w:rFonts w:ascii="Calibri" w:eastAsia="Calibri" w:hAnsi="Calibri" w:cs="Calibri"/>
    </w:rPr>
  </w:style>
  <w:style w:type="paragraph" w:customStyle="1" w:styleId="B1C310055E954392947742591F66853D4">
    <w:name w:val="B1C310055E954392947742591F66853D4"/>
    <w:rsid w:val="00DB18F8"/>
    <w:rPr>
      <w:rFonts w:ascii="Calibri" w:eastAsia="Calibri" w:hAnsi="Calibri" w:cs="Calibri"/>
    </w:rPr>
  </w:style>
  <w:style w:type="paragraph" w:customStyle="1" w:styleId="EA027927E1C040CBB77A5137F5558CEF4">
    <w:name w:val="EA027927E1C040CBB77A5137F5558CEF4"/>
    <w:rsid w:val="00DB18F8"/>
    <w:rPr>
      <w:rFonts w:ascii="Calibri" w:eastAsia="Calibri" w:hAnsi="Calibri" w:cs="Calibri"/>
    </w:rPr>
  </w:style>
  <w:style w:type="paragraph" w:customStyle="1" w:styleId="2550E25B87FE4324A4953BD39111C56D4">
    <w:name w:val="2550E25B87FE4324A4953BD39111C56D4"/>
    <w:rsid w:val="00DB18F8"/>
    <w:rPr>
      <w:rFonts w:ascii="Calibri" w:eastAsia="Calibri" w:hAnsi="Calibri" w:cs="Calibri"/>
    </w:rPr>
  </w:style>
  <w:style w:type="paragraph" w:customStyle="1" w:styleId="35245FA22EF64478AF93B2A18E24B04B9">
    <w:name w:val="35245FA22EF64478AF93B2A18E24B04B9"/>
    <w:rsid w:val="00DB18F8"/>
    <w:rPr>
      <w:rFonts w:ascii="Calibri" w:eastAsia="Calibri" w:hAnsi="Calibri" w:cs="Calibri"/>
    </w:rPr>
  </w:style>
  <w:style w:type="paragraph" w:customStyle="1" w:styleId="073CE04D185643878B84AD5BC03D02A39">
    <w:name w:val="073CE04D185643878B84AD5BC03D02A39"/>
    <w:rsid w:val="00DB18F8"/>
    <w:rPr>
      <w:rFonts w:ascii="Calibri" w:eastAsia="Calibri" w:hAnsi="Calibri" w:cs="Calibri"/>
    </w:rPr>
  </w:style>
  <w:style w:type="paragraph" w:customStyle="1" w:styleId="F350FBA2C29B46F6AAF0F236D2BB5ADF9">
    <w:name w:val="F350FBA2C29B46F6AAF0F236D2BB5ADF9"/>
    <w:rsid w:val="00DB18F8"/>
    <w:rPr>
      <w:rFonts w:ascii="Calibri" w:eastAsia="Calibri" w:hAnsi="Calibri" w:cs="Calibri"/>
    </w:rPr>
  </w:style>
  <w:style w:type="paragraph" w:customStyle="1" w:styleId="CCBDD2368CED4B3BB3C09F0E91897B849">
    <w:name w:val="CCBDD2368CED4B3BB3C09F0E91897B849"/>
    <w:rsid w:val="00DB18F8"/>
    <w:rPr>
      <w:rFonts w:ascii="Calibri" w:eastAsia="Calibri" w:hAnsi="Calibri" w:cs="Calibri"/>
    </w:rPr>
  </w:style>
  <w:style w:type="paragraph" w:customStyle="1" w:styleId="769D10671D634164A6D2DB2AF97D16D39">
    <w:name w:val="769D10671D634164A6D2DB2AF97D16D39"/>
    <w:rsid w:val="00DB18F8"/>
    <w:rPr>
      <w:rFonts w:ascii="Calibri" w:eastAsia="Calibri" w:hAnsi="Calibri" w:cs="Calibri"/>
    </w:rPr>
  </w:style>
  <w:style w:type="paragraph" w:customStyle="1" w:styleId="1BCCAAA731DE4199B6C7663B347D57861">
    <w:name w:val="1BCCAAA731DE4199B6C7663B347D57861"/>
    <w:rsid w:val="00DB18F8"/>
    <w:rPr>
      <w:rFonts w:ascii="Calibri" w:eastAsia="Calibri" w:hAnsi="Calibri" w:cs="Calibri"/>
    </w:rPr>
  </w:style>
  <w:style w:type="paragraph" w:customStyle="1" w:styleId="22D1173ECA85442FAAE1546580C4047F9">
    <w:name w:val="22D1173ECA85442FAAE1546580C4047F9"/>
    <w:rsid w:val="00DB18F8"/>
    <w:rPr>
      <w:rFonts w:ascii="Calibri" w:eastAsia="Calibri" w:hAnsi="Calibri" w:cs="Calibri"/>
    </w:rPr>
  </w:style>
  <w:style w:type="paragraph" w:customStyle="1" w:styleId="2E09607F8F574648BE510D79D43D776E9">
    <w:name w:val="2E09607F8F574648BE510D79D43D776E9"/>
    <w:rsid w:val="00DB18F8"/>
    <w:rPr>
      <w:rFonts w:ascii="Calibri" w:eastAsia="Calibri" w:hAnsi="Calibri" w:cs="Calibri"/>
    </w:rPr>
  </w:style>
  <w:style w:type="paragraph" w:customStyle="1" w:styleId="81C726644747499688BEA02F99DA88619">
    <w:name w:val="81C726644747499688BEA02F99DA88619"/>
    <w:rsid w:val="00DB18F8"/>
    <w:rPr>
      <w:rFonts w:ascii="Calibri" w:eastAsia="Calibri" w:hAnsi="Calibri" w:cs="Calibri"/>
    </w:rPr>
  </w:style>
  <w:style w:type="paragraph" w:customStyle="1" w:styleId="0055559777E949F0982D40CD4DB813029">
    <w:name w:val="0055559777E949F0982D40CD4DB813029"/>
    <w:rsid w:val="00DB18F8"/>
    <w:rPr>
      <w:rFonts w:ascii="Calibri" w:eastAsia="Calibri" w:hAnsi="Calibri" w:cs="Calibri"/>
    </w:rPr>
  </w:style>
  <w:style w:type="paragraph" w:customStyle="1" w:styleId="6D449A5E81354584AA7270E94DC290779">
    <w:name w:val="6D449A5E81354584AA7270E94DC290779"/>
    <w:rsid w:val="00DB18F8"/>
    <w:rPr>
      <w:rFonts w:ascii="Calibri" w:eastAsia="Calibri" w:hAnsi="Calibri" w:cs="Calibri"/>
    </w:rPr>
  </w:style>
  <w:style w:type="paragraph" w:customStyle="1" w:styleId="738D7F6E969544BF88B80478D072D0FE9">
    <w:name w:val="738D7F6E969544BF88B80478D072D0FE9"/>
    <w:rsid w:val="00DB18F8"/>
    <w:rPr>
      <w:rFonts w:ascii="Calibri" w:eastAsia="Calibri" w:hAnsi="Calibri" w:cs="Calibri"/>
    </w:rPr>
  </w:style>
  <w:style w:type="paragraph" w:customStyle="1" w:styleId="35245FA22EF64478AF93B2A18E24B04B10">
    <w:name w:val="35245FA22EF64478AF93B2A18E24B04B10"/>
    <w:rsid w:val="00DB18F8"/>
    <w:rPr>
      <w:rFonts w:ascii="Calibri" w:eastAsia="Calibri" w:hAnsi="Calibri" w:cs="Calibri"/>
    </w:rPr>
  </w:style>
  <w:style w:type="paragraph" w:customStyle="1" w:styleId="073CE04D185643878B84AD5BC03D02A310">
    <w:name w:val="073CE04D185643878B84AD5BC03D02A310"/>
    <w:rsid w:val="00DB18F8"/>
    <w:rPr>
      <w:rFonts w:ascii="Calibri" w:eastAsia="Calibri" w:hAnsi="Calibri" w:cs="Calibri"/>
    </w:rPr>
  </w:style>
  <w:style w:type="paragraph" w:customStyle="1" w:styleId="F350FBA2C29B46F6AAF0F236D2BB5ADF10">
    <w:name w:val="F350FBA2C29B46F6AAF0F236D2BB5ADF10"/>
    <w:rsid w:val="00DB18F8"/>
    <w:rPr>
      <w:rFonts w:ascii="Calibri" w:eastAsia="Calibri" w:hAnsi="Calibri" w:cs="Calibri"/>
    </w:rPr>
  </w:style>
  <w:style w:type="paragraph" w:customStyle="1" w:styleId="CCBDD2368CED4B3BB3C09F0E91897B8410">
    <w:name w:val="CCBDD2368CED4B3BB3C09F0E91897B8410"/>
    <w:rsid w:val="00DB18F8"/>
    <w:rPr>
      <w:rFonts w:ascii="Calibri" w:eastAsia="Calibri" w:hAnsi="Calibri" w:cs="Calibri"/>
    </w:rPr>
  </w:style>
  <w:style w:type="paragraph" w:customStyle="1" w:styleId="769D10671D634164A6D2DB2AF97D16D310">
    <w:name w:val="769D10671D634164A6D2DB2AF97D16D310"/>
    <w:rsid w:val="00DB18F8"/>
    <w:rPr>
      <w:rFonts w:ascii="Calibri" w:eastAsia="Calibri" w:hAnsi="Calibri" w:cs="Calibri"/>
    </w:rPr>
  </w:style>
  <w:style w:type="paragraph" w:customStyle="1" w:styleId="1BCCAAA731DE4199B6C7663B347D57862">
    <w:name w:val="1BCCAAA731DE4199B6C7663B347D57862"/>
    <w:rsid w:val="00DB18F8"/>
    <w:rPr>
      <w:rFonts w:ascii="Calibri" w:eastAsia="Calibri" w:hAnsi="Calibri" w:cs="Calibri"/>
    </w:rPr>
  </w:style>
  <w:style w:type="paragraph" w:customStyle="1" w:styleId="22D1173ECA85442FAAE1546580C4047F10">
    <w:name w:val="22D1173ECA85442FAAE1546580C4047F10"/>
    <w:rsid w:val="00DB18F8"/>
    <w:rPr>
      <w:rFonts w:ascii="Calibri" w:eastAsia="Calibri" w:hAnsi="Calibri" w:cs="Calibri"/>
    </w:rPr>
  </w:style>
  <w:style w:type="paragraph" w:customStyle="1" w:styleId="2E09607F8F574648BE510D79D43D776E10">
    <w:name w:val="2E09607F8F574648BE510D79D43D776E10"/>
    <w:rsid w:val="00DB18F8"/>
    <w:rPr>
      <w:rFonts w:ascii="Calibri" w:eastAsia="Calibri" w:hAnsi="Calibri" w:cs="Calibri"/>
    </w:rPr>
  </w:style>
  <w:style w:type="paragraph" w:customStyle="1" w:styleId="81C726644747499688BEA02F99DA886110">
    <w:name w:val="81C726644747499688BEA02F99DA886110"/>
    <w:rsid w:val="00DB18F8"/>
    <w:rPr>
      <w:rFonts w:ascii="Calibri" w:eastAsia="Calibri" w:hAnsi="Calibri" w:cs="Calibri"/>
    </w:rPr>
  </w:style>
  <w:style w:type="paragraph" w:customStyle="1" w:styleId="0055559777E949F0982D40CD4DB8130210">
    <w:name w:val="0055559777E949F0982D40CD4DB8130210"/>
    <w:rsid w:val="00DB18F8"/>
    <w:rPr>
      <w:rFonts w:ascii="Calibri" w:eastAsia="Calibri" w:hAnsi="Calibri" w:cs="Calibri"/>
    </w:rPr>
  </w:style>
  <w:style w:type="paragraph" w:customStyle="1" w:styleId="6D449A5E81354584AA7270E94DC2907710">
    <w:name w:val="6D449A5E81354584AA7270E94DC2907710"/>
    <w:rsid w:val="00DB18F8"/>
    <w:rPr>
      <w:rFonts w:ascii="Calibri" w:eastAsia="Calibri" w:hAnsi="Calibri" w:cs="Calibri"/>
    </w:rPr>
  </w:style>
  <w:style w:type="paragraph" w:customStyle="1" w:styleId="738D7F6E969544BF88B80478D072D0FE10">
    <w:name w:val="738D7F6E969544BF88B80478D072D0FE10"/>
    <w:rsid w:val="00DB18F8"/>
    <w:rPr>
      <w:rFonts w:ascii="Calibri" w:eastAsia="Calibri" w:hAnsi="Calibri" w:cs="Calibri"/>
    </w:rPr>
  </w:style>
  <w:style w:type="paragraph" w:customStyle="1" w:styleId="A10F9FAD60BB468D828486437A5103B6">
    <w:name w:val="A10F9FAD60BB468D828486437A5103B6"/>
    <w:rsid w:val="00DB18F8"/>
    <w:rPr>
      <w:rFonts w:ascii="Calibri" w:eastAsia="Calibri" w:hAnsi="Calibri" w:cs="Calibri"/>
    </w:rPr>
  </w:style>
  <w:style w:type="paragraph" w:customStyle="1" w:styleId="2277121C6A224167B684D32D1BC7D5B79">
    <w:name w:val="2277121C6A224167B684D32D1BC7D5B79"/>
    <w:rsid w:val="00DB18F8"/>
    <w:rPr>
      <w:rFonts w:ascii="Calibri" w:eastAsia="Calibri" w:hAnsi="Calibri" w:cs="Calibri"/>
    </w:rPr>
  </w:style>
  <w:style w:type="paragraph" w:customStyle="1" w:styleId="4A60C4FFAACB4F43B39B767999F419149">
    <w:name w:val="4A60C4FFAACB4F43B39B767999F419149"/>
    <w:rsid w:val="00DB18F8"/>
    <w:rPr>
      <w:rFonts w:ascii="Calibri" w:eastAsia="Calibri" w:hAnsi="Calibri" w:cs="Calibri"/>
    </w:rPr>
  </w:style>
  <w:style w:type="paragraph" w:customStyle="1" w:styleId="67FE404E89BA49AC8E6C2FA842E57E6E9">
    <w:name w:val="67FE404E89BA49AC8E6C2FA842E57E6E9"/>
    <w:rsid w:val="00DB18F8"/>
    <w:rPr>
      <w:rFonts w:ascii="Calibri" w:eastAsia="Calibri" w:hAnsi="Calibri" w:cs="Calibri"/>
    </w:rPr>
  </w:style>
  <w:style w:type="paragraph" w:customStyle="1" w:styleId="7406B72CE29443ED92101E6250F612139">
    <w:name w:val="7406B72CE29443ED92101E6250F612139"/>
    <w:rsid w:val="00DB18F8"/>
    <w:rPr>
      <w:rFonts w:ascii="Calibri" w:eastAsia="Calibri" w:hAnsi="Calibri" w:cs="Calibri"/>
    </w:rPr>
  </w:style>
  <w:style w:type="paragraph" w:customStyle="1" w:styleId="852C8E64E84C43ACBDA4BFFCECA51BF09">
    <w:name w:val="852C8E64E84C43ACBDA4BFFCECA51BF09"/>
    <w:rsid w:val="00DB18F8"/>
    <w:rPr>
      <w:rFonts w:ascii="Calibri" w:eastAsia="Calibri" w:hAnsi="Calibri" w:cs="Calibri"/>
    </w:rPr>
  </w:style>
  <w:style w:type="paragraph" w:customStyle="1" w:styleId="4EA8C8749A3A49BAB490C88F8DE3D4D79">
    <w:name w:val="4EA8C8749A3A49BAB490C88F8DE3D4D79"/>
    <w:rsid w:val="00DB18F8"/>
    <w:rPr>
      <w:rFonts w:ascii="Calibri" w:eastAsia="Calibri" w:hAnsi="Calibri" w:cs="Calibri"/>
    </w:rPr>
  </w:style>
  <w:style w:type="paragraph" w:customStyle="1" w:styleId="6E1328EB82374AC9A3530A0D99C80EB39">
    <w:name w:val="6E1328EB82374AC9A3530A0D99C80EB39"/>
    <w:rsid w:val="00DB18F8"/>
    <w:rPr>
      <w:rFonts w:ascii="Calibri" w:eastAsia="Calibri" w:hAnsi="Calibri" w:cs="Calibri"/>
    </w:rPr>
  </w:style>
  <w:style w:type="paragraph" w:customStyle="1" w:styleId="6D1E5C5B8F084D14A0EF701DF64993459">
    <w:name w:val="6D1E5C5B8F084D14A0EF701DF64993459"/>
    <w:rsid w:val="00DB18F8"/>
    <w:rPr>
      <w:rFonts w:ascii="Calibri" w:eastAsia="Calibri" w:hAnsi="Calibri" w:cs="Calibri"/>
    </w:rPr>
  </w:style>
  <w:style w:type="paragraph" w:customStyle="1" w:styleId="4C0ADCF2C7EC4D74AC449DE59F3B5C4A9">
    <w:name w:val="4C0ADCF2C7EC4D74AC449DE59F3B5C4A9"/>
    <w:rsid w:val="00DB18F8"/>
    <w:rPr>
      <w:rFonts w:ascii="Calibri" w:eastAsia="Calibri" w:hAnsi="Calibri" w:cs="Calibri"/>
    </w:rPr>
  </w:style>
  <w:style w:type="paragraph" w:customStyle="1" w:styleId="A4BDE212CF4E497B8CAACDB3064576B19">
    <w:name w:val="A4BDE212CF4E497B8CAACDB3064576B19"/>
    <w:rsid w:val="00DB18F8"/>
    <w:rPr>
      <w:rFonts w:ascii="Calibri" w:eastAsia="Calibri" w:hAnsi="Calibri" w:cs="Calibri"/>
    </w:rPr>
  </w:style>
  <w:style w:type="paragraph" w:customStyle="1" w:styleId="7BA1716E82564C578833C48E3D7857859">
    <w:name w:val="7BA1716E82564C578833C48E3D7857859"/>
    <w:rsid w:val="00DB18F8"/>
    <w:rPr>
      <w:rFonts w:ascii="Calibri" w:eastAsia="Calibri" w:hAnsi="Calibri" w:cs="Calibri"/>
    </w:rPr>
  </w:style>
  <w:style w:type="paragraph" w:customStyle="1" w:styleId="AE0762346C5944D78DAF56CF3384227B9">
    <w:name w:val="AE0762346C5944D78DAF56CF3384227B9"/>
    <w:rsid w:val="00DB18F8"/>
    <w:rPr>
      <w:rFonts w:ascii="Calibri" w:eastAsia="Calibri" w:hAnsi="Calibri" w:cs="Calibri"/>
    </w:rPr>
  </w:style>
  <w:style w:type="paragraph" w:customStyle="1" w:styleId="11873BB6AA814438AF3867193FC31ADD8">
    <w:name w:val="11873BB6AA814438AF3867193FC31ADD8"/>
    <w:rsid w:val="00DB18F8"/>
    <w:rPr>
      <w:rFonts w:ascii="Calibri" w:eastAsia="Calibri" w:hAnsi="Calibri" w:cs="Calibri"/>
    </w:rPr>
  </w:style>
  <w:style w:type="paragraph" w:customStyle="1" w:styleId="C4FE3561BEE14D9F9F819BEA151982928">
    <w:name w:val="C4FE3561BEE14D9F9F819BEA151982928"/>
    <w:rsid w:val="00DB18F8"/>
    <w:rPr>
      <w:rFonts w:ascii="Calibri" w:eastAsia="Calibri" w:hAnsi="Calibri" w:cs="Calibri"/>
    </w:rPr>
  </w:style>
  <w:style w:type="paragraph" w:customStyle="1" w:styleId="438043E8C2954971BBD4ABC392492DE67">
    <w:name w:val="438043E8C2954971BBD4ABC392492DE67"/>
    <w:rsid w:val="00DB18F8"/>
    <w:rPr>
      <w:rFonts w:ascii="Calibri" w:eastAsia="Calibri" w:hAnsi="Calibri" w:cs="Calibri"/>
    </w:rPr>
  </w:style>
  <w:style w:type="paragraph" w:customStyle="1" w:styleId="858D6DA1D0EA43D490955717AA8E34306">
    <w:name w:val="858D6DA1D0EA43D490955717AA8E34306"/>
    <w:rsid w:val="00DB18F8"/>
    <w:rPr>
      <w:rFonts w:ascii="Calibri" w:eastAsia="Calibri" w:hAnsi="Calibri" w:cs="Calibri"/>
    </w:rPr>
  </w:style>
  <w:style w:type="paragraph" w:customStyle="1" w:styleId="13AA16B01F5E4DF4BE64D990588583966">
    <w:name w:val="13AA16B01F5E4DF4BE64D990588583966"/>
    <w:rsid w:val="00DB18F8"/>
    <w:rPr>
      <w:rFonts w:ascii="Calibri" w:eastAsia="Calibri" w:hAnsi="Calibri" w:cs="Calibri"/>
    </w:rPr>
  </w:style>
  <w:style w:type="paragraph" w:customStyle="1" w:styleId="D2ABBFF8472F4B72A6FAA0B58A32CBD16">
    <w:name w:val="D2ABBFF8472F4B72A6FAA0B58A32CBD16"/>
    <w:rsid w:val="00DB18F8"/>
    <w:rPr>
      <w:rFonts w:ascii="Calibri" w:eastAsia="Calibri" w:hAnsi="Calibri" w:cs="Calibri"/>
    </w:rPr>
  </w:style>
  <w:style w:type="paragraph" w:customStyle="1" w:styleId="8A51A4235F9F46568228450DCC063BD86">
    <w:name w:val="8A51A4235F9F46568228450DCC063BD86"/>
    <w:rsid w:val="00DB18F8"/>
    <w:rPr>
      <w:rFonts w:ascii="Calibri" w:eastAsia="Calibri" w:hAnsi="Calibri" w:cs="Calibri"/>
    </w:rPr>
  </w:style>
  <w:style w:type="paragraph" w:customStyle="1" w:styleId="8F24BDAF1C3E40578D53468BF43E1B9F6">
    <w:name w:val="8F24BDAF1C3E40578D53468BF43E1B9F6"/>
    <w:rsid w:val="00DB18F8"/>
    <w:rPr>
      <w:rFonts w:ascii="Calibri" w:eastAsia="Calibri" w:hAnsi="Calibri" w:cs="Calibri"/>
    </w:rPr>
  </w:style>
  <w:style w:type="paragraph" w:customStyle="1" w:styleId="73EE8486DA2A409F814F651F7462F99B6">
    <w:name w:val="73EE8486DA2A409F814F651F7462F99B6"/>
    <w:rsid w:val="00DB18F8"/>
    <w:rPr>
      <w:rFonts w:ascii="Calibri" w:eastAsia="Calibri" w:hAnsi="Calibri" w:cs="Calibri"/>
    </w:rPr>
  </w:style>
  <w:style w:type="paragraph" w:customStyle="1" w:styleId="BA5D2249144B4212B83B7B0F87B540596">
    <w:name w:val="BA5D2249144B4212B83B7B0F87B540596"/>
    <w:rsid w:val="00DB18F8"/>
    <w:rPr>
      <w:rFonts w:ascii="Calibri" w:eastAsia="Calibri" w:hAnsi="Calibri" w:cs="Calibri"/>
    </w:rPr>
  </w:style>
  <w:style w:type="paragraph" w:customStyle="1" w:styleId="F8C79C859D0B4B449A9EAD37F199A1A66">
    <w:name w:val="F8C79C859D0B4B449A9EAD37F199A1A66"/>
    <w:rsid w:val="00DB18F8"/>
    <w:rPr>
      <w:rFonts w:ascii="Calibri" w:eastAsia="Calibri" w:hAnsi="Calibri" w:cs="Calibri"/>
    </w:rPr>
  </w:style>
  <w:style w:type="paragraph" w:customStyle="1" w:styleId="A8A8D2E1A07B4ED19E3C5F0AAD74B1776">
    <w:name w:val="A8A8D2E1A07B4ED19E3C5F0AAD74B1776"/>
    <w:rsid w:val="00DB18F8"/>
    <w:rPr>
      <w:rFonts w:ascii="Calibri" w:eastAsia="Calibri" w:hAnsi="Calibri" w:cs="Calibri"/>
    </w:rPr>
  </w:style>
  <w:style w:type="paragraph" w:customStyle="1" w:styleId="77BCAE2AB5C94FD0A827BEAD4B6338826">
    <w:name w:val="77BCAE2AB5C94FD0A827BEAD4B6338826"/>
    <w:rsid w:val="00DB18F8"/>
    <w:rPr>
      <w:rFonts w:ascii="Calibri" w:eastAsia="Calibri" w:hAnsi="Calibri" w:cs="Calibri"/>
    </w:rPr>
  </w:style>
  <w:style w:type="paragraph" w:customStyle="1" w:styleId="C8C2BFFA4D26479BBCDD6C1F82AC3E686">
    <w:name w:val="C8C2BFFA4D26479BBCDD6C1F82AC3E686"/>
    <w:rsid w:val="00DB18F8"/>
    <w:rPr>
      <w:rFonts w:ascii="Calibri" w:eastAsia="Calibri" w:hAnsi="Calibri" w:cs="Calibri"/>
    </w:rPr>
  </w:style>
  <w:style w:type="paragraph" w:customStyle="1" w:styleId="358394327311429C8447C86E8082B51A6">
    <w:name w:val="358394327311429C8447C86E8082B51A6"/>
    <w:rsid w:val="00DB18F8"/>
    <w:rPr>
      <w:rFonts w:ascii="Calibri" w:eastAsia="Calibri" w:hAnsi="Calibri" w:cs="Calibri"/>
    </w:rPr>
  </w:style>
  <w:style w:type="paragraph" w:customStyle="1" w:styleId="115BB9D40D38436DB565B45BF18042046">
    <w:name w:val="115BB9D40D38436DB565B45BF18042046"/>
    <w:rsid w:val="00DB18F8"/>
    <w:rPr>
      <w:rFonts w:ascii="Calibri" w:eastAsia="Calibri" w:hAnsi="Calibri" w:cs="Calibri"/>
    </w:rPr>
  </w:style>
  <w:style w:type="paragraph" w:customStyle="1" w:styleId="116C6487F72145EB84B88F61438A772E6">
    <w:name w:val="116C6487F72145EB84B88F61438A772E6"/>
    <w:rsid w:val="00DB18F8"/>
    <w:rPr>
      <w:rFonts w:ascii="Calibri" w:eastAsia="Calibri" w:hAnsi="Calibri" w:cs="Calibri"/>
    </w:rPr>
  </w:style>
  <w:style w:type="paragraph" w:customStyle="1" w:styleId="8310B70DF45343A189BB727E2A1ED5326">
    <w:name w:val="8310B70DF45343A189BB727E2A1ED5326"/>
    <w:rsid w:val="00DB18F8"/>
    <w:rPr>
      <w:rFonts w:ascii="Calibri" w:eastAsia="Calibri" w:hAnsi="Calibri" w:cs="Calibri"/>
    </w:rPr>
  </w:style>
  <w:style w:type="paragraph" w:customStyle="1" w:styleId="CF0BAE5B2AE44C598F988E849ECFA5E26">
    <w:name w:val="CF0BAE5B2AE44C598F988E849ECFA5E26"/>
    <w:rsid w:val="00DB18F8"/>
    <w:rPr>
      <w:rFonts w:ascii="Calibri" w:eastAsia="Calibri" w:hAnsi="Calibri" w:cs="Calibri"/>
    </w:rPr>
  </w:style>
  <w:style w:type="paragraph" w:customStyle="1" w:styleId="CE7BD6CB3F454FB0B2A90BD1F41B7F8F6">
    <w:name w:val="CE7BD6CB3F454FB0B2A90BD1F41B7F8F6"/>
    <w:rsid w:val="00DB18F8"/>
    <w:rPr>
      <w:rFonts w:ascii="Calibri" w:eastAsia="Calibri" w:hAnsi="Calibri" w:cs="Calibri"/>
    </w:rPr>
  </w:style>
  <w:style w:type="paragraph" w:customStyle="1" w:styleId="4C87EDF3529A460BBD35B37379FB01CF5">
    <w:name w:val="4C87EDF3529A460BBD35B37379FB01CF5"/>
    <w:rsid w:val="00DB18F8"/>
    <w:rPr>
      <w:rFonts w:ascii="Calibri" w:eastAsia="Calibri" w:hAnsi="Calibri" w:cs="Calibri"/>
    </w:rPr>
  </w:style>
  <w:style w:type="paragraph" w:customStyle="1" w:styleId="F7AD68BCB4C74E76BFB08F92321656FD5">
    <w:name w:val="F7AD68BCB4C74E76BFB08F92321656FD5"/>
    <w:rsid w:val="00DB18F8"/>
    <w:rPr>
      <w:rFonts w:ascii="Calibri" w:eastAsia="Calibri" w:hAnsi="Calibri" w:cs="Calibri"/>
    </w:rPr>
  </w:style>
  <w:style w:type="paragraph" w:customStyle="1" w:styleId="2DA24947D4DA46249D11064E21AABEF45">
    <w:name w:val="2DA24947D4DA46249D11064E21AABEF45"/>
    <w:rsid w:val="00DB18F8"/>
    <w:rPr>
      <w:rFonts w:ascii="Calibri" w:eastAsia="Calibri" w:hAnsi="Calibri" w:cs="Calibri"/>
    </w:rPr>
  </w:style>
  <w:style w:type="paragraph" w:customStyle="1" w:styleId="00668E3C07AF448393735BDAF6AF494C3">
    <w:name w:val="00668E3C07AF448393735BDAF6AF494C3"/>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5">
    <w:name w:val="66E8B845E0AC44739041F377DCC946335"/>
    <w:rsid w:val="00DB18F8"/>
    <w:rPr>
      <w:rFonts w:ascii="Calibri" w:eastAsia="Calibri" w:hAnsi="Calibri" w:cs="Calibri"/>
    </w:rPr>
  </w:style>
  <w:style w:type="paragraph" w:customStyle="1" w:styleId="631E1FB997434FBC8CF6A8388DE7BAEB5">
    <w:name w:val="631E1FB997434FBC8CF6A8388DE7BAEB5"/>
    <w:rsid w:val="00DB18F8"/>
    <w:rPr>
      <w:rFonts w:ascii="Calibri" w:eastAsia="Calibri" w:hAnsi="Calibri" w:cs="Calibri"/>
    </w:rPr>
  </w:style>
  <w:style w:type="paragraph" w:customStyle="1" w:styleId="C20548BDB768419E8DE99B210EB3B62D5">
    <w:name w:val="C20548BDB768419E8DE99B210EB3B62D5"/>
    <w:rsid w:val="00DB18F8"/>
    <w:rPr>
      <w:rFonts w:ascii="Calibri" w:eastAsia="Calibri" w:hAnsi="Calibri" w:cs="Calibri"/>
    </w:rPr>
  </w:style>
  <w:style w:type="paragraph" w:customStyle="1" w:styleId="ACFF48D6DCB64F9EB5591E7236D686E15">
    <w:name w:val="ACFF48D6DCB64F9EB5591E7236D686E15"/>
    <w:rsid w:val="00DB18F8"/>
    <w:rPr>
      <w:rFonts w:ascii="Calibri" w:eastAsia="Calibri" w:hAnsi="Calibri" w:cs="Calibri"/>
    </w:rPr>
  </w:style>
  <w:style w:type="paragraph" w:customStyle="1" w:styleId="B6CC6B50EDD44454A81D88C3F66EDDBB5">
    <w:name w:val="B6CC6B50EDD44454A81D88C3F66EDDBB5"/>
    <w:rsid w:val="00DB18F8"/>
    <w:rPr>
      <w:rFonts w:ascii="Calibri" w:eastAsia="Calibri" w:hAnsi="Calibri" w:cs="Calibri"/>
    </w:rPr>
  </w:style>
  <w:style w:type="paragraph" w:customStyle="1" w:styleId="5B5F4E9040134207A0694C22AB88486C5">
    <w:name w:val="5B5F4E9040134207A0694C22AB88486C5"/>
    <w:rsid w:val="00DB18F8"/>
    <w:rPr>
      <w:rFonts w:ascii="Calibri" w:eastAsia="Calibri" w:hAnsi="Calibri" w:cs="Calibri"/>
    </w:rPr>
  </w:style>
  <w:style w:type="paragraph" w:customStyle="1" w:styleId="B3B18CD5A2D94BC89611EA3FECB3A19F5">
    <w:name w:val="B3B18CD5A2D94BC89611EA3FECB3A19F5"/>
    <w:rsid w:val="00DB18F8"/>
    <w:rPr>
      <w:rFonts w:ascii="Calibri" w:eastAsia="Calibri" w:hAnsi="Calibri" w:cs="Calibri"/>
    </w:rPr>
  </w:style>
  <w:style w:type="paragraph" w:customStyle="1" w:styleId="662052D1FFA641BABB671BC491BA87125">
    <w:name w:val="662052D1FFA641BABB671BC491BA87125"/>
    <w:rsid w:val="00DB18F8"/>
    <w:rPr>
      <w:rFonts w:ascii="Calibri" w:eastAsia="Calibri" w:hAnsi="Calibri" w:cs="Calibri"/>
    </w:rPr>
  </w:style>
  <w:style w:type="paragraph" w:customStyle="1" w:styleId="9D9CB62892494461AC95664789F4CBCE5">
    <w:name w:val="9D9CB62892494461AC95664789F4CBCE5"/>
    <w:rsid w:val="00DB18F8"/>
    <w:rPr>
      <w:rFonts w:ascii="Calibri" w:eastAsia="Calibri" w:hAnsi="Calibri" w:cs="Calibri"/>
    </w:rPr>
  </w:style>
  <w:style w:type="paragraph" w:customStyle="1" w:styleId="5B496F62C19F4E7487C10EBECD141F865">
    <w:name w:val="5B496F62C19F4E7487C10EBECD141F865"/>
    <w:rsid w:val="00DB18F8"/>
    <w:rPr>
      <w:rFonts w:ascii="Calibri" w:eastAsia="Calibri" w:hAnsi="Calibri" w:cs="Calibri"/>
    </w:rPr>
  </w:style>
  <w:style w:type="paragraph" w:customStyle="1" w:styleId="B1C310055E954392947742591F66853D5">
    <w:name w:val="B1C310055E954392947742591F66853D5"/>
    <w:rsid w:val="00DB18F8"/>
    <w:rPr>
      <w:rFonts w:ascii="Calibri" w:eastAsia="Calibri" w:hAnsi="Calibri" w:cs="Calibri"/>
    </w:rPr>
  </w:style>
  <w:style w:type="paragraph" w:customStyle="1" w:styleId="EA027927E1C040CBB77A5137F5558CEF5">
    <w:name w:val="EA027927E1C040CBB77A5137F5558CEF5"/>
    <w:rsid w:val="00DB18F8"/>
    <w:rPr>
      <w:rFonts w:ascii="Calibri" w:eastAsia="Calibri" w:hAnsi="Calibri" w:cs="Calibri"/>
    </w:rPr>
  </w:style>
  <w:style w:type="paragraph" w:customStyle="1" w:styleId="2550E25B87FE4324A4953BD39111C56D5">
    <w:name w:val="2550E25B87FE4324A4953BD39111C56D5"/>
    <w:rsid w:val="00DB18F8"/>
    <w:rPr>
      <w:rFonts w:ascii="Calibri" w:eastAsia="Calibri" w:hAnsi="Calibri" w:cs="Calibri"/>
    </w:rPr>
  </w:style>
  <w:style w:type="paragraph" w:customStyle="1" w:styleId="35245FA22EF64478AF93B2A18E24B04B11">
    <w:name w:val="35245FA22EF64478AF93B2A18E24B04B11"/>
    <w:rsid w:val="00DB18F8"/>
    <w:rPr>
      <w:rFonts w:ascii="Calibri" w:eastAsia="Calibri" w:hAnsi="Calibri" w:cs="Calibri"/>
    </w:rPr>
  </w:style>
  <w:style w:type="paragraph" w:customStyle="1" w:styleId="073CE04D185643878B84AD5BC03D02A311">
    <w:name w:val="073CE04D185643878B84AD5BC03D02A311"/>
    <w:rsid w:val="00DB18F8"/>
    <w:rPr>
      <w:rFonts w:ascii="Calibri" w:eastAsia="Calibri" w:hAnsi="Calibri" w:cs="Calibri"/>
    </w:rPr>
  </w:style>
  <w:style w:type="paragraph" w:customStyle="1" w:styleId="F350FBA2C29B46F6AAF0F236D2BB5ADF11">
    <w:name w:val="F350FBA2C29B46F6AAF0F236D2BB5ADF11"/>
    <w:rsid w:val="00DB18F8"/>
    <w:rPr>
      <w:rFonts w:ascii="Calibri" w:eastAsia="Calibri" w:hAnsi="Calibri" w:cs="Calibri"/>
    </w:rPr>
  </w:style>
  <w:style w:type="paragraph" w:customStyle="1" w:styleId="CCBDD2368CED4B3BB3C09F0E91897B8411">
    <w:name w:val="CCBDD2368CED4B3BB3C09F0E91897B8411"/>
    <w:rsid w:val="00DB18F8"/>
    <w:rPr>
      <w:rFonts w:ascii="Calibri" w:eastAsia="Calibri" w:hAnsi="Calibri" w:cs="Calibri"/>
    </w:rPr>
  </w:style>
  <w:style w:type="paragraph" w:customStyle="1" w:styleId="769D10671D634164A6D2DB2AF97D16D311">
    <w:name w:val="769D10671D634164A6D2DB2AF97D16D311"/>
    <w:rsid w:val="00DB18F8"/>
    <w:rPr>
      <w:rFonts w:ascii="Calibri" w:eastAsia="Calibri" w:hAnsi="Calibri" w:cs="Calibri"/>
    </w:rPr>
  </w:style>
  <w:style w:type="paragraph" w:customStyle="1" w:styleId="1BCCAAA731DE4199B6C7663B347D57863">
    <w:name w:val="1BCCAAA731DE4199B6C7663B347D57863"/>
    <w:rsid w:val="00DB18F8"/>
    <w:rPr>
      <w:rFonts w:ascii="Calibri" w:eastAsia="Calibri" w:hAnsi="Calibri" w:cs="Calibri"/>
    </w:rPr>
  </w:style>
  <w:style w:type="paragraph" w:customStyle="1" w:styleId="22D1173ECA85442FAAE1546580C4047F11">
    <w:name w:val="22D1173ECA85442FAAE1546580C4047F11"/>
    <w:rsid w:val="00DB18F8"/>
    <w:rPr>
      <w:rFonts w:ascii="Calibri" w:eastAsia="Calibri" w:hAnsi="Calibri" w:cs="Calibri"/>
    </w:rPr>
  </w:style>
  <w:style w:type="paragraph" w:customStyle="1" w:styleId="2E09607F8F574648BE510D79D43D776E11">
    <w:name w:val="2E09607F8F574648BE510D79D43D776E11"/>
    <w:rsid w:val="00DB18F8"/>
    <w:rPr>
      <w:rFonts w:ascii="Calibri" w:eastAsia="Calibri" w:hAnsi="Calibri" w:cs="Calibri"/>
    </w:rPr>
  </w:style>
  <w:style w:type="paragraph" w:customStyle="1" w:styleId="81C726644747499688BEA02F99DA886111">
    <w:name w:val="81C726644747499688BEA02F99DA886111"/>
    <w:rsid w:val="00DB18F8"/>
    <w:rPr>
      <w:rFonts w:ascii="Calibri" w:eastAsia="Calibri" w:hAnsi="Calibri" w:cs="Calibri"/>
    </w:rPr>
  </w:style>
  <w:style w:type="paragraph" w:customStyle="1" w:styleId="0055559777E949F0982D40CD4DB8130211">
    <w:name w:val="0055559777E949F0982D40CD4DB8130211"/>
    <w:rsid w:val="00DB18F8"/>
    <w:rPr>
      <w:rFonts w:ascii="Calibri" w:eastAsia="Calibri" w:hAnsi="Calibri" w:cs="Calibri"/>
    </w:rPr>
  </w:style>
  <w:style w:type="paragraph" w:customStyle="1" w:styleId="6D449A5E81354584AA7270E94DC2907711">
    <w:name w:val="6D449A5E81354584AA7270E94DC2907711"/>
    <w:rsid w:val="00DB18F8"/>
    <w:rPr>
      <w:rFonts w:ascii="Calibri" w:eastAsia="Calibri" w:hAnsi="Calibri" w:cs="Calibri"/>
    </w:rPr>
  </w:style>
  <w:style w:type="paragraph" w:customStyle="1" w:styleId="738D7F6E969544BF88B80478D072D0FE11">
    <w:name w:val="738D7F6E969544BF88B80478D072D0FE11"/>
    <w:rsid w:val="00DB18F8"/>
    <w:rPr>
      <w:rFonts w:ascii="Calibri" w:eastAsia="Calibri" w:hAnsi="Calibri" w:cs="Calibri"/>
    </w:rPr>
  </w:style>
  <w:style w:type="paragraph" w:customStyle="1" w:styleId="A10F9FAD60BB468D828486437A5103B61">
    <w:name w:val="A10F9FAD60BB468D828486437A5103B61"/>
    <w:rsid w:val="00DB18F8"/>
    <w:rPr>
      <w:rFonts w:ascii="Calibri" w:eastAsia="Calibri" w:hAnsi="Calibri" w:cs="Calibri"/>
    </w:rPr>
  </w:style>
  <w:style w:type="paragraph" w:customStyle="1" w:styleId="2277121C6A224167B684D32D1BC7D5B710">
    <w:name w:val="2277121C6A224167B684D32D1BC7D5B710"/>
    <w:rsid w:val="00DB18F8"/>
    <w:rPr>
      <w:rFonts w:ascii="Calibri" w:eastAsia="Calibri" w:hAnsi="Calibri" w:cs="Calibri"/>
    </w:rPr>
  </w:style>
  <w:style w:type="paragraph" w:customStyle="1" w:styleId="4A60C4FFAACB4F43B39B767999F4191410">
    <w:name w:val="4A60C4FFAACB4F43B39B767999F4191410"/>
    <w:rsid w:val="00DB18F8"/>
    <w:rPr>
      <w:rFonts w:ascii="Calibri" w:eastAsia="Calibri" w:hAnsi="Calibri" w:cs="Calibri"/>
    </w:rPr>
  </w:style>
  <w:style w:type="paragraph" w:customStyle="1" w:styleId="67FE404E89BA49AC8E6C2FA842E57E6E10">
    <w:name w:val="67FE404E89BA49AC8E6C2FA842E57E6E10"/>
    <w:rsid w:val="00DB18F8"/>
    <w:rPr>
      <w:rFonts w:ascii="Calibri" w:eastAsia="Calibri" w:hAnsi="Calibri" w:cs="Calibri"/>
    </w:rPr>
  </w:style>
  <w:style w:type="paragraph" w:customStyle="1" w:styleId="7406B72CE29443ED92101E6250F6121310">
    <w:name w:val="7406B72CE29443ED92101E6250F6121310"/>
    <w:rsid w:val="00DB18F8"/>
    <w:rPr>
      <w:rFonts w:ascii="Calibri" w:eastAsia="Calibri" w:hAnsi="Calibri" w:cs="Calibri"/>
    </w:rPr>
  </w:style>
  <w:style w:type="paragraph" w:customStyle="1" w:styleId="852C8E64E84C43ACBDA4BFFCECA51BF010">
    <w:name w:val="852C8E64E84C43ACBDA4BFFCECA51BF010"/>
    <w:rsid w:val="00DB18F8"/>
    <w:rPr>
      <w:rFonts w:ascii="Calibri" w:eastAsia="Calibri" w:hAnsi="Calibri" w:cs="Calibri"/>
    </w:rPr>
  </w:style>
  <w:style w:type="paragraph" w:customStyle="1" w:styleId="4EA8C8749A3A49BAB490C88F8DE3D4D710">
    <w:name w:val="4EA8C8749A3A49BAB490C88F8DE3D4D710"/>
    <w:rsid w:val="00DB18F8"/>
    <w:rPr>
      <w:rFonts w:ascii="Calibri" w:eastAsia="Calibri" w:hAnsi="Calibri" w:cs="Calibri"/>
    </w:rPr>
  </w:style>
  <w:style w:type="paragraph" w:customStyle="1" w:styleId="6E1328EB82374AC9A3530A0D99C80EB310">
    <w:name w:val="6E1328EB82374AC9A3530A0D99C80EB310"/>
    <w:rsid w:val="00DB18F8"/>
    <w:rPr>
      <w:rFonts w:ascii="Calibri" w:eastAsia="Calibri" w:hAnsi="Calibri" w:cs="Calibri"/>
    </w:rPr>
  </w:style>
  <w:style w:type="paragraph" w:customStyle="1" w:styleId="6D1E5C5B8F084D14A0EF701DF649934510">
    <w:name w:val="6D1E5C5B8F084D14A0EF701DF649934510"/>
    <w:rsid w:val="00DB18F8"/>
    <w:rPr>
      <w:rFonts w:ascii="Calibri" w:eastAsia="Calibri" w:hAnsi="Calibri" w:cs="Calibri"/>
    </w:rPr>
  </w:style>
  <w:style w:type="paragraph" w:customStyle="1" w:styleId="4C0ADCF2C7EC4D74AC449DE59F3B5C4A10">
    <w:name w:val="4C0ADCF2C7EC4D74AC449DE59F3B5C4A10"/>
    <w:rsid w:val="00DB18F8"/>
    <w:rPr>
      <w:rFonts w:ascii="Calibri" w:eastAsia="Calibri" w:hAnsi="Calibri" w:cs="Calibri"/>
    </w:rPr>
  </w:style>
  <w:style w:type="paragraph" w:customStyle="1" w:styleId="A4BDE212CF4E497B8CAACDB3064576B110">
    <w:name w:val="A4BDE212CF4E497B8CAACDB3064576B110"/>
    <w:rsid w:val="00DB18F8"/>
    <w:rPr>
      <w:rFonts w:ascii="Calibri" w:eastAsia="Calibri" w:hAnsi="Calibri" w:cs="Calibri"/>
    </w:rPr>
  </w:style>
  <w:style w:type="paragraph" w:customStyle="1" w:styleId="7BA1716E82564C578833C48E3D78578510">
    <w:name w:val="7BA1716E82564C578833C48E3D78578510"/>
    <w:rsid w:val="00DB18F8"/>
    <w:rPr>
      <w:rFonts w:ascii="Calibri" w:eastAsia="Calibri" w:hAnsi="Calibri" w:cs="Calibri"/>
    </w:rPr>
  </w:style>
  <w:style w:type="paragraph" w:customStyle="1" w:styleId="AE0762346C5944D78DAF56CF3384227B10">
    <w:name w:val="AE0762346C5944D78DAF56CF3384227B10"/>
    <w:rsid w:val="00DB18F8"/>
    <w:rPr>
      <w:rFonts w:ascii="Calibri" w:eastAsia="Calibri" w:hAnsi="Calibri" w:cs="Calibri"/>
    </w:rPr>
  </w:style>
  <w:style w:type="paragraph" w:customStyle="1" w:styleId="11873BB6AA814438AF3867193FC31ADD9">
    <w:name w:val="11873BB6AA814438AF3867193FC31ADD9"/>
    <w:rsid w:val="00DB18F8"/>
    <w:rPr>
      <w:rFonts w:ascii="Calibri" w:eastAsia="Calibri" w:hAnsi="Calibri" w:cs="Calibri"/>
    </w:rPr>
  </w:style>
  <w:style w:type="paragraph" w:customStyle="1" w:styleId="C4FE3561BEE14D9F9F819BEA151982929">
    <w:name w:val="C4FE3561BEE14D9F9F819BEA151982929"/>
    <w:rsid w:val="00DB18F8"/>
    <w:rPr>
      <w:rFonts w:ascii="Calibri" w:eastAsia="Calibri" w:hAnsi="Calibri" w:cs="Calibri"/>
    </w:rPr>
  </w:style>
  <w:style w:type="paragraph" w:customStyle="1" w:styleId="438043E8C2954971BBD4ABC392492DE68">
    <w:name w:val="438043E8C2954971BBD4ABC392492DE68"/>
    <w:rsid w:val="00DB18F8"/>
    <w:rPr>
      <w:rFonts w:ascii="Calibri" w:eastAsia="Calibri" w:hAnsi="Calibri" w:cs="Calibri"/>
    </w:rPr>
  </w:style>
  <w:style w:type="paragraph" w:customStyle="1" w:styleId="858D6DA1D0EA43D490955717AA8E34307">
    <w:name w:val="858D6DA1D0EA43D490955717AA8E34307"/>
    <w:rsid w:val="00DB18F8"/>
    <w:rPr>
      <w:rFonts w:ascii="Calibri" w:eastAsia="Calibri" w:hAnsi="Calibri" w:cs="Calibri"/>
    </w:rPr>
  </w:style>
  <w:style w:type="paragraph" w:customStyle="1" w:styleId="13AA16B01F5E4DF4BE64D990588583967">
    <w:name w:val="13AA16B01F5E4DF4BE64D990588583967"/>
    <w:rsid w:val="00DB18F8"/>
    <w:rPr>
      <w:rFonts w:ascii="Calibri" w:eastAsia="Calibri" w:hAnsi="Calibri" w:cs="Calibri"/>
    </w:rPr>
  </w:style>
  <w:style w:type="paragraph" w:customStyle="1" w:styleId="D2ABBFF8472F4B72A6FAA0B58A32CBD17">
    <w:name w:val="D2ABBFF8472F4B72A6FAA0B58A32CBD17"/>
    <w:rsid w:val="00DB18F8"/>
    <w:rPr>
      <w:rFonts w:ascii="Calibri" w:eastAsia="Calibri" w:hAnsi="Calibri" w:cs="Calibri"/>
    </w:rPr>
  </w:style>
  <w:style w:type="paragraph" w:customStyle="1" w:styleId="8A51A4235F9F46568228450DCC063BD87">
    <w:name w:val="8A51A4235F9F46568228450DCC063BD87"/>
    <w:rsid w:val="00DB18F8"/>
    <w:rPr>
      <w:rFonts w:ascii="Calibri" w:eastAsia="Calibri" w:hAnsi="Calibri" w:cs="Calibri"/>
    </w:rPr>
  </w:style>
  <w:style w:type="paragraph" w:customStyle="1" w:styleId="8F24BDAF1C3E40578D53468BF43E1B9F7">
    <w:name w:val="8F24BDAF1C3E40578D53468BF43E1B9F7"/>
    <w:rsid w:val="00DB18F8"/>
    <w:rPr>
      <w:rFonts w:ascii="Calibri" w:eastAsia="Calibri" w:hAnsi="Calibri" w:cs="Calibri"/>
    </w:rPr>
  </w:style>
  <w:style w:type="paragraph" w:customStyle="1" w:styleId="73EE8486DA2A409F814F651F7462F99B7">
    <w:name w:val="73EE8486DA2A409F814F651F7462F99B7"/>
    <w:rsid w:val="00DB18F8"/>
    <w:rPr>
      <w:rFonts w:ascii="Calibri" w:eastAsia="Calibri" w:hAnsi="Calibri" w:cs="Calibri"/>
    </w:rPr>
  </w:style>
  <w:style w:type="paragraph" w:customStyle="1" w:styleId="BA5D2249144B4212B83B7B0F87B540597">
    <w:name w:val="BA5D2249144B4212B83B7B0F87B540597"/>
    <w:rsid w:val="00DB18F8"/>
    <w:rPr>
      <w:rFonts w:ascii="Calibri" w:eastAsia="Calibri" w:hAnsi="Calibri" w:cs="Calibri"/>
    </w:rPr>
  </w:style>
  <w:style w:type="paragraph" w:customStyle="1" w:styleId="F8C79C859D0B4B449A9EAD37F199A1A67">
    <w:name w:val="F8C79C859D0B4B449A9EAD37F199A1A67"/>
    <w:rsid w:val="00DB18F8"/>
    <w:rPr>
      <w:rFonts w:ascii="Calibri" w:eastAsia="Calibri" w:hAnsi="Calibri" w:cs="Calibri"/>
    </w:rPr>
  </w:style>
  <w:style w:type="paragraph" w:customStyle="1" w:styleId="A8A8D2E1A07B4ED19E3C5F0AAD74B1777">
    <w:name w:val="A8A8D2E1A07B4ED19E3C5F0AAD74B1777"/>
    <w:rsid w:val="00DB18F8"/>
    <w:rPr>
      <w:rFonts w:ascii="Calibri" w:eastAsia="Calibri" w:hAnsi="Calibri" w:cs="Calibri"/>
    </w:rPr>
  </w:style>
  <w:style w:type="paragraph" w:customStyle="1" w:styleId="77BCAE2AB5C94FD0A827BEAD4B6338827">
    <w:name w:val="77BCAE2AB5C94FD0A827BEAD4B6338827"/>
    <w:rsid w:val="00DB18F8"/>
    <w:rPr>
      <w:rFonts w:ascii="Calibri" w:eastAsia="Calibri" w:hAnsi="Calibri" w:cs="Calibri"/>
    </w:rPr>
  </w:style>
  <w:style w:type="paragraph" w:customStyle="1" w:styleId="C8C2BFFA4D26479BBCDD6C1F82AC3E687">
    <w:name w:val="C8C2BFFA4D26479BBCDD6C1F82AC3E687"/>
    <w:rsid w:val="00DB18F8"/>
    <w:rPr>
      <w:rFonts w:ascii="Calibri" w:eastAsia="Calibri" w:hAnsi="Calibri" w:cs="Calibri"/>
    </w:rPr>
  </w:style>
  <w:style w:type="paragraph" w:customStyle="1" w:styleId="358394327311429C8447C86E8082B51A7">
    <w:name w:val="358394327311429C8447C86E8082B51A7"/>
    <w:rsid w:val="00DB18F8"/>
    <w:rPr>
      <w:rFonts w:ascii="Calibri" w:eastAsia="Calibri" w:hAnsi="Calibri" w:cs="Calibri"/>
    </w:rPr>
  </w:style>
  <w:style w:type="paragraph" w:customStyle="1" w:styleId="115BB9D40D38436DB565B45BF18042047">
    <w:name w:val="115BB9D40D38436DB565B45BF18042047"/>
    <w:rsid w:val="00DB18F8"/>
    <w:rPr>
      <w:rFonts w:ascii="Calibri" w:eastAsia="Calibri" w:hAnsi="Calibri" w:cs="Calibri"/>
    </w:rPr>
  </w:style>
  <w:style w:type="paragraph" w:customStyle="1" w:styleId="116C6487F72145EB84B88F61438A772E7">
    <w:name w:val="116C6487F72145EB84B88F61438A772E7"/>
    <w:rsid w:val="00DB18F8"/>
    <w:rPr>
      <w:rFonts w:ascii="Calibri" w:eastAsia="Calibri" w:hAnsi="Calibri" w:cs="Calibri"/>
    </w:rPr>
  </w:style>
  <w:style w:type="paragraph" w:customStyle="1" w:styleId="8310B70DF45343A189BB727E2A1ED5327">
    <w:name w:val="8310B70DF45343A189BB727E2A1ED5327"/>
    <w:rsid w:val="00DB18F8"/>
    <w:rPr>
      <w:rFonts w:ascii="Calibri" w:eastAsia="Calibri" w:hAnsi="Calibri" w:cs="Calibri"/>
    </w:rPr>
  </w:style>
  <w:style w:type="paragraph" w:customStyle="1" w:styleId="CF0BAE5B2AE44C598F988E849ECFA5E27">
    <w:name w:val="CF0BAE5B2AE44C598F988E849ECFA5E27"/>
    <w:rsid w:val="00DB18F8"/>
    <w:rPr>
      <w:rFonts w:ascii="Calibri" w:eastAsia="Calibri" w:hAnsi="Calibri" w:cs="Calibri"/>
    </w:rPr>
  </w:style>
  <w:style w:type="paragraph" w:customStyle="1" w:styleId="CE7BD6CB3F454FB0B2A90BD1F41B7F8F7">
    <w:name w:val="CE7BD6CB3F454FB0B2A90BD1F41B7F8F7"/>
    <w:rsid w:val="00DB18F8"/>
    <w:rPr>
      <w:rFonts w:ascii="Calibri" w:eastAsia="Calibri" w:hAnsi="Calibri" w:cs="Calibri"/>
    </w:rPr>
  </w:style>
  <w:style w:type="paragraph" w:customStyle="1" w:styleId="4C87EDF3529A460BBD35B37379FB01CF6">
    <w:name w:val="4C87EDF3529A460BBD35B37379FB01CF6"/>
    <w:rsid w:val="00DB18F8"/>
    <w:rPr>
      <w:rFonts w:ascii="Calibri" w:eastAsia="Calibri" w:hAnsi="Calibri" w:cs="Calibri"/>
    </w:rPr>
  </w:style>
  <w:style w:type="paragraph" w:customStyle="1" w:styleId="F7AD68BCB4C74E76BFB08F92321656FD6">
    <w:name w:val="F7AD68BCB4C74E76BFB08F92321656FD6"/>
    <w:rsid w:val="00DB18F8"/>
    <w:rPr>
      <w:rFonts w:ascii="Calibri" w:eastAsia="Calibri" w:hAnsi="Calibri" w:cs="Calibri"/>
    </w:rPr>
  </w:style>
  <w:style w:type="paragraph" w:customStyle="1" w:styleId="2DA24947D4DA46249D11064E21AABEF46">
    <w:name w:val="2DA24947D4DA46249D11064E21AABEF46"/>
    <w:rsid w:val="00DB18F8"/>
    <w:rPr>
      <w:rFonts w:ascii="Calibri" w:eastAsia="Calibri" w:hAnsi="Calibri" w:cs="Calibri"/>
    </w:rPr>
  </w:style>
  <w:style w:type="paragraph" w:customStyle="1" w:styleId="00668E3C07AF448393735BDAF6AF494C4">
    <w:name w:val="00668E3C07AF448393735BDAF6AF494C4"/>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6">
    <w:name w:val="66E8B845E0AC44739041F377DCC946336"/>
    <w:rsid w:val="00DB18F8"/>
    <w:rPr>
      <w:rFonts w:ascii="Calibri" w:eastAsia="Calibri" w:hAnsi="Calibri" w:cs="Calibri"/>
    </w:rPr>
  </w:style>
  <w:style w:type="paragraph" w:customStyle="1" w:styleId="631E1FB997434FBC8CF6A8388DE7BAEB6">
    <w:name w:val="631E1FB997434FBC8CF6A8388DE7BAEB6"/>
    <w:rsid w:val="00DB18F8"/>
    <w:rPr>
      <w:rFonts w:ascii="Calibri" w:eastAsia="Calibri" w:hAnsi="Calibri" w:cs="Calibri"/>
    </w:rPr>
  </w:style>
  <w:style w:type="paragraph" w:customStyle="1" w:styleId="C20548BDB768419E8DE99B210EB3B62D6">
    <w:name w:val="C20548BDB768419E8DE99B210EB3B62D6"/>
    <w:rsid w:val="00DB18F8"/>
    <w:rPr>
      <w:rFonts w:ascii="Calibri" w:eastAsia="Calibri" w:hAnsi="Calibri" w:cs="Calibri"/>
    </w:rPr>
  </w:style>
  <w:style w:type="paragraph" w:customStyle="1" w:styleId="ACFF48D6DCB64F9EB5591E7236D686E16">
    <w:name w:val="ACFF48D6DCB64F9EB5591E7236D686E16"/>
    <w:rsid w:val="00DB18F8"/>
    <w:rPr>
      <w:rFonts w:ascii="Calibri" w:eastAsia="Calibri" w:hAnsi="Calibri" w:cs="Calibri"/>
    </w:rPr>
  </w:style>
  <w:style w:type="paragraph" w:customStyle="1" w:styleId="B6CC6B50EDD44454A81D88C3F66EDDBB6">
    <w:name w:val="B6CC6B50EDD44454A81D88C3F66EDDBB6"/>
    <w:rsid w:val="00DB18F8"/>
    <w:rPr>
      <w:rFonts w:ascii="Calibri" w:eastAsia="Calibri" w:hAnsi="Calibri" w:cs="Calibri"/>
    </w:rPr>
  </w:style>
  <w:style w:type="paragraph" w:customStyle="1" w:styleId="5B5F4E9040134207A0694C22AB88486C6">
    <w:name w:val="5B5F4E9040134207A0694C22AB88486C6"/>
    <w:rsid w:val="00DB18F8"/>
    <w:rPr>
      <w:rFonts w:ascii="Calibri" w:eastAsia="Calibri" w:hAnsi="Calibri" w:cs="Calibri"/>
    </w:rPr>
  </w:style>
  <w:style w:type="paragraph" w:customStyle="1" w:styleId="B3B18CD5A2D94BC89611EA3FECB3A19F6">
    <w:name w:val="B3B18CD5A2D94BC89611EA3FECB3A19F6"/>
    <w:rsid w:val="00DB18F8"/>
    <w:rPr>
      <w:rFonts w:ascii="Calibri" w:eastAsia="Calibri" w:hAnsi="Calibri" w:cs="Calibri"/>
    </w:rPr>
  </w:style>
  <w:style w:type="paragraph" w:customStyle="1" w:styleId="662052D1FFA641BABB671BC491BA87126">
    <w:name w:val="662052D1FFA641BABB671BC491BA87126"/>
    <w:rsid w:val="00DB18F8"/>
    <w:rPr>
      <w:rFonts w:ascii="Calibri" w:eastAsia="Calibri" w:hAnsi="Calibri" w:cs="Calibri"/>
    </w:rPr>
  </w:style>
  <w:style w:type="paragraph" w:customStyle="1" w:styleId="9D9CB62892494461AC95664789F4CBCE6">
    <w:name w:val="9D9CB62892494461AC95664789F4CBCE6"/>
    <w:rsid w:val="00DB18F8"/>
    <w:rPr>
      <w:rFonts w:ascii="Calibri" w:eastAsia="Calibri" w:hAnsi="Calibri" w:cs="Calibri"/>
    </w:rPr>
  </w:style>
  <w:style w:type="paragraph" w:customStyle="1" w:styleId="5B496F62C19F4E7487C10EBECD141F866">
    <w:name w:val="5B496F62C19F4E7487C10EBECD141F866"/>
    <w:rsid w:val="00DB18F8"/>
    <w:rPr>
      <w:rFonts w:ascii="Calibri" w:eastAsia="Calibri" w:hAnsi="Calibri" w:cs="Calibri"/>
    </w:rPr>
  </w:style>
  <w:style w:type="paragraph" w:customStyle="1" w:styleId="B1C310055E954392947742591F66853D6">
    <w:name w:val="B1C310055E954392947742591F66853D6"/>
    <w:rsid w:val="00DB18F8"/>
    <w:rPr>
      <w:rFonts w:ascii="Calibri" w:eastAsia="Calibri" w:hAnsi="Calibri" w:cs="Calibri"/>
    </w:rPr>
  </w:style>
  <w:style w:type="paragraph" w:customStyle="1" w:styleId="EA027927E1C040CBB77A5137F5558CEF6">
    <w:name w:val="EA027927E1C040CBB77A5137F5558CEF6"/>
    <w:rsid w:val="00DB18F8"/>
    <w:rPr>
      <w:rFonts w:ascii="Calibri" w:eastAsia="Calibri" w:hAnsi="Calibri" w:cs="Calibri"/>
    </w:rPr>
  </w:style>
  <w:style w:type="paragraph" w:customStyle="1" w:styleId="2550E25B87FE4324A4953BD39111C56D6">
    <w:name w:val="2550E25B87FE4324A4953BD39111C56D6"/>
    <w:rsid w:val="00DB18F8"/>
    <w:rPr>
      <w:rFonts w:ascii="Calibri" w:eastAsia="Calibri" w:hAnsi="Calibri" w:cs="Calibri"/>
    </w:rPr>
  </w:style>
  <w:style w:type="paragraph" w:customStyle="1" w:styleId="35245FA22EF64478AF93B2A18E24B04B12">
    <w:name w:val="35245FA22EF64478AF93B2A18E24B04B12"/>
    <w:rsid w:val="00DB18F8"/>
    <w:rPr>
      <w:rFonts w:ascii="Calibri" w:eastAsia="Calibri" w:hAnsi="Calibri" w:cs="Calibri"/>
    </w:rPr>
  </w:style>
  <w:style w:type="paragraph" w:customStyle="1" w:styleId="073CE04D185643878B84AD5BC03D02A312">
    <w:name w:val="073CE04D185643878B84AD5BC03D02A312"/>
    <w:rsid w:val="00DB18F8"/>
    <w:rPr>
      <w:rFonts w:ascii="Calibri" w:eastAsia="Calibri" w:hAnsi="Calibri" w:cs="Calibri"/>
    </w:rPr>
  </w:style>
  <w:style w:type="paragraph" w:customStyle="1" w:styleId="F350FBA2C29B46F6AAF0F236D2BB5ADF12">
    <w:name w:val="F350FBA2C29B46F6AAF0F236D2BB5ADF12"/>
    <w:rsid w:val="00DB18F8"/>
    <w:rPr>
      <w:rFonts w:ascii="Calibri" w:eastAsia="Calibri" w:hAnsi="Calibri" w:cs="Calibri"/>
    </w:rPr>
  </w:style>
  <w:style w:type="paragraph" w:customStyle="1" w:styleId="CCBDD2368CED4B3BB3C09F0E91897B8412">
    <w:name w:val="CCBDD2368CED4B3BB3C09F0E91897B8412"/>
    <w:rsid w:val="00DB18F8"/>
    <w:rPr>
      <w:rFonts w:ascii="Calibri" w:eastAsia="Calibri" w:hAnsi="Calibri" w:cs="Calibri"/>
    </w:rPr>
  </w:style>
  <w:style w:type="paragraph" w:customStyle="1" w:styleId="769D10671D634164A6D2DB2AF97D16D312">
    <w:name w:val="769D10671D634164A6D2DB2AF97D16D312"/>
    <w:rsid w:val="00DB18F8"/>
    <w:rPr>
      <w:rFonts w:ascii="Calibri" w:eastAsia="Calibri" w:hAnsi="Calibri" w:cs="Calibri"/>
    </w:rPr>
  </w:style>
  <w:style w:type="paragraph" w:customStyle="1" w:styleId="1BCCAAA731DE4199B6C7663B347D57864">
    <w:name w:val="1BCCAAA731DE4199B6C7663B347D57864"/>
    <w:rsid w:val="00DB18F8"/>
    <w:rPr>
      <w:rFonts w:ascii="Calibri" w:eastAsia="Calibri" w:hAnsi="Calibri" w:cs="Calibri"/>
    </w:rPr>
  </w:style>
  <w:style w:type="paragraph" w:customStyle="1" w:styleId="22D1173ECA85442FAAE1546580C4047F12">
    <w:name w:val="22D1173ECA85442FAAE1546580C4047F12"/>
    <w:rsid w:val="00DB18F8"/>
    <w:rPr>
      <w:rFonts w:ascii="Calibri" w:eastAsia="Calibri" w:hAnsi="Calibri" w:cs="Calibri"/>
    </w:rPr>
  </w:style>
  <w:style w:type="paragraph" w:customStyle="1" w:styleId="2E09607F8F574648BE510D79D43D776E12">
    <w:name w:val="2E09607F8F574648BE510D79D43D776E12"/>
    <w:rsid w:val="00DB18F8"/>
    <w:rPr>
      <w:rFonts w:ascii="Calibri" w:eastAsia="Calibri" w:hAnsi="Calibri" w:cs="Calibri"/>
    </w:rPr>
  </w:style>
  <w:style w:type="paragraph" w:customStyle="1" w:styleId="81C726644747499688BEA02F99DA886112">
    <w:name w:val="81C726644747499688BEA02F99DA886112"/>
    <w:rsid w:val="00DB18F8"/>
    <w:rPr>
      <w:rFonts w:ascii="Calibri" w:eastAsia="Calibri" w:hAnsi="Calibri" w:cs="Calibri"/>
    </w:rPr>
  </w:style>
  <w:style w:type="paragraph" w:customStyle="1" w:styleId="0055559777E949F0982D40CD4DB8130212">
    <w:name w:val="0055559777E949F0982D40CD4DB8130212"/>
    <w:rsid w:val="00DB18F8"/>
    <w:rPr>
      <w:rFonts w:ascii="Calibri" w:eastAsia="Calibri" w:hAnsi="Calibri" w:cs="Calibri"/>
    </w:rPr>
  </w:style>
  <w:style w:type="paragraph" w:customStyle="1" w:styleId="6D449A5E81354584AA7270E94DC2907712">
    <w:name w:val="6D449A5E81354584AA7270E94DC2907712"/>
    <w:rsid w:val="00DB18F8"/>
    <w:rPr>
      <w:rFonts w:ascii="Calibri" w:eastAsia="Calibri" w:hAnsi="Calibri" w:cs="Calibri"/>
    </w:rPr>
  </w:style>
  <w:style w:type="paragraph" w:customStyle="1" w:styleId="738D7F6E969544BF88B80478D072D0FE12">
    <w:name w:val="738D7F6E969544BF88B80478D072D0FE12"/>
    <w:rsid w:val="00DB18F8"/>
    <w:rPr>
      <w:rFonts w:ascii="Calibri" w:eastAsia="Calibri" w:hAnsi="Calibri" w:cs="Calibri"/>
    </w:rPr>
  </w:style>
  <w:style w:type="paragraph" w:customStyle="1" w:styleId="A10F9FAD60BB468D828486437A5103B62">
    <w:name w:val="A10F9FAD60BB468D828486437A5103B62"/>
    <w:rsid w:val="00DB18F8"/>
    <w:rPr>
      <w:rFonts w:ascii="Calibri" w:eastAsia="Calibri" w:hAnsi="Calibri" w:cs="Calibri"/>
    </w:rPr>
  </w:style>
  <w:style w:type="paragraph" w:customStyle="1" w:styleId="2277121C6A224167B684D32D1BC7D5B711">
    <w:name w:val="2277121C6A224167B684D32D1BC7D5B711"/>
    <w:rsid w:val="00DB18F8"/>
    <w:rPr>
      <w:rFonts w:ascii="Calibri" w:eastAsia="Calibri" w:hAnsi="Calibri" w:cs="Calibri"/>
    </w:rPr>
  </w:style>
  <w:style w:type="paragraph" w:customStyle="1" w:styleId="4A60C4FFAACB4F43B39B767999F4191411">
    <w:name w:val="4A60C4FFAACB4F43B39B767999F4191411"/>
    <w:rsid w:val="00DB18F8"/>
    <w:rPr>
      <w:rFonts w:ascii="Calibri" w:eastAsia="Calibri" w:hAnsi="Calibri" w:cs="Calibri"/>
    </w:rPr>
  </w:style>
  <w:style w:type="paragraph" w:customStyle="1" w:styleId="67FE404E89BA49AC8E6C2FA842E57E6E11">
    <w:name w:val="67FE404E89BA49AC8E6C2FA842E57E6E11"/>
    <w:rsid w:val="00DB18F8"/>
    <w:rPr>
      <w:rFonts w:ascii="Calibri" w:eastAsia="Calibri" w:hAnsi="Calibri" w:cs="Calibri"/>
    </w:rPr>
  </w:style>
  <w:style w:type="paragraph" w:customStyle="1" w:styleId="7406B72CE29443ED92101E6250F6121311">
    <w:name w:val="7406B72CE29443ED92101E6250F6121311"/>
    <w:rsid w:val="00DB18F8"/>
    <w:rPr>
      <w:rFonts w:ascii="Calibri" w:eastAsia="Calibri" w:hAnsi="Calibri" w:cs="Calibri"/>
    </w:rPr>
  </w:style>
  <w:style w:type="paragraph" w:customStyle="1" w:styleId="852C8E64E84C43ACBDA4BFFCECA51BF011">
    <w:name w:val="852C8E64E84C43ACBDA4BFFCECA51BF011"/>
    <w:rsid w:val="00DB18F8"/>
    <w:rPr>
      <w:rFonts w:ascii="Calibri" w:eastAsia="Calibri" w:hAnsi="Calibri" w:cs="Calibri"/>
    </w:rPr>
  </w:style>
  <w:style w:type="paragraph" w:customStyle="1" w:styleId="4EA8C8749A3A49BAB490C88F8DE3D4D711">
    <w:name w:val="4EA8C8749A3A49BAB490C88F8DE3D4D711"/>
    <w:rsid w:val="00DB18F8"/>
    <w:rPr>
      <w:rFonts w:ascii="Calibri" w:eastAsia="Calibri" w:hAnsi="Calibri" w:cs="Calibri"/>
    </w:rPr>
  </w:style>
  <w:style w:type="paragraph" w:customStyle="1" w:styleId="6E1328EB82374AC9A3530A0D99C80EB311">
    <w:name w:val="6E1328EB82374AC9A3530A0D99C80EB311"/>
    <w:rsid w:val="00DB18F8"/>
    <w:rPr>
      <w:rFonts w:ascii="Calibri" w:eastAsia="Calibri" w:hAnsi="Calibri" w:cs="Calibri"/>
    </w:rPr>
  </w:style>
  <w:style w:type="paragraph" w:customStyle="1" w:styleId="6D1E5C5B8F084D14A0EF701DF649934511">
    <w:name w:val="6D1E5C5B8F084D14A0EF701DF649934511"/>
    <w:rsid w:val="00DB18F8"/>
    <w:rPr>
      <w:rFonts w:ascii="Calibri" w:eastAsia="Calibri" w:hAnsi="Calibri" w:cs="Calibri"/>
    </w:rPr>
  </w:style>
  <w:style w:type="paragraph" w:customStyle="1" w:styleId="4C0ADCF2C7EC4D74AC449DE59F3B5C4A11">
    <w:name w:val="4C0ADCF2C7EC4D74AC449DE59F3B5C4A11"/>
    <w:rsid w:val="00DB18F8"/>
    <w:rPr>
      <w:rFonts w:ascii="Calibri" w:eastAsia="Calibri" w:hAnsi="Calibri" w:cs="Calibri"/>
    </w:rPr>
  </w:style>
  <w:style w:type="paragraph" w:customStyle="1" w:styleId="A4BDE212CF4E497B8CAACDB3064576B111">
    <w:name w:val="A4BDE212CF4E497B8CAACDB3064576B111"/>
    <w:rsid w:val="00DB18F8"/>
    <w:rPr>
      <w:rFonts w:ascii="Calibri" w:eastAsia="Calibri" w:hAnsi="Calibri" w:cs="Calibri"/>
    </w:rPr>
  </w:style>
  <w:style w:type="paragraph" w:customStyle="1" w:styleId="7BA1716E82564C578833C48E3D78578511">
    <w:name w:val="7BA1716E82564C578833C48E3D78578511"/>
    <w:rsid w:val="00DB18F8"/>
    <w:rPr>
      <w:rFonts w:ascii="Calibri" w:eastAsia="Calibri" w:hAnsi="Calibri" w:cs="Calibri"/>
    </w:rPr>
  </w:style>
  <w:style w:type="paragraph" w:customStyle="1" w:styleId="AE0762346C5944D78DAF56CF3384227B11">
    <w:name w:val="AE0762346C5944D78DAF56CF3384227B11"/>
    <w:rsid w:val="00DB18F8"/>
    <w:rPr>
      <w:rFonts w:ascii="Calibri" w:eastAsia="Calibri" w:hAnsi="Calibri" w:cs="Calibri"/>
    </w:rPr>
  </w:style>
  <w:style w:type="paragraph" w:customStyle="1" w:styleId="11873BB6AA814438AF3867193FC31ADD10">
    <w:name w:val="11873BB6AA814438AF3867193FC31ADD10"/>
    <w:rsid w:val="00DB18F8"/>
    <w:rPr>
      <w:rFonts w:ascii="Calibri" w:eastAsia="Calibri" w:hAnsi="Calibri" w:cs="Calibri"/>
    </w:rPr>
  </w:style>
  <w:style w:type="paragraph" w:customStyle="1" w:styleId="8E6D8326792A44E5A9B35F3AE8E8A72A">
    <w:name w:val="8E6D8326792A44E5A9B35F3AE8E8A72A"/>
    <w:rsid w:val="00DB18F8"/>
    <w:rPr>
      <w:rFonts w:ascii="Calibri" w:eastAsia="Calibri" w:hAnsi="Calibri" w:cs="Calibri"/>
    </w:rPr>
  </w:style>
  <w:style w:type="paragraph" w:customStyle="1" w:styleId="C4FE3561BEE14D9F9F819BEA1519829210">
    <w:name w:val="C4FE3561BEE14D9F9F819BEA1519829210"/>
    <w:rsid w:val="00DB18F8"/>
    <w:rPr>
      <w:rFonts w:ascii="Calibri" w:eastAsia="Calibri" w:hAnsi="Calibri" w:cs="Calibri"/>
    </w:rPr>
  </w:style>
  <w:style w:type="paragraph" w:customStyle="1" w:styleId="438043E8C2954971BBD4ABC392492DE69">
    <w:name w:val="438043E8C2954971BBD4ABC392492DE69"/>
    <w:rsid w:val="00DB18F8"/>
    <w:rPr>
      <w:rFonts w:ascii="Calibri" w:eastAsia="Calibri" w:hAnsi="Calibri" w:cs="Calibri"/>
    </w:rPr>
  </w:style>
  <w:style w:type="paragraph" w:customStyle="1" w:styleId="858D6DA1D0EA43D490955717AA8E34308">
    <w:name w:val="858D6DA1D0EA43D490955717AA8E34308"/>
    <w:rsid w:val="00DB18F8"/>
    <w:rPr>
      <w:rFonts w:ascii="Calibri" w:eastAsia="Calibri" w:hAnsi="Calibri" w:cs="Calibri"/>
    </w:rPr>
  </w:style>
  <w:style w:type="paragraph" w:customStyle="1" w:styleId="13AA16B01F5E4DF4BE64D990588583968">
    <w:name w:val="13AA16B01F5E4DF4BE64D990588583968"/>
    <w:rsid w:val="00DB18F8"/>
    <w:rPr>
      <w:rFonts w:ascii="Calibri" w:eastAsia="Calibri" w:hAnsi="Calibri" w:cs="Calibri"/>
    </w:rPr>
  </w:style>
  <w:style w:type="paragraph" w:customStyle="1" w:styleId="D2ABBFF8472F4B72A6FAA0B58A32CBD18">
    <w:name w:val="D2ABBFF8472F4B72A6FAA0B58A32CBD18"/>
    <w:rsid w:val="00DB18F8"/>
    <w:rPr>
      <w:rFonts w:ascii="Calibri" w:eastAsia="Calibri" w:hAnsi="Calibri" w:cs="Calibri"/>
    </w:rPr>
  </w:style>
  <w:style w:type="paragraph" w:customStyle="1" w:styleId="8A51A4235F9F46568228450DCC063BD88">
    <w:name w:val="8A51A4235F9F46568228450DCC063BD88"/>
    <w:rsid w:val="00DB18F8"/>
    <w:rPr>
      <w:rFonts w:ascii="Calibri" w:eastAsia="Calibri" w:hAnsi="Calibri" w:cs="Calibri"/>
    </w:rPr>
  </w:style>
  <w:style w:type="paragraph" w:customStyle="1" w:styleId="8F24BDAF1C3E40578D53468BF43E1B9F8">
    <w:name w:val="8F24BDAF1C3E40578D53468BF43E1B9F8"/>
    <w:rsid w:val="00DB18F8"/>
    <w:rPr>
      <w:rFonts w:ascii="Calibri" w:eastAsia="Calibri" w:hAnsi="Calibri" w:cs="Calibri"/>
    </w:rPr>
  </w:style>
  <w:style w:type="paragraph" w:customStyle="1" w:styleId="73EE8486DA2A409F814F651F7462F99B8">
    <w:name w:val="73EE8486DA2A409F814F651F7462F99B8"/>
    <w:rsid w:val="00DB18F8"/>
    <w:rPr>
      <w:rFonts w:ascii="Calibri" w:eastAsia="Calibri" w:hAnsi="Calibri" w:cs="Calibri"/>
    </w:rPr>
  </w:style>
  <w:style w:type="paragraph" w:customStyle="1" w:styleId="BA5D2249144B4212B83B7B0F87B540598">
    <w:name w:val="BA5D2249144B4212B83B7B0F87B540598"/>
    <w:rsid w:val="00DB18F8"/>
    <w:rPr>
      <w:rFonts w:ascii="Calibri" w:eastAsia="Calibri" w:hAnsi="Calibri" w:cs="Calibri"/>
    </w:rPr>
  </w:style>
  <w:style w:type="paragraph" w:customStyle="1" w:styleId="F8C79C859D0B4B449A9EAD37F199A1A68">
    <w:name w:val="F8C79C859D0B4B449A9EAD37F199A1A68"/>
    <w:rsid w:val="00DB18F8"/>
    <w:rPr>
      <w:rFonts w:ascii="Calibri" w:eastAsia="Calibri" w:hAnsi="Calibri" w:cs="Calibri"/>
    </w:rPr>
  </w:style>
  <w:style w:type="paragraph" w:customStyle="1" w:styleId="A8A8D2E1A07B4ED19E3C5F0AAD74B1778">
    <w:name w:val="A8A8D2E1A07B4ED19E3C5F0AAD74B1778"/>
    <w:rsid w:val="00DB18F8"/>
    <w:rPr>
      <w:rFonts w:ascii="Calibri" w:eastAsia="Calibri" w:hAnsi="Calibri" w:cs="Calibri"/>
    </w:rPr>
  </w:style>
  <w:style w:type="paragraph" w:customStyle="1" w:styleId="77BCAE2AB5C94FD0A827BEAD4B6338828">
    <w:name w:val="77BCAE2AB5C94FD0A827BEAD4B6338828"/>
    <w:rsid w:val="00DB18F8"/>
    <w:rPr>
      <w:rFonts w:ascii="Calibri" w:eastAsia="Calibri" w:hAnsi="Calibri" w:cs="Calibri"/>
    </w:rPr>
  </w:style>
  <w:style w:type="paragraph" w:customStyle="1" w:styleId="C8C2BFFA4D26479BBCDD6C1F82AC3E688">
    <w:name w:val="C8C2BFFA4D26479BBCDD6C1F82AC3E688"/>
    <w:rsid w:val="00DB18F8"/>
    <w:rPr>
      <w:rFonts w:ascii="Calibri" w:eastAsia="Calibri" w:hAnsi="Calibri" w:cs="Calibri"/>
    </w:rPr>
  </w:style>
  <w:style w:type="paragraph" w:customStyle="1" w:styleId="358394327311429C8447C86E8082B51A8">
    <w:name w:val="358394327311429C8447C86E8082B51A8"/>
    <w:rsid w:val="00DB18F8"/>
    <w:rPr>
      <w:rFonts w:ascii="Calibri" w:eastAsia="Calibri" w:hAnsi="Calibri" w:cs="Calibri"/>
    </w:rPr>
  </w:style>
  <w:style w:type="paragraph" w:customStyle="1" w:styleId="115BB9D40D38436DB565B45BF18042048">
    <w:name w:val="115BB9D40D38436DB565B45BF18042048"/>
    <w:rsid w:val="00DB18F8"/>
    <w:rPr>
      <w:rFonts w:ascii="Calibri" w:eastAsia="Calibri" w:hAnsi="Calibri" w:cs="Calibri"/>
    </w:rPr>
  </w:style>
  <w:style w:type="paragraph" w:customStyle="1" w:styleId="116C6487F72145EB84B88F61438A772E8">
    <w:name w:val="116C6487F72145EB84B88F61438A772E8"/>
    <w:rsid w:val="00DB18F8"/>
    <w:rPr>
      <w:rFonts w:ascii="Calibri" w:eastAsia="Calibri" w:hAnsi="Calibri" w:cs="Calibri"/>
    </w:rPr>
  </w:style>
  <w:style w:type="paragraph" w:customStyle="1" w:styleId="8310B70DF45343A189BB727E2A1ED5328">
    <w:name w:val="8310B70DF45343A189BB727E2A1ED5328"/>
    <w:rsid w:val="00DB18F8"/>
    <w:rPr>
      <w:rFonts w:ascii="Calibri" w:eastAsia="Calibri" w:hAnsi="Calibri" w:cs="Calibri"/>
    </w:rPr>
  </w:style>
  <w:style w:type="paragraph" w:customStyle="1" w:styleId="CF0BAE5B2AE44C598F988E849ECFA5E28">
    <w:name w:val="CF0BAE5B2AE44C598F988E849ECFA5E28"/>
    <w:rsid w:val="00DB18F8"/>
    <w:rPr>
      <w:rFonts w:ascii="Calibri" w:eastAsia="Calibri" w:hAnsi="Calibri" w:cs="Calibri"/>
    </w:rPr>
  </w:style>
  <w:style w:type="paragraph" w:customStyle="1" w:styleId="CE7BD6CB3F454FB0B2A90BD1F41B7F8F8">
    <w:name w:val="CE7BD6CB3F454FB0B2A90BD1F41B7F8F8"/>
    <w:rsid w:val="00DB18F8"/>
    <w:rPr>
      <w:rFonts w:ascii="Calibri" w:eastAsia="Calibri" w:hAnsi="Calibri" w:cs="Calibri"/>
    </w:rPr>
  </w:style>
  <w:style w:type="paragraph" w:customStyle="1" w:styleId="4C87EDF3529A460BBD35B37379FB01CF7">
    <w:name w:val="4C87EDF3529A460BBD35B37379FB01CF7"/>
    <w:rsid w:val="00DB18F8"/>
    <w:rPr>
      <w:rFonts w:ascii="Calibri" w:eastAsia="Calibri" w:hAnsi="Calibri" w:cs="Calibri"/>
    </w:rPr>
  </w:style>
  <w:style w:type="paragraph" w:customStyle="1" w:styleId="F7AD68BCB4C74E76BFB08F92321656FD7">
    <w:name w:val="F7AD68BCB4C74E76BFB08F92321656FD7"/>
    <w:rsid w:val="00DB18F8"/>
    <w:rPr>
      <w:rFonts w:ascii="Calibri" w:eastAsia="Calibri" w:hAnsi="Calibri" w:cs="Calibri"/>
    </w:rPr>
  </w:style>
  <w:style w:type="paragraph" w:customStyle="1" w:styleId="2DA24947D4DA46249D11064E21AABEF47">
    <w:name w:val="2DA24947D4DA46249D11064E21AABEF47"/>
    <w:rsid w:val="00DB18F8"/>
    <w:rPr>
      <w:rFonts w:ascii="Calibri" w:eastAsia="Calibri" w:hAnsi="Calibri" w:cs="Calibri"/>
    </w:rPr>
  </w:style>
  <w:style w:type="paragraph" w:customStyle="1" w:styleId="00668E3C07AF448393735BDAF6AF494C5">
    <w:name w:val="00668E3C07AF448393735BDAF6AF494C5"/>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7">
    <w:name w:val="66E8B845E0AC44739041F377DCC946337"/>
    <w:rsid w:val="00DB18F8"/>
    <w:rPr>
      <w:rFonts w:ascii="Calibri" w:eastAsia="Calibri" w:hAnsi="Calibri" w:cs="Calibri"/>
    </w:rPr>
  </w:style>
  <w:style w:type="paragraph" w:customStyle="1" w:styleId="631E1FB997434FBC8CF6A8388DE7BAEB7">
    <w:name w:val="631E1FB997434FBC8CF6A8388DE7BAEB7"/>
    <w:rsid w:val="00DB18F8"/>
    <w:rPr>
      <w:rFonts w:ascii="Calibri" w:eastAsia="Calibri" w:hAnsi="Calibri" w:cs="Calibri"/>
    </w:rPr>
  </w:style>
  <w:style w:type="paragraph" w:customStyle="1" w:styleId="C20548BDB768419E8DE99B210EB3B62D7">
    <w:name w:val="C20548BDB768419E8DE99B210EB3B62D7"/>
    <w:rsid w:val="00DB18F8"/>
    <w:rPr>
      <w:rFonts w:ascii="Calibri" w:eastAsia="Calibri" w:hAnsi="Calibri" w:cs="Calibri"/>
    </w:rPr>
  </w:style>
  <w:style w:type="paragraph" w:customStyle="1" w:styleId="ACFF48D6DCB64F9EB5591E7236D686E17">
    <w:name w:val="ACFF48D6DCB64F9EB5591E7236D686E17"/>
    <w:rsid w:val="00DB18F8"/>
    <w:rPr>
      <w:rFonts w:ascii="Calibri" w:eastAsia="Calibri" w:hAnsi="Calibri" w:cs="Calibri"/>
    </w:rPr>
  </w:style>
  <w:style w:type="paragraph" w:customStyle="1" w:styleId="B6CC6B50EDD44454A81D88C3F66EDDBB7">
    <w:name w:val="B6CC6B50EDD44454A81D88C3F66EDDBB7"/>
    <w:rsid w:val="00DB18F8"/>
    <w:rPr>
      <w:rFonts w:ascii="Calibri" w:eastAsia="Calibri" w:hAnsi="Calibri" w:cs="Calibri"/>
    </w:rPr>
  </w:style>
  <w:style w:type="paragraph" w:customStyle="1" w:styleId="5B5F4E9040134207A0694C22AB88486C7">
    <w:name w:val="5B5F4E9040134207A0694C22AB88486C7"/>
    <w:rsid w:val="00DB18F8"/>
    <w:rPr>
      <w:rFonts w:ascii="Calibri" w:eastAsia="Calibri" w:hAnsi="Calibri" w:cs="Calibri"/>
    </w:rPr>
  </w:style>
  <w:style w:type="paragraph" w:customStyle="1" w:styleId="B3B18CD5A2D94BC89611EA3FECB3A19F7">
    <w:name w:val="B3B18CD5A2D94BC89611EA3FECB3A19F7"/>
    <w:rsid w:val="00DB18F8"/>
    <w:rPr>
      <w:rFonts w:ascii="Calibri" w:eastAsia="Calibri" w:hAnsi="Calibri" w:cs="Calibri"/>
    </w:rPr>
  </w:style>
  <w:style w:type="paragraph" w:customStyle="1" w:styleId="662052D1FFA641BABB671BC491BA87127">
    <w:name w:val="662052D1FFA641BABB671BC491BA87127"/>
    <w:rsid w:val="00DB18F8"/>
    <w:rPr>
      <w:rFonts w:ascii="Calibri" w:eastAsia="Calibri" w:hAnsi="Calibri" w:cs="Calibri"/>
    </w:rPr>
  </w:style>
  <w:style w:type="paragraph" w:customStyle="1" w:styleId="9D9CB62892494461AC95664789F4CBCE7">
    <w:name w:val="9D9CB62892494461AC95664789F4CBCE7"/>
    <w:rsid w:val="00DB18F8"/>
    <w:rPr>
      <w:rFonts w:ascii="Calibri" w:eastAsia="Calibri" w:hAnsi="Calibri" w:cs="Calibri"/>
    </w:rPr>
  </w:style>
  <w:style w:type="paragraph" w:customStyle="1" w:styleId="5B496F62C19F4E7487C10EBECD141F867">
    <w:name w:val="5B496F62C19F4E7487C10EBECD141F867"/>
    <w:rsid w:val="00DB18F8"/>
    <w:rPr>
      <w:rFonts w:ascii="Calibri" w:eastAsia="Calibri" w:hAnsi="Calibri" w:cs="Calibri"/>
    </w:rPr>
  </w:style>
  <w:style w:type="paragraph" w:customStyle="1" w:styleId="B1C310055E954392947742591F66853D7">
    <w:name w:val="B1C310055E954392947742591F66853D7"/>
    <w:rsid w:val="00DB18F8"/>
    <w:rPr>
      <w:rFonts w:ascii="Calibri" w:eastAsia="Calibri" w:hAnsi="Calibri" w:cs="Calibri"/>
    </w:rPr>
  </w:style>
  <w:style w:type="paragraph" w:customStyle="1" w:styleId="EA027927E1C040CBB77A5137F5558CEF7">
    <w:name w:val="EA027927E1C040CBB77A5137F5558CEF7"/>
    <w:rsid w:val="00DB18F8"/>
    <w:rPr>
      <w:rFonts w:ascii="Calibri" w:eastAsia="Calibri" w:hAnsi="Calibri" w:cs="Calibri"/>
    </w:rPr>
  </w:style>
  <w:style w:type="paragraph" w:customStyle="1" w:styleId="2550E25B87FE4324A4953BD39111C56D7">
    <w:name w:val="2550E25B87FE4324A4953BD39111C56D7"/>
    <w:rsid w:val="00DB18F8"/>
    <w:rPr>
      <w:rFonts w:ascii="Calibri" w:eastAsia="Calibri" w:hAnsi="Calibri" w:cs="Calibri"/>
    </w:rPr>
  </w:style>
  <w:style w:type="paragraph" w:customStyle="1" w:styleId="E915C6046DF944A69D85EDD993FA4136">
    <w:name w:val="E915C6046DF944A69D85EDD993FA4136"/>
    <w:rsid w:val="00DB18F8"/>
  </w:style>
  <w:style w:type="paragraph" w:customStyle="1" w:styleId="0AE82F4F554B4B50AA927F3BCC55E5C5">
    <w:name w:val="0AE82F4F554B4B50AA927F3BCC55E5C5"/>
    <w:rsid w:val="00DB18F8"/>
  </w:style>
  <w:style w:type="paragraph" w:customStyle="1" w:styleId="43CCF3D104304A72A17B2ADFB592DEB7">
    <w:name w:val="43CCF3D104304A72A17B2ADFB592DEB7"/>
    <w:rsid w:val="00DB18F8"/>
  </w:style>
  <w:style w:type="paragraph" w:customStyle="1" w:styleId="B743A9C90FD54B2294E5A33309C94125">
    <w:name w:val="B743A9C90FD54B2294E5A33309C94125"/>
    <w:rsid w:val="00DB18F8"/>
  </w:style>
  <w:style w:type="paragraph" w:customStyle="1" w:styleId="32F5B17A035D419984ED2AC222C448B4">
    <w:name w:val="32F5B17A035D419984ED2AC222C448B4"/>
    <w:rsid w:val="00DB18F8"/>
  </w:style>
  <w:style w:type="paragraph" w:customStyle="1" w:styleId="7F88FFAC40CA4912B545FA26E5EDC44A">
    <w:name w:val="7F88FFAC40CA4912B545FA26E5EDC44A"/>
    <w:rsid w:val="00DB18F8"/>
  </w:style>
  <w:style w:type="paragraph" w:customStyle="1" w:styleId="35245FA22EF64478AF93B2A18E24B04B13">
    <w:name w:val="35245FA22EF64478AF93B2A18E24B04B13"/>
    <w:rsid w:val="00DB18F8"/>
    <w:rPr>
      <w:rFonts w:ascii="Calibri" w:eastAsia="Calibri" w:hAnsi="Calibri" w:cs="Calibri"/>
    </w:rPr>
  </w:style>
  <w:style w:type="paragraph" w:customStyle="1" w:styleId="073CE04D185643878B84AD5BC03D02A313">
    <w:name w:val="073CE04D185643878B84AD5BC03D02A313"/>
    <w:rsid w:val="00DB18F8"/>
    <w:rPr>
      <w:rFonts w:ascii="Calibri" w:eastAsia="Calibri" w:hAnsi="Calibri" w:cs="Calibri"/>
    </w:rPr>
  </w:style>
  <w:style w:type="paragraph" w:customStyle="1" w:styleId="F350FBA2C29B46F6AAF0F236D2BB5ADF13">
    <w:name w:val="F350FBA2C29B46F6AAF0F236D2BB5ADF13"/>
    <w:rsid w:val="00DB18F8"/>
    <w:rPr>
      <w:rFonts w:ascii="Calibri" w:eastAsia="Calibri" w:hAnsi="Calibri" w:cs="Calibri"/>
    </w:rPr>
  </w:style>
  <w:style w:type="paragraph" w:customStyle="1" w:styleId="CCBDD2368CED4B3BB3C09F0E91897B8413">
    <w:name w:val="CCBDD2368CED4B3BB3C09F0E91897B8413"/>
    <w:rsid w:val="00DB18F8"/>
    <w:rPr>
      <w:rFonts w:ascii="Calibri" w:eastAsia="Calibri" w:hAnsi="Calibri" w:cs="Calibri"/>
    </w:rPr>
  </w:style>
  <w:style w:type="paragraph" w:customStyle="1" w:styleId="769D10671D634164A6D2DB2AF97D16D313">
    <w:name w:val="769D10671D634164A6D2DB2AF97D16D313"/>
    <w:rsid w:val="00DB18F8"/>
    <w:rPr>
      <w:rFonts w:ascii="Calibri" w:eastAsia="Calibri" w:hAnsi="Calibri" w:cs="Calibri"/>
    </w:rPr>
  </w:style>
  <w:style w:type="paragraph" w:customStyle="1" w:styleId="1BCCAAA731DE4199B6C7663B347D57865">
    <w:name w:val="1BCCAAA731DE4199B6C7663B347D57865"/>
    <w:rsid w:val="00DB18F8"/>
    <w:rPr>
      <w:rFonts w:ascii="Calibri" w:eastAsia="Calibri" w:hAnsi="Calibri" w:cs="Calibri"/>
    </w:rPr>
  </w:style>
  <w:style w:type="paragraph" w:customStyle="1" w:styleId="22D1173ECA85442FAAE1546580C4047F13">
    <w:name w:val="22D1173ECA85442FAAE1546580C4047F13"/>
    <w:rsid w:val="00DB18F8"/>
    <w:rPr>
      <w:rFonts w:ascii="Calibri" w:eastAsia="Calibri" w:hAnsi="Calibri" w:cs="Calibri"/>
    </w:rPr>
  </w:style>
  <w:style w:type="paragraph" w:customStyle="1" w:styleId="2E09607F8F574648BE510D79D43D776E13">
    <w:name w:val="2E09607F8F574648BE510D79D43D776E13"/>
    <w:rsid w:val="00DB18F8"/>
    <w:rPr>
      <w:rFonts w:ascii="Calibri" w:eastAsia="Calibri" w:hAnsi="Calibri" w:cs="Calibri"/>
    </w:rPr>
  </w:style>
  <w:style w:type="paragraph" w:customStyle="1" w:styleId="81C726644747499688BEA02F99DA886113">
    <w:name w:val="81C726644747499688BEA02F99DA886113"/>
    <w:rsid w:val="00DB18F8"/>
    <w:rPr>
      <w:rFonts w:ascii="Calibri" w:eastAsia="Calibri" w:hAnsi="Calibri" w:cs="Calibri"/>
    </w:rPr>
  </w:style>
  <w:style w:type="paragraph" w:customStyle="1" w:styleId="0055559777E949F0982D40CD4DB8130213">
    <w:name w:val="0055559777E949F0982D40CD4DB8130213"/>
    <w:rsid w:val="00DB18F8"/>
    <w:rPr>
      <w:rFonts w:ascii="Calibri" w:eastAsia="Calibri" w:hAnsi="Calibri" w:cs="Calibri"/>
    </w:rPr>
  </w:style>
  <w:style w:type="paragraph" w:customStyle="1" w:styleId="6D449A5E81354584AA7270E94DC2907713">
    <w:name w:val="6D449A5E81354584AA7270E94DC2907713"/>
    <w:rsid w:val="00DB18F8"/>
    <w:rPr>
      <w:rFonts w:ascii="Calibri" w:eastAsia="Calibri" w:hAnsi="Calibri" w:cs="Calibri"/>
    </w:rPr>
  </w:style>
  <w:style w:type="paragraph" w:customStyle="1" w:styleId="738D7F6E969544BF88B80478D072D0FE13">
    <w:name w:val="738D7F6E969544BF88B80478D072D0FE13"/>
    <w:rsid w:val="00DB18F8"/>
    <w:rPr>
      <w:rFonts w:ascii="Calibri" w:eastAsia="Calibri" w:hAnsi="Calibri" w:cs="Calibri"/>
    </w:rPr>
  </w:style>
  <w:style w:type="paragraph" w:customStyle="1" w:styleId="A10F9FAD60BB468D828486437A5103B63">
    <w:name w:val="A10F9FAD60BB468D828486437A5103B63"/>
    <w:rsid w:val="00DB18F8"/>
    <w:rPr>
      <w:rFonts w:ascii="Calibri" w:eastAsia="Calibri" w:hAnsi="Calibri" w:cs="Calibri"/>
    </w:rPr>
  </w:style>
  <w:style w:type="paragraph" w:customStyle="1" w:styleId="2277121C6A224167B684D32D1BC7D5B712">
    <w:name w:val="2277121C6A224167B684D32D1BC7D5B712"/>
    <w:rsid w:val="00DB18F8"/>
    <w:rPr>
      <w:rFonts w:ascii="Calibri" w:eastAsia="Calibri" w:hAnsi="Calibri" w:cs="Calibri"/>
    </w:rPr>
  </w:style>
  <w:style w:type="paragraph" w:customStyle="1" w:styleId="4A60C4FFAACB4F43B39B767999F4191412">
    <w:name w:val="4A60C4FFAACB4F43B39B767999F4191412"/>
    <w:rsid w:val="00DB18F8"/>
    <w:rPr>
      <w:rFonts w:ascii="Calibri" w:eastAsia="Calibri" w:hAnsi="Calibri" w:cs="Calibri"/>
    </w:rPr>
  </w:style>
  <w:style w:type="paragraph" w:customStyle="1" w:styleId="67FE404E89BA49AC8E6C2FA842E57E6E12">
    <w:name w:val="67FE404E89BA49AC8E6C2FA842E57E6E12"/>
    <w:rsid w:val="00DB18F8"/>
    <w:rPr>
      <w:rFonts w:ascii="Calibri" w:eastAsia="Calibri" w:hAnsi="Calibri" w:cs="Calibri"/>
    </w:rPr>
  </w:style>
  <w:style w:type="paragraph" w:customStyle="1" w:styleId="7406B72CE29443ED92101E6250F6121312">
    <w:name w:val="7406B72CE29443ED92101E6250F6121312"/>
    <w:rsid w:val="00DB18F8"/>
    <w:rPr>
      <w:rFonts w:ascii="Calibri" w:eastAsia="Calibri" w:hAnsi="Calibri" w:cs="Calibri"/>
    </w:rPr>
  </w:style>
  <w:style w:type="paragraph" w:customStyle="1" w:styleId="852C8E64E84C43ACBDA4BFFCECA51BF012">
    <w:name w:val="852C8E64E84C43ACBDA4BFFCECA51BF012"/>
    <w:rsid w:val="00DB18F8"/>
    <w:rPr>
      <w:rFonts w:ascii="Calibri" w:eastAsia="Calibri" w:hAnsi="Calibri" w:cs="Calibri"/>
    </w:rPr>
  </w:style>
  <w:style w:type="paragraph" w:customStyle="1" w:styleId="4EA8C8749A3A49BAB490C88F8DE3D4D712">
    <w:name w:val="4EA8C8749A3A49BAB490C88F8DE3D4D712"/>
    <w:rsid w:val="00DB18F8"/>
    <w:rPr>
      <w:rFonts w:ascii="Calibri" w:eastAsia="Calibri" w:hAnsi="Calibri" w:cs="Calibri"/>
    </w:rPr>
  </w:style>
  <w:style w:type="paragraph" w:customStyle="1" w:styleId="6E1328EB82374AC9A3530A0D99C80EB312">
    <w:name w:val="6E1328EB82374AC9A3530A0D99C80EB312"/>
    <w:rsid w:val="00DB18F8"/>
    <w:rPr>
      <w:rFonts w:ascii="Calibri" w:eastAsia="Calibri" w:hAnsi="Calibri" w:cs="Calibri"/>
    </w:rPr>
  </w:style>
  <w:style w:type="paragraph" w:customStyle="1" w:styleId="6D1E5C5B8F084D14A0EF701DF649934512">
    <w:name w:val="6D1E5C5B8F084D14A0EF701DF649934512"/>
    <w:rsid w:val="00DB18F8"/>
    <w:rPr>
      <w:rFonts w:ascii="Calibri" w:eastAsia="Calibri" w:hAnsi="Calibri" w:cs="Calibri"/>
    </w:rPr>
  </w:style>
  <w:style w:type="paragraph" w:customStyle="1" w:styleId="4C0ADCF2C7EC4D74AC449DE59F3B5C4A12">
    <w:name w:val="4C0ADCF2C7EC4D74AC449DE59F3B5C4A12"/>
    <w:rsid w:val="00DB18F8"/>
    <w:rPr>
      <w:rFonts w:ascii="Calibri" w:eastAsia="Calibri" w:hAnsi="Calibri" w:cs="Calibri"/>
    </w:rPr>
  </w:style>
  <w:style w:type="paragraph" w:customStyle="1" w:styleId="A4BDE212CF4E497B8CAACDB3064576B112">
    <w:name w:val="A4BDE212CF4E497B8CAACDB3064576B112"/>
    <w:rsid w:val="00DB18F8"/>
    <w:rPr>
      <w:rFonts w:ascii="Calibri" w:eastAsia="Calibri" w:hAnsi="Calibri" w:cs="Calibri"/>
    </w:rPr>
  </w:style>
  <w:style w:type="paragraph" w:customStyle="1" w:styleId="7BA1716E82564C578833C48E3D78578512">
    <w:name w:val="7BA1716E82564C578833C48E3D78578512"/>
    <w:rsid w:val="00DB18F8"/>
    <w:rPr>
      <w:rFonts w:ascii="Calibri" w:eastAsia="Calibri" w:hAnsi="Calibri" w:cs="Calibri"/>
    </w:rPr>
  </w:style>
  <w:style w:type="paragraph" w:customStyle="1" w:styleId="AE0762346C5944D78DAF56CF3384227B12">
    <w:name w:val="AE0762346C5944D78DAF56CF3384227B12"/>
    <w:rsid w:val="00DB18F8"/>
    <w:rPr>
      <w:rFonts w:ascii="Calibri" w:eastAsia="Calibri" w:hAnsi="Calibri" w:cs="Calibri"/>
    </w:rPr>
  </w:style>
  <w:style w:type="paragraph" w:customStyle="1" w:styleId="11873BB6AA814438AF3867193FC31ADD11">
    <w:name w:val="11873BB6AA814438AF3867193FC31ADD11"/>
    <w:rsid w:val="00DB18F8"/>
    <w:rPr>
      <w:rFonts w:ascii="Calibri" w:eastAsia="Calibri" w:hAnsi="Calibri" w:cs="Calibri"/>
    </w:rPr>
  </w:style>
  <w:style w:type="paragraph" w:customStyle="1" w:styleId="8E6D8326792A44E5A9B35F3AE8E8A72A1">
    <w:name w:val="8E6D8326792A44E5A9B35F3AE8E8A72A1"/>
    <w:rsid w:val="00DB18F8"/>
    <w:rPr>
      <w:rFonts w:ascii="Calibri" w:eastAsia="Calibri" w:hAnsi="Calibri" w:cs="Calibri"/>
    </w:rPr>
  </w:style>
  <w:style w:type="paragraph" w:customStyle="1" w:styleId="C4FE3561BEE14D9F9F819BEA1519829211">
    <w:name w:val="C4FE3561BEE14D9F9F819BEA1519829211"/>
    <w:rsid w:val="00DB18F8"/>
    <w:rPr>
      <w:rFonts w:ascii="Calibri" w:eastAsia="Calibri" w:hAnsi="Calibri" w:cs="Calibri"/>
    </w:rPr>
  </w:style>
  <w:style w:type="paragraph" w:customStyle="1" w:styleId="438043E8C2954971BBD4ABC392492DE610">
    <w:name w:val="438043E8C2954971BBD4ABC392492DE610"/>
    <w:rsid w:val="00DB18F8"/>
    <w:rPr>
      <w:rFonts w:ascii="Calibri" w:eastAsia="Calibri" w:hAnsi="Calibri" w:cs="Calibri"/>
    </w:rPr>
  </w:style>
  <w:style w:type="paragraph" w:customStyle="1" w:styleId="858D6DA1D0EA43D490955717AA8E34309">
    <w:name w:val="858D6DA1D0EA43D490955717AA8E34309"/>
    <w:rsid w:val="00DB18F8"/>
    <w:rPr>
      <w:rFonts w:ascii="Calibri" w:eastAsia="Calibri" w:hAnsi="Calibri" w:cs="Calibri"/>
    </w:rPr>
  </w:style>
  <w:style w:type="paragraph" w:customStyle="1" w:styleId="13AA16B01F5E4DF4BE64D990588583969">
    <w:name w:val="13AA16B01F5E4DF4BE64D990588583969"/>
    <w:rsid w:val="00DB18F8"/>
    <w:rPr>
      <w:rFonts w:ascii="Calibri" w:eastAsia="Calibri" w:hAnsi="Calibri" w:cs="Calibri"/>
    </w:rPr>
  </w:style>
  <w:style w:type="paragraph" w:customStyle="1" w:styleId="D2ABBFF8472F4B72A6FAA0B58A32CBD19">
    <w:name w:val="D2ABBFF8472F4B72A6FAA0B58A32CBD19"/>
    <w:rsid w:val="00DB18F8"/>
    <w:rPr>
      <w:rFonts w:ascii="Calibri" w:eastAsia="Calibri" w:hAnsi="Calibri" w:cs="Calibri"/>
    </w:rPr>
  </w:style>
  <w:style w:type="paragraph" w:customStyle="1" w:styleId="8A51A4235F9F46568228450DCC063BD89">
    <w:name w:val="8A51A4235F9F46568228450DCC063BD89"/>
    <w:rsid w:val="00DB18F8"/>
    <w:rPr>
      <w:rFonts w:ascii="Calibri" w:eastAsia="Calibri" w:hAnsi="Calibri" w:cs="Calibri"/>
    </w:rPr>
  </w:style>
  <w:style w:type="paragraph" w:customStyle="1" w:styleId="8F24BDAF1C3E40578D53468BF43E1B9F9">
    <w:name w:val="8F24BDAF1C3E40578D53468BF43E1B9F9"/>
    <w:rsid w:val="00DB18F8"/>
    <w:rPr>
      <w:rFonts w:ascii="Calibri" w:eastAsia="Calibri" w:hAnsi="Calibri" w:cs="Calibri"/>
    </w:rPr>
  </w:style>
  <w:style w:type="paragraph" w:customStyle="1" w:styleId="73EE8486DA2A409F814F651F7462F99B9">
    <w:name w:val="73EE8486DA2A409F814F651F7462F99B9"/>
    <w:rsid w:val="00DB18F8"/>
    <w:rPr>
      <w:rFonts w:ascii="Calibri" w:eastAsia="Calibri" w:hAnsi="Calibri" w:cs="Calibri"/>
    </w:rPr>
  </w:style>
  <w:style w:type="paragraph" w:customStyle="1" w:styleId="BA5D2249144B4212B83B7B0F87B540599">
    <w:name w:val="BA5D2249144B4212B83B7B0F87B540599"/>
    <w:rsid w:val="00DB18F8"/>
    <w:rPr>
      <w:rFonts w:ascii="Calibri" w:eastAsia="Calibri" w:hAnsi="Calibri" w:cs="Calibri"/>
    </w:rPr>
  </w:style>
  <w:style w:type="paragraph" w:customStyle="1" w:styleId="F8C79C859D0B4B449A9EAD37F199A1A69">
    <w:name w:val="F8C79C859D0B4B449A9EAD37F199A1A69"/>
    <w:rsid w:val="00DB18F8"/>
    <w:rPr>
      <w:rFonts w:ascii="Calibri" w:eastAsia="Calibri" w:hAnsi="Calibri" w:cs="Calibri"/>
    </w:rPr>
  </w:style>
  <w:style w:type="paragraph" w:customStyle="1" w:styleId="A8A8D2E1A07B4ED19E3C5F0AAD74B1779">
    <w:name w:val="A8A8D2E1A07B4ED19E3C5F0AAD74B1779"/>
    <w:rsid w:val="00DB18F8"/>
    <w:rPr>
      <w:rFonts w:ascii="Calibri" w:eastAsia="Calibri" w:hAnsi="Calibri" w:cs="Calibri"/>
    </w:rPr>
  </w:style>
  <w:style w:type="paragraph" w:customStyle="1" w:styleId="77BCAE2AB5C94FD0A827BEAD4B6338829">
    <w:name w:val="77BCAE2AB5C94FD0A827BEAD4B6338829"/>
    <w:rsid w:val="00DB18F8"/>
    <w:rPr>
      <w:rFonts w:ascii="Calibri" w:eastAsia="Calibri" w:hAnsi="Calibri" w:cs="Calibri"/>
    </w:rPr>
  </w:style>
  <w:style w:type="paragraph" w:customStyle="1" w:styleId="C8C2BFFA4D26479BBCDD6C1F82AC3E689">
    <w:name w:val="C8C2BFFA4D26479BBCDD6C1F82AC3E689"/>
    <w:rsid w:val="00DB18F8"/>
    <w:rPr>
      <w:rFonts w:ascii="Calibri" w:eastAsia="Calibri" w:hAnsi="Calibri" w:cs="Calibri"/>
    </w:rPr>
  </w:style>
  <w:style w:type="paragraph" w:customStyle="1" w:styleId="358394327311429C8447C86E8082B51A9">
    <w:name w:val="358394327311429C8447C86E8082B51A9"/>
    <w:rsid w:val="00DB18F8"/>
    <w:rPr>
      <w:rFonts w:ascii="Calibri" w:eastAsia="Calibri" w:hAnsi="Calibri" w:cs="Calibri"/>
    </w:rPr>
  </w:style>
  <w:style w:type="paragraph" w:customStyle="1" w:styleId="115BB9D40D38436DB565B45BF18042049">
    <w:name w:val="115BB9D40D38436DB565B45BF18042049"/>
    <w:rsid w:val="00DB18F8"/>
    <w:rPr>
      <w:rFonts w:ascii="Calibri" w:eastAsia="Calibri" w:hAnsi="Calibri" w:cs="Calibri"/>
    </w:rPr>
  </w:style>
  <w:style w:type="paragraph" w:customStyle="1" w:styleId="116C6487F72145EB84B88F61438A772E9">
    <w:name w:val="116C6487F72145EB84B88F61438A772E9"/>
    <w:rsid w:val="00DB18F8"/>
    <w:rPr>
      <w:rFonts w:ascii="Calibri" w:eastAsia="Calibri" w:hAnsi="Calibri" w:cs="Calibri"/>
    </w:rPr>
  </w:style>
  <w:style w:type="paragraph" w:customStyle="1" w:styleId="8310B70DF45343A189BB727E2A1ED5329">
    <w:name w:val="8310B70DF45343A189BB727E2A1ED5329"/>
    <w:rsid w:val="00DB18F8"/>
    <w:rPr>
      <w:rFonts w:ascii="Calibri" w:eastAsia="Calibri" w:hAnsi="Calibri" w:cs="Calibri"/>
    </w:rPr>
  </w:style>
  <w:style w:type="paragraph" w:customStyle="1" w:styleId="CF0BAE5B2AE44C598F988E849ECFA5E29">
    <w:name w:val="CF0BAE5B2AE44C598F988E849ECFA5E29"/>
    <w:rsid w:val="00DB18F8"/>
    <w:rPr>
      <w:rFonts w:ascii="Calibri" w:eastAsia="Calibri" w:hAnsi="Calibri" w:cs="Calibri"/>
    </w:rPr>
  </w:style>
  <w:style w:type="paragraph" w:customStyle="1" w:styleId="CE7BD6CB3F454FB0B2A90BD1F41B7F8F9">
    <w:name w:val="CE7BD6CB3F454FB0B2A90BD1F41B7F8F9"/>
    <w:rsid w:val="00DB18F8"/>
    <w:rPr>
      <w:rFonts w:ascii="Calibri" w:eastAsia="Calibri" w:hAnsi="Calibri" w:cs="Calibri"/>
    </w:rPr>
  </w:style>
  <w:style w:type="paragraph" w:customStyle="1" w:styleId="4C87EDF3529A460BBD35B37379FB01CF8">
    <w:name w:val="4C87EDF3529A460BBD35B37379FB01CF8"/>
    <w:rsid w:val="00DB18F8"/>
    <w:rPr>
      <w:rFonts w:ascii="Calibri" w:eastAsia="Calibri" w:hAnsi="Calibri" w:cs="Calibri"/>
    </w:rPr>
  </w:style>
  <w:style w:type="paragraph" w:customStyle="1" w:styleId="F7AD68BCB4C74E76BFB08F92321656FD8">
    <w:name w:val="F7AD68BCB4C74E76BFB08F92321656FD8"/>
    <w:rsid w:val="00DB18F8"/>
    <w:rPr>
      <w:rFonts w:ascii="Calibri" w:eastAsia="Calibri" w:hAnsi="Calibri" w:cs="Calibri"/>
    </w:rPr>
  </w:style>
  <w:style w:type="paragraph" w:customStyle="1" w:styleId="2DA24947D4DA46249D11064E21AABEF48">
    <w:name w:val="2DA24947D4DA46249D11064E21AABEF48"/>
    <w:rsid w:val="00DB18F8"/>
    <w:rPr>
      <w:rFonts w:ascii="Calibri" w:eastAsia="Calibri" w:hAnsi="Calibri" w:cs="Calibri"/>
    </w:rPr>
  </w:style>
  <w:style w:type="paragraph" w:customStyle="1" w:styleId="00668E3C07AF448393735BDAF6AF494C6">
    <w:name w:val="00668E3C07AF448393735BDAF6AF494C6"/>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8">
    <w:name w:val="66E8B845E0AC44739041F377DCC946338"/>
    <w:rsid w:val="00DB18F8"/>
    <w:rPr>
      <w:rFonts w:ascii="Calibri" w:eastAsia="Calibri" w:hAnsi="Calibri" w:cs="Calibri"/>
    </w:rPr>
  </w:style>
  <w:style w:type="paragraph" w:customStyle="1" w:styleId="631E1FB997434FBC8CF6A8388DE7BAEB8">
    <w:name w:val="631E1FB997434FBC8CF6A8388DE7BAEB8"/>
    <w:rsid w:val="00DB18F8"/>
    <w:rPr>
      <w:rFonts w:ascii="Calibri" w:eastAsia="Calibri" w:hAnsi="Calibri" w:cs="Calibri"/>
    </w:rPr>
  </w:style>
  <w:style w:type="paragraph" w:customStyle="1" w:styleId="C20548BDB768419E8DE99B210EB3B62D8">
    <w:name w:val="C20548BDB768419E8DE99B210EB3B62D8"/>
    <w:rsid w:val="00DB18F8"/>
    <w:rPr>
      <w:rFonts w:ascii="Calibri" w:eastAsia="Calibri" w:hAnsi="Calibri" w:cs="Calibri"/>
    </w:rPr>
  </w:style>
  <w:style w:type="paragraph" w:customStyle="1" w:styleId="ACFF48D6DCB64F9EB5591E7236D686E18">
    <w:name w:val="ACFF48D6DCB64F9EB5591E7236D686E18"/>
    <w:rsid w:val="00DB18F8"/>
    <w:rPr>
      <w:rFonts w:ascii="Calibri" w:eastAsia="Calibri" w:hAnsi="Calibri" w:cs="Calibri"/>
    </w:rPr>
  </w:style>
  <w:style w:type="paragraph" w:customStyle="1" w:styleId="B6CC6B50EDD44454A81D88C3F66EDDBB8">
    <w:name w:val="B6CC6B50EDD44454A81D88C3F66EDDBB8"/>
    <w:rsid w:val="00DB18F8"/>
    <w:rPr>
      <w:rFonts w:ascii="Calibri" w:eastAsia="Calibri" w:hAnsi="Calibri" w:cs="Calibri"/>
    </w:rPr>
  </w:style>
  <w:style w:type="paragraph" w:customStyle="1" w:styleId="5B5F4E9040134207A0694C22AB88486C8">
    <w:name w:val="5B5F4E9040134207A0694C22AB88486C8"/>
    <w:rsid w:val="00DB18F8"/>
    <w:rPr>
      <w:rFonts w:ascii="Calibri" w:eastAsia="Calibri" w:hAnsi="Calibri" w:cs="Calibri"/>
    </w:rPr>
  </w:style>
  <w:style w:type="paragraph" w:customStyle="1" w:styleId="B3B18CD5A2D94BC89611EA3FECB3A19F8">
    <w:name w:val="B3B18CD5A2D94BC89611EA3FECB3A19F8"/>
    <w:rsid w:val="00DB18F8"/>
    <w:rPr>
      <w:rFonts w:ascii="Calibri" w:eastAsia="Calibri" w:hAnsi="Calibri" w:cs="Calibri"/>
    </w:rPr>
  </w:style>
  <w:style w:type="paragraph" w:customStyle="1" w:styleId="662052D1FFA641BABB671BC491BA87128">
    <w:name w:val="662052D1FFA641BABB671BC491BA87128"/>
    <w:rsid w:val="00DB18F8"/>
    <w:rPr>
      <w:rFonts w:ascii="Calibri" w:eastAsia="Calibri" w:hAnsi="Calibri" w:cs="Calibri"/>
    </w:rPr>
  </w:style>
  <w:style w:type="paragraph" w:customStyle="1" w:styleId="9D9CB62892494461AC95664789F4CBCE8">
    <w:name w:val="9D9CB62892494461AC95664789F4CBCE8"/>
    <w:rsid w:val="00DB18F8"/>
    <w:rPr>
      <w:rFonts w:ascii="Calibri" w:eastAsia="Calibri" w:hAnsi="Calibri" w:cs="Calibri"/>
    </w:rPr>
  </w:style>
  <w:style w:type="paragraph" w:customStyle="1" w:styleId="5B496F62C19F4E7487C10EBECD141F868">
    <w:name w:val="5B496F62C19F4E7487C10EBECD141F868"/>
    <w:rsid w:val="00DB18F8"/>
    <w:rPr>
      <w:rFonts w:ascii="Calibri" w:eastAsia="Calibri" w:hAnsi="Calibri" w:cs="Calibri"/>
    </w:rPr>
  </w:style>
  <w:style w:type="paragraph" w:customStyle="1" w:styleId="B1C310055E954392947742591F66853D8">
    <w:name w:val="B1C310055E954392947742591F66853D8"/>
    <w:rsid w:val="00DB18F8"/>
    <w:rPr>
      <w:rFonts w:ascii="Calibri" w:eastAsia="Calibri" w:hAnsi="Calibri" w:cs="Calibri"/>
    </w:rPr>
  </w:style>
  <w:style w:type="paragraph" w:customStyle="1" w:styleId="EA027927E1C040CBB77A5137F5558CEF8">
    <w:name w:val="EA027927E1C040CBB77A5137F5558CEF8"/>
    <w:rsid w:val="00DB18F8"/>
    <w:rPr>
      <w:rFonts w:ascii="Calibri" w:eastAsia="Calibri" w:hAnsi="Calibri" w:cs="Calibri"/>
    </w:rPr>
  </w:style>
  <w:style w:type="paragraph" w:customStyle="1" w:styleId="2550E25B87FE4324A4953BD39111C56D8">
    <w:name w:val="2550E25B87FE4324A4953BD39111C56D8"/>
    <w:rsid w:val="00DB18F8"/>
    <w:rPr>
      <w:rFonts w:ascii="Calibri" w:eastAsia="Calibri" w:hAnsi="Calibri" w:cs="Calibri"/>
    </w:rPr>
  </w:style>
  <w:style w:type="paragraph" w:customStyle="1" w:styleId="0C442C67B85640BBAC1C45598F03DF4F">
    <w:name w:val="0C442C67B85640BBAC1C45598F03DF4F"/>
    <w:rsid w:val="00DB18F8"/>
  </w:style>
  <w:style w:type="paragraph" w:customStyle="1" w:styleId="35245FA22EF64478AF93B2A18E24B04B14">
    <w:name w:val="35245FA22EF64478AF93B2A18E24B04B14"/>
    <w:rsid w:val="00DB18F8"/>
    <w:rPr>
      <w:rFonts w:ascii="Calibri" w:eastAsia="Calibri" w:hAnsi="Calibri" w:cs="Calibri"/>
    </w:rPr>
  </w:style>
  <w:style w:type="paragraph" w:customStyle="1" w:styleId="073CE04D185643878B84AD5BC03D02A314">
    <w:name w:val="073CE04D185643878B84AD5BC03D02A314"/>
    <w:rsid w:val="00DB18F8"/>
    <w:rPr>
      <w:rFonts w:ascii="Calibri" w:eastAsia="Calibri" w:hAnsi="Calibri" w:cs="Calibri"/>
    </w:rPr>
  </w:style>
  <w:style w:type="paragraph" w:customStyle="1" w:styleId="F350FBA2C29B46F6AAF0F236D2BB5ADF14">
    <w:name w:val="F350FBA2C29B46F6AAF0F236D2BB5ADF14"/>
    <w:rsid w:val="00DB18F8"/>
    <w:rPr>
      <w:rFonts w:ascii="Calibri" w:eastAsia="Calibri" w:hAnsi="Calibri" w:cs="Calibri"/>
    </w:rPr>
  </w:style>
  <w:style w:type="paragraph" w:customStyle="1" w:styleId="CCBDD2368CED4B3BB3C09F0E91897B8414">
    <w:name w:val="CCBDD2368CED4B3BB3C09F0E91897B8414"/>
    <w:rsid w:val="00DB18F8"/>
    <w:rPr>
      <w:rFonts w:ascii="Calibri" w:eastAsia="Calibri" w:hAnsi="Calibri" w:cs="Calibri"/>
    </w:rPr>
  </w:style>
  <w:style w:type="paragraph" w:customStyle="1" w:styleId="769D10671D634164A6D2DB2AF97D16D314">
    <w:name w:val="769D10671D634164A6D2DB2AF97D16D314"/>
    <w:rsid w:val="00DB18F8"/>
    <w:rPr>
      <w:rFonts w:ascii="Calibri" w:eastAsia="Calibri" w:hAnsi="Calibri" w:cs="Calibri"/>
    </w:rPr>
  </w:style>
  <w:style w:type="paragraph" w:customStyle="1" w:styleId="1BCCAAA731DE4199B6C7663B347D57866">
    <w:name w:val="1BCCAAA731DE4199B6C7663B347D57866"/>
    <w:rsid w:val="00DB18F8"/>
    <w:rPr>
      <w:rFonts w:ascii="Calibri" w:eastAsia="Calibri" w:hAnsi="Calibri" w:cs="Calibri"/>
    </w:rPr>
  </w:style>
  <w:style w:type="paragraph" w:customStyle="1" w:styleId="22D1173ECA85442FAAE1546580C4047F14">
    <w:name w:val="22D1173ECA85442FAAE1546580C4047F14"/>
    <w:rsid w:val="00DB18F8"/>
    <w:rPr>
      <w:rFonts w:ascii="Calibri" w:eastAsia="Calibri" w:hAnsi="Calibri" w:cs="Calibri"/>
    </w:rPr>
  </w:style>
  <w:style w:type="paragraph" w:customStyle="1" w:styleId="2E09607F8F574648BE510D79D43D776E14">
    <w:name w:val="2E09607F8F574648BE510D79D43D776E14"/>
    <w:rsid w:val="00DB18F8"/>
    <w:rPr>
      <w:rFonts w:ascii="Calibri" w:eastAsia="Calibri" w:hAnsi="Calibri" w:cs="Calibri"/>
    </w:rPr>
  </w:style>
  <w:style w:type="paragraph" w:customStyle="1" w:styleId="81C726644747499688BEA02F99DA886114">
    <w:name w:val="81C726644747499688BEA02F99DA886114"/>
    <w:rsid w:val="00DB18F8"/>
    <w:rPr>
      <w:rFonts w:ascii="Calibri" w:eastAsia="Calibri" w:hAnsi="Calibri" w:cs="Calibri"/>
    </w:rPr>
  </w:style>
  <w:style w:type="paragraph" w:customStyle="1" w:styleId="0055559777E949F0982D40CD4DB8130214">
    <w:name w:val="0055559777E949F0982D40CD4DB8130214"/>
    <w:rsid w:val="00DB18F8"/>
    <w:rPr>
      <w:rFonts w:ascii="Calibri" w:eastAsia="Calibri" w:hAnsi="Calibri" w:cs="Calibri"/>
    </w:rPr>
  </w:style>
  <w:style w:type="paragraph" w:customStyle="1" w:styleId="6D449A5E81354584AA7270E94DC2907714">
    <w:name w:val="6D449A5E81354584AA7270E94DC2907714"/>
    <w:rsid w:val="00DB18F8"/>
    <w:rPr>
      <w:rFonts w:ascii="Calibri" w:eastAsia="Calibri" w:hAnsi="Calibri" w:cs="Calibri"/>
    </w:rPr>
  </w:style>
  <w:style w:type="paragraph" w:customStyle="1" w:styleId="738D7F6E969544BF88B80478D072D0FE14">
    <w:name w:val="738D7F6E969544BF88B80478D072D0FE14"/>
    <w:rsid w:val="00DB18F8"/>
    <w:rPr>
      <w:rFonts w:ascii="Calibri" w:eastAsia="Calibri" w:hAnsi="Calibri" w:cs="Calibri"/>
    </w:rPr>
  </w:style>
  <w:style w:type="paragraph" w:customStyle="1" w:styleId="A10F9FAD60BB468D828486437A5103B64">
    <w:name w:val="A10F9FAD60BB468D828486437A5103B64"/>
    <w:rsid w:val="00DB18F8"/>
    <w:rPr>
      <w:rFonts w:ascii="Calibri" w:eastAsia="Calibri" w:hAnsi="Calibri" w:cs="Calibri"/>
    </w:rPr>
  </w:style>
  <w:style w:type="paragraph" w:customStyle="1" w:styleId="2277121C6A224167B684D32D1BC7D5B713">
    <w:name w:val="2277121C6A224167B684D32D1BC7D5B713"/>
    <w:rsid w:val="00DB18F8"/>
    <w:rPr>
      <w:rFonts w:ascii="Calibri" w:eastAsia="Calibri" w:hAnsi="Calibri" w:cs="Calibri"/>
    </w:rPr>
  </w:style>
  <w:style w:type="paragraph" w:customStyle="1" w:styleId="4A60C4FFAACB4F43B39B767999F4191413">
    <w:name w:val="4A60C4FFAACB4F43B39B767999F4191413"/>
    <w:rsid w:val="00DB18F8"/>
    <w:rPr>
      <w:rFonts w:ascii="Calibri" w:eastAsia="Calibri" w:hAnsi="Calibri" w:cs="Calibri"/>
    </w:rPr>
  </w:style>
  <w:style w:type="paragraph" w:customStyle="1" w:styleId="67FE404E89BA49AC8E6C2FA842E57E6E13">
    <w:name w:val="67FE404E89BA49AC8E6C2FA842E57E6E13"/>
    <w:rsid w:val="00DB18F8"/>
    <w:rPr>
      <w:rFonts w:ascii="Calibri" w:eastAsia="Calibri" w:hAnsi="Calibri" w:cs="Calibri"/>
    </w:rPr>
  </w:style>
  <w:style w:type="paragraph" w:customStyle="1" w:styleId="7406B72CE29443ED92101E6250F6121313">
    <w:name w:val="7406B72CE29443ED92101E6250F6121313"/>
    <w:rsid w:val="00DB18F8"/>
    <w:rPr>
      <w:rFonts w:ascii="Calibri" w:eastAsia="Calibri" w:hAnsi="Calibri" w:cs="Calibri"/>
    </w:rPr>
  </w:style>
  <w:style w:type="paragraph" w:customStyle="1" w:styleId="852C8E64E84C43ACBDA4BFFCECA51BF013">
    <w:name w:val="852C8E64E84C43ACBDA4BFFCECA51BF013"/>
    <w:rsid w:val="00DB18F8"/>
    <w:rPr>
      <w:rFonts w:ascii="Calibri" w:eastAsia="Calibri" w:hAnsi="Calibri" w:cs="Calibri"/>
    </w:rPr>
  </w:style>
  <w:style w:type="paragraph" w:customStyle="1" w:styleId="4EA8C8749A3A49BAB490C88F8DE3D4D713">
    <w:name w:val="4EA8C8749A3A49BAB490C88F8DE3D4D713"/>
    <w:rsid w:val="00DB18F8"/>
    <w:rPr>
      <w:rFonts w:ascii="Calibri" w:eastAsia="Calibri" w:hAnsi="Calibri" w:cs="Calibri"/>
    </w:rPr>
  </w:style>
  <w:style w:type="paragraph" w:customStyle="1" w:styleId="6E1328EB82374AC9A3530A0D99C80EB313">
    <w:name w:val="6E1328EB82374AC9A3530A0D99C80EB313"/>
    <w:rsid w:val="00DB18F8"/>
    <w:rPr>
      <w:rFonts w:ascii="Calibri" w:eastAsia="Calibri" w:hAnsi="Calibri" w:cs="Calibri"/>
    </w:rPr>
  </w:style>
  <w:style w:type="paragraph" w:customStyle="1" w:styleId="6D1E5C5B8F084D14A0EF701DF649934513">
    <w:name w:val="6D1E5C5B8F084D14A0EF701DF649934513"/>
    <w:rsid w:val="00DB18F8"/>
    <w:rPr>
      <w:rFonts w:ascii="Calibri" w:eastAsia="Calibri" w:hAnsi="Calibri" w:cs="Calibri"/>
    </w:rPr>
  </w:style>
  <w:style w:type="paragraph" w:customStyle="1" w:styleId="4C0ADCF2C7EC4D74AC449DE59F3B5C4A13">
    <w:name w:val="4C0ADCF2C7EC4D74AC449DE59F3B5C4A13"/>
    <w:rsid w:val="00DB18F8"/>
    <w:rPr>
      <w:rFonts w:ascii="Calibri" w:eastAsia="Calibri" w:hAnsi="Calibri" w:cs="Calibri"/>
    </w:rPr>
  </w:style>
  <w:style w:type="paragraph" w:customStyle="1" w:styleId="A4BDE212CF4E497B8CAACDB3064576B113">
    <w:name w:val="A4BDE212CF4E497B8CAACDB3064576B113"/>
    <w:rsid w:val="00DB18F8"/>
    <w:rPr>
      <w:rFonts w:ascii="Calibri" w:eastAsia="Calibri" w:hAnsi="Calibri" w:cs="Calibri"/>
    </w:rPr>
  </w:style>
  <w:style w:type="paragraph" w:customStyle="1" w:styleId="7BA1716E82564C578833C48E3D78578513">
    <w:name w:val="7BA1716E82564C578833C48E3D78578513"/>
    <w:rsid w:val="00DB18F8"/>
    <w:rPr>
      <w:rFonts w:ascii="Calibri" w:eastAsia="Calibri" w:hAnsi="Calibri" w:cs="Calibri"/>
    </w:rPr>
  </w:style>
  <w:style w:type="paragraph" w:customStyle="1" w:styleId="AE0762346C5944D78DAF56CF3384227B13">
    <w:name w:val="AE0762346C5944D78DAF56CF3384227B13"/>
    <w:rsid w:val="00DB18F8"/>
    <w:rPr>
      <w:rFonts w:ascii="Calibri" w:eastAsia="Calibri" w:hAnsi="Calibri" w:cs="Calibri"/>
    </w:rPr>
  </w:style>
  <w:style w:type="paragraph" w:customStyle="1" w:styleId="11873BB6AA814438AF3867193FC31ADD12">
    <w:name w:val="11873BB6AA814438AF3867193FC31ADD12"/>
    <w:rsid w:val="00DB18F8"/>
    <w:rPr>
      <w:rFonts w:ascii="Calibri" w:eastAsia="Calibri" w:hAnsi="Calibri" w:cs="Calibri"/>
    </w:rPr>
  </w:style>
  <w:style w:type="paragraph" w:customStyle="1" w:styleId="8E6D8326792A44E5A9B35F3AE8E8A72A2">
    <w:name w:val="8E6D8326792A44E5A9B35F3AE8E8A72A2"/>
    <w:rsid w:val="00DB18F8"/>
    <w:rPr>
      <w:rFonts w:ascii="Calibri" w:eastAsia="Calibri" w:hAnsi="Calibri" w:cs="Calibri"/>
    </w:rPr>
  </w:style>
  <w:style w:type="paragraph" w:customStyle="1" w:styleId="C4FE3561BEE14D9F9F819BEA1519829212">
    <w:name w:val="C4FE3561BEE14D9F9F819BEA1519829212"/>
    <w:rsid w:val="00DB18F8"/>
    <w:rPr>
      <w:rFonts w:ascii="Calibri" w:eastAsia="Calibri" w:hAnsi="Calibri" w:cs="Calibri"/>
    </w:rPr>
  </w:style>
  <w:style w:type="paragraph" w:customStyle="1" w:styleId="438043E8C2954971BBD4ABC392492DE611">
    <w:name w:val="438043E8C2954971BBD4ABC392492DE611"/>
    <w:rsid w:val="00DB18F8"/>
    <w:rPr>
      <w:rFonts w:ascii="Calibri" w:eastAsia="Calibri" w:hAnsi="Calibri" w:cs="Calibri"/>
    </w:rPr>
  </w:style>
  <w:style w:type="paragraph" w:customStyle="1" w:styleId="858D6DA1D0EA43D490955717AA8E343010">
    <w:name w:val="858D6DA1D0EA43D490955717AA8E343010"/>
    <w:rsid w:val="00DB18F8"/>
    <w:rPr>
      <w:rFonts w:ascii="Calibri" w:eastAsia="Calibri" w:hAnsi="Calibri" w:cs="Calibri"/>
    </w:rPr>
  </w:style>
  <w:style w:type="paragraph" w:customStyle="1" w:styleId="13AA16B01F5E4DF4BE64D9905885839610">
    <w:name w:val="13AA16B01F5E4DF4BE64D9905885839610"/>
    <w:rsid w:val="00DB18F8"/>
    <w:rPr>
      <w:rFonts w:ascii="Calibri" w:eastAsia="Calibri" w:hAnsi="Calibri" w:cs="Calibri"/>
    </w:rPr>
  </w:style>
  <w:style w:type="paragraph" w:customStyle="1" w:styleId="D2ABBFF8472F4B72A6FAA0B58A32CBD110">
    <w:name w:val="D2ABBFF8472F4B72A6FAA0B58A32CBD110"/>
    <w:rsid w:val="00DB18F8"/>
    <w:rPr>
      <w:rFonts w:ascii="Calibri" w:eastAsia="Calibri" w:hAnsi="Calibri" w:cs="Calibri"/>
    </w:rPr>
  </w:style>
  <w:style w:type="paragraph" w:customStyle="1" w:styleId="8A51A4235F9F46568228450DCC063BD810">
    <w:name w:val="8A51A4235F9F46568228450DCC063BD810"/>
    <w:rsid w:val="00DB18F8"/>
    <w:rPr>
      <w:rFonts w:ascii="Calibri" w:eastAsia="Calibri" w:hAnsi="Calibri" w:cs="Calibri"/>
    </w:rPr>
  </w:style>
  <w:style w:type="paragraph" w:customStyle="1" w:styleId="8F24BDAF1C3E40578D53468BF43E1B9F10">
    <w:name w:val="8F24BDAF1C3E40578D53468BF43E1B9F10"/>
    <w:rsid w:val="00DB18F8"/>
    <w:rPr>
      <w:rFonts w:ascii="Calibri" w:eastAsia="Calibri" w:hAnsi="Calibri" w:cs="Calibri"/>
    </w:rPr>
  </w:style>
  <w:style w:type="paragraph" w:customStyle="1" w:styleId="73EE8486DA2A409F814F651F7462F99B10">
    <w:name w:val="73EE8486DA2A409F814F651F7462F99B10"/>
    <w:rsid w:val="00DB18F8"/>
    <w:rPr>
      <w:rFonts w:ascii="Calibri" w:eastAsia="Calibri" w:hAnsi="Calibri" w:cs="Calibri"/>
    </w:rPr>
  </w:style>
  <w:style w:type="paragraph" w:customStyle="1" w:styleId="BA5D2249144B4212B83B7B0F87B5405910">
    <w:name w:val="BA5D2249144B4212B83B7B0F87B5405910"/>
    <w:rsid w:val="00DB18F8"/>
    <w:rPr>
      <w:rFonts w:ascii="Calibri" w:eastAsia="Calibri" w:hAnsi="Calibri" w:cs="Calibri"/>
    </w:rPr>
  </w:style>
  <w:style w:type="paragraph" w:customStyle="1" w:styleId="F8C79C859D0B4B449A9EAD37F199A1A610">
    <w:name w:val="F8C79C859D0B4B449A9EAD37F199A1A610"/>
    <w:rsid w:val="00DB18F8"/>
    <w:rPr>
      <w:rFonts w:ascii="Calibri" w:eastAsia="Calibri" w:hAnsi="Calibri" w:cs="Calibri"/>
    </w:rPr>
  </w:style>
  <w:style w:type="paragraph" w:customStyle="1" w:styleId="A8A8D2E1A07B4ED19E3C5F0AAD74B17710">
    <w:name w:val="A8A8D2E1A07B4ED19E3C5F0AAD74B17710"/>
    <w:rsid w:val="00DB18F8"/>
    <w:rPr>
      <w:rFonts w:ascii="Calibri" w:eastAsia="Calibri" w:hAnsi="Calibri" w:cs="Calibri"/>
    </w:rPr>
  </w:style>
  <w:style w:type="paragraph" w:customStyle="1" w:styleId="77BCAE2AB5C94FD0A827BEAD4B63388210">
    <w:name w:val="77BCAE2AB5C94FD0A827BEAD4B63388210"/>
    <w:rsid w:val="00DB18F8"/>
    <w:rPr>
      <w:rFonts w:ascii="Calibri" w:eastAsia="Calibri" w:hAnsi="Calibri" w:cs="Calibri"/>
    </w:rPr>
  </w:style>
  <w:style w:type="paragraph" w:customStyle="1" w:styleId="C8C2BFFA4D26479BBCDD6C1F82AC3E6810">
    <w:name w:val="C8C2BFFA4D26479BBCDD6C1F82AC3E6810"/>
    <w:rsid w:val="00DB18F8"/>
    <w:rPr>
      <w:rFonts w:ascii="Calibri" w:eastAsia="Calibri" w:hAnsi="Calibri" w:cs="Calibri"/>
    </w:rPr>
  </w:style>
  <w:style w:type="paragraph" w:customStyle="1" w:styleId="358394327311429C8447C86E8082B51A10">
    <w:name w:val="358394327311429C8447C86E8082B51A10"/>
    <w:rsid w:val="00DB18F8"/>
    <w:rPr>
      <w:rFonts w:ascii="Calibri" w:eastAsia="Calibri" w:hAnsi="Calibri" w:cs="Calibri"/>
    </w:rPr>
  </w:style>
  <w:style w:type="paragraph" w:customStyle="1" w:styleId="115BB9D40D38436DB565B45BF180420410">
    <w:name w:val="115BB9D40D38436DB565B45BF180420410"/>
    <w:rsid w:val="00DB18F8"/>
    <w:rPr>
      <w:rFonts w:ascii="Calibri" w:eastAsia="Calibri" w:hAnsi="Calibri" w:cs="Calibri"/>
    </w:rPr>
  </w:style>
  <w:style w:type="paragraph" w:customStyle="1" w:styleId="116C6487F72145EB84B88F61438A772E10">
    <w:name w:val="116C6487F72145EB84B88F61438A772E10"/>
    <w:rsid w:val="00DB18F8"/>
    <w:rPr>
      <w:rFonts w:ascii="Calibri" w:eastAsia="Calibri" w:hAnsi="Calibri" w:cs="Calibri"/>
    </w:rPr>
  </w:style>
  <w:style w:type="paragraph" w:customStyle="1" w:styleId="8310B70DF45343A189BB727E2A1ED53210">
    <w:name w:val="8310B70DF45343A189BB727E2A1ED53210"/>
    <w:rsid w:val="00DB18F8"/>
    <w:rPr>
      <w:rFonts w:ascii="Calibri" w:eastAsia="Calibri" w:hAnsi="Calibri" w:cs="Calibri"/>
    </w:rPr>
  </w:style>
  <w:style w:type="paragraph" w:customStyle="1" w:styleId="CF0BAE5B2AE44C598F988E849ECFA5E210">
    <w:name w:val="CF0BAE5B2AE44C598F988E849ECFA5E210"/>
    <w:rsid w:val="00DB18F8"/>
    <w:rPr>
      <w:rFonts w:ascii="Calibri" w:eastAsia="Calibri" w:hAnsi="Calibri" w:cs="Calibri"/>
    </w:rPr>
  </w:style>
  <w:style w:type="paragraph" w:customStyle="1" w:styleId="CE7BD6CB3F454FB0B2A90BD1F41B7F8F10">
    <w:name w:val="CE7BD6CB3F454FB0B2A90BD1F41B7F8F10"/>
    <w:rsid w:val="00DB18F8"/>
    <w:rPr>
      <w:rFonts w:ascii="Calibri" w:eastAsia="Calibri" w:hAnsi="Calibri" w:cs="Calibri"/>
    </w:rPr>
  </w:style>
  <w:style w:type="paragraph" w:customStyle="1" w:styleId="4C87EDF3529A460BBD35B37379FB01CF9">
    <w:name w:val="4C87EDF3529A460BBD35B37379FB01CF9"/>
    <w:rsid w:val="00DB18F8"/>
    <w:rPr>
      <w:rFonts w:ascii="Calibri" w:eastAsia="Calibri" w:hAnsi="Calibri" w:cs="Calibri"/>
    </w:rPr>
  </w:style>
  <w:style w:type="paragraph" w:customStyle="1" w:styleId="F7AD68BCB4C74E76BFB08F92321656FD9">
    <w:name w:val="F7AD68BCB4C74E76BFB08F92321656FD9"/>
    <w:rsid w:val="00DB18F8"/>
    <w:rPr>
      <w:rFonts w:ascii="Calibri" w:eastAsia="Calibri" w:hAnsi="Calibri" w:cs="Calibri"/>
    </w:rPr>
  </w:style>
  <w:style w:type="paragraph" w:customStyle="1" w:styleId="2DA24947D4DA46249D11064E21AABEF49">
    <w:name w:val="2DA24947D4DA46249D11064E21AABEF49"/>
    <w:rsid w:val="00DB18F8"/>
    <w:rPr>
      <w:rFonts w:ascii="Calibri" w:eastAsia="Calibri" w:hAnsi="Calibri" w:cs="Calibri"/>
    </w:rPr>
  </w:style>
  <w:style w:type="paragraph" w:customStyle="1" w:styleId="00668E3C07AF448393735BDAF6AF494C7">
    <w:name w:val="00668E3C07AF448393735BDAF6AF494C7"/>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9">
    <w:name w:val="66E8B845E0AC44739041F377DCC946339"/>
    <w:rsid w:val="00DB18F8"/>
    <w:rPr>
      <w:rFonts w:ascii="Calibri" w:eastAsia="Calibri" w:hAnsi="Calibri" w:cs="Calibri"/>
    </w:rPr>
  </w:style>
  <w:style w:type="paragraph" w:customStyle="1" w:styleId="631E1FB997434FBC8CF6A8388DE7BAEB9">
    <w:name w:val="631E1FB997434FBC8CF6A8388DE7BAEB9"/>
    <w:rsid w:val="00DB18F8"/>
    <w:rPr>
      <w:rFonts w:ascii="Calibri" w:eastAsia="Calibri" w:hAnsi="Calibri" w:cs="Calibri"/>
    </w:rPr>
  </w:style>
  <w:style w:type="paragraph" w:customStyle="1" w:styleId="C20548BDB768419E8DE99B210EB3B62D9">
    <w:name w:val="C20548BDB768419E8DE99B210EB3B62D9"/>
    <w:rsid w:val="00DB18F8"/>
    <w:rPr>
      <w:rFonts w:ascii="Calibri" w:eastAsia="Calibri" w:hAnsi="Calibri" w:cs="Calibri"/>
    </w:rPr>
  </w:style>
  <w:style w:type="paragraph" w:customStyle="1" w:styleId="ACFF48D6DCB64F9EB5591E7236D686E19">
    <w:name w:val="ACFF48D6DCB64F9EB5591E7236D686E19"/>
    <w:rsid w:val="00DB18F8"/>
    <w:rPr>
      <w:rFonts w:ascii="Calibri" w:eastAsia="Calibri" w:hAnsi="Calibri" w:cs="Calibri"/>
    </w:rPr>
  </w:style>
  <w:style w:type="paragraph" w:customStyle="1" w:styleId="B6CC6B50EDD44454A81D88C3F66EDDBB9">
    <w:name w:val="B6CC6B50EDD44454A81D88C3F66EDDBB9"/>
    <w:rsid w:val="00DB18F8"/>
    <w:rPr>
      <w:rFonts w:ascii="Calibri" w:eastAsia="Calibri" w:hAnsi="Calibri" w:cs="Calibri"/>
    </w:rPr>
  </w:style>
  <w:style w:type="paragraph" w:customStyle="1" w:styleId="5B5F4E9040134207A0694C22AB88486C9">
    <w:name w:val="5B5F4E9040134207A0694C22AB88486C9"/>
    <w:rsid w:val="00DB18F8"/>
    <w:rPr>
      <w:rFonts w:ascii="Calibri" w:eastAsia="Calibri" w:hAnsi="Calibri" w:cs="Calibri"/>
    </w:rPr>
  </w:style>
  <w:style w:type="paragraph" w:customStyle="1" w:styleId="B3B18CD5A2D94BC89611EA3FECB3A19F9">
    <w:name w:val="B3B18CD5A2D94BC89611EA3FECB3A19F9"/>
    <w:rsid w:val="00DB18F8"/>
    <w:rPr>
      <w:rFonts w:ascii="Calibri" w:eastAsia="Calibri" w:hAnsi="Calibri" w:cs="Calibri"/>
    </w:rPr>
  </w:style>
  <w:style w:type="paragraph" w:customStyle="1" w:styleId="662052D1FFA641BABB671BC491BA87129">
    <w:name w:val="662052D1FFA641BABB671BC491BA87129"/>
    <w:rsid w:val="00DB18F8"/>
    <w:rPr>
      <w:rFonts w:ascii="Calibri" w:eastAsia="Calibri" w:hAnsi="Calibri" w:cs="Calibri"/>
    </w:rPr>
  </w:style>
  <w:style w:type="paragraph" w:customStyle="1" w:styleId="9D9CB62892494461AC95664789F4CBCE9">
    <w:name w:val="9D9CB62892494461AC95664789F4CBCE9"/>
    <w:rsid w:val="00DB18F8"/>
    <w:rPr>
      <w:rFonts w:ascii="Calibri" w:eastAsia="Calibri" w:hAnsi="Calibri" w:cs="Calibri"/>
    </w:rPr>
  </w:style>
  <w:style w:type="paragraph" w:customStyle="1" w:styleId="5B496F62C19F4E7487C10EBECD141F869">
    <w:name w:val="5B496F62C19F4E7487C10EBECD141F869"/>
    <w:rsid w:val="00DB18F8"/>
    <w:rPr>
      <w:rFonts w:ascii="Calibri" w:eastAsia="Calibri" w:hAnsi="Calibri" w:cs="Calibri"/>
    </w:rPr>
  </w:style>
  <w:style w:type="paragraph" w:customStyle="1" w:styleId="B1C310055E954392947742591F66853D9">
    <w:name w:val="B1C310055E954392947742591F66853D9"/>
    <w:rsid w:val="00DB18F8"/>
    <w:rPr>
      <w:rFonts w:ascii="Calibri" w:eastAsia="Calibri" w:hAnsi="Calibri" w:cs="Calibri"/>
    </w:rPr>
  </w:style>
  <w:style w:type="paragraph" w:customStyle="1" w:styleId="EA027927E1C040CBB77A5137F5558CEF9">
    <w:name w:val="EA027927E1C040CBB77A5137F5558CEF9"/>
    <w:rsid w:val="00DB18F8"/>
    <w:rPr>
      <w:rFonts w:ascii="Calibri" w:eastAsia="Calibri" w:hAnsi="Calibri" w:cs="Calibri"/>
    </w:rPr>
  </w:style>
  <w:style w:type="paragraph" w:customStyle="1" w:styleId="2550E25B87FE4324A4953BD39111C56D9">
    <w:name w:val="2550E25B87FE4324A4953BD39111C56D9"/>
    <w:rsid w:val="00DB18F8"/>
    <w:rPr>
      <w:rFonts w:ascii="Calibri" w:eastAsia="Calibri" w:hAnsi="Calibri" w:cs="Calibri"/>
    </w:rPr>
  </w:style>
  <w:style w:type="paragraph" w:customStyle="1" w:styleId="35245FA22EF64478AF93B2A18E24B04B15">
    <w:name w:val="35245FA22EF64478AF93B2A18E24B04B15"/>
    <w:rsid w:val="00DB18F8"/>
    <w:rPr>
      <w:rFonts w:ascii="Calibri" w:eastAsia="Calibri" w:hAnsi="Calibri" w:cs="Calibri"/>
    </w:rPr>
  </w:style>
  <w:style w:type="paragraph" w:customStyle="1" w:styleId="073CE04D185643878B84AD5BC03D02A315">
    <w:name w:val="073CE04D185643878B84AD5BC03D02A315"/>
    <w:rsid w:val="00DB18F8"/>
    <w:rPr>
      <w:rFonts w:ascii="Calibri" w:eastAsia="Calibri" w:hAnsi="Calibri" w:cs="Calibri"/>
    </w:rPr>
  </w:style>
  <w:style w:type="paragraph" w:customStyle="1" w:styleId="F350FBA2C29B46F6AAF0F236D2BB5ADF15">
    <w:name w:val="F350FBA2C29B46F6AAF0F236D2BB5ADF15"/>
    <w:rsid w:val="00DB18F8"/>
    <w:rPr>
      <w:rFonts w:ascii="Calibri" w:eastAsia="Calibri" w:hAnsi="Calibri" w:cs="Calibri"/>
    </w:rPr>
  </w:style>
  <w:style w:type="paragraph" w:customStyle="1" w:styleId="CCBDD2368CED4B3BB3C09F0E91897B8415">
    <w:name w:val="CCBDD2368CED4B3BB3C09F0E91897B8415"/>
    <w:rsid w:val="00DB18F8"/>
    <w:rPr>
      <w:rFonts w:ascii="Calibri" w:eastAsia="Calibri" w:hAnsi="Calibri" w:cs="Calibri"/>
    </w:rPr>
  </w:style>
  <w:style w:type="paragraph" w:customStyle="1" w:styleId="769D10671D634164A6D2DB2AF97D16D315">
    <w:name w:val="769D10671D634164A6D2DB2AF97D16D315"/>
    <w:rsid w:val="00DB18F8"/>
    <w:rPr>
      <w:rFonts w:ascii="Calibri" w:eastAsia="Calibri" w:hAnsi="Calibri" w:cs="Calibri"/>
    </w:rPr>
  </w:style>
  <w:style w:type="paragraph" w:customStyle="1" w:styleId="1BCCAAA731DE4199B6C7663B347D57867">
    <w:name w:val="1BCCAAA731DE4199B6C7663B347D57867"/>
    <w:rsid w:val="00DB18F8"/>
    <w:rPr>
      <w:rFonts w:ascii="Calibri" w:eastAsia="Calibri" w:hAnsi="Calibri" w:cs="Calibri"/>
    </w:rPr>
  </w:style>
  <w:style w:type="paragraph" w:customStyle="1" w:styleId="22D1173ECA85442FAAE1546580C4047F15">
    <w:name w:val="22D1173ECA85442FAAE1546580C4047F15"/>
    <w:rsid w:val="00DB18F8"/>
    <w:rPr>
      <w:rFonts w:ascii="Calibri" w:eastAsia="Calibri" w:hAnsi="Calibri" w:cs="Calibri"/>
    </w:rPr>
  </w:style>
  <w:style w:type="paragraph" w:customStyle="1" w:styleId="2E09607F8F574648BE510D79D43D776E15">
    <w:name w:val="2E09607F8F574648BE510D79D43D776E15"/>
    <w:rsid w:val="00DB18F8"/>
    <w:rPr>
      <w:rFonts w:ascii="Calibri" w:eastAsia="Calibri" w:hAnsi="Calibri" w:cs="Calibri"/>
    </w:rPr>
  </w:style>
  <w:style w:type="paragraph" w:customStyle="1" w:styleId="81C726644747499688BEA02F99DA886115">
    <w:name w:val="81C726644747499688BEA02F99DA886115"/>
    <w:rsid w:val="00DB18F8"/>
    <w:rPr>
      <w:rFonts w:ascii="Calibri" w:eastAsia="Calibri" w:hAnsi="Calibri" w:cs="Calibri"/>
    </w:rPr>
  </w:style>
  <w:style w:type="paragraph" w:customStyle="1" w:styleId="0055559777E949F0982D40CD4DB8130215">
    <w:name w:val="0055559777E949F0982D40CD4DB8130215"/>
    <w:rsid w:val="00DB18F8"/>
    <w:rPr>
      <w:rFonts w:ascii="Calibri" w:eastAsia="Calibri" w:hAnsi="Calibri" w:cs="Calibri"/>
    </w:rPr>
  </w:style>
  <w:style w:type="paragraph" w:customStyle="1" w:styleId="6D449A5E81354584AA7270E94DC2907715">
    <w:name w:val="6D449A5E81354584AA7270E94DC2907715"/>
    <w:rsid w:val="00DB18F8"/>
    <w:rPr>
      <w:rFonts w:ascii="Calibri" w:eastAsia="Calibri" w:hAnsi="Calibri" w:cs="Calibri"/>
    </w:rPr>
  </w:style>
  <w:style w:type="paragraph" w:customStyle="1" w:styleId="738D7F6E969544BF88B80478D072D0FE15">
    <w:name w:val="738D7F6E969544BF88B80478D072D0FE15"/>
    <w:rsid w:val="00DB18F8"/>
    <w:rPr>
      <w:rFonts w:ascii="Calibri" w:eastAsia="Calibri" w:hAnsi="Calibri" w:cs="Calibri"/>
    </w:rPr>
  </w:style>
  <w:style w:type="paragraph" w:customStyle="1" w:styleId="A10F9FAD60BB468D828486437A5103B65">
    <w:name w:val="A10F9FAD60BB468D828486437A5103B65"/>
    <w:rsid w:val="00DB18F8"/>
    <w:rPr>
      <w:rFonts w:ascii="Calibri" w:eastAsia="Calibri" w:hAnsi="Calibri" w:cs="Calibri"/>
    </w:rPr>
  </w:style>
  <w:style w:type="paragraph" w:customStyle="1" w:styleId="2277121C6A224167B684D32D1BC7D5B714">
    <w:name w:val="2277121C6A224167B684D32D1BC7D5B714"/>
    <w:rsid w:val="00DB18F8"/>
    <w:rPr>
      <w:rFonts w:ascii="Calibri" w:eastAsia="Calibri" w:hAnsi="Calibri" w:cs="Calibri"/>
    </w:rPr>
  </w:style>
  <w:style w:type="paragraph" w:customStyle="1" w:styleId="4A60C4FFAACB4F43B39B767999F4191414">
    <w:name w:val="4A60C4FFAACB4F43B39B767999F4191414"/>
    <w:rsid w:val="00DB18F8"/>
    <w:rPr>
      <w:rFonts w:ascii="Calibri" w:eastAsia="Calibri" w:hAnsi="Calibri" w:cs="Calibri"/>
    </w:rPr>
  </w:style>
  <w:style w:type="paragraph" w:customStyle="1" w:styleId="67FE404E89BA49AC8E6C2FA842E57E6E14">
    <w:name w:val="67FE404E89BA49AC8E6C2FA842E57E6E14"/>
    <w:rsid w:val="00DB18F8"/>
    <w:rPr>
      <w:rFonts w:ascii="Calibri" w:eastAsia="Calibri" w:hAnsi="Calibri" w:cs="Calibri"/>
    </w:rPr>
  </w:style>
  <w:style w:type="paragraph" w:customStyle="1" w:styleId="7406B72CE29443ED92101E6250F6121314">
    <w:name w:val="7406B72CE29443ED92101E6250F6121314"/>
    <w:rsid w:val="00DB18F8"/>
    <w:rPr>
      <w:rFonts w:ascii="Calibri" w:eastAsia="Calibri" w:hAnsi="Calibri" w:cs="Calibri"/>
    </w:rPr>
  </w:style>
  <w:style w:type="paragraph" w:customStyle="1" w:styleId="852C8E64E84C43ACBDA4BFFCECA51BF014">
    <w:name w:val="852C8E64E84C43ACBDA4BFFCECA51BF014"/>
    <w:rsid w:val="00DB18F8"/>
    <w:rPr>
      <w:rFonts w:ascii="Calibri" w:eastAsia="Calibri" w:hAnsi="Calibri" w:cs="Calibri"/>
    </w:rPr>
  </w:style>
  <w:style w:type="paragraph" w:customStyle="1" w:styleId="4EA8C8749A3A49BAB490C88F8DE3D4D714">
    <w:name w:val="4EA8C8749A3A49BAB490C88F8DE3D4D714"/>
    <w:rsid w:val="00DB18F8"/>
    <w:rPr>
      <w:rFonts w:ascii="Calibri" w:eastAsia="Calibri" w:hAnsi="Calibri" w:cs="Calibri"/>
    </w:rPr>
  </w:style>
  <w:style w:type="paragraph" w:customStyle="1" w:styleId="6E1328EB82374AC9A3530A0D99C80EB314">
    <w:name w:val="6E1328EB82374AC9A3530A0D99C80EB314"/>
    <w:rsid w:val="00DB18F8"/>
    <w:rPr>
      <w:rFonts w:ascii="Calibri" w:eastAsia="Calibri" w:hAnsi="Calibri" w:cs="Calibri"/>
    </w:rPr>
  </w:style>
  <w:style w:type="paragraph" w:customStyle="1" w:styleId="6D1E5C5B8F084D14A0EF701DF649934514">
    <w:name w:val="6D1E5C5B8F084D14A0EF701DF649934514"/>
    <w:rsid w:val="00DB18F8"/>
    <w:rPr>
      <w:rFonts w:ascii="Calibri" w:eastAsia="Calibri" w:hAnsi="Calibri" w:cs="Calibri"/>
    </w:rPr>
  </w:style>
  <w:style w:type="paragraph" w:customStyle="1" w:styleId="4C0ADCF2C7EC4D74AC449DE59F3B5C4A14">
    <w:name w:val="4C0ADCF2C7EC4D74AC449DE59F3B5C4A14"/>
    <w:rsid w:val="00DB18F8"/>
    <w:rPr>
      <w:rFonts w:ascii="Calibri" w:eastAsia="Calibri" w:hAnsi="Calibri" w:cs="Calibri"/>
    </w:rPr>
  </w:style>
  <w:style w:type="paragraph" w:customStyle="1" w:styleId="A4BDE212CF4E497B8CAACDB3064576B114">
    <w:name w:val="A4BDE212CF4E497B8CAACDB3064576B114"/>
    <w:rsid w:val="00DB18F8"/>
    <w:rPr>
      <w:rFonts w:ascii="Calibri" w:eastAsia="Calibri" w:hAnsi="Calibri" w:cs="Calibri"/>
    </w:rPr>
  </w:style>
  <w:style w:type="paragraph" w:customStyle="1" w:styleId="7BA1716E82564C578833C48E3D78578514">
    <w:name w:val="7BA1716E82564C578833C48E3D78578514"/>
    <w:rsid w:val="00DB18F8"/>
    <w:rPr>
      <w:rFonts w:ascii="Calibri" w:eastAsia="Calibri" w:hAnsi="Calibri" w:cs="Calibri"/>
    </w:rPr>
  </w:style>
  <w:style w:type="paragraph" w:customStyle="1" w:styleId="AE0762346C5944D78DAF56CF3384227B14">
    <w:name w:val="AE0762346C5944D78DAF56CF3384227B14"/>
    <w:rsid w:val="00DB18F8"/>
    <w:rPr>
      <w:rFonts w:ascii="Calibri" w:eastAsia="Calibri" w:hAnsi="Calibri" w:cs="Calibri"/>
    </w:rPr>
  </w:style>
  <w:style w:type="paragraph" w:customStyle="1" w:styleId="11873BB6AA814438AF3867193FC31ADD13">
    <w:name w:val="11873BB6AA814438AF3867193FC31ADD13"/>
    <w:rsid w:val="00DB18F8"/>
    <w:rPr>
      <w:rFonts w:ascii="Calibri" w:eastAsia="Calibri" w:hAnsi="Calibri" w:cs="Calibri"/>
    </w:rPr>
  </w:style>
  <w:style w:type="paragraph" w:customStyle="1" w:styleId="8E6D8326792A44E5A9B35F3AE8E8A72A3">
    <w:name w:val="8E6D8326792A44E5A9B35F3AE8E8A72A3"/>
    <w:rsid w:val="00DB18F8"/>
    <w:rPr>
      <w:rFonts w:ascii="Calibri" w:eastAsia="Calibri" w:hAnsi="Calibri" w:cs="Calibri"/>
    </w:rPr>
  </w:style>
  <w:style w:type="paragraph" w:customStyle="1" w:styleId="C4FE3561BEE14D9F9F819BEA1519829213">
    <w:name w:val="C4FE3561BEE14D9F9F819BEA1519829213"/>
    <w:rsid w:val="00DB18F8"/>
    <w:rPr>
      <w:rFonts w:ascii="Calibri" w:eastAsia="Calibri" w:hAnsi="Calibri" w:cs="Calibri"/>
    </w:rPr>
  </w:style>
  <w:style w:type="paragraph" w:customStyle="1" w:styleId="438043E8C2954971BBD4ABC392492DE612">
    <w:name w:val="438043E8C2954971BBD4ABC392492DE612"/>
    <w:rsid w:val="00DB18F8"/>
    <w:rPr>
      <w:rFonts w:ascii="Calibri" w:eastAsia="Calibri" w:hAnsi="Calibri" w:cs="Calibri"/>
    </w:rPr>
  </w:style>
  <w:style w:type="paragraph" w:customStyle="1" w:styleId="858D6DA1D0EA43D490955717AA8E343011">
    <w:name w:val="858D6DA1D0EA43D490955717AA8E343011"/>
    <w:rsid w:val="00DB18F8"/>
    <w:rPr>
      <w:rFonts w:ascii="Calibri" w:eastAsia="Calibri" w:hAnsi="Calibri" w:cs="Calibri"/>
    </w:rPr>
  </w:style>
  <w:style w:type="paragraph" w:customStyle="1" w:styleId="13AA16B01F5E4DF4BE64D9905885839611">
    <w:name w:val="13AA16B01F5E4DF4BE64D9905885839611"/>
    <w:rsid w:val="00DB18F8"/>
    <w:rPr>
      <w:rFonts w:ascii="Calibri" w:eastAsia="Calibri" w:hAnsi="Calibri" w:cs="Calibri"/>
    </w:rPr>
  </w:style>
  <w:style w:type="paragraph" w:customStyle="1" w:styleId="D2ABBFF8472F4B72A6FAA0B58A32CBD111">
    <w:name w:val="D2ABBFF8472F4B72A6FAA0B58A32CBD111"/>
    <w:rsid w:val="00DB18F8"/>
    <w:rPr>
      <w:rFonts w:ascii="Calibri" w:eastAsia="Calibri" w:hAnsi="Calibri" w:cs="Calibri"/>
    </w:rPr>
  </w:style>
  <w:style w:type="paragraph" w:customStyle="1" w:styleId="8A51A4235F9F46568228450DCC063BD811">
    <w:name w:val="8A51A4235F9F46568228450DCC063BD811"/>
    <w:rsid w:val="00DB18F8"/>
    <w:rPr>
      <w:rFonts w:ascii="Calibri" w:eastAsia="Calibri" w:hAnsi="Calibri" w:cs="Calibri"/>
    </w:rPr>
  </w:style>
  <w:style w:type="paragraph" w:customStyle="1" w:styleId="8F24BDAF1C3E40578D53468BF43E1B9F11">
    <w:name w:val="8F24BDAF1C3E40578D53468BF43E1B9F11"/>
    <w:rsid w:val="00DB18F8"/>
    <w:rPr>
      <w:rFonts w:ascii="Calibri" w:eastAsia="Calibri" w:hAnsi="Calibri" w:cs="Calibri"/>
    </w:rPr>
  </w:style>
  <w:style w:type="paragraph" w:customStyle="1" w:styleId="73EE8486DA2A409F814F651F7462F99B11">
    <w:name w:val="73EE8486DA2A409F814F651F7462F99B11"/>
    <w:rsid w:val="00DB18F8"/>
    <w:rPr>
      <w:rFonts w:ascii="Calibri" w:eastAsia="Calibri" w:hAnsi="Calibri" w:cs="Calibri"/>
    </w:rPr>
  </w:style>
  <w:style w:type="paragraph" w:customStyle="1" w:styleId="F8C79C859D0B4B449A9EAD37F199A1A611">
    <w:name w:val="F8C79C859D0B4B449A9EAD37F199A1A611"/>
    <w:rsid w:val="00DB18F8"/>
    <w:rPr>
      <w:rFonts w:ascii="Calibri" w:eastAsia="Calibri" w:hAnsi="Calibri" w:cs="Calibri"/>
    </w:rPr>
  </w:style>
  <w:style w:type="paragraph" w:customStyle="1" w:styleId="A8A8D2E1A07B4ED19E3C5F0AAD74B17711">
    <w:name w:val="A8A8D2E1A07B4ED19E3C5F0AAD74B17711"/>
    <w:rsid w:val="00DB18F8"/>
    <w:rPr>
      <w:rFonts w:ascii="Calibri" w:eastAsia="Calibri" w:hAnsi="Calibri" w:cs="Calibri"/>
    </w:rPr>
  </w:style>
  <w:style w:type="paragraph" w:customStyle="1" w:styleId="77BCAE2AB5C94FD0A827BEAD4B63388211">
    <w:name w:val="77BCAE2AB5C94FD0A827BEAD4B63388211"/>
    <w:rsid w:val="00DB18F8"/>
    <w:rPr>
      <w:rFonts w:ascii="Calibri" w:eastAsia="Calibri" w:hAnsi="Calibri" w:cs="Calibri"/>
    </w:rPr>
  </w:style>
  <w:style w:type="paragraph" w:customStyle="1" w:styleId="358394327311429C8447C86E8082B51A11">
    <w:name w:val="358394327311429C8447C86E8082B51A11"/>
    <w:rsid w:val="00DB18F8"/>
    <w:rPr>
      <w:rFonts w:ascii="Calibri" w:eastAsia="Calibri" w:hAnsi="Calibri" w:cs="Calibri"/>
    </w:rPr>
  </w:style>
  <w:style w:type="paragraph" w:customStyle="1" w:styleId="115BB9D40D38436DB565B45BF180420411">
    <w:name w:val="115BB9D40D38436DB565B45BF180420411"/>
    <w:rsid w:val="00DB18F8"/>
    <w:rPr>
      <w:rFonts w:ascii="Calibri" w:eastAsia="Calibri" w:hAnsi="Calibri" w:cs="Calibri"/>
    </w:rPr>
  </w:style>
  <w:style w:type="paragraph" w:customStyle="1" w:styleId="116C6487F72145EB84B88F61438A772E11">
    <w:name w:val="116C6487F72145EB84B88F61438A772E11"/>
    <w:rsid w:val="00DB18F8"/>
    <w:rPr>
      <w:rFonts w:ascii="Calibri" w:eastAsia="Calibri" w:hAnsi="Calibri" w:cs="Calibri"/>
    </w:rPr>
  </w:style>
  <w:style w:type="paragraph" w:customStyle="1" w:styleId="8310B70DF45343A189BB727E2A1ED53211">
    <w:name w:val="8310B70DF45343A189BB727E2A1ED53211"/>
    <w:rsid w:val="00DB18F8"/>
    <w:rPr>
      <w:rFonts w:ascii="Calibri" w:eastAsia="Calibri" w:hAnsi="Calibri" w:cs="Calibri"/>
    </w:rPr>
  </w:style>
  <w:style w:type="paragraph" w:customStyle="1" w:styleId="CF0BAE5B2AE44C598F988E849ECFA5E211">
    <w:name w:val="CF0BAE5B2AE44C598F988E849ECFA5E211"/>
    <w:rsid w:val="00DB18F8"/>
    <w:rPr>
      <w:rFonts w:ascii="Calibri" w:eastAsia="Calibri" w:hAnsi="Calibri" w:cs="Calibri"/>
    </w:rPr>
  </w:style>
  <w:style w:type="paragraph" w:customStyle="1" w:styleId="CE7BD6CB3F454FB0B2A90BD1F41B7F8F11">
    <w:name w:val="CE7BD6CB3F454FB0B2A90BD1F41B7F8F11"/>
    <w:rsid w:val="00DB18F8"/>
    <w:rPr>
      <w:rFonts w:ascii="Calibri" w:eastAsia="Calibri" w:hAnsi="Calibri" w:cs="Calibri"/>
    </w:rPr>
  </w:style>
  <w:style w:type="paragraph" w:customStyle="1" w:styleId="4C87EDF3529A460BBD35B37379FB01CF10">
    <w:name w:val="4C87EDF3529A460BBD35B37379FB01CF10"/>
    <w:rsid w:val="00DB18F8"/>
    <w:rPr>
      <w:rFonts w:ascii="Calibri" w:eastAsia="Calibri" w:hAnsi="Calibri" w:cs="Calibri"/>
    </w:rPr>
  </w:style>
  <w:style w:type="paragraph" w:customStyle="1" w:styleId="F7AD68BCB4C74E76BFB08F92321656FD10">
    <w:name w:val="F7AD68BCB4C74E76BFB08F92321656FD10"/>
    <w:rsid w:val="00DB18F8"/>
    <w:rPr>
      <w:rFonts w:ascii="Calibri" w:eastAsia="Calibri" w:hAnsi="Calibri" w:cs="Calibri"/>
    </w:rPr>
  </w:style>
  <w:style w:type="paragraph" w:customStyle="1" w:styleId="2DA24947D4DA46249D11064E21AABEF410">
    <w:name w:val="2DA24947D4DA46249D11064E21AABEF410"/>
    <w:rsid w:val="00DB18F8"/>
    <w:rPr>
      <w:rFonts w:ascii="Calibri" w:eastAsia="Calibri" w:hAnsi="Calibri" w:cs="Calibri"/>
    </w:rPr>
  </w:style>
  <w:style w:type="paragraph" w:customStyle="1" w:styleId="00668E3C07AF448393735BDAF6AF494C8">
    <w:name w:val="00668E3C07AF448393735BDAF6AF494C8"/>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0">
    <w:name w:val="66E8B845E0AC44739041F377DCC9463310"/>
    <w:rsid w:val="00DB18F8"/>
    <w:rPr>
      <w:rFonts w:ascii="Calibri" w:eastAsia="Calibri" w:hAnsi="Calibri" w:cs="Calibri"/>
    </w:rPr>
  </w:style>
  <w:style w:type="paragraph" w:customStyle="1" w:styleId="631E1FB997434FBC8CF6A8388DE7BAEB10">
    <w:name w:val="631E1FB997434FBC8CF6A8388DE7BAEB10"/>
    <w:rsid w:val="00DB18F8"/>
    <w:rPr>
      <w:rFonts w:ascii="Calibri" w:eastAsia="Calibri" w:hAnsi="Calibri" w:cs="Calibri"/>
    </w:rPr>
  </w:style>
  <w:style w:type="paragraph" w:customStyle="1" w:styleId="C20548BDB768419E8DE99B210EB3B62D10">
    <w:name w:val="C20548BDB768419E8DE99B210EB3B62D10"/>
    <w:rsid w:val="00DB18F8"/>
    <w:rPr>
      <w:rFonts w:ascii="Calibri" w:eastAsia="Calibri" w:hAnsi="Calibri" w:cs="Calibri"/>
    </w:rPr>
  </w:style>
  <w:style w:type="paragraph" w:customStyle="1" w:styleId="ACFF48D6DCB64F9EB5591E7236D686E110">
    <w:name w:val="ACFF48D6DCB64F9EB5591E7236D686E110"/>
    <w:rsid w:val="00DB18F8"/>
    <w:rPr>
      <w:rFonts w:ascii="Calibri" w:eastAsia="Calibri" w:hAnsi="Calibri" w:cs="Calibri"/>
    </w:rPr>
  </w:style>
  <w:style w:type="paragraph" w:customStyle="1" w:styleId="B6CC6B50EDD44454A81D88C3F66EDDBB10">
    <w:name w:val="B6CC6B50EDD44454A81D88C3F66EDDBB10"/>
    <w:rsid w:val="00DB18F8"/>
    <w:rPr>
      <w:rFonts w:ascii="Calibri" w:eastAsia="Calibri" w:hAnsi="Calibri" w:cs="Calibri"/>
    </w:rPr>
  </w:style>
  <w:style w:type="paragraph" w:customStyle="1" w:styleId="5B5F4E9040134207A0694C22AB88486C10">
    <w:name w:val="5B5F4E9040134207A0694C22AB88486C10"/>
    <w:rsid w:val="00DB18F8"/>
    <w:rPr>
      <w:rFonts w:ascii="Calibri" w:eastAsia="Calibri" w:hAnsi="Calibri" w:cs="Calibri"/>
    </w:rPr>
  </w:style>
  <w:style w:type="paragraph" w:customStyle="1" w:styleId="B3B18CD5A2D94BC89611EA3FECB3A19F10">
    <w:name w:val="B3B18CD5A2D94BC89611EA3FECB3A19F10"/>
    <w:rsid w:val="00DB18F8"/>
    <w:rPr>
      <w:rFonts w:ascii="Calibri" w:eastAsia="Calibri" w:hAnsi="Calibri" w:cs="Calibri"/>
    </w:rPr>
  </w:style>
  <w:style w:type="paragraph" w:customStyle="1" w:styleId="662052D1FFA641BABB671BC491BA871210">
    <w:name w:val="662052D1FFA641BABB671BC491BA871210"/>
    <w:rsid w:val="00DB18F8"/>
    <w:rPr>
      <w:rFonts w:ascii="Calibri" w:eastAsia="Calibri" w:hAnsi="Calibri" w:cs="Calibri"/>
    </w:rPr>
  </w:style>
  <w:style w:type="paragraph" w:customStyle="1" w:styleId="9D9CB62892494461AC95664789F4CBCE10">
    <w:name w:val="9D9CB62892494461AC95664789F4CBCE10"/>
    <w:rsid w:val="00DB18F8"/>
    <w:rPr>
      <w:rFonts w:ascii="Calibri" w:eastAsia="Calibri" w:hAnsi="Calibri" w:cs="Calibri"/>
    </w:rPr>
  </w:style>
  <w:style w:type="paragraph" w:customStyle="1" w:styleId="5B496F62C19F4E7487C10EBECD141F8610">
    <w:name w:val="5B496F62C19F4E7487C10EBECD141F8610"/>
    <w:rsid w:val="00DB18F8"/>
    <w:rPr>
      <w:rFonts w:ascii="Calibri" w:eastAsia="Calibri" w:hAnsi="Calibri" w:cs="Calibri"/>
    </w:rPr>
  </w:style>
  <w:style w:type="paragraph" w:customStyle="1" w:styleId="B1C310055E954392947742591F66853D10">
    <w:name w:val="B1C310055E954392947742591F66853D10"/>
    <w:rsid w:val="00DB18F8"/>
    <w:rPr>
      <w:rFonts w:ascii="Calibri" w:eastAsia="Calibri" w:hAnsi="Calibri" w:cs="Calibri"/>
    </w:rPr>
  </w:style>
  <w:style w:type="paragraph" w:customStyle="1" w:styleId="EA027927E1C040CBB77A5137F5558CEF10">
    <w:name w:val="EA027927E1C040CBB77A5137F5558CEF10"/>
    <w:rsid w:val="00DB18F8"/>
    <w:rPr>
      <w:rFonts w:ascii="Calibri" w:eastAsia="Calibri" w:hAnsi="Calibri" w:cs="Calibri"/>
    </w:rPr>
  </w:style>
  <w:style w:type="paragraph" w:customStyle="1" w:styleId="2550E25B87FE4324A4953BD39111C56D10">
    <w:name w:val="2550E25B87FE4324A4953BD39111C56D10"/>
    <w:rsid w:val="00DB18F8"/>
    <w:rPr>
      <w:rFonts w:ascii="Calibri" w:eastAsia="Calibri" w:hAnsi="Calibri" w:cs="Calibri"/>
    </w:rPr>
  </w:style>
  <w:style w:type="paragraph" w:customStyle="1" w:styleId="5BF0F8FEE9D244DCA6AF0675D67AEDA6">
    <w:name w:val="5BF0F8FEE9D244DCA6AF0675D67AEDA6"/>
    <w:rsid w:val="00DB18F8"/>
  </w:style>
  <w:style w:type="paragraph" w:customStyle="1" w:styleId="6C0FB2E4021946ECA56A0619C6C5DD43">
    <w:name w:val="6C0FB2E4021946ECA56A0619C6C5DD43"/>
    <w:rsid w:val="00DB18F8"/>
  </w:style>
  <w:style w:type="paragraph" w:customStyle="1" w:styleId="F3E2C43E0B5F433CBA0E625FC2BBF943">
    <w:name w:val="F3E2C43E0B5F433CBA0E625FC2BBF943"/>
    <w:rsid w:val="00DB18F8"/>
  </w:style>
  <w:style w:type="paragraph" w:customStyle="1" w:styleId="13920F37037444E2938F7F84DA334B04">
    <w:name w:val="13920F37037444E2938F7F84DA334B04"/>
    <w:rsid w:val="00DB18F8"/>
  </w:style>
  <w:style w:type="paragraph" w:customStyle="1" w:styleId="07434AED010B47B9B92118C47C7D771F">
    <w:name w:val="07434AED010B47B9B92118C47C7D771F"/>
    <w:rsid w:val="00DB18F8"/>
  </w:style>
  <w:style w:type="paragraph" w:customStyle="1" w:styleId="42BAFDA123414A848A7079FE669D3350">
    <w:name w:val="42BAFDA123414A848A7079FE669D3350"/>
    <w:rsid w:val="00DB18F8"/>
  </w:style>
  <w:style w:type="paragraph" w:customStyle="1" w:styleId="CAEFC4ECF4264832970C20468252F729">
    <w:name w:val="CAEFC4ECF4264832970C20468252F729"/>
    <w:rsid w:val="00DB18F8"/>
  </w:style>
  <w:style w:type="paragraph" w:customStyle="1" w:styleId="E0A138E2AA5949EFB6AD8CE82D35B10B">
    <w:name w:val="E0A138E2AA5949EFB6AD8CE82D35B10B"/>
    <w:rsid w:val="00DB18F8"/>
  </w:style>
  <w:style w:type="paragraph" w:customStyle="1" w:styleId="21465FFE5959440ABA43700EA4EC4C2E">
    <w:name w:val="21465FFE5959440ABA43700EA4EC4C2E"/>
    <w:rsid w:val="00DB18F8"/>
  </w:style>
  <w:style w:type="paragraph" w:customStyle="1" w:styleId="22B33122EDE2498CBB98622A6453386A">
    <w:name w:val="22B33122EDE2498CBB98622A6453386A"/>
    <w:rsid w:val="00DB18F8"/>
  </w:style>
  <w:style w:type="paragraph" w:customStyle="1" w:styleId="A02F975C09AC47D189F71A82F56B79E2">
    <w:name w:val="A02F975C09AC47D189F71A82F56B79E2"/>
    <w:rsid w:val="00DB18F8"/>
  </w:style>
  <w:style w:type="paragraph" w:customStyle="1" w:styleId="2BA5677C47134AEEB14A281795AB6B16">
    <w:name w:val="2BA5677C47134AEEB14A281795AB6B16"/>
    <w:rsid w:val="00DB18F8"/>
  </w:style>
  <w:style w:type="paragraph" w:customStyle="1" w:styleId="6082F7463A4343A7B9D1C3DC42237D67">
    <w:name w:val="6082F7463A4343A7B9D1C3DC42237D67"/>
    <w:rsid w:val="00DB18F8"/>
  </w:style>
  <w:style w:type="paragraph" w:customStyle="1" w:styleId="35245FA22EF64478AF93B2A18E24B04B16">
    <w:name w:val="35245FA22EF64478AF93B2A18E24B04B16"/>
    <w:rsid w:val="00DB18F8"/>
    <w:rPr>
      <w:rFonts w:ascii="Calibri" w:eastAsia="Calibri" w:hAnsi="Calibri" w:cs="Calibri"/>
    </w:rPr>
  </w:style>
  <w:style w:type="paragraph" w:customStyle="1" w:styleId="073CE04D185643878B84AD5BC03D02A316">
    <w:name w:val="073CE04D185643878B84AD5BC03D02A316"/>
    <w:rsid w:val="00DB18F8"/>
    <w:rPr>
      <w:rFonts w:ascii="Calibri" w:eastAsia="Calibri" w:hAnsi="Calibri" w:cs="Calibri"/>
    </w:rPr>
  </w:style>
  <w:style w:type="paragraph" w:customStyle="1" w:styleId="F350FBA2C29B46F6AAF0F236D2BB5ADF16">
    <w:name w:val="F350FBA2C29B46F6AAF0F236D2BB5ADF16"/>
    <w:rsid w:val="00DB18F8"/>
    <w:rPr>
      <w:rFonts w:ascii="Calibri" w:eastAsia="Calibri" w:hAnsi="Calibri" w:cs="Calibri"/>
    </w:rPr>
  </w:style>
  <w:style w:type="paragraph" w:customStyle="1" w:styleId="CCBDD2368CED4B3BB3C09F0E91897B8416">
    <w:name w:val="CCBDD2368CED4B3BB3C09F0E91897B8416"/>
    <w:rsid w:val="00DB18F8"/>
    <w:rPr>
      <w:rFonts w:ascii="Calibri" w:eastAsia="Calibri" w:hAnsi="Calibri" w:cs="Calibri"/>
    </w:rPr>
  </w:style>
  <w:style w:type="paragraph" w:customStyle="1" w:styleId="769D10671D634164A6D2DB2AF97D16D316">
    <w:name w:val="769D10671D634164A6D2DB2AF97D16D316"/>
    <w:rsid w:val="00DB18F8"/>
    <w:rPr>
      <w:rFonts w:ascii="Calibri" w:eastAsia="Calibri" w:hAnsi="Calibri" w:cs="Calibri"/>
    </w:rPr>
  </w:style>
  <w:style w:type="paragraph" w:customStyle="1" w:styleId="10E766A6AF224B9A9B890F7E14E19E84">
    <w:name w:val="10E766A6AF224B9A9B890F7E14E19E84"/>
    <w:rsid w:val="00DB18F8"/>
    <w:rPr>
      <w:rFonts w:ascii="Calibri" w:eastAsia="Calibri" w:hAnsi="Calibri" w:cs="Calibri"/>
    </w:rPr>
  </w:style>
  <w:style w:type="paragraph" w:customStyle="1" w:styleId="22D1173ECA85442FAAE1546580C4047F16">
    <w:name w:val="22D1173ECA85442FAAE1546580C4047F16"/>
    <w:rsid w:val="00DB18F8"/>
    <w:rPr>
      <w:rFonts w:ascii="Calibri" w:eastAsia="Calibri" w:hAnsi="Calibri" w:cs="Calibri"/>
    </w:rPr>
  </w:style>
  <w:style w:type="paragraph" w:customStyle="1" w:styleId="2E09607F8F574648BE510D79D43D776E16">
    <w:name w:val="2E09607F8F574648BE510D79D43D776E16"/>
    <w:rsid w:val="00DB18F8"/>
    <w:rPr>
      <w:rFonts w:ascii="Calibri" w:eastAsia="Calibri" w:hAnsi="Calibri" w:cs="Calibri"/>
    </w:rPr>
  </w:style>
  <w:style w:type="paragraph" w:customStyle="1" w:styleId="81C726644747499688BEA02F99DA886116">
    <w:name w:val="81C726644747499688BEA02F99DA886116"/>
    <w:rsid w:val="00DB18F8"/>
    <w:rPr>
      <w:rFonts w:ascii="Calibri" w:eastAsia="Calibri" w:hAnsi="Calibri" w:cs="Calibri"/>
    </w:rPr>
  </w:style>
  <w:style w:type="paragraph" w:customStyle="1" w:styleId="0055559777E949F0982D40CD4DB8130216">
    <w:name w:val="0055559777E949F0982D40CD4DB8130216"/>
    <w:rsid w:val="00DB18F8"/>
    <w:rPr>
      <w:rFonts w:ascii="Calibri" w:eastAsia="Calibri" w:hAnsi="Calibri" w:cs="Calibri"/>
    </w:rPr>
  </w:style>
  <w:style w:type="paragraph" w:customStyle="1" w:styleId="6D449A5E81354584AA7270E94DC2907716">
    <w:name w:val="6D449A5E81354584AA7270E94DC2907716"/>
    <w:rsid w:val="00DB18F8"/>
    <w:rPr>
      <w:rFonts w:ascii="Calibri" w:eastAsia="Calibri" w:hAnsi="Calibri" w:cs="Calibri"/>
    </w:rPr>
  </w:style>
  <w:style w:type="paragraph" w:customStyle="1" w:styleId="738D7F6E969544BF88B80478D072D0FE16">
    <w:name w:val="738D7F6E969544BF88B80478D072D0FE16"/>
    <w:rsid w:val="00DB18F8"/>
    <w:rPr>
      <w:rFonts w:ascii="Calibri" w:eastAsia="Calibri" w:hAnsi="Calibri" w:cs="Calibri"/>
    </w:rPr>
  </w:style>
  <w:style w:type="paragraph" w:customStyle="1" w:styleId="A10F9FAD60BB468D828486437A5103B66">
    <w:name w:val="A10F9FAD60BB468D828486437A5103B66"/>
    <w:rsid w:val="00DB18F8"/>
    <w:rPr>
      <w:rFonts w:ascii="Calibri" w:eastAsia="Calibri" w:hAnsi="Calibri" w:cs="Calibri"/>
    </w:rPr>
  </w:style>
  <w:style w:type="paragraph" w:customStyle="1" w:styleId="2277121C6A224167B684D32D1BC7D5B715">
    <w:name w:val="2277121C6A224167B684D32D1BC7D5B715"/>
    <w:rsid w:val="00DB18F8"/>
    <w:rPr>
      <w:rFonts w:ascii="Calibri" w:eastAsia="Calibri" w:hAnsi="Calibri" w:cs="Calibri"/>
    </w:rPr>
  </w:style>
  <w:style w:type="paragraph" w:customStyle="1" w:styleId="4A60C4FFAACB4F43B39B767999F4191415">
    <w:name w:val="4A60C4FFAACB4F43B39B767999F4191415"/>
    <w:rsid w:val="00DB18F8"/>
    <w:rPr>
      <w:rFonts w:ascii="Calibri" w:eastAsia="Calibri" w:hAnsi="Calibri" w:cs="Calibri"/>
    </w:rPr>
  </w:style>
  <w:style w:type="paragraph" w:customStyle="1" w:styleId="67FE404E89BA49AC8E6C2FA842E57E6E15">
    <w:name w:val="67FE404E89BA49AC8E6C2FA842E57E6E15"/>
    <w:rsid w:val="00DB18F8"/>
    <w:rPr>
      <w:rFonts w:ascii="Calibri" w:eastAsia="Calibri" w:hAnsi="Calibri" w:cs="Calibri"/>
    </w:rPr>
  </w:style>
  <w:style w:type="paragraph" w:customStyle="1" w:styleId="7406B72CE29443ED92101E6250F6121315">
    <w:name w:val="7406B72CE29443ED92101E6250F6121315"/>
    <w:rsid w:val="00DB18F8"/>
    <w:rPr>
      <w:rFonts w:ascii="Calibri" w:eastAsia="Calibri" w:hAnsi="Calibri" w:cs="Calibri"/>
    </w:rPr>
  </w:style>
  <w:style w:type="paragraph" w:customStyle="1" w:styleId="852C8E64E84C43ACBDA4BFFCECA51BF015">
    <w:name w:val="852C8E64E84C43ACBDA4BFFCECA51BF015"/>
    <w:rsid w:val="00DB18F8"/>
    <w:rPr>
      <w:rFonts w:ascii="Calibri" w:eastAsia="Calibri" w:hAnsi="Calibri" w:cs="Calibri"/>
    </w:rPr>
  </w:style>
  <w:style w:type="paragraph" w:customStyle="1" w:styleId="4EA8C8749A3A49BAB490C88F8DE3D4D715">
    <w:name w:val="4EA8C8749A3A49BAB490C88F8DE3D4D715"/>
    <w:rsid w:val="00DB18F8"/>
    <w:rPr>
      <w:rFonts w:ascii="Calibri" w:eastAsia="Calibri" w:hAnsi="Calibri" w:cs="Calibri"/>
    </w:rPr>
  </w:style>
  <w:style w:type="paragraph" w:customStyle="1" w:styleId="6E1328EB82374AC9A3530A0D99C80EB315">
    <w:name w:val="6E1328EB82374AC9A3530A0D99C80EB315"/>
    <w:rsid w:val="00DB18F8"/>
    <w:rPr>
      <w:rFonts w:ascii="Calibri" w:eastAsia="Calibri" w:hAnsi="Calibri" w:cs="Calibri"/>
    </w:rPr>
  </w:style>
  <w:style w:type="paragraph" w:customStyle="1" w:styleId="6D1E5C5B8F084D14A0EF701DF649934515">
    <w:name w:val="6D1E5C5B8F084D14A0EF701DF649934515"/>
    <w:rsid w:val="00DB18F8"/>
    <w:rPr>
      <w:rFonts w:ascii="Calibri" w:eastAsia="Calibri" w:hAnsi="Calibri" w:cs="Calibri"/>
    </w:rPr>
  </w:style>
  <w:style w:type="paragraph" w:customStyle="1" w:styleId="4C0ADCF2C7EC4D74AC449DE59F3B5C4A15">
    <w:name w:val="4C0ADCF2C7EC4D74AC449DE59F3B5C4A15"/>
    <w:rsid w:val="00DB18F8"/>
    <w:rPr>
      <w:rFonts w:ascii="Calibri" w:eastAsia="Calibri" w:hAnsi="Calibri" w:cs="Calibri"/>
    </w:rPr>
  </w:style>
  <w:style w:type="paragraph" w:customStyle="1" w:styleId="A4BDE212CF4E497B8CAACDB3064576B115">
    <w:name w:val="A4BDE212CF4E497B8CAACDB3064576B115"/>
    <w:rsid w:val="00DB18F8"/>
    <w:rPr>
      <w:rFonts w:ascii="Calibri" w:eastAsia="Calibri" w:hAnsi="Calibri" w:cs="Calibri"/>
    </w:rPr>
  </w:style>
  <w:style w:type="paragraph" w:customStyle="1" w:styleId="7BA1716E82564C578833C48E3D78578515">
    <w:name w:val="7BA1716E82564C578833C48E3D78578515"/>
    <w:rsid w:val="00DB18F8"/>
    <w:rPr>
      <w:rFonts w:ascii="Calibri" w:eastAsia="Calibri" w:hAnsi="Calibri" w:cs="Calibri"/>
    </w:rPr>
  </w:style>
  <w:style w:type="paragraph" w:customStyle="1" w:styleId="AE0762346C5944D78DAF56CF3384227B15">
    <w:name w:val="AE0762346C5944D78DAF56CF3384227B15"/>
    <w:rsid w:val="00DB18F8"/>
    <w:rPr>
      <w:rFonts w:ascii="Calibri" w:eastAsia="Calibri" w:hAnsi="Calibri" w:cs="Calibri"/>
    </w:rPr>
  </w:style>
  <w:style w:type="paragraph" w:customStyle="1" w:styleId="11873BB6AA814438AF3867193FC31ADD14">
    <w:name w:val="11873BB6AA814438AF3867193FC31ADD14"/>
    <w:rsid w:val="00DB18F8"/>
    <w:rPr>
      <w:rFonts w:ascii="Calibri" w:eastAsia="Calibri" w:hAnsi="Calibri" w:cs="Calibri"/>
    </w:rPr>
  </w:style>
  <w:style w:type="paragraph" w:customStyle="1" w:styleId="8E6D8326792A44E5A9B35F3AE8E8A72A4">
    <w:name w:val="8E6D8326792A44E5A9B35F3AE8E8A72A4"/>
    <w:rsid w:val="00DB18F8"/>
    <w:rPr>
      <w:rFonts w:ascii="Calibri" w:eastAsia="Calibri" w:hAnsi="Calibri" w:cs="Calibri"/>
    </w:rPr>
  </w:style>
  <w:style w:type="paragraph" w:customStyle="1" w:styleId="C4FE3561BEE14D9F9F819BEA1519829214">
    <w:name w:val="C4FE3561BEE14D9F9F819BEA1519829214"/>
    <w:rsid w:val="00DB18F8"/>
    <w:rPr>
      <w:rFonts w:ascii="Calibri" w:eastAsia="Calibri" w:hAnsi="Calibri" w:cs="Calibri"/>
    </w:rPr>
  </w:style>
  <w:style w:type="paragraph" w:customStyle="1" w:styleId="438043E8C2954971BBD4ABC392492DE613">
    <w:name w:val="438043E8C2954971BBD4ABC392492DE613"/>
    <w:rsid w:val="00DB18F8"/>
    <w:rPr>
      <w:rFonts w:ascii="Calibri" w:eastAsia="Calibri" w:hAnsi="Calibri" w:cs="Calibri"/>
    </w:rPr>
  </w:style>
  <w:style w:type="paragraph" w:customStyle="1" w:styleId="858D6DA1D0EA43D490955717AA8E343012">
    <w:name w:val="858D6DA1D0EA43D490955717AA8E343012"/>
    <w:rsid w:val="00DB18F8"/>
    <w:rPr>
      <w:rFonts w:ascii="Calibri" w:eastAsia="Calibri" w:hAnsi="Calibri" w:cs="Calibri"/>
    </w:rPr>
  </w:style>
  <w:style w:type="paragraph" w:customStyle="1" w:styleId="13AA16B01F5E4DF4BE64D9905885839612">
    <w:name w:val="13AA16B01F5E4DF4BE64D9905885839612"/>
    <w:rsid w:val="00DB18F8"/>
    <w:rPr>
      <w:rFonts w:ascii="Calibri" w:eastAsia="Calibri" w:hAnsi="Calibri" w:cs="Calibri"/>
    </w:rPr>
  </w:style>
  <w:style w:type="paragraph" w:customStyle="1" w:styleId="D2ABBFF8472F4B72A6FAA0B58A32CBD112">
    <w:name w:val="D2ABBFF8472F4B72A6FAA0B58A32CBD112"/>
    <w:rsid w:val="00DB18F8"/>
    <w:rPr>
      <w:rFonts w:ascii="Calibri" w:eastAsia="Calibri" w:hAnsi="Calibri" w:cs="Calibri"/>
    </w:rPr>
  </w:style>
  <w:style w:type="paragraph" w:customStyle="1" w:styleId="CAEFC4ECF4264832970C20468252F7291">
    <w:name w:val="CAEFC4ECF4264832970C20468252F7291"/>
    <w:rsid w:val="00DB18F8"/>
    <w:rPr>
      <w:rFonts w:ascii="Calibri" w:eastAsia="Calibri" w:hAnsi="Calibri" w:cs="Calibri"/>
    </w:rPr>
  </w:style>
  <w:style w:type="paragraph" w:customStyle="1" w:styleId="E0A138E2AA5949EFB6AD8CE82D35B10B1">
    <w:name w:val="E0A138E2AA5949EFB6AD8CE82D35B10B1"/>
    <w:rsid w:val="00DB18F8"/>
    <w:rPr>
      <w:rFonts w:ascii="Calibri" w:eastAsia="Calibri" w:hAnsi="Calibri" w:cs="Calibri"/>
    </w:rPr>
  </w:style>
  <w:style w:type="paragraph" w:customStyle="1" w:styleId="21465FFE5959440ABA43700EA4EC4C2E1">
    <w:name w:val="21465FFE5959440ABA43700EA4EC4C2E1"/>
    <w:rsid w:val="00DB18F8"/>
    <w:pPr>
      <w:ind w:left="720"/>
      <w:contextualSpacing/>
    </w:pPr>
    <w:rPr>
      <w:rFonts w:ascii="Calibri" w:eastAsia="Calibri" w:hAnsi="Calibri" w:cs="Calibri"/>
    </w:rPr>
  </w:style>
  <w:style w:type="paragraph" w:customStyle="1" w:styleId="F8C79C859D0B4B449A9EAD37F199A1A612">
    <w:name w:val="F8C79C859D0B4B449A9EAD37F199A1A612"/>
    <w:rsid w:val="00DB18F8"/>
    <w:rPr>
      <w:rFonts w:ascii="Calibri" w:eastAsia="Calibri" w:hAnsi="Calibri" w:cs="Calibri"/>
    </w:rPr>
  </w:style>
  <w:style w:type="paragraph" w:customStyle="1" w:styleId="A8A8D2E1A07B4ED19E3C5F0AAD74B17712">
    <w:name w:val="A8A8D2E1A07B4ED19E3C5F0AAD74B17712"/>
    <w:rsid w:val="00DB18F8"/>
    <w:rPr>
      <w:rFonts w:ascii="Calibri" w:eastAsia="Calibri" w:hAnsi="Calibri" w:cs="Calibri"/>
    </w:rPr>
  </w:style>
  <w:style w:type="paragraph" w:customStyle="1" w:styleId="77BCAE2AB5C94FD0A827BEAD4B63388212">
    <w:name w:val="77BCAE2AB5C94FD0A827BEAD4B63388212"/>
    <w:rsid w:val="00DB18F8"/>
    <w:rPr>
      <w:rFonts w:ascii="Calibri" w:eastAsia="Calibri" w:hAnsi="Calibri" w:cs="Calibri"/>
    </w:rPr>
  </w:style>
  <w:style w:type="paragraph" w:customStyle="1" w:styleId="358394327311429C8447C86E8082B51A12">
    <w:name w:val="358394327311429C8447C86E8082B51A12"/>
    <w:rsid w:val="00DB18F8"/>
    <w:rPr>
      <w:rFonts w:ascii="Calibri" w:eastAsia="Calibri" w:hAnsi="Calibri" w:cs="Calibri"/>
    </w:rPr>
  </w:style>
  <w:style w:type="paragraph" w:customStyle="1" w:styleId="115BB9D40D38436DB565B45BF180420412">
    <w:name w:val="115BB9D40D38436DB565B45BF180420412"/>
    <w:rsid w:val="00DB18F8"/>
    <w:rPr>
      <w:rFonts w:ascii="Calibri" w:eastAsia="Calibri" w:hAnsi="Calibri" w:cs="Calibri"/>
    </w:rPr>
  </w:style>
  <w:style w:type="paragraph" w:customStyle="1" w:styleId="116C6487F72145EB84B88F61438A772E12">
    <w:name w:val="116C6487F72145EB84B88F61438A772E12"/>
    <w:rsid w:val="00DB18F8"/>
    <w:rPr>
      <w:rFonts w:ascii="Calibri" w:eastAsia="Calibri" w:hAnsi="Calibri" w:cs="Calibri"/>
    </w:rPr>
  </w:style>
  <w:style w:type="paragraph" w:customStyle="1" w:styleId="8310B70DF45343A189BB727E2A1ED53212">
    <w:name w:val="8310B70DF45343A189BB727E2A1ED53212"/>
    <w:rsid w:val="00DB18F8"/>
    <w:rPr>
      <w:rFonts w:ascii="Calibri" w:eastAsia="Calibri" w:hAnsi="Calibri" w:cs="Calibri"/>
    </w:rPr>
  </w:style>
  <w:style w:type="paragraph" w:customStyle="1" w:styleId="CF0BAE5B2AE44C598F988E849ECFA5E212">
    <w:name w:val="CF0BAE5B2AE44C598F988E849ECFA5E212"/>
    <w:rsid w:val="00DB18F8"/>
    <w:rPr>
      <w:rFonts w:ascii="Calibri" w:eastAsia="Calibri" w:hAnsi="Calibri" w:cs="Calibri"/>
    </w:rPr>
  </w:style>
  <w:style w:type="paragraph" w:customStyle="1" w:styleId="CE7BD6CB3F454FB0B2A90BD1F41B7F8F12">
    <w:name w:val="CE7BD6CB3F454FB0B2A90BD1F41B7F8F12"/>
    <w:rsid w:val="00DB18F8"/>
    <w:rPr>
      <w:rFonts w:ascii="Calibri" w:eastAsia="Calibri" w:hAnsi="Calibri" w:cs="Calibri"/>
    </w:rPr>
  </w:style>
  <w:style w:type="paragraph" w:customStyle="1" w:styleId="4C87EDF3529A460BBD35B37379FB01CF11">
    <w:name w:val="4C87EDF3529A460BBD35B37379FB01CF11"/>
    <w:rsid w:val="00DB18F8"/>
    <w:rPr>
      <w:rFonts w:ascii="Calibri" w:eastAsia="Calibri" w:hAnsi="Calibri" w:cs="Calibri"/>
    </w:rPr>
  </w:style>
  <w:style w:type="paragraph" w:customStyle="1" w:styleId="F7AD68BCB4C74E76BFB08F92321656FD11">
    <w:name w:val="F7AD68BCB4C74E76BFB08F92321656FD11"/>
    <w:rsid w:val="00DB18F8"/>
    <w:rPr>
      <w:rFonts w:ascii="Calibri" w:eastAsia="Calibri" w:hAnsi="Calibri" w:cs="Calibri"/>
    </w:rPr>
  </w:style>
  <w:style w:type="paragraph" w:customStyle="1" w:styleId="2DA24947D4DA46249D11064E21AABEF411">
    <w:name w:val="2DA24947D4DA46249D11064E21AABEF411"/>
    <w:rsid w:val="00DB18F8"/>
    <w:rPr>
      <w:rFonts w:ascii="Calibri" w:eastAsia="Calibri" w:hAnsi="Calibri" w:cs="Calibri"/>
    </w:rPr>
  </w:style>
  <w:style w:type="paragraph" w:customStyle="1" w:styleId="00668E3C07AF448393735BDAF6AF494C9">
    <w:name w:val="00668E3C07AF448393735BDAF6AF494C9"/>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1">
    <w:name w:val="66E8B845E0AC44739041F377DCC9463311"/>
    <w:rsid w:val="00DB18F8"/>
    <w:rPr>
      <w:rFonts w:ascii="Calibri" w:eastAsia="Calibri" w:hAnsi="Calibri" w:cs="Calibri"/>
    </w:rPr>
  </w:style>
  <w:style w:type="paragraph" w:customStyle="1" w:styleId="631E1FB997434FBC8CF6A8388DE7BAEB11">
    <w:name w:val="631E1FB997434FBC8CF6A8388DE7BAEB11"/>
    <w:rsid w:val="00DB18F8"/>
    <w:rPr>
      <w:rFonts w:ascii="Calibri" w:eastAsia="Calibri" w:hAnsi="Calibri" w:cs="Calibri"/>
    </w:rPr>
  </w:style>
  <w:style w:type="paragraph" w:customStyle="1" w:styleId="C20548BDB768419E8DE99B210EB3B62D11">
    <w:name w:val="C20548BDB768419E8DE99B210EB3B62D11"/>
    <w:rsid w:val="00DB18F8"/>
    <w:rPr>
      <w:rFonts w:ascii="Calibri" w:eastAsia="Calibri" w:hAnsi="Calibri" w:cs="Calibri"/>
    </w:rPr>
  </w:style>
  <w:style w:type="paragraph" w:customStyle="1" w:styleId="ACFF48D6DCB64F9EB5591E7236D686E111">
    <w:name w:val="ACFF48D6DCB64F9EB5591E7236D686E111"/>
    <w:rsid w:val="00DB18F8"/>
    <w:rPr>
      <w:rFonts w:ascii="Calibri" w:eastAsia="Calibri" w:hAnsi="Calibri" w:cs="Calibri"/>
    </w:rPr>
  </w:style>
  <w:style w:type="paragraph" w:customStyle="1" w:styleId="B6CC6B50EDD44454A81D88C3F66EDDBB11">
    <w:name w:val="B6CC6B50EDD44454A81D88C3F66EDDBB11"/>
    <w:rsid w:val="00DB18F8"/>
    <w:rPr>
      <w:rFonts w:ascii="Calibri" w:eastAsia="Calibri" w:hAnsi="Calibri" w:cs="Calibri"/>
    </w:rPr>
  </w:style>
  <w:style w:type="paragraph" w:customStyle="1" w:styleId="5B5F4E9040134207A0694C22AB88486C11">
    <w:name w:val="5B5F4E9040134207A0694C22AB88486C11"/>
    <w:rsid w:val="00DB18F8"/>
    <w:rPr>
      <w:rFonts w:ascii="Calibri" w:eastAsia="Calibri" w:hAnsi="Calibri" w:cs="Calibri"/>
    </w:rPr>
  </w:style>
  <w:style w:type="paragraph" w:customStyle="1" w:styleId="B3B18CD5A2D94BC89611EA3FECB3A19F11">
    <w:name w:val="B3B18CD5A2D94BC89611EA3FECB3A19F11"/>
    <w:rsid w:val="00DB18F8"/>
    <w:rPr>
      <w:rFonts w:ascii="Calibri" w:eastAsia="Calibri" w:hAnsi="Calibri" w:cs="Calibri"/>
    </w:rPr>
  </w:style>
  <w:style w:type="paragraph" w:customStyle="1" w:styleId="662052D1FFA641BABB671BC491BA871211">
    <w:name w:val="662052D1FFA641BABB671BC491BA871211"/>
    <w:rsid w:val="00DB18F8"/>
    <w:rPr>
      <w:rFonts w:ascii="Calibri" w:eastAsia="Calibri" w:hAnsi="Calibri" w:cs="Calibri"/>
    </w:rPr>
  </w:style>
  <w:style w:type="paragraph" w:customStyle="1" w:styleId="9D9CB62892494461AC95664789F4CBCE11">
    <w:name w:val="9D9CB62892494461AC95664789F4CBCE11"/>
    <w:rsid w:val="00DB18F8"/>
    <w:rPr>
      <w:rFonts w:ascii="Calibri" w:eastAsia="Calibri" w:hAnsi="Calibri" w:cs="Calibri"/>
    </w:rPr>
  </w:style>
  <w:style w:type="paragraph" w:customStyle="1" w:styleId="5B496F62C19F4E7487C10EBECD141F8611">
    <w:name w:val="5B496F62C19F4E7487C10EBECD141F8611"/>
    <w:rsid w:val="00DB18F8"/>
    <w:rPr>
      <w:rFonts w:ascii="Calibri" w:eastAsia="Calibri" w:hAnsi="Calibri" w:cs="Calibri"/>
    </w:rPr>
  </w:style>
  <w:style w:type="paragraph" w:customStyle="1" w:styleId="B1C310055E954392947742591F66853D11">
    <w:name w:val="B1C310055E954392947742591F66853D11"/>
    <w:rsid w:val="00DB18F8"/>
    <w:rPr>
      <w:rFonts w:ascii="Calibri" w:eastAsia="Calibri" w:hAnsi="Calibri" w:cs="Calibri"/>
    </w:rPr>
  </w:style>
  <w:style w:type="paragraph" w:customStyle="1" w:styleId="EA027927E1C040CBB77A5137F5558CEF11">
    <w:name w:val="EA027927E1C040CBB77A5137F5558CEF11"/>
    <w:rsid w:val="00DB18F8"/>
    <w:rPr>
      <w:rFonts w:ascii="Calibri" w:eastAsia="Calibri" w:hAnsi="Calibri" w:cs="Calibri"/>
    </w:rPr>
  </w:style>
  <w:style w:type="paragraph" w:customStyle="1" w:styleId="2550E25B87FE4324A4953BD39111C56D11">
    <w:name w:val="2550E25B87FE4324A4953BD39111C56D11"/>
    <w:rsid w:val="00DB18F8"/>
    <w:rPr>
      <w:rFonts w:ascii="Calibri" w:eastAsia="Calibri" w:hAnsi="Calibri" w:cs="Calibri"/>
    </w:rPr>
  </w:style>
  <w:style w:type="paragraph" w:customStyle="1" w:styleId="0911C40851234F368CFCD96BA213C207">
    <w:name w:val="0911C40851234F368CFCD96BA213C207"/>
    <w:rsid w:val="00DB18F8"/>
  </w:style>
  <w:style w:type="paragraph" w:customStyle="1" w:styleId="02515348D4F842A6B76EAB1A95F9CD36">
    <w:name w:val="02515348D4F842A6B76EAB1A95F9CD36"/>
    <w:rsid w:val="00DB18F8"/>
  </w:style>
  <w:style w:type="paragraph" w:customStyle="1" w:styleId="EF0DB85ADD2B44DA8612F3BCF2C1EDC6">
    <w:name w:val="EF0DB85ADD2B44DA8612F3BCF2C1EDC6"/>
    <w:rsid w:val="00DB18F8"/>
  </w:style>
  <w:style w:type="paragraph" w:customStyle="1" w:styleId="F2A0F9AC013C416A9BC31C59F19D4CE3">
    <w:name w:val="F2A0F9AC013C416A9BC31C59F19D4CE3"/>
    <w:rsid w:val="00DB18F8"/>
  </w:style>
  <w:style w:type="paragraph" w:customStyle="1" w:styleId="D5D143EB3DD54460901EFE10662AADB3">
    <w:name w:val="D5D143EB3DD54460901EFE10662AADB3"/>
    <w:rsid w:val="00DB18F8"/>
  </w:style>
  <w:style w:type="paragraph" w:customStyle="1" w:styleId="EE091A52924345129DA52881B70F3A45">
    <w:name w:val="EE091A52924345129DA52881B70F3A45"/>
    <w:rsid w:val="00DB18F8"/>
  </w:style>
  <w:style w:type="paragraph" w:customStyle="1" w:styleId="F70E48BC74FC4A50AEFA289DEA72F345">
    <w:name w:val="F70E48BC74FC4A50AEFA289DEA72F345"/>
    <w:rsid w:val="00DB18F8"/>
  </w:style>
  <w:style w:type="paragraph" w:customStyle="1" w:styleId="287967D4B1B04979AB3305A2A0ED37A2">
    <w:name w:val="287967D4B1B04979AB3305A2A0ED37A2"/>
    <w:rsid w:val="00DB18F8"/>
  </w:style>
  <w:style w:type="paragraph" w:customStyle="1" w:styleId="35245FA22EF64478AF93B2A18E24B04B17">
    <w:name w:val="35245FA22EF64478AF93B2A18E24B04B17"/>
    <w:rsid w:val="00DB18F8"/>
    <w:rPr>
      <w:rFonts w:ascii="Calibri" w:eastAsia="Calibri" w:hAnsi="Calibri" w:cs="Calibri"/>
    </w:rPr>
  </w:style>
  <w:style w:type="paragraph" w:customStyle="1" w:styleId="073CE04D185643878B84AD5BC03D02A317">
    <w:name w:val="073CE04D185643878B84AD5BC03D02A317"/>
    <w:rsid w:val="00DB18F8"/>
    <w:rPr>
      <w:rFonts w:ascii="Calibri" w:eastAsia="Calibri" w:hAnsi="Calibri" w:cs="Calibri"/>
    </w:rPr>
  </w:style>
  <w:style w:type="paragraph" w:customStyle="1" w:styleId="F350FBA2C29B46F6AAF0F236D2BB5ADF17">
    <w:name w:val="F350FBA2C29B46F6AAF0F236D2BB5ADF17"/>
    <w:rsid w:val="00DB18F8"/>
    <w:rPr>
      <w:rFonts w:ascii="Calibri" w:eastAsia="Calibri" w:hAnsi="Calibri" w:cs="Calibri"/>
    </w:rPr>
  </w:style>
  <w:style w:type="paragraph" w:customStyle="1" w:styleId="CCBDD2368CED4B3BB3C09F0E91897B8417">
    <w:name w:val="CCBDD2368CED4B3BB3C09F0E91897B8417"/>
    <w:rsid w:val="00DB18F8"/>
    <w:rPr>
      <w:rFonts w:ascii="Calibri" w:eastAsia="Calibri" w:hAnsi="Calibri" w:cs="Calibri"/>
    </w:rPr>
  </w:style>
  <w:style w:type="paragraph" w:customStyle="1" w:styleId="769D10671D634164A6D2DB2AF97D16D317">
    <w:name w:val="769D10671D634164A6D2DB2AF97D16D317"/>
    <w:rsid w:val="00DB18F8"/>
    <w:rPr>
      <w:rFonts w:ascii="Calibri" w:eastAsia="Calibri" w:hAnsi="Calibri" w:cs="Calibri"/>
    </w:rPr>
  </w:style>
  <w:style w:type="paragraph" w:customStyle="1" w:styleId="10E766A6AF224B9A9B890F7E14E19E841">
    <w:name w:val="10E766A6AF224B9A9B890F7E14E19E841"/>
    <w:rsid w:val="00DB18F8"/>
    <w:rPr>
      <w:rFonts w:ascii="Calibri" w:eastAsia="Calibri" w:hAnsi="Calibri" w:cs="Calibri"/>
    </w:rPr>
  </w:style>
  <w:style w:type="paragraph" w:customStyle="1" w:styleId="22D1173ECA85442FAAE1546580C4047F17">
    <w:name w:val="22D1173ECA85442FAAE1546580C4047F17"/>
    <w:rsid w:val="00DB18F8"/>
    <w:rPr>
      <w:rFonts w:ascii="Calibri" w:eastAsia="Calibri" w:hAnsi="Calibri" w:cs="Calibri"/>
    </w:rPr>
  </w:style>
  <w:style w:type="paragraph" w:customStyle="1" w:styleId="2E09607F8F574648BE510D79D43D776E17">
    <w:name w:val="2E09607F8F574648BE510D79D43D776E17"/>
    <w:rsid w:val="00DB18F8"/>
    <w:rPr>
      <w:rFonts w:ascii="Calibri" w:eastAsia="Calibri" w:hAnsi="Calibri" w:cs="Calibri"/>
    </w:rPr>
  </w:style>
  <w:style w:type="paragraph" w:customStyle="1" w:styleId="81C726644747499688BEA02F99DA886117">
    <w:name w:val="81C726644747499688BEA02F99DA886117"/>
    <w:rsid w:val="00DB18F8"/>
    <w:rPr>
      <w:rFonts w:ascii="Calibri" w:eastAsia="Calibri" w:hAnsi="Calibri" w:cs="Calibri"/>
    </w:rPr>
  </w:style>
  <w:style w:type="paragraph" w:customStyle="1" w:styleId="0055559777E949F0982D40CD4DB8130217">
    <w:name w:val="0055559777E949F0982D40CD4DB8130217"/>
    <w:rsid w:val="00DB18F8"/>
    <w:rPr>
      <w:rFonts w:ascii="Calibri" w:eastAsia="Calibri" w:hAnsi="Calibri" w:cs="Calibri"/>
    </w:rPr>
  </w:style>
  <w:style w:type="paragraph" w:customStyle="1" w:styleId="6D449A5E81354584AA7270E94DC2907717">
    <w:name w:val="6D449A5E81354584AA7270E94DC2907717"/>
    <w:rsid w:val="00DB18F8"/>
    <w:rPr>
      <w:rFonts w:ascii="Calibri" w:eastAsia="Calibri" w:hAnsi="Calibri" w:cs="Calibri"/>
    </w:rPr>
  </w:style>
  <w:style w:type="paragraph" w:customStyle="1" w:styleId="738D7F6E969544BF88B80478D072D0FE17">
    <w:name w:val="738D7F6E969544BF88B80478D072D0FE17"/>
    <w:rsid w:val="00DB18F8"/>
    <w:rPr>
      <w:rFonts w:ascii="Calibri" w:eastAsia="Calibri" w:hAnsi="Calibri" w:cs="Calibri"/>
    </w:rPr>
  </w:style>
  <w:style w:type="paragraph" w:customStyle="1" w:styleId="A10F9FAD60BB468D828486437A5103B67">
    <w:name w:val="A10F9FAD60BB468D828486437A5103B67"/>
    <w:rsid w:val="00DB18F8"/>
    <w:rPr>
      <w:rFonts w:ascii="Calibri" w:eastAsia="Calibri" w:hAnsi="Calibri" w:cs="Calibri"/>
    </w:rPr>
  </w:style>
  <w:style w:type="paragraph" w:customStyle="1" w:styleId="2277121C6A224167B684D32D1BC7D5B716">
    <w:name w:val="2277121C6A224167B684D32D1BC7D5B716"/>
    <w:rsid w:val="00DB18F8"/>
    <w:rPr>
      <w:rFonts w:ascii="Calibri" w:eastAsia="Calibri" w:hAnsi="Calibri" w:cs="Calibri"/>
    </w:rPr>
  </w:style>
  <w:style w:type="paragraph" w:customStyle="1" w:styleId="4A60C4FFAACB4F43B39B767999F4191416">
    <w:name w:val="4A60C4FFAACB4F43B39B767999F4191416"/>
    <w:rsid w:val="00DB18F8"/>
    <w:rPr>
      <w:rFonts w:ascii="Calibri" w:eastAsia="Calibri" w:hAnsi="Calibri" w:cs="Calibri"/>
    </w:rPr>
  </w:style>
  <w:style w:type="paragraph" w:customStyle="1" w:styleId="67FE404E89BA49AC8E6C2FA842E57E6E16">
    <w:name w:val="67FE404E89BA49AC8E6C2FA842E57E6E16"/>
    <w:rsid w:val="00DB18F8"/>
    <w:rPr>
      <w:rFonts w:ascii="Calibri" w:eastAsia="Calibri" w:hAnsi="Calibri" w:cs="Calibri"/>
    </w:rPr>
  </w:style>
  <w:style w:type="paragraph" w:customStyle="1" w:styleId="7406B72CE29443ED92101E6250F6121316">
    <w:name w:val="7406B72CE29443ED92101E6250F6121316"/>
    <w:rsid w:val="00DB18F8"/>
    <w:rPr>
      <w:rFonts w:ascii="Calibri" w:eastAsia="Calibri" w:hAnsi="Calibri" w:cs="Calibri"/>
    </w:rPr>
  </w:style>
  <w:style w:type="paragraph" w:customStyle="1" w:styleId="852C8E64E84C43ACBDA4BFFCECA51BF016">
    <w:name w:val="852C8E64E84C43ACBDA4BFFCECA51BF016"/>
    <w:rsid w:val="00DB18F8"/>
    <w:rPr>
      <w:rFonts w:ascii="Calibri" w:eastAsia="Calibri" w:hAnsi="Calibri" w:cs="Calibri"/>
    </w:rPr>
  </w:style>
  <w:style w:type="paragraph" w:customStyle="1" w:styleId="4EA8C8749A3A49BAB490C88F8DE3D4D716">
    <w:name w:val="4EA8C8749A3A49BAB490C88F8DE3D4D716"/>
    <w:rsid w:val="00DB18F8"/>
    <w:rPr>
      <w:rFonts w:ascii="Calibri" w:eastAsia="Calibri" w:hAnsi="Calibri" w:cs="Calibri"/>
    </w:rPr>
  </w:style>
  <w:style w:type="paragraph" w:customStyle="1" w:styleId="6E1328EB82374AC9A3530A0D99C80EB316">
    <w:name w:val="6E1328EB82374AC9A3530A0D99C80EB316"/>
    <w:rsid w:val="00DB18F8"/>
    <w:rPr>
      <w:rFonts w:ascii="Calibri" w:eastAsia="Calibri" w:hAnsi="Calibri" w:cs="Calibri"/>
    </w:rPr>
  </w:style>
  <w:style w:type="paragraph" w:customStyle="1" w:styleId="6D1E5C5B8F084D14A0EF701DF649934516">
    <w:name w:val="6D1E5C5B8F084D14A0EF701DF649934516"/>
    <w:rsid w:val="00DB18F8"/>
    <w:rPr>
      <w:rFonts w:ascii="Calibri" w:eastAsia="Calibri" w:hAnsi="Calibri" w:cs="Calibri"/>
    </w:rPr>
  </w:style>
  <w:style w:type="paragraph" w:customStyle="1" w:styleId="4C0ADCF2C7EC4D74AC449DE59F3B5C4A16">
    <w:name w:val="4C0ADCF2C7EC4D74AC449DE59F3B5C4A16"/>
    <w:rsid w:val="00DB18F8"/>
    <w:rPr>
      <w:rFonts w:ascii="Calibri" w:eastAsia="Calibri" w:hAnsi="Calibri" w:cs="Calibri"/>
    </w:rPr>
  </w:style>
  <w:style w:type="paragraph" w:customStyle="1" w:styleId="A4BDE212CF4E497B8CAACDB3064576B116">
    <w:name w:val="A4BDE212CF4E497B8CAACDB3064576B116"/>
    <w:rsid w:val="00DB18F8"/>
    <w:rPr>
      <w:rFonts w:ascii="Calibri" w:eastAsia="Calibri" w:hAnsi="Calibri" w:cs="Calibri"/>
    </w:rPr>
  </w:style>
  <w:style w:type="paragraph" w:customStyle="1" w:styleId="7BA1716E82564C578833C48E3D78578516">
    <w:name w:val="7BA1716E82564C578833C48E3D78578516"/>
    <w:rsid w:val="00DB18F8"/>
    <w:rPr>
      <w:rFonts w:ascii="Calibri" w:eastAsia="Calibri" w:hAnsi="Calibri" w:cs="Calibri"/>
    </w:rPr>
  </w:style>
  <w:style w:type="paragraph" w:customStyle="1" w:styleId="AE0762346C5944D78DAF56CF3384227B16">
    <w:name w:val="AE0762346C5944D78DAF56CF3384227B16"/>
    <w:rsid w:val="00DB18F8"/>
    <w:rPr>
      <w:rFonts w:ascii="Calibri" w:eastAsia="Calibri" w:hAnsi="Calibri" w:cs="Calibri"/>
    </w:rPr>
  </w:style>
  <w:style w:type="paragraph" w:customStyle="1" w:styleId="11873BB6AA814438AF3867193FC31ADD15">
    <w:name w:val="11873BB6AA814438AF3867193FC31ADD15"/>
    <w:rsid w:val="00DB18F8"/>
    <w:rPr>
      <w:rFonts w:ascii="Calibri" w:eastAsia="Calibri" w:hAnsi="Calibri" w:cs="Calibri"/>
    </w:rPr>
  </w:style>
  <w:style w:type="paragraph" w:customStyle="1" w:styleId="8E6D8326792A44E5A9B35F3AE8E8A72A5">
    <w:name w:val="8E6D8326792A44E5A9B35F3AE8E8A72A5"/>
    <w:rsid w:val="00DB18F8"/>
    <w:rPr>
      <w:rFonts w:ascii="Calibri" w:eastAsia="Calibri" w:hAnsi="Calibri" w:cs="Calibri"/>
    </w:rPr>
  </w:style>
  <w:style w:type="paragraph" w:customStyle="1" w:styleId="C4FE3561BEE14D9F9F819BEA1519829215">
    <w:name w:val="C4FE3561BEE14D9F9F819BEA1519829215"/>
    <w:rsid w:val="00DB18F8"/>
    <w:rPr>
      <w:rFonts w:ascii="Calibri" w:eastAsia="Calibri" w:hAnsi="Calibri" w:cs="Calibri"/>
    </w:rPr>
  </w:style>
  <w:style w:type="paragraph" w:customStyle="1" w:styleId="438043E8C2954971BBD4ABC392492DE614">
    <w:name w:val="438043E8C2954971BBD4ABC392492DE614"/>
    <w:rsid w:val="00DB18F8"/>
    <w:rPr>
      <w:rFonts w:ascii="Calibri" w:eastAsia="Calibri" w:hAnsi="Calibri" w:cs="Calibri"/>
    </w:rPr>
  </w:style>
  <w:style w:type="paragraph" w:customStyle="1" w:styleId="858D6DA1D0EA43D490955717AA8E343013">
    <w:name w:val="858D6DA1D0EA43D490955717AA8E343013"/>
    <w:rsid w:val="00DB18F8"/>
    <w:rPr>
      <w:rFonts w:ascii="Calibri" w:eastAsia="Calibri" w:hAnsi="Calibri" w:cs="Calibri"/>
    </w:rPr>
  </w:style>
  <w:style w:type="paragraph" w:customStyle="1" w:styleId="13AA16B01F5E4DF4BE64D9905885839613">
    <w:name w:val="13AA16B01F5E4DF4BE64D9905885839613"/>
    <w:rsid w:val="00DB18F8"/>
    <w:rPr>
      <w:rFonts w:ascii="Calibri" w:eastAsia="Calibri" w:hAnsi="Calibri" w:cs="Calibri"/>
    </w:rPr>
  </w:style>
  <w:style w:type="paragraph" w:customStyle="1" w:styleId="D2ABBFF8472F4B72A6FAA0B58A32CBD113">
    <w:name w:val="D2ABBFF8472F4B72A6FAA0B58A32CBD113"/>
    <w:rsid w:val="00DB18F8"/>
    <w:rPr>
      <w:rFonts w:ascii="Calibri" w:eastAsia="Calibri" w:hAnsi="Calibri" w:cs="Calibri"/>
    </w:rPr>
  </w:style>
  <w:style w:type="paragraph" w:customStyle="1" w:styleId="CAEFC4ECF4264832970C20468252F7292">
    <w:name w:val="CAEFC4ECF4264832970C20468252F7292"/>
    <w:rsid w:val="00DB18F8"/>
    <w:rPr>
      <w:rFonts w:ascii="Calibri" w:eastAsia="Calibri" w:hAnsi="Calibri" w:cs="Calibri"/>
    </w:rPr>
  </w:style>
  <w:style w:type="paragraph" w:customStyle="1" w:styleId="E0A138E2AA5949EFB6AD8CE82D35B10B2">
    <w:name w:val="E0A138E2AA5949EFB6AD8CE82D35B10B2"/>
    <w:rsid w:val="00DB18F8"/>
    <w:rPr>
      <w:rFonts w:ascii="Calibri" w:eastAsia="Calibri" w:hAnsi="Calibri" w:cs="Calibri"/>
    </w:rPr>
  </w:style>
  <w:style w:type="paragraph" w:customStyle="1" w:styleId="21465FFE5959440ABA43700EA4EC4C2E2">
    <w:name w:val="21465FFE5959440ABA43700EA4EC4C2E2"/>
    <w:rsid w:val="00DB18F8"/>
    <w:pPr>
      <w:ind w:left="720"/>
      <w:contextualSpacing/>
    </w:pPr>
    <w:rPr>
      <w:rFonts w:ascii="Calibri" w:eastAsia="Calibri" w:hAnsi="Calibri" w:cs="Calibri"/>
    </w:rPr>
  </w:style>
  <w:style w:type="paragraph" w:customStyle="1" w:styleId="F8C79C859D0B4B449A9EAD37F199A1A613">
    <w:name w:val="F8C79C859D0B4B449A9EAD37F199A1A613"/>
    <w:rsid w:val="00DB18F8"/>
    <w:rPr>
      <w:rFonts w:ascii="Calibri" w:eastAsia="Calibri" w:hAnsi="Calibri" w:cs="Calibri"/>
    </w:rPr>
  </w:style>
  <w:style w:type="paragraph" w:customStyle="1" w:styleId="A8A8D2E1A07B4ED19E3C5F0AAD74B17713">
    <w:name w:val="A8A8D2E1A07B4ED19E3C5F0AAD74B17713"/>
    <w:rsid w:val="00DB18F8"/>
    <w:rPr>
      <w:rFonts w:ascii="Calibri" w:eastAsia="Calibri" w:hAnsi="Calibri" w:cs="Calibri"/>
    </w:rPr>
  </w:style>
  <w:style w:type="paragraph" w:customStyle="1" w:styleId="77BCAE2AB5C94FD0A827BEAD4B63388213">
    <w:name w:val="77BCAE2AB5C94FD0A827BEAD4B63388213"/>
    <w:rsid w:val="00DB18F8"/>
    <w:rPr>
      <w:rFonts w:ascii="Calibri" w:eastAsia="Calibri" w:hAnsi="Calibri" w:cs="Calibri"/>
    </w:rPr>
  </w:style>
  <w:style w:type="paragraph" w:customStyle="1" w:styleId="358394327311429C8447C86E8082B51A13">
    <w:name w:val="358394327311429C8447C86E8082B51A13"/>
    <w:rsid w:val="00DB18F8"/>
    <w:rPr>
      <w:rFonts w:ascii="Calibri" w:eastAsia="Calibri" w:hAnsi="Calibri" w:cs="Calibri"/>
    </w:rPr>
  </w:style>
  <w:style w:type="paragraph" w:customStyle="1" w:styleId="115BB9D40D38436DB565B45BF180420413">
    <w:name w:val="115BB9D40D38436DB565B45BF180420413"/>
    <w:rsid w:val="00DB18F8"/>
    <w:rPr>
      <w:rFonts w:ascii="Calibri" w:eastAsia="Calibri" w:hAnsi="Calibri" w:cs="Calibri"/>
    </w:rPr>
  </w:style>
  <w:style w:type="paragraph" w:customStyle="1" w:styleId="116C6487F72145EB84B88F61438A772E13">
    <w:name w:val="116C6487F72145EB84B88F61438A772E13"/>
    <w:rsid w:val="00DB18F8"/>
    <w:rPr>
      <w:rFonts w:ascii="Calibri" w:eastAsia="Calibri" w:hAnsi="Calibri" w:cs="Calibri"/>
    </w:rPr>
  </w:style>
  <w:style w:type="paragraph" w:customStyle="1" w:styleId="CF0BAE5B2AE44C598F988E849ECFA5E213">
    <w:name w:val="CF0BAE5B2AE44C598F988E849ECFA5E213"/>
    <w:rsid w:val="00DB18F8"/>
    <w:rPr>
      <w:rFonts w:ascii="Calibri" w:eastAsia="Calibri" w:hAnsi="Calibri" w:cs="Calibri"/>
    </w:rPr>
  </w:style>
  <w:style w:type="paragraph" w:customStyle="1" w:styleId="CE7BD6CB3F454FB0B2A90BD1F41B7F8F13">
    <w:name w:val="CE7BD6CB3F454FB0B2A90BD1F41B7F8F13"/>
    <w:rsid w:val="00DB18F8"/>
    <w:rPr>
      <w:rFonts w:ascii="Calibri" w:eastAsia="Calibri" w:hAnsi="Calibri" w:cs="Calibri"/>
    </w:rPr>
  </w:style>
  <w:style w:type="paragraph" w:customStyle="1" w:styleId="4338AC1CD07B41C885CD49D7E1CB469B">
    <w:name w:val="4338AC1CD07B41C885CD49D7E1CB469B"/>
    <w:rsid w:val="00DB18F8"/>
    <w:rPr>
      <w:rFonts w:ascii="Calibri" w:eastAsia="Calibri" w:hAnsi="Calibri" w:cs="Calibri"/>
    </w:rPr>
  </w:style>
  <w:style w:type="paragraph" w:customStyle="1" w:styleId="4B961C06F6184FCAA04F89B2032E4D36">
    <w:name w:val="4B961C06F6184FCAA04F89B2032E4D36"/>
    <w:rsid w:val="00DB18F8"/>
    <w:rPr>
      <w:rFonts w:ascii="Calibri" w:eastAsia="Calibri" w:hAnsi="Calibri" w:cs="Calibri"/>
    </w:rPr>
  </w:style>
  <w:style w:type="paragraph" w:customStyle="1" w:styleId="222CC323CD7E455FA6E502D98AA91481">
    <w:name w:val="222CC323CD7E455FA6E502D98AA91481"/>
    <w:rsid w:val="00DB18F8"/>
    <w:rPr>
      <w:rFonts w:ascii="Calibri" w:eastAsia="Calibri" w:hAnsi="Calibri" w:cs="Calibri"/>
    </w:rPr>
  </w:style>
  <w:style w:type="paragraph" w:customStyle="1" w:styleId="4C87EDF3529A460BBD35B37379FB01CF12">
    <w:name w:val="4C87EDF3529A460BBD35B37379FB01CF12"/>
    <w:rsid w:val="00DB18F8"/>
    <w:rPr>
      <w:rFonts w:ascii="Calibri" w:eastAsia="Calibri" w:hAnsi="Calibri" w:cs="Calibri"/>
    </w:rPr>
  </w:style>
  <w:style w:type="paragraph" w:customStyle="1" w:styleId="F7AD68BCB4C74E76BFB08F92321656FD12">
    <w:name w:val="F7AD68BCB4C74E76BFB08F92321656FD12"/>
    <w:rsid w:val="00DB18F8"/>
    <w:rPr>
      <w:rFonts w:ascii="Calibri" w:eastAsia="Calibri" w:hAnsi="Calibri" w:cs="Calibri"/>
    </w:rPr>
  </w:style>
  <w:style w:type="paragraph" w:customStyle="1" w:styleId="2DA24947D4DA46249D11064E21AABEF412">
    <w:name w:val="2DA24947D4DA46249D11064E21AABEF412"/>
    <w:rsid w:val="00DB18F8"/>
    <w:rPr>
      <w:rFonts w:ascii="Calibri" w:eastAsia="Calibri" w:hAnsi="Calibri" w:cs="Calibri"/>
    </w:rPr>
  </w:style>
  <w:style w:type="paragraph" w:customStyle="1" w:styleId="00668E3C07AF448393735BDAF6AF494C10">
    <w:name w:val="00668E3C07AF448393735BDAF6AF494C10"/>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2">
    <w:name w:val="66E8B845E0AC44739041F377DCC9463312"/>
    <w:rsid w:val="00DB18F8"/>
    <w:rPr>
      <w:rFonts w:ascii="Calibri" w:eastAsia="Calibri" w:hAnsi="Calibri" w:cs="Calibri"/>
    </w:rPr>
  </w:style>
  <w:style w:type="paragraph" w:customStyle="1" w:styleId="631E1FB997434FBC8CF6A8388DE7BAEB12">
    <w:name w:val="631E1FB997434FBC8CF6A8388DE7BAEB12"/>
    <w:rsid w:val="00DB18F8"/>
    <w:rPr>
      <w:rFonts w:ascii="Calibri" w:eastAsia="Calibri" w:hAnsi="Calibri" w:cs="Calibri"/>
    </w:rPr>
  </w:style>
  <w:style w:type="paragraph" w:customStyle="1" w:styleId="C20548BDB768419E8DE99B210EB3B62D12">
    <w:name w:val="C20548BDB768419E8DE99B210EB3B62D12"/>
    <w:rsid w:val="00DB18F8"/>
    <w:rPr>
      <w:rFonts w:ascii="Calibri" w:eastAsia="Calibri" w:hAnsi="Calibri" w:cs="Calibri"/>
    </w:rPr>
  </w:style>
  <w:style w:type="paragraph" w:customStyle="1" w:styleId="ACFF48D6DCB64F9EB5591E7236D686E112">
    <w:name w:val="ACFF48D6DCB64F9EB5591E7236D686E112"/>
    <w:rsid w:val="00DB18F8"/>
    <w:rPr>
      <w:rFonts w:ascii="Calibri" w:eastAsia="Calibri" w:hAnsi="Calibri" w:cs="Calibri"/>
    </w:rPr>
  </w:style>
  <w:style w:type="paragraph" w:customStyle="1" w:styleId="B6CC6B50EDD44454A81D88C3F66EDDBB12">
    <w:name w:val="B6CC6B50EDD44454A81D88C3F66EDDBB12"/>
    <w:rsid w:val="00DB18F8"/>
    <w:rPr>
      <w:rFonts w:ascii="Calibri" w:eastAsia="Calibri" w:hAnsi="Calibri" w:cs="Calibri"/>
    </w:rPr>
  </w:style>
  <w:style w:type="paragraph" w:customStyle="1" w:styleId="5B5F4E9040134207A0694C22AB88486C12">
    <w:name w:val="5B5F4E9040134207A0694C22AB88486C12"/>
    <w:rsid w:val="00DB18F8"/>
    <w:rPr>
      <w:rFonts w:ascii="Calibri" w:eastAsia="Calibri" w:hAnsi="Calibri" w:cs="Calibri"/>
    </w:rPr>
  </w:style>
  <w:style w:type="paragraph" w:customStyle="1" w:styleId="B3B18CD5A2D94BC89611EA3FECB3A19F12">
    <w:name w:val="B3B18CD5A2D94BC89611EA3FECB3A19F12"/>
    <w:rsid w:val="00DB18F8"/>
    <w:rPr>
      <w:rFonts w:ascii="Calibri" w:eastAsia="Calibri" w:hAnsi="Calibri" w:cs="Calibri"/>
    </w:rPr>
  </w:style>
  <w:style w:type="paragraph" w:customStyle="1" w:styleId="662052D1FFA641BABB671BC491BA871212">
    <w:name w:val="662052D1FFA641BABB671BC491BA871212"/>
    <w:rsid w:val="00DB18F8"/>
    <w:rPr>
      <w:rFonts w:ascii="Calibri" w:eastAsia="Calibri" w:hAnsi="Calibri" w:cs="Calibri"/>
    </w:rPr>
  </w:style>
  <w:style w:type="paragraph" w:customStyle="1" w:styleId="9D9CB62892494461AC95664789F4CBCE12">
    <w:name w:val="9D9CB62892494461AC95664789F4CBCE12"/>
    <w:rsid w:val="00DB18F8"/>
    <w:rPr>
      <w:rFonts w:ascii="Calibri" w:eastAsia="Calibri" w:hAnsi="Calibri" w:cs="Calibri"/>
    </w:rPr>
  </w:style>
  <w:style w:type="paragraph" w:customStyle="1" w:styleId="5B496F62C19F4E7487C10EBECD141F8612">
    <w:name w:val="5B496F62C19F4E7487C10EBECD141F8612"/>
    <w:rsid w:val="00DB18F8"/>
    <w:rPr>
      <w:rFonts w:ascii="Calibri" w:eastAsia="Calibri" w:hAnsi="Calibri" w:cs="Calibri"/>
    </w:rPr>
  </w:style>
  <w:style w:type="paragraph" w:customStyle="1" w:styleId="B1C310055E954392947742591F66853D12">
    <w:name w:val="B1C310055E954392947742591F66853D12"/>
    <w:rsid w:val="00DB18F8"/>
    <w:rPr>
      <w:rFonts w:ascii="Calibri" w:eastAsia="Calibri" w:hAnsi="Calibri" w:cs="Calibri"/>
    </w:rPr>
  </w:style>
  <w:style w:type="paragraph" w:customStyle="1" w:styleId="EA027927E1C040CBB77A5137F5558CEF12">
    <w:name w:val="EA027927E1C040CBB77A5137F5558CEF12"/>
    <w:rsid w:val="00DB18F8"/>
    <w:rPr>
      <w:rFonts w:ascii="Calibri" w:eastAsia="Calibri" w:hAnsi="Calibri" w:cs="Calibri"/>
    </w:rPr>
  </w:style>
  <w:style w:type="paragraph" w:customStyle="1" w:styleId="2550E25B87FE4324A4953BD39111C56D12">
    <w:name w:val="2550E25B87FE4324A4953BD39111C56D12"/>
    <w:rsid w:val="00DB18F8"/>
    <w:rPr>
      <w:rFonts w:ascii="Calibri" w:eastAsia="Calibri" w:hAnsi="Calibri" w:cs="Calibri"/>
    </w:rPr>
  </w:style>
  <w:style w:type="paragraph" w:customStyle="1" w:styleId="35245FA22EF64478AF93B2A18E24B04B18">
    <w:name w:val="35245FA22EF64478AF93B2A18E24B04B18"/>
    <w:rsid w:val="00DB18F8"/>
    <w:rPr>
      <w:rFonts w:ascii="Calibri" w:eastAsia="Calibri" w:hAnsi="Calibri" w:cs="Calibri"/>
    </w:rPr>
  </w:style>
  <w:style w:type="paragraph" w:customStyle="1" w:styleId="073CE04D185643878B84AD5BC03D02A318">
    <w:name w:val="073CE04D185643878B84AD5BC03D02A318"/>
    <w:rsid w:val="00DB18F8"/>
    <w:rPr>
      <w:rFonts w:ascii="Calibri" w:eastAsia="Calibri" w:hAnsi="Calibri" w:cs="Calibri"/>
    </w:rPr>
  </w:style>
  <w:style w:type="paragraph" w:customStyle="1" w:styleId="F350FBA2C29B46F6AAF0F236D2BB5ADF18">
    <w:name w:val="F350FBA2C29B46F6AAF0F236D2BB5ADF18"/>
    <w:rsid w:val="00DB18F8"/>
    <w:rPr>
      <w:rFonts w:ascii="Calibri" w:eastAsia="Calibri" w:hAnsi="Calibri" w:cs="Calibri"/>
    </w:rPr>
  </w:style>
  <w:style w:type="paragraph" w:customStyle="1" w:styleId="CCBDD2368CED4B3BB3C09F0E91897B8418">
    <w:name w:val="CCBDD2368CED4B3BB3C09F0E91897B8418"/>
    <w:rsid w:val="00DB18F8"/>
    <w:rPr>
      <w:rFonts w:ascii="Calibri" w:eastAsia="Calibri" w:hAnsi="Calibri" w:cs="Calibri"/>
    </w:rPr>
  </w:style>
  <w:style w:type="paragraph" w:customStyle="1" w:styleId="769D10671D634164A6D2DB2AF97D16D318">
    <w:name w:val="769D10671D634164A6D2DB2AF97D16D318"/>
    <w:rsid w:val="00DB18F8"/>
    <w:rPr>
      <w:rFonts w:ascii="Calibri" w:eastAsia="Calibri" w:hAnsi="Calibri" w:cs="Calibri"/>
    </w:rPr>
  </w:style>
  <w:style w:type="paragraph" w:customStyle="1" w:styleId="10E766A6AF224B9A9B890F7E14E19E842">
    <w:name w:val="10E766A6AF224B9A9B890F7E14E19E842"/>
    <w:rsid w:val="00DB18F8"/>
    <w:rPr>
      <w:rFonts w:ascii="Calibri" w:eastAsia="Calibri" w:hAnsi="Calibri" w:cs="Calibri"/>
    </w:rPr>
  </w:style>
  <w:style w:type="paragraph" w:customStyle="1" w:styleId="22D1173ECA85442FAAE1546580C4047F18">
    <w:name w:val="22D1173ECA85442FAAE1546580C4047F18"/>
    <w:rsid w:val="00DB18F8"/>
    <w:rPr>
      <w:rFonts w:ascii="Calibri" w:eastAsia="Calibri" w:hAnsi="Calibri" w:cs="Calibri"/>
    </w:rPr>
  </w:style>
  <w:style w:type="paragraph" w:customStyle="1" w:styleId="2E09607F8F574648BE510D79D43D776E18">
    <w:name w:val="2E09607F8F574648BE510D79D43D776E18"/>
    <w:rsid w:val="00DB18F8"/>
    <w:rPr>
      <w:rFonts w:ascii="Calibri" w:eastAsia="Calibri" w:hAnsi="Calibri" w:cs="Calibri"/>
    </w:rPr>
  </w:style>
  <w:style w:type="paragraph" w:customStyle="1" w:styleId="81C726644747499688BEA02F99DA886118">
    <w:name w:val="81C726644747499688BEA02F99DA886118"/>
    <w:rsid w:val="00DB18F8"/>
    <w:rPr>
      <w:rFonts w:ascii="Calibri" w:eastAsia="Calibri" w:hAnsi="Calibri" w:cs="Calibri"/>
    </w:rPr>
  </w:style>
  <w:style w:type="paragraph" w:customStyle="1" w:styleId="0055559777E949F0982D40CD4DB8130218">
    <w:name w:val="0055559777E949F0982D40CD4DB8130218"/>
    <w:rsid w:val="00DB18F8"/>
    <w:rPr>
      <w:rFonts w:ascii="Calibri" w:eastAsia="Calibri" w:hAnsi="Calibri" w:cs="Calibri"/>
    </w:rPr>
  </w:style>
  <w:style w:type="paragraph" w:customStyle="1" w:styleId="6D449A5E81354584AA7270E94DC2907718">
    <w:name w:val="6D449A5E81354584AA7270E94DC2907718"/>
    <w:rsid w:val="00DB18F8"/>
    <w:rPr>
      <w:rFonts w:ascii="Calibri" w:eastAsia="Calibri" w:hAnsi="Calibri" w:cs="Calibri"/>
    </w:rPr>
  </w:style>
  <w:style w:type="paragraph" w:customStyle="1" w:styleId="738D7F6E969544BF88B80478D072D0FE18">
    <w:name w:val="738D7F6E969544BF88B80478D072D0FE18"/>
    <w:rsid w:val="00DB18F8"/>
    <w:rPr>
      <w:rFonts w:ascii="Calibri" w:eastAsia="Calibri" w:hAnsi="Calibri" w:cs="Calibri"/>
    </w:rPr>
  </w:style>
  <w:style w:type="paragraph" w:customStyle="1" w:styleId="A10F9FAD60BB468D828486437A5103B68">
    <w:name w:val="A10F9FAD60BB468D828486437A5103B68"/>
    <w:rsid w:val="00DB18F8"/>
    <w:rPr>
      <w:rFonts w:ascii="Calibri" w:eastAsia="Calibri" w:hAnsi="Calibri" w:cs="Calibri"/>
    </w:rPr>
  </w:style>
  <w:style w:type="paragraph" w:customStyle="1" w:styleId="2277121C6A224167B684D32D1BC7D5B717">
    <w:name w:val="2277121C6A224167B684D32D1BC7D5B717"/>
    <w:rsid w:val="00DB18F8"/>
    <w:rPr>
      <w:rFonts w:ascii="Calibri" w:eastAsia="Calibri" w:hAnsi="Calibri" w:cs="Calibri"/>
    </w:rPr>
  </w:style>
  <w:style w:type="paragraph" w:customStyle="1" w:styleId="4A60C4FFAACB4F43B39B767999F4191417">
    <w:name w:val="4A60C4FFAACB4F43B39B767999F4191417"/>
    <w:rsid w:val="00DB18F8"/>
    <w:rPr>
      <w:rFonts w:ascii="Calibri" w:eastAsia="Calibri" w:hAnsi="Calibri" w:cs="Calibri"/>
    </w:rPr>
  </w:style>
  <w:style w:type="paragraph" w:customStyle="1" w:styleId="67FE404E89BA49AC8E6C2FA842E57E6E17">
    <w:name w:val="67FE404E89BA49AC8E6C2FA842E57E6E17"/>
    <w:rsid w:val="00DB18F8"/>
    <w:rPr>
      <w:rFonts w:ascii="Calibri" w:eastAsia="Calibri" w:hAnsi="Calibri" w:cs="Calibri"/>
    </w:rPr>
  </w:style>
  <w:style w:type="paragraph" w:customStyle="1" w:styleId="7406B72CE29443ED92101E6250F6121317">
    <w:name w:val="7406B72CE29443ED92101E6250F6121317"/>
    <w:rsid w:val="00DB18F8"/>
    <w:rPr>
      <w:rFonts w:ascii="Calibri" w:eastAsia="Calibri" w:hAnsi="Calibri" w:cs="Calibri"/>
    </w:rPr>
  </w:style>
  <w:style w:type="paragraph" w:customStyle="1" w:styleId="852C8E64E84C43ACBDA4BFFCECA51BF017">
    <w:name w:val="852C8E64E84C43ACBDA4BFFCECA51BF017"/>
    <w:rsid w:val="00DB18F8"/>
    <w:rPr>
      <w:rFonts w:ascii="Calibri" w:eastAsia="Calibri" w:hAnsi="Calibri" w:cs="Calibri"/>
    </w:rPr>
  </w:style>
  <w:style w:type="paragraph" w:customStyle="1" w:styleId="4EA8C8749A3A49BAB490C88F8DE3D4D717">
    <w:name w:val="4EA8C8749A3A49BAB490C88F8DE3D4D717"/>
    <w:rsid w:val="00DB18F8"/>
    <w:rPr>
      <w:rFonts w:ascii="Calibri" w:eastAsia="Calibri" w:hAnsi="Calibri" w:cs="Calibri"/>
    </w:rPr>
  </w:style>
  <w:style w:type="paragraph" w:customStyle="1" w:styleId="6E1328EB82374AC9A3530A0D99C80EB317">
    <w:name w:val="6E1328EB82374AC9A3530A0D99C80EB317"/>
    <w:rsid w:val="00DB18F8"/>
    <w:rPr>
      <w:rFonts w:ascii="Calibri" w:eastAsia="Calibri" w:hAnsi="Calibri" w:cs="Calibri"/>
    </w:rPr>
  </w:style>
  <w:style w:type="paragraph" w:customStyle="1" w:styleId="6D1E5C5B8F084D14A0EF701DF649934517">
    <w:name w:val="6D1E5C5B8F084D14A0EF701DF649934517"/>
    <w:rsid w:val="00DB18F8"/>
    <w:rPr>
      <w:rFonts w:ascii="Calibri" w:eastAsia="Calibri" w:hAnsi="Calibri" w:cs="Calibri"/>
    </w:rPr>
  </w:style>
  <w:style w:type="paragraph" w:customStyle="1" w:styleId="4C0ADCF2C7EC4D74AC449DE59F3B5C4A17">
    <w:name w:val="4C0ADCF2C7EC4D74AC449DE59F3B5C4A17"/>
    <w:rsid w:val="00DB18F8"/>
    <w:rPr>
      <w:rFonts w:ascii="Calibri" w:eastAsia="Calibri" w:hAnsi="Calibri" w:cs="Calibri"/>
    </w:rPr>
  </w:style>
  <w:style w:type="paragraph" w:customStyle="1" w:styleId="A4BDE212CF4E497B8CAACDB3064576B117">
    <w:name w:val="A4BDE212CF4E497B8CAACDB3064576B117"/>
    <w:rsid w:val="00DB18F8"/>
    <w:rPr>
      <w:rFonts w:ascii="Calibri" w:eastAsia="Calibri" w:hAnsi="Calibri" w:cs="Calibri"/>
    </w:rPr>
  </w:style>
  <w:style w:type="paragraph" w:customStyle="1" w:styleId="7BA1716E82564C578833C48E3D78578517">
    <w:name w:val="7BA1716E82564C578833C48E3D78578517"/>
    <w:rsid w:val="00DB18F8"/>
    <w:rPr>
      <w:rFonts w:ascii="Calibri" w:eastAsia="Calibri" w:hAnsi="Calibri" w:cs="Calibri"/>
    </w:rPr>
  </w:style>
  <w:style w:type="paragraph" w:customStyle="1" w:styleId="AE0762346C5944D78DAF56CF3384227B17">
    <w:name w:val="AE0762346C5944D78DAF56CF3384227B17"/>
    <w:rsid w:val="00DB18F8"/>
    <w:rPr>
      <w:rFonts w:ascii="Calibri" w:eastAsia="Calibri" w:hAnsi="Calibri" w:cs="Calibri"/>
    </w:rPr>
  </w:style>
  <w:style w:type="paragraph" w:customStyle="1" w:styleId="11873BB6AA814438AF3867193FC31ADD16">
    <w:name w:val="11873BB6AA814438AF3867193FC31ADD16"/>
    <w:rsid w:val="00DB18F8"/>
    <w:rPr>
      <w:rFonts w:ascii="Calibri" w:eastAsia="Calibri" w:hAnsi="Calibri" w:cs="Calibri"/>
    </w:rPr>
  </w:style>
  <w:style w:type="paragraph" w:customStyle="1" w:styleId="8E6D8326792A44E5A9B35F3AE8E8A72A6">
    <w:name w:val="8E6D8326792A44E5A9B35F3AE8E8A72A6"/>
    <w:rsid w:val="00DB18F8"/>
    <w:rPr>
      <w:rFonts w:ascii="Calibri" w:eastAsia="Calibri" w:hAnsi="Calibri" w:cs="Calibri"/>
    </w:rPr>
  </w:style>
  <w:style w:type="paragraph" w:customStyle="1" w:styleId="C4FE3561BEE14D9F9F819BEA1519829216">
    <w:name w:val="C4FE3561BEE14D9F9F819BEA1519829216"/>
    <w:rsid w:val="00DB18F8"/>
    <w:rPr>
      <w:rFonts w:ascii="Calibri" w:eastAsia="Calibri" w:hAnsi="Calibri" w:cs="Calibri"/>
    </w:rPr>
  </w:style>
  <w:style w:type="paragraph" w:customStyle="1" w:styleId="438043E8C2954971BBD4ABC392492DE615">
    <w:name w:val="438043E8C2954971BBD4ABC392492DE615"/>
    <w:rsid w:val="00DB18F8"/>
    <w:rPr>
      <w:rFonts w:ascii="Calibri" w:eastAsia="Calibri" w:hAnsi="Calibri" w:cs="Calibri"/>
    </w:rPr>
  </w:style>
  <w:style w:type="paragraph" w:customStyle="1" w:styleId="858D6DA1D0EA43D490955717AA8E343014">
    <w:name w:val="858D6DA1D0EA43D490955717AA8E343014"/>
    <w:rsid w:val="00DB18F8"/>
    <w:rPr>
      <w:rFonts w:ascii="Calibri" w:eastAsia="Calibri" w:hAnsi="Calibri" w:cs="Calibri"/>
    </w:rPr>
  </w:style>
  <w:style w:type="paragraph" w:customStyle="1" w:styleId="13AA16B01F5E4DF4BE64D9905885839614">
    <w:name w:val="13AA16B01F5E4DF4BE64D9905885839614"/>
    <w:rsid w:val="00DB18F8"/>
    <w:rPr>
      <w:rFonts w:ascii="Calibri" w:eastAsia="Calibri" w:hAnsi="Calibri" w:cs="Calibri"/>
    </w:rPr>
  </w:style>
  <w:style w:type="paragraph" w:customStyle="1" w:styleId="D2ABBFF8472F4B72A6FAA0B58A32CBD114">
    <w:name w:val="D2ABBFF8472F4B72A6FAA0B58A32CBD114"/>
    <w:rsid w:val="00DB18F8"/>
    <w:rPr>
      <w:rFonts w:ascii="Calibri" w:eastAsia="Calibri" w:hAnsi="Calibri" w:cs="Calibri"/>
    </w:rPr>
  </w:style>
  <w:style w:type="paragraph" w:customStyle="1" w:styleId="CAEFC4ECF4264832970C20468252F7293">
    <w:name w:val="CAEFC4ECF4264832970C20468252F7293"/>
    <w:rsid w:val="00DB18F8"/>
    <w:rPr>
      <w:rFonts w:ascii="Calibri" w:eastAsia="Calibri" w:hAnsi="Calibri" w:cs="Calibri"/>
    </w:rPr>
  </w:style>
  <w:style w:type="paragraph" w:customStyle="1" w:styleId="E0A138E2AA5949EFB6AD8CE82D35B10B3">
    <w:name w:val="E0A138E2AA5949EFB6AD8CE82D35B10B3"/>
    <w:rsid w:val="00DB18F8"/>
    <w:rPr>
      <w:rFonts w:ascii="Calibri" w:eastAsia="Calibri" w:hAnsi="Calibri" w:cs="Calibri"/>
    </w:rPr>
  </w:style>
  <w:style w:type="paragraph" w:customStyle="1" w:styleId="21465FFE5959440ABA43700EA4EC4C2E3">
    <w:name w:val="21465FFE5959440ABA43700EA4EC4C2E3"/>
    <w:rsid w:val="00DB18F8"/>
    <w:pPr>
      <w:ind w:left="720"/>
      <w:contextualSpacing/>
    </w:pPr>
    <w:rPr>
      <w:rFonts w:ascii="Calibri" w:eastAsia="Calibri" w:hAnsi="Calibri" w:cs="Calibri"/>
    </w:rPr>
  </w:style>
  <w:style w:type="paragraph" w:customStyle="1" w:styleId="F8C79C859D0B4B449A9EAD37F199A1A614">
    <w:name w:val="F8C79C859D0B4B449A9EAD37F199A1A614"/>
    <w:rsid w:val="00DB18F8"/>
    <w:rPr>
      <w:rFonts w:ascii="Calibri" w:eastAsia="Calibri" w:hAnsi="Calibri" w:cs="Calibri"/>
    </w:rPr>
  </w:style>
  <w:style w:type="paragraph" w:customStyle="1" w:styleId="A8A8D2E1A07B4ED19E3C5F0AAD74B17714">
    <w:name w:val="A8A8D2E1A07B4ED19E3C5F0AAD74B17714"/>
    <w:rsid w:val="00DB18F8"/>
    <w:rPr>
      <w:rFonts w:ascii="Calibri" w:eastAsia="Calibri" w:hAnsi="Calibri" w:cs="Calibri"/>
    </w:rPr>
  </w:style>
  <w:style w:type="paragraph" w:customStyle="1" w:styleId="77BCAE2AB5C94FD0A827BEAD4B63388214">
    <w:name w:val="77BCAE2AB5C94FD0A827BEAD4B63388214"/>
    <w:rsid w:val="00DB18F8"/>
    <w:rPr>
      <w:rFonts w:ascii="Calibri" w:eastAsia="Calibri" w:hAnsi="Calibri" w:cs="Calibri"/>
    </w:rPr>
  </w:style>
  <w:style w:type="paragraph" w:customStyle="1" w:styleId="358394327311429C8447C86E8082B51A14">
    <w:name w:val="358394327311429C8447C86E8082B51A14"/>
    <w:rsid w:val="00DB18F8"/>
    <w:rPr>
      <w:rFonts w:ascii="Calibri" w:eastAsia="Calibri" w:hAnsi="Calibri" w:cs="Calibri"/>
    </w:rPr>
  </w:style>
  <w:style w:type="paragraph" w:customStyle="1" w:styleId="115BB9D40D38436DB565B45BF180420414">
    <w:name w:val="115BB9D40D38436DB565B45BF180420414"/>
    <w:rsid w:val="00DB18F8"/>
    <w:rPr>
      <w:rFonts w:ascii="Calibri" w:eastAsia="Calibri" w:hAnsi="Calibri" w:cs="Calibri"/>
    </w:rPr>
  </w:style>
  <w:style w:type="paragraph" w:customStyle="1" w:styleId="116C6487F72145EB84B88F61438A772E14">
    <w:name w:val="116C6487F72145EB84B88F61438A772E14"/>
    <w:rsid w:val="00DB18F8"/>
    <w:rPr>
      <w:rFonts w:ascii="Calibri" w:eastAsia="Calibri" w:hAnsi="Calibri" w:cs="Calibri"/>
    </w:rPr>
  </w:style>
  <w:style w:type="paragraph" w:customStyle="1" w:styleId="CF0BAE5B2AE44C598F988E849ECFA5E214">
    <w:name w:val="CF0BAE5B2AE44C598F988E849ECFA5E214"/>
    <w:rsid w:val="00DB18F8"/>
    <w:rPr>
      <w:rFonts w:ascii="Calibri" w:eastAsia="Calibri" w:hAnsi="Calibri" w:cs="Calibri"/>
    </w:rPr>
  </w:style>
  <w:style w:type="paragraph" w:customStyle="1" w:styleId="CE7BD6CB3F454FB0B2A90BD1F41B7F8F14">
    <w:name w:val="CE7BD6CB3F454FB0B2A90BD1F41B7F8F14"/>
    <w:rsid w:val="00DB18F8"/>
    <w:rPr>
      <w:rFonts w:ascii="Calibri" w:eastAsia="Calibri" w:hAnsi="Calibri" w:cs="Calibri"/>
    </w:rPr>
  </w:style>
  <w:style w:type="paragraph" w:customStyle="1" w:styleId="4338AC1CD07B41C885CD49D7E1CB469B1">
    <w:name w:val="4338AC1CD07B41C885CD49D7E1CB469B1"/>
    <w:rsid w:val="00DB18F8"/>
    <w:rPr>
      <w:rFonts w:ascii="Calibri" w:eastAsia="Calibri" w:hAnsi="Calibri" w:cs="Calibri"/>
    </w:rPr>
  </w:style>
  <w:style w:type="paragraph" w:customStyle="1" w:styleId="4B961C06F6184FCAA04F89B2032E4D361">
    <w:name w:val="4B961C06F6184FCAA04F89B2032E4D361"/>
    <w:rsid w:val="00DB18F8"/>
    <w:rPr>
      <w:rFonts w:ascii="Calibri" w:eastAsia="Calibri" w:hAnsi="Calibri" w:cs="Calibri"/>
    </w:rPr>
  </w:style>
  <w:style w:type="paragraph" w:customStyle="1" w:styleId="222CC323CD7E455FA6E502D98AA914811">
    <w:name w:val="222CC323CD7E455FA6E502D98AA914811"/>
    <w:rsid w:val="00DB18F8"/>
    <w:rPr>
      <w:rFonts w:ascii="Calibri" w:eastAsia="Calibri" w:hAnsi="Calibri" w:cs="Calibri"/>
    </w:rPr>
  </w:style>
  <w:style w:type="paragraph" w:customStyle="1" w:styleId="4C87EDF3529A460BBD35B37379FB01CF13">
    <w:name w:val="4C87EDF3529A460BBD35B37379FB01CF13"/>
    <w:rsid w:val="00DB18F8"/>
    <w:rPr>
      <w:rFonts w:ascii="Calibri" w:eastAsia="Calibri" w:hAnsi="Calibri" w:cs="Calibri"/>
    </w:rPr>
  </w:style>
  <w:style w:type="paragraph" w:customStyle="1" w:styleId="F7AD68BCB4C74E76BFB08F92321656FD13">
    <w:name w:val="F7AD68BCB4C74E76BFB08F92321656FD13"/>
    <w:rsid w:val="00DB18F8"/>
    <w:rPr>
      <w:rFonts w:ascii="Calibri" w:eastAsia="Calibri" w:hAnsi="Calibri" w:cs="Calibri"/>
    </w:rPr>
  </w:style>
  <w:style w:type="paragraph" w:customStyle="1" w:styleId="2DA24947D4DA46249D11064E21AABEF413">
    <w:name w:val="2DA24947D4DA46249D11064E21AABEF413"/>
    <w:rsid w:val="00DB18F8"/>
    <w:rPr>
      <w:rFonts w:ascii="Calibri" w:eastAsia="Calibri" w:hAnsi="Calibri" w:cs="Calibri"/>
    </w:rPr>
  </w:style>
  <w:style w:type="paragraph" w:customStyle="1" w:styleId="00668E3C07AF448393735BDAF6AF494C11">
    <w:name w:val="00668E3C07AF448393735BDAF6AF494C11"/>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3">
    <w:name w:val="66E8B845E0AC44739041F377DCC9463313"/>
    <w:rsid w:val="00DB18F8"/>
    <w:rPr>
      <w:rFonts w:ascii="Calibri" w:eastAsia="Calibri" w:hAnsi="Calibri" w:cs="Calibri"/>
    </w:rPr>
  </w:style>
  <w:style w:type="paragraph" w:customStyle="1" w:styleId="631E1FB997434FBC8CF6A8388DE7BAEB13">
    <w:name w:val="631E1FB997434FBC8CF6A8388DE7BAEB13"/>
    <w:rsid w:val="00DB18F8"/>
    <w:rPr>
      <w:rFonts w:ascii="Calibri" w:eastAsia="Calibri" w:hAnsi="Calibri" w:cs="Calibri"/>
    </w:rPr>
  </w:style>
  <w:style w:type="paragraph" w:customStyle="1" w:styleId="C20548BDB768419E8DE99B210EB3B62D13">
    <w:name w:val="C20548BDB768419E8DE99B210EB3B62D13"/>
    <w:rsid w:val="00DB18F8"/>
    <w:rPr>
      <w:rFonts w:ascii="Calibri" w:eastAsia="Calibri" w:hAnsi="Calibri" w:cs="Calibri"/>
    </w:rPr>
  </w:style>
  <w:style w:type="paragraph" w:customStyle="1" w:styleId="ACFF48D6DCB64F9EB5591E7236D686E113">
    <w:name w:val="ACFF48D6DCB64F9EB5591E7236D686E113"/>
    <w:rsid w:val="00DB18F8"/>
    <w:rPr>
      <w:rFonts w:ascii="Calibri" w:eastAsia="Calibri" w:hAnsi="Calibri" w:cs="Calibri"/>
    </w:rPr>
  </w:style>
  <w:style w:type="paragraph" w:customStyle="1" w:styleId="B6CC6B50EDD44454A81D88C3F66EDDBB13">
    <w:name w:val="B6CC6B50EDD44454A81D88C3F66EDDBB13"/>
    <w:rsid w:val="00DB18F8"/>
    <w:rPr>
      <w:rFonts w:ascii="Calibri" w:eastAsia="Calibri" w:hAnsi="Calibri" w:cs="Calibri"/>
    </w:rPr>
  </w:style>
  <w:style w:type="paragraph" w:customStyle="1" w:styleId="5B5F4E9040134207A0694C22AB88486C13">
    <w:name w:val="5B5F4E9040134207A0694C22AB88486C13"/>
    <w:rsid w:val="00DB18F8"/>
    <w:rPr>
      <w:rFonts w:ascii="Calibri" w:eastAsia="Calibri" w:hAnsi="Calibri" w:cs="Calibri"/>
    </w:rPr>
  </w:style>
  <w:style w:type="paragraph" w:customStyle="1" w:styleId="B3B18CD5A2D94BC89611EA3FECB3A19F13">
    <w:name w:val="B3B18CD5A2D94BC89611EA3FECB3A19F13"/>
    <w:rsid w:val="00DB18F8"/>
    <w:rPr>
      <w:rFonts w:ascii="Calibri" w:eastAsia="Calibri" w:hAnsi="Calibri" w:cs="Calibri"/>
    </w:rPr>
  </w:style>
  <w:style w:type="paragraph" w:customStyle="1" w:styleId="662052D1FFA641BABB671BC491BA871213">
    <w:name w:val="662052D1FFA641BABB671BC491BA871213"/>
    <w:rsid w:val="00DB18F8"/>
    <w:rPr>
      <w:rFonts w:ascii="Calibri" w:eastAsia="Calibri" w:hAnsi="Calibri" w:cs="Calibri"/>
    </w:rPr>
  </w:style>
  <w:style w:type="paragraph" w:customStyle="1" w:styleId="9D9CB62892494461AC95664789F4CBCE13">
    <w:name w:val="9D9CB62892494461AC95664789F4CBCE13"/>
    <w:rsid w:val="00DB18F8"/>
    <w:rPr>
      <w:rFonts w:ascii="Calibri" w:eastAsia="Calibri" w:hAnsi="Calibri" w:cs="Calibri"/>
    </w:rPr>
  </w:style>
  <w:style w:type="paragraph" w:customStyle="1" w:styleId="5B496F62C19F4E7487C10EBECD141F8613">
    <w:name w:val="5B496F62C19F4E7487C10EBECD141F8613"/>
    <w:rsid w:val="00DB18F8"/>
    <w:rPr>
      <w:rFonts w:ascii="Calibri" w:eastAsia="Calibri" w:hAnsi="Calibri" w:cs="Calibri"/>
    </w:rPr>
  </w:style>
  <w:style w:type="paragraph" w:customStyle="1" w:styleId="B1C310055E954392947742591F66853D13">
    <w:name w:val="B1C310055E954392947742591F66853D13"/>
    <w:rsid w:val="00DB18F8"/>
    <w:rPr>
      <w:rFonts w:ascii="Calibri" w:eastAsia="Calibri" w:hAnsi="Calibri" w:cs="Calibri"/>
    </w:rPr>
  </w:style>
  <w:style w:type="paragraph" w:customStyle="1" w:styleId="EA027927E1C040CBB77A5137F5558CEF13">
    <w:name w:val="EA027927E1C040CBB77A5137F5558CEF13"/>
    <w:rsid w:val="00DB18F8"/>
    <w:rPr>
      <w:rFonts w:ascii="Calibri" w:eastAsia="Calibri" w:hAnsi="Calibri" w:cs="Calibri"/>
    </w:rPr>
  </w:style>
  <w:style w:type="paragraph" w:customStyle="1" w:styleId="2550E25B87FE4324A4953BD39111C56D13">
    <w:name w:val="2550E25B87FE4324A4953BD39111C56D13"/>
    <w:rsid w:val="00DB18F8"/>
    <w:rPr>
      <w:rFonts w:ascii="Calibri" w:eastAsia="Calibri" w:hAnsi="Calibri" w:cs="Calibri"/>
    </w:rPr>
  </w:style>
  <w:style w:type="paragraph" w:customStyle="1" w:styleId="35245FA22EF64478AF93B2A18E24B04B19">
    <w:name w:val="35245FA22EF64478AF93B2A18E24B04B19"/>
    <w:rsid w:val="00DB18F8"/>
    <w:rPr>
      <w:rFonts w:ascii="Calibri" w:eastAsia="Calibri" w:hAnsi="Calibri" w:cs="Calibri"/>
    </w:rPr>
  </w:style>
  <w:style w:type="paragraph" w:customStyle="1" w:styleId="073CE04D185643878B84AD5BC03D02A319">
    <w:name w:val="073CE04D185643878B84AD5BC03D02A319"/>
    <w:rsid w:val="00DB18F8"/>
    <w:rPr>
      <w:rFonts w:ascii="Calibri" w:eastAsia="Calibri" w:hAnsi="Calibri" w:cs="Calibri"/>
    </w:rPr>
  </w:style>
  <w:style w:type="paragraph" w:customStyle="1" w:styleId="F350FBA2C29B46F6AAF0F236D2BB5ADF19">
    <w:name w:val="F350FBA2C29B46F6AAF0F236D2BB5ADF19"/>
    <w:rsid w:val="00DB18F8"/>
    <w:rPr>
      <w:rFonts w:ascii="Calibri" w:eastAsia="Calibri" w:hAnsi="Calibri" w:cs="Calibri"/>
    </w:rPr>
  </w:style>
  <w:style w:type="paragraph" w:customStyle="1" w:styleId="CCBDD2368CED4B3BB3C09F0E91897B8419">
    <w:name w:val="CCBDD2368CED4B3BB3C09F0E91897B8419"/>
    <w:rsid w:val="00DB18F8"/>
    <w:rPr>
      <w:rFonts w:ascii="Calibri" w:eastAsia="Calibri" w:hAnsi="Calibri" w:cs="Calibri"/>
    </w:rPr>
  </w:style>
  <w:style w:type="paragraph" w:customStyle="1" w:styleId="769D10671D634164A6D2DB2AF97D16D319">
    <w:name w:val="769D10671D634164A6D2DB2AF97D16D319"/>
    <w:rsid w:val="00DB18F8"/>
    <w:rPr>
      <w:rFonts w:ascii="Calibri" w:eastAsia="Calibri" w:hAnsi="Calibri" w:cs="Calibri"/>
    </w:rPr>
  </w:style>
  <w:style w:type="paragraph" w:customStyle="1" w:styleId="10E766A6AF224B9A9B890F7E14E19E843">
    <w:name w:val="10E766A6AF224B9A9B890F7E14E19E843"/>
    <w:rsid w:val="00DB18F8"/>
    <w:rPr>
      <w:rFonts w:ascii="Calibri" w:eastAsia="Calibri" w:hAnsi="Calibri" w:cs="Calibri"/>
    </w:rPr>
  </w:style>
  <w:style w:type="paragraph" w:customStyle="1" w:styleId="22D1173ECA85442FAAE1546580C4047F19">
    <w:name w:val="22D1173ECA85442FAAE1546580C4047F19"/>
    <w:rsid w:val="00DB18F8"/>
    <w:rPr>
      <w:rFonts w:ascii="Calibri" w:eastAsia="Calibri" w:hAnsi="Calibri" w:cs="Calibri"/>
    </w:rPr>
  </w:style>
  <w:style w:type="paragraph" w:customStyle="1" w:styleId="2E09607F8F574648BE510D79D43D776E19">
    <w:name w:val="2E09607F8F574648BE510D79D43D776E19"/>
    <w:rsid w:val="00DB18F8"/>
    <w:rPr>
      <w:rFonts w:ascii="Calibri" w:eastAsia="Calibri" w:hAnsi="Calibri" w:cs="Calibri"/>
    </w:rPr>
  </w:style>
  <w:style w:type="paragraph" w:customStyle="1" w:styleId="81C726644747499688BEA02F99DA886119">
    <w:name w:val="81C726644747499688BEA02F99DA886119"/>
    <w:rsid w:val="00DB18F8"/>
    <w:rPr>
      <w:rFonts w:ascii="Calibri" w:eastAsia="Calibri" w:hAnsi="Calibri" w:cs="Calibri"/>
    </w:rPr>
  </w:style>
  <w:style w:type="paragraph" w:customStyle="1" w:styleId="0055559777E949F0982D40CD4DB8130219">
    <w:name w:val="0055559777E949F0982D40CD4DB8130219"/>
    <w:rsid w:val="00DB18F8"/>
    <w:rPr>
      <w:rFonts w:ascii="Calibri" w:eastAsia="Calibri" w:hAnsi="Calibri" w:cs="Calibri"/>
    </w:rPr>
  </w:style>
  <w:style w:type="paragraph" w:customStyle="1" w:styleId="6D449A5E81354584AA7270E94DC2907719">
    <w:name w:val="6D449A5E81354584AA7270E94DC2907719"/>
    <w:rsid w:val="00DB18F8"/>
    <w:rPr>
      <w:rFonts w:ascii="Calibri" w:eastAsia="Calibri" w:hAnsi="Calibri" w:cs="Calibri"/>
    </w:rPr>
  </w:style>
  <w:style w:type="paragraph" w:customStyle="1" w:styleId="738D7F6E969544BF88B80478D072D0FE19">
    <w:name w:val="738D7F6E969544BF88B80478D072D0FE19"/>
    <w:rsid w:val="00DB18F8"/>
    <w:rPr>
      <w:rFonts w:ascii="Calibri" w:eastAsia="Calibri" w:hAnsi="Calibri" w:cs="Calibri"/>
    </w:rPr>
  </w:style>
  <w:style w:type="paragraph" w:customStyle="1" w:styleId="A10F9FAD60BB468D828486437A5103B69">
    <w:name w:val="A10F9FAD60BB468D828486437A5103B69"/>
    <w:rsid w:val="00DB18F8"/>
    <w:rPr>
      <w:rFonts w:ascii="Calibri" w:eastAsia="Calibri" w:hAnsi="Calibri" w:cs="Calibri"/>
    </w:rPr>
  </w:style>
  <w:style w:type="paragraph" w:customStyle="1" w:styleId="2277121C6A224167B684D32D1BC7D5B718">
    <w:name w:val="2277121C6A224167B684D32D1BC7D5B718"/>
    <w:rsid w:val="00DB18F8"/>
    <w:rPr>
      <w:rFonts w:ascii="Calibri" w:eastAsia="Calibri" w:hAnsi="Calibri" w:cs="Calibri"/>
    </w:rPr>
  </w:style>
  <w:style w:type="paragraph" w:customStyle="1" w:styleId="4A60C4FFAACB4F43B39B767999F4191418">
    <w:name w:val="4A60C4FFAACB4F43B39B767999F4191418"/>
    <w:rsid w:val="00DB18F8"/>
    <w:rPr>
      <w:rFonts w:ascii="Calibri" w:eastAsia="Calibri" w:hAnsi="Calibri" w:cs="Calibri"/>
    </w:rPr>
  </w:style>
  <w:style w:type="paragraph" w:customStyle="1" w:styleId="67FE404E89BA49AC8E6C2FA842E57E6E18">
    <w:name w:val="67FE404E89BA49AC8E6C2FA842E57E6E18"/>
    <w:rsid w:val="00DB18F8"/>
    <w:rPr>
      <w:rFonts w:ascii="Calibri" w:eastAsia="Calibri" w:hAnsi="Calibri" w:cs="Calibri"/>
    </w:rPr>
  </w:style>
  <w:style w:type="paragraph" w:customStyle="1" w:styleId="7406B72CE29443ED92101E6250F6121318">
    <w:name w:val="7406B72CE29443ED92101E6250F6121318"/>
    <w:rsid w:val="00DB18F8"/>
    <w:rPr>
      <w:rFonts w:ascii="Calibri" w:eastAsia="Calibri" w:hAnsi="Calibri" w:cs="Calibri"/>
    </w:rPr>
  </w:style>
  <w:style w:type="paragraph" w:customStyle="1" w:styleId="852C8E64E84C43ACBDA4BFFCECA51BF018">
    <w:name w:val="852C8E64E84C43ACBDA4BFFCECA51BF018"/>
    <w:rsid w:val="00DB18F8"/>
    <w:rPr>
      <w:rFonts w:ascii="Calibri" w:eastAsia="Calibri" w:hAnsi="Calibri" w:cs="Calibri"/>
    </w:rPr>
  </w:style>
  <w:style w:type="paragraph" w:customStyle="1" w:styleId="4EA8C8749A3A49BAB490C88F8DE3D4D718">
    <w:name w:val="4EA8C8749A3A49BAB490C88F8DE3D4D718"/>
    <w:rsid w:val="00DB18F8"/>
    <w:rPr>
      <w:rFonts w:ascii="Calibri" w:eastAsia="Calibri" w:hAnsi="Calibri" w:cs="Calibri"/>
    </w:rPr>
  </w:style>
  <w:style w:type="paragraph" w:customStyle="1" w:styleId="6E1328EB82374AC9A3530A0D99C80EB318">
    <w:name w:val="6E1328EB82374AC9A3530A0D99C80EB318"/>
    <w:rsid w:val="00DB18F8"/>
    <w:rPr>
      <w:rFonts w:ascii="Calibri" w:eastAsia="Calibri" w:hAnsi="Calibri" w:cs="Calibri"/>
    </w:rPr>
  </w:style>
  <w:style w:type="paragraph" w:customStyle="1" w:styleId="6D1E5C5B8F084D14A0EF701DF649934518">
    <w:name w:val="6D1E5C5B8F084D14A0EF701DF649934518"/>
    <w:rsid w:val="00DB18F8"/>
    <w:rPr>
      <w:rFonts w:ascii="Calibri" w:eastAsia="Calibri" w:hAnsi="Calibri" w:cs="Calibri"/>
    </w:rPr>
  </w:style>
  <w:style w:type="paragraph" w:customStyle="1" w:styleId="4C0ADCF2C7EC4D74AC449DE59F3B5C4A18">
    <w:name w:val="4C0ADCF2C7EC4D74AC449DE59F3B5C4A18"/>
    <w:rsid w:val="00DB18F8"/>
    <w:rPr>
      <w:rFonts w:ascii="Calibri" w:eastAsia="Calibri" w:hAnsi="Calibri" w:cs="Calibri"/>
    </w:rPr>
  </w:style>
  <w:style w:type="paragraph" w:customStyle="1" w:styleId="A4BDE212CF4E497B8CAACDB3064576B118">
    <w:name w:val="A4BDE212CF4E497B8CAACDB3064576B118"/>
    <w:rsid w:val="00DB18F8"/>
    <w:rPr>
      <w:rFonts w:ascii="Calibri" w:eastAsia="Calibri" w:hAnsi="Calibri" w:cs="Calibri"/>
    </w:rPr>
  </w:style>
  <w:style w:type="paragraph" w:customStyle="1" w:styleId="7BA1716E82564C578833C48E3D78578518">
    <w:name w:val="7BA1716E82564C578833C48E3D78578518"/>
    <w:rsid w:val="00DB18F8"/>
    <w:rPr>
      <w:rFonts w:ascii="Calibri" w:eastAsia="Calibri" w:hAnsi="Calibri" w:cs="Calibri"/>
    </w:rPr>
  </w:style>
  <w:style w:type="paragraph" w:customStyle="1" w:styleId="AE0762346C5944D78DAF56CF3384227B18">
    <w:name w:val="AE0762346C5944D78DAF56CF3384227B18"/>
    <w:rsid w:val="00DB18F8"/>
    <w:rPr>
      <w:rFonts w:ascii="Calibri" w:eastAsia="Calibri" w:hAnsi="Calibri" w:cs="Calibri"/>
    </w:rPr>
  </w:style>
  <w:style w:type="paragraph" w:customStyle="1" w:styleId="11873BB6AA814438AF3867193FC31ADD17">
    <w:name w:val="11873BB6AA814438AF3867193FC31ADD17"/>
    <w:rsid w:val="00DB18F8"/>
    <w:rPr>
      <w:rFonts w:ascii="Calibri" w:eastAsia="Calibri" w:hAnsi="Calibri" w:cs="Calibri"/>
    </w:rPr>
  </w:style>
  <w:style w:type="paragraph" w:customStyle="1" w:styleId="8E6D8326792A44E5A9B35F3AE8E8A72A7">
    <w:name w:val="8E6D8326792A44E5A9B35F3AE8E8A72A7"/>
    <w:rsid w:val="00DB18F8"/>
    <w:rPr>
      <w:rFonts w:ascii="Calibri" w:eastAsia="Calibri" w:hAnsi="Calibri" w:cs="Calibri"/>
    </w:rPr>
  </w:style>
  <w:style w:type="paragraph" w:customStyle="1" w:styleId="C4FE3561BEE14D9F9F819BEA1519829217">
    <w:name w:val="C4FE3561BEE14D9F9F819BEA1519829217"/>
    <w:rsid w:val="00DB18F8"/>
    <w:rPr>
      <w:rFonts w:ascii="Calibri" w:eastAsia="Calibri" w:hAnsi="Calibri" w:cs="Calibri"/>
    </w:rPr>
  </w:style>
  <w:style w:type="paragraph" w:customStyle="1" w:styleId="438043E8C2954971BBD4ABC392492DE616">
    <w:name w:val="438043E8C2954971BBD4ABC392492DE616"/>
    <w:rsid w:val="00DB18F8"/>
    <w:rPr>
      <w:rFonts w:ascii="Calibri" w:eastAsia="Calibri" w:hAnsi="Calibri" w:cs="Calibri"/>
    </w:rPr>
  </w:style>
  <w:style w:type="paragraph" w:customStyle="1" w:styleId="858D6DA1D0EA43D490955717AA8E343015">
    <w:name w:val="858D6DA1D0EA43D490955717AA8E343015"/>
    <w:rsid w:val="00DB18F8"/>
    <w:rPr>
      <w:rFonts w:ascii="Calibri" w:eastAsia="Calibri" w:hAnsi="Calibri" w:cs="Calibri"/>
    </w:rPr>
  </w:style>
  <w:style w:type="paragraph" w:customStyle="1" w:styleId="13AA16B01F5E4DF4BE64D9905885839615">
    <w:name w:val="13AA16B01F5E4DF4BE64D9905885839615"/>
    <w:rsid w:val="00DB18F8"/>
    <w:rPr>
      <w:rFonts w:ascii="Calibri" w:eastAsia="Calibri" w:hAnsi="Calibri" w:cs="Calibri"/>
    </w:rPr>
  </w:style>
  <w:style w:type="paragraph" w:customStyle="1" w:styleId="D2ABBFF8472F4B72A6FAA0B58A32CBD115">
    <w:name w:val="D2ABBFF8472F4B72A6FAA0B58A32CBD115"/>
    <w:rsid w:val="00DB18F8"/>
    <w:rPr>
      <w:rFonts w:ascii="Calibri" w:eastAsia="Calibri" w:hAnsi="Calibri" w:cs="Calibri"/>
    </w:rPr>
  </w:style>
  <w:style w:type="paragraph" w:customStyle="1" w:styleId="CAEFC4ECF4264832970C20468252F7294">
    <w:name w:val="CAEFC4ECF4264832970C20468252F7294"/>
    <w:rsid w:val="00DB18F8"/>
    <w:rPr>
      <w:rFonts w:ascii="Calibri" w:eastAsia="Calibri" w:hAnsi="Calibri" w:cs="Calibri"/>
    </w:rPr>
  </w:style>
  <w:style w:type="paragraph" w:customStyle="1" w:styleId="E0A138E2AA5949EFB6AD8CE82D35B10B4">
    <w:name w:val="E0A138E2AA5949EFB6AD8CE82D35B10B4"/>
    <w:rsid w:val="00DB18F8"/>
    <w:rPr>
      <w:rFonts w:ascii="Calibri" w:eastAsia="Calibri" w:hAnsi="Calibri" w:cs="Calibri"/>
    </w:rPr>
  </w:style>
  <w:style w:type="paragraph" w:customStyle="1" w:styleId="21465FFE5959440ABA43700EA4EC4C2E4">
    <w:name w:val="21465FFE5959440ABA43700EA4EC4C2E4"/>
    <w:rsid w:val="00DB18F8"/>
    <w:pPr>
      <w:ind w:left="720"/>
      <w:contextualSpacing/>
    </w:pPr>
    <w:rPr>
      <w:rFonts w:ascii="Calibri" w:eastAsia="Calibri" w:hAnsi="Calibri" w:cs="Calibri"/>
    </w:rPr>
  </w:style>
  <w:style w:type="paragraph" w:customStyle="1" w:styleId="F8C79C859D0B4B449A9EAD37F199A1A615">
    <w:name w:val="F8C79C859D0B4B449A9EAD37F199A1A615"/>
    <w:rsid w:val="00DB18F8"/>
    <w:rPr>
      <w:rFonts w:ascii="Calibri" w:eastAsia="Calibri" w:hAnsi="Calibri" w:cs="Calibri"/>
    </w:rPr>
  </w:style>
  <w:style w:type="paragraph" w:customStyle="1" w:styleId="A8A8D2E1A07B4ED19E3C5F0AAD74B17715">
    <w:name w:val="A8A8D2E1A07B4ED19E3C5F0AAD74B17715"/>
    <w:rsid w:val="00DB18F8"/>
    <w:rPr>
      <w:rFonts w:ascii="Calibri" w:eastAsia="Calibri" w:hAnsi="Calibri" w:cs="Calibri"/>
    </w:rPr>
  </w:style>
  <w:style w:type="paragraph" w:customStyle="1" w:styleId="77BCAE2AB5C94FD0A827BEAD4B63388215">
    <w:name w:val="77BCAE2AB5C94FD0A827BEAD4B63388215"/>
    <w:rsid w:val="00DB18F8"/>
    <w:rPr>
      <w:rFonts w:ascii="Calibri" w:eastAsia="Calibri" w:hAnsi="Calibri" w:cs="Calibri"/>
    </w:rPr>
  </w:style>
  <w:style w:type="paragraph" w:customStyle="1" w:styleId="358394327311429C8447C86E8082B51A15">
    <w:name w:val="358394327311429C8447C86E8082B51A15"/>
    <w:rsid w:val="00DB18F8"/>
    <w:rPr>
      <w:rFonts w:ascii="Calibri" w:eastAsia="Calibri" w:hAnsi="Calibri" w:cs="Calibri"/>
    </w:rPr>
  </w:style>
  <w:style w:type="paragraph" w:customStyle="1" w:styleId="115BB9D40D38436DB565B45BF180420415">
    <w:name w:val="115BB9D40D38436DB565B45BF180420415"/>
    <w:rsid w:val="00DB18F8"/>
    <w:rPr>
      <w:rFonts w:ascii="Calibri" w:eastAsia="Calibri" w:hAnsi="Calibri" w:cs="Calibri"/>
    </w:rPr>
  </w:style>
  <w:style w:type="paragraph" w:customStyle="1" w:styleId="116C6487F72145EB84B88F61438A772E15">
    <w:name w:val="116C6487F72145EB84B88F61438A772E15"/>
    <w:rsid w:val="00DB18F8"/>
    <w:rPr>
      <w:rFonts w:ascii="Calibri" w:eastAsia="Calibri" w:hAnsi="Calibri" w:cs="Calibri"/>
    </w:rPr>
  </w:style>
  <w:style w:type="paragraph" w:customStyle="1" w:styleId="CF0BAE5B2AE44C598F988E849ECFA5E215">
    <w:name w:val="CF0BAE5B2AE44C598F988E849ECFA5E215"/>
    <w:rsid w:val="00DB18F8"/>
    <w:rPr>
      <w:rFonts w:ascii="Calibri" w:eastAsia="Calibri" w:hAnsi="Calibri" w:cs="Calibri"/>
    </w:rPr>
  </w:style>
  <w:style w:type="paragraph" w:customStyle="1" w:styleId="CE7BD6CB3F454FB0B2A90BD1F41B7F8F15">
    <w:name w:val="CE7BD6CB3F454FB0B2A90BD1F41B7F8F15"/>
    <w:rsid w:val="00DB18F8"/>
    <w:rPr>
      <w:rFonts w:ascii="Calibri" w:eastAsia="Calibri" w:hAnsi="Calibri" w:cs="Calibri"/>
    </w:rPr>
  </w:style>
  <w:style w:type="paragraph" w:customStyle="1" w:styleId="4338AC1CD07B41C885CD49D7E1CB469B2">
    <w:name w:val="4338AC1CD07B41C885CD49D7E1CB469B2"/>
    <w:rsid w:val="00DB18F8"/>
    <w:rPr>
      <w:rFonts w:ascii="Calibri" w:eastAsia="Calibri" w:hAnsi="Calibri" w:cs="Calibri"/>
    </w:rPr>
  </w:style>
  <w:style w:type="paragraph" w:customStyle="1" w:styleId="4B961C06F6184FCAA04F89B2032E4D362">
    <w:name w:val="4B961C06F6184FCAA04F89B2032E4D362"/>
    <w:rsid w:val="00DB18F8"/>
    <w:rPr>
      <w:rFonts w:ascii="Calibri" w:eastAsia="Calibri" w:hAnsi="Calibri" w:cs="Calibri"/>
    </w:rPr>
  </w:style>
  <w:style w:type="paragraph" w:customStyle="1" w:styleId="222CC323CD7E455FA6E502D98AA914812">
    <w:name w:val="222CC323CD7E455FA6E502D98AA914812"/>
    <w:rsid w:val="00DB18F8"/>
    <w:rPr>
      <w:rFonts w:ascii="Calibri" w:eastAsia="Calibri" w:hAnsi="Calibri" w:cs="Calibri"/>
    </w:rPr>
  </w:style>
  <w:style w:type="paragraph" w:customStyle="1" w:styleId="AB16D2BA0D954AA892A3AC64FECB354F">
    <w:name w:val="AB16D2BA0D954AA892A3AC64FECB354F"/>
    <w:rsid w:val="00DB18F8"/>
    <w:rPr>
      <w:rFonts w:ascii="Calibri" w:eastAsia="Calibri" w:hAnsi="Calibri" w:cs="Calibri"/>
    </w:rPr>
  </w:style>
  <w:style w:type="paragraph" w:customStyle="1" w:styleId="3CA3693D4C144CECBC02986CD8E52AB4">
    <w:name w:val="3CA3693D4C144CECBC02986CD8E52AB4"/>
    <w:rsid w:val="00DB18F8"/>
    <w:rPr>
      <w:rFonts w:ascii="Calibri" w:eastAsia="Calibri" w:hAnsi="Calibri" w:cs="Calibri"/>
    </w:rPr>
  </w:style>
  <w:style w:type="paragraph" w:customStyle="1" w:styleId="4C87EDF3529A460BBD35B37379FB01CF14">
    <w:name w:val="4C87EDF3529A460BBD35B37379FB01CF14"/>
    <w:rsid w:val="00DB18F8"/>
    <w:rPr>
      <w:rFonts w:ascii="Calibri" w:eastAsia="Calibri" w:hAnsi="Calibri" w:cs="Calibri"/>
    </w:rPr>
  </w:style>
  <w:style w:type="paragraph" w:customStyle="1" w:styleId="F7AD68BCB4C74E76BFB08F92321656FD14">
    <w:name w:val="F7AD68BCB4C74E76BFB08F92321656FD14"/>
    <w:rsid w:val="00DB18F8"/>
    <w:rPr>
      <w:rFonts w:ascii="Calibri" w:eastAsia="Calibri" w:hAnsi="Calibri" w:cs="Calibri"/>
    </w:rPr>
  </w:style>
  <w:style w:type="paragraph" w:customStyle="1" w:styleId="2DA24947D4DA46249D11064E21AABEF414">
    <w:name w:val="2DA24947D4DA46249D11064E21AABEF414"/>
    <w:rsid w:val="00DB18F8"/>
    <w:rPr>
      <w:rFonts w:ascii="Calibri" w:eastAsia="Calibri" w:hAnsi="Calibri" w:cs="Calibri"/>
    </w:rPr>
  </w:style>
  <w:style w:type="paragraph" w:customStyle="1" w:styleId="00668E3C07AF448393735BDAF6AF494C12">
    <w:name w:val="00668E3C07AF448393735BDAF6AF494C12"/>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4">
    <w:name w:val="66E8B845E0AC44739041F377DCC9463314"/>
    <w:rsid w:val="00DB18F8"/>
    <w:rPr>
      <w:rFonts w:ascii="Calibri" w:eastAsia="Calibri" w:hAnsi="Calibri" w:cs="Calibri"/>
    </w:rPr>
  </w:style>
  <w:style w:type="paragraph" w:customStyle="1" w:styleId="631E1FB997434FBC8CF6A8388DE7BAEB14">
    <w:name w:val="631E1FB997434FBC8CF6A8388DE7BAEB14"/>
    <w:rsid w:val="00DB18F8"/>
    <w:rPr>
      <w:rFonts w:ascii="Calibri" w:eastAsia="Calibri" w:hAnsi="Calibri" w:cs="Calibri"/>
    </w:rPr>
  </w:style>
  <w:style w:type="paragraph" w:customStyle="1" w:styleId="C20548BDB768419E8DE99B210EB3B62D14">
    <w:name w:val="C20548BDB768419E8DE99B210EB3B62D14"/>
    <w:rsid w:val="00DB18F8"/>
    <w:rPr>
      <w:rFonts w:ascii="Calibri" w:eastAsia="Calibri" w:hAnsi="Calibri" w:cs="Calibri"/>
    </w:rPr>
  </w:style>
  <w:style w:type="paragraph" w:customStyle="1" w:styleId="ACFF48D6DCB64F9EB5591E7236D686E114">
    <w:name w:val="ACFF48D6DCB64F9EB5591E7236D686E114"/>
    <w:rsid w:val="00DB18F8"/>
    <w:rPr>
      <w:rFonts w:ascii="Calibri" w:eastAsia="Calibri" w:hAnsi="Calibri" w:cs="Calibri"/>
    </w:rPr>
  </w:style>
  <w:style w:type="paragraph" w:customStyle="1" w:styleId="B6CC6B50EDD44454A81D88C3F66EDDBB14">
    <w:name w:val="B6CC6B50EDD44454A81D88C3F66EDDBB14"/>
    <w:rsid w:val="00DB18F8"/>
    <w:rPr>
      <w:rFonts w:ascii="Calibri" w:eastAsia="Calibri" w:hAnsi="Calibri" w:cs="Calibri"/>
    </w:rPr>
  </w:style>
  <w:style w:type="paragraph" w:customStyle="1" w:styleId="5B5F4E9040134207A0694C22AB88486C14">
    <w:name w:val="5B5F4E9040134207A0694C22AB88486C14"/>
    <w:rsid w:val="00DB18F8"/>
    <w:rPr>
      <w:rFonts w:ascii="Calibri" w:eastAsia="Calibri" w:hAnsi="Calibri" w:cs="Calibri"/>
    </w:rPr>
  </w:style>
  <w:style w:type="paragraph" w:customStyle="1" w:styleId="B3B18CD5A2D94BC89611EA3FECB3A19F14">
    <w:name w:val="B3B18CD5A2D94BC89611EA3FECB3A19F14"/>
    <w:rsid w:val="00DB18F8"/>
    <w:rPr>
      <w:rFonts w:ascii="Calibri" w:eastAsia="Calibri" w:hAnsi="Calibri" w:cs="Calibri"/>
    </w:rPr>
  </w:style>
  <w:style w:type="paragraph" w:customStyle="1" w:styleId="662052D1FFA641BABB671BC491BA871214">
    <w:name w:val="662052D1FFA641BABB671BC491BA871214"/>
    <w:rsid w:val="00DB18F8"/>
    <w:rPr>
      <w:rFonts w:ascii="Calibri" w:eastAsia="Calibri" w:hAnsi="Calibri" w:cs="Calibri"/>
    </w:rPr>
  </w:style>
  <w:style w:type="paragraph" w:customStyle="1" w:styleId="9D9CB62892494461AC95664789F4CBCE14">
    <w:name w:val="9D9CB62892494461AC95664789F4CBCE14"/>
    <w:rsid w:val="00DB18F8"/>
    <w:rPr>
      <w:rFonts w:ascii="Calibri" w:eastAsia="Calibri" w:hAnsi="Calibri" w:cs="Calibri"/>
    </w:rPr>
  </w:style>
  <w:style w:type="paragraph" w:customStyle="1" w:styleId="5B496F62C19F4E7487C10EBECD141F8614">
    <w:name w:val="5B496F62C19F4E7487C10EBECD141F8614"/>
    <w:rsid w:val="00DB18F8"/>
    <w:rPr>
      <w:rFonts w:ascii="Calibri" w:eastAsia="Calibri" w:hAnsi="Calibri" w:cs="Calibri"/>
    </w:rPr>
  </w:style>
  <w:style w:type="paragraph" w:customStyle="1" w:styleId="B1C310055E954392947742591F66853D14">
    <w:name w:val="B1C310055E954392947742591F66853D14"/>
    <w:rsid w:val="00DB18F8"/>
    <w:rPr>
      <w:rFonts w:ascii="Calibri" w:eastAsia="Calibri" w:hAnsi="Calibri" w:cs="Calibri"/>
    </w:rPr>
  </w:style>
  <w:style w:type="paragraph" w:customStyle="1" w:styleId="EA027927E1C040CBB77A5137F5558CEF14">
    <w:name w:val="EA027927E1C040CBB77A5137F5558CEF14"/>
    <w:rsid w:val="00DB18F8"/>
    <w:rPr>
      <w:rFonts w:ascii="Calibri" w:eastAsia="Calibri" w:hAnsi="Calibri" w:cs="Calibri"/>
    </w:rPr>
  </w:style>
  <w:style w:type="paragraph" w:customStyle="1" w:styleId="2550E25B87FE4324A4953BD39111C56D14">
    <w:name w:val="2550E25B87FE4324A4953BD39111C56D14"/>
    <w:rsid w:val="00DB18F8"/>
    <w:rPr>
      <w:rFonts w:ascii="Calibri" w:eastAsia="Calibri" w:hAnsi="Calibri" w:cs="Calibri"/>
    </w:rPr>
  </w:style>
  <w:style w:type="paragraph" w:customStyle="1" w:styleId="4513670DF97E41468C0DED8378571B61">
    <w:name w:val="4513670DF97E41468C0DED8378571B61"/>
    <w:rsid w:val="00DB18F8"/>
  </w:style>
  <w:style w:type="paragraph" w:customStyle="1" w:styleId="E8271A5C89554A27ABC6CC13ECD05B59">
    <w:name w:val="E8271A5C89554A27ABC6CC13ECD05B59"/>
    <w:rsid w:val="00DB18F8"/>
  </w:style>
  <w:style w:type="paragraph" w:customStyle="1" w:styleId="055E05A17F5F43AF9FBBFF61B42ACC27">
    <w:name w:val="055E05A17F5F43AF9FBBFF61B42ACC27"/>
    <w:rsid w:val="00DB18F8"/>
  </w:style>
  <w:style w:type="paragraph" w:customStyle="1" w:styleId="436E33C17B9745B5BF1C03778A73A67C">
    <w:name w:val="436E33C17B9745B5BF1C03778A73A67C"/>
    <w:rsid w:val="00DB18F8"/>
  </w:style>
  <w:style w:type="paragraph" w:customStyle="1" w:styleId="F0782A8256E84D81A84D2C837D65B2CA">
    <w:name w:val="F0782A8256E84D81A84D2C837D65B2CA"/>
    <w:rsid w:val="00DB18F8"/>
  </w:style>
  <w:style w:type="paragraph" w:customStyle="1" w:styleId="4F3A8336230845E686E60E20D3C9880E">
    <w:name w:val="4F3A8336230845E686E60E20D3C9880E"/>
    <w:rsid w:val="00DB18F8"/>
  </w:style>
  <w:style w:type="paragraph" w:customStyle="1" w:styleId="35245FA22EF64478AF93B2A18E24B04B20">
    <w:name w:val="35245FA22EF64478AF93B2A18E24B04B20"/>
    <w:rsid w:val="00DB18F8"/>
    <w:rPr>
      <w:rFonts w:ascii="Calibri" w:eastAsia="Calibri" w:hAnsi="Calibri" w:cs="Calibri"/>
    </w:rPr>
  </w:style>
  <w:style w:type="paragraph" w:customStyle="1" w:styleId="073CE04D185643878B84AD5BC03D02A320">
    <w:name w:val="073CE04D185643878B84AD5BC03D02A320"/>
    <w:rsid w:val="00DB18F8"/>
    <w:rPr>
      <w:rFonts w:ascii="Calibri" w:eastAsia="Calibri" w:hAnsi="Calibri" w:cs="Calibri"/>
    </w:rPr>
  </w:style>
  <w:style w:type="paragraph" w:customStyle="1" w:styleId="F350FBA2C29B46F6AAF0F236D2BB5ADF20">
    <w:name w:val="F350FBA2C29B46F6AAF0F236D2BB5ADF20"/>
    <w:rsid w:val="00DB18F8"/>
    <w:rPr>
      <w:rFonts w:ascii="Calibri" w:eastAsia="Calibri" w:hAnsi="Calibri" w:cs="Calibri"/>
    </w:rPr>
  </w:style>
  <w:style w:type="paragraph" w:customStyle="1" w:styleId="CCBDD2368CED4B3BB3C09F0E91897B8420">
    <w:name w:val="CCBDD2368CED4B3BB3C09F0E91897B8420"/>
    <w:rsid w:val="00DB18F8"/>
    <w:rPr>
      <w:rFonts w:ascii="Calibri" w:eastAsia="Calibri" w:hAnsi="Calibri" w:cs="Calibri"/>
    </w:rPr>
  </w:style>
  <w:style w:type="paragraph" w:customStyle="1" w:styleId="769D10671D634164A6D2DB2AF97D16D320">
    <w:name w:val="769D10671D634164A6D2DB2AF97D16D320"/>
    <w:rsid w:val="00DB18F8"/>
    <w:rPr>
      <w:rFonts w:ascii="Calibri" w:eastAsia="Calibri" w:hAnsi="Calibri" w:cs="Calibri"/>
    </w:rPr>
  </w:style>
  <w:style w:type="paragraph" w:customStyle="1" w:styleId="10E766A6AF224B9A9B890F7E14E19E844">
    <w:name w:val="10E766A6AF224B9A9B890F7E14E19E844"/>
    <w:rsid w:val="00DB18F8"/>
    <w:rPr>
      <w:rFonts w:ascii="Calibri" w:eastAsia="Calibri" w:hAnsi="Calibri" w:cs="Calibri"/>
    </w:rPr>
  </w:style>
  <w:style w:type="paragraph" w:customStyle="1" w:styleId="22D1173ECA85442FAAE1546580C4047F20">
    <w:name w:val="22D1173ECA85442FAAE1546580C4047F20"/>
    <w:rsid w:val="00DB18F8"/>
    <w:rPr>
      <w:rFonts w:ascii="Calibri" w:eastAsia="Calibri" w:hAnsi="Calibri" w:cs="Calibri"/>
    </w:rPr>
  </w:style>
  <w:style w:type="paragraph" w:customStyle="1" w:styleId="2E09607F8F574648BE510D79D43D776E20">
    <w:name w:val="2E09607F8F574648BE510D79D43D776E20"/>
    <w:rsid w:val="00DB18F8"/>
    <w:rPr>
      <w:rFonts w:ascii="Calibri" w:eastAsia="Calibri" w:hAnsi="Calibri" w:cs="Calibri"/>
    </w:rPr>
  </w:style>
  <w:style w:type="paragraph" w:customStyle="1" w:styleId="81C726644747499688BEA02F99DA886120">
    <w:name w:val="81C726644747499688BEA02F99DA886120"/>
    <w:rsid w:val="00DB18F8"/>
    <w:rPr>
      <w:rFonts w:ascii="Calibri" w:eastAsia="Calibri" w:hAnsi="Calibri" w:cs="Calibri"/>
    </w:rPr>
  </w:style>
  <w:style w:type="paragraph" w:customStyle="1" w:styleId="0055559777E949F0982D40CD4DB8130220">
    <w:name w:val="0055559777E949F0982D40CD4DB8130220"/>
    <w:rsid w:val="00DB18F8"/>
    <w:rPr>
      <w:rFonts w:ascii="Calibri" w:eastAsia="Calibri" w:hAnsi="Calibri" w:cs="Calibri"/>
    </w:rPr>
  </w:style>
  <w:style w:type="paragraph" w:customStyle="1" w:styleId="6D449A5E81354584AA7270E94DC2907720">
    <w:name w:val="6D449A5E81354584AA7270E94DC2907720"/>
    <w:rsid w:val="00DB18F8"/>
    <w:rPr>
      <w:rFonts w:ascii="Calibri" w:eastAsia="Calibri" w:hAnsi="Calibri" w:cs="Calibri"/>
    </w:rPr>
  </w:style>
  <w:style w:type="paragraph" w:customStyle="1" w:styleId="738D7F6E969544BF88B80478D072D0FE20">
    <w:name w:val="738D7F6E969544BF88B80478D072D0FE20"/>
    <w:rsid w:val="00DB18F8"/>
    <w:rPr>
      <w:rFonts w:ascii="Calibri" w:eastAsia="Calibri" w:hAnsi="Calibri" w:cs="Calibri"/>
    </w:rPr>
  </w:style>
  <w:style w:type="paragraph" w:customStyle="1" w:styleId="A10F9FAD60BB468D828486437A5103B610">
    <w:name w:val="A10F9FAD60BB468D828486437A5103B610"/>
    <w:rsid w:val="00DB18F8"/>
    <w:rPr>
      <w:rFonts w:ascii="Calibri" w:eastAsia="Calibri" w:hAnsi="Calibri" w:cs="Calibri"/>
    </w:rPr>
  </w:style>
  <w:style w:type="paragraph" w:customStyle="1" w:styleId="2277121C6A224167B684D32D1BC7D5B719">
    <w:name w:val="2277121C6A224167B684D32D1BC7D5B719"/>
    <w:rsid w:val="00DB18F8"/>
    <w:rPr>
      <w:rFonts w:ascii="Calibri" w:eastAsia="Calibri" w:hAnsi="Calibri" w:cs="Calibri"/>
    </w:rPr>
  </w:style>
  <w:style w:type="paragraph" w:customStyle="1" w:styleId="4A60C4FFAACB4F43B39B767999F4191419">
    <w:name w:val="4A60C4FFAACB4F43B39B767999F4191419"/>
    <w:rsid w:val="00DB18F8"/>
    <w:rPr>
      <w:rFonts w:ascii="Calibri" w:eastAsia="Calibri" w:hAnsi="Calibri" w:cs="Calibri"/>
    </w:rPr>
  </w:style>
  <w:style w:type="paragraph" w:customStyle="1" w:styleId="67FE404E89BA49AC8E6C2FA842E57E6E19">
    <w:name w:val="67FE404E89BA49AC8E6C2FA842E57E6E19"/>
    <w:rsid w:val="00DB18F8"/>
    <w:rPr>
      <w:rFonts w:ascii="Calibri" w:eastAsia="Calibri" w:hAnsi="Calibri" w:cs="Calibri"/>
    </w:rPr>
  </w:style>
  <w:style w:type="paragraph" w:customStyle="1" w:styleId="7406B72CE29443ED92101E6250F6121319">
    <w:name w:val="7406B72CE29443ED92101E6250F6121319"/>
    <w:rsid w:val="00DB18F8"/>
    <w:rPr>
      <w:rFonts w:ascii="Calibri" w:eastAsia="Calibri" w:hAnsi="Calibri" w:cs="Calibri"/>
    </w:rPr>
  </w:style>
  <w:style w:type="paragraph" w:customStyle="1" w:styleId="852C8E64E84C43ACBDA4BFFCECA51BF019">
    <w:name w:val="852C8E64E84C43ACBDA4BFFCECA51BF019"/>
    <w:rsid w:val="00DB18F8"/>
    <w:rPr>
      <w:rFonts w:ascii="Calibri" w:eastAsia="Calibri" w:hAnsi="Calibri" w:cs="Calibri"/>
    </w:rPr>
  </w:style>
  <w:style w:type="paragraph" w:customStyle="1" w:styleId="4EA8C8749A3A49BAB490C88F8DE3D4D719">
    <w:name w:val="4EA8C8749A3A49BAB490C88F8DE3D4D719"/>
    <w:rsid w:val="00DB18F8"/>
    <w:rPr>
      <w:rFonts w:ascii="Calibri" w:eastAsia="Calibri" w:hAnsi="Calibri" w:cs="Calibri"/>
    </w:rPr>
  </w:style>
  <w:style w:type="paragraph" w:customStyle="1" w:styleId="6E1328EB82374AC9A3530A0D99C80EB319">
    <w:name w:val="6E1328EB82374AC9A3530A0D99C80EB319"/>
    <w:rsid w:val="00DB18F8"/>
    <w:rPr>
      <w:rFonts w:ascii="Calibri" w:eastAsia="Calibri" w:hAnsi="Calibri" w:cs="Calibri"/>
    </w:rPr>
  </w:style>
  <w:style w:type="paragraph" w:customStyle="1" w:styleId="6D1E5C5B8F084D14A0EF701DF649934519">
    <w:name w:val="6D1E5C5B8F084D14A0EF701DF649934519"/>
    <w:rsid w:val="00DB18F8"/>
    <w:rPr>
      <w:rFonts w:ascii="Calibri" w:eastAsia="Calibri" w:hAnsi="Calibri" w:cs="Calibri"/>
    </w:rPr>
  </w:style>
  <w:style w:type="paragraph" w:customStyle="1" w:styleId="4C0ADCF2C7EC4D74AC449DE59F3B5C4A19">
    <w:name w:val="4C0ADCF2C7EC4D74AC449DE59F3B5C4A19"/>
    <w:rsid w:val="00DB18F8"/>
    <w:rPr>
      <w:rFonts w:ascii="Calibri" w:eastAsia="Calibri" w:hAnsi="Calibri" w:cs="Calibri"/>
    </w:rPr>
  </w:style>
  <w:style w:type="paragraph" w:customStyle="1" w:styleId="A4BDE212CF4E497B8CAACDB3064576B119">
    <w:name w:val="A4BDE212CF4E497B8CAACDB3064576B119"/>
    <w:rsid w:val="00DB18F8"/>
    <w:rPr>
      <w:rFonts w:ascii="Calibri" w:eastAsia="Calibri" w:hAnsi="Calibri" w:cs="Calibri"/>
    </w:rPr>
  </w:style>
  <w:style w:type="paragraph" w:customStyle="1" w:styleId="7BA1716E82564C578833C48E3D78578519">
    <w:name w:val="7BA1716E82564C578833C48E3D78578519"/>
    <w:rsid w:val="00DB18F8"/>
    <w:rPr>
      <w:rFonts w:ascii="Calibri" w:eastAsia="Calibri" w:hAnsi="Calibri" w:cs="Calibri"/>
    </w:rPr>
  </w:style>
  <w:style w:type="paragraph" w:customStyle="1" w:styleId="AE0762346C5944D78DAF56CF3384227B19">
    <w:name w:val="AE0762346C5944D78DAF56CF3384227B19"/>
    <w:rsid w:val="00DB18F8"/>
    <w:rPr>
      <w:rFonts w:ascii="Calibri" w:eastAsia="Calibri" w:hAnsi="Calibri" w:cs="Calibri"/>
    </w:rPr>
  </w:style>
  <w:style w:type="paragraph" w:customStyle="1" w:styleId="11873BB6AA814438AF3867193FC31ADD18">
    <w:name w:val="11873BB6AA814438AF3867193FC31ADD18"/>
    <w:rsid w:val="00DB18F8"/>
    <w:rPr>
      <w:rFonts w:ascii="Calibri" w:eastAsia="Calibri" w:hAnsi="Calibri" w:cs="Calibri"/>
    </w:rPr>
  </w:style>
  <w:style w:type="paragraph" w:customStyle="1" w:styleId="8E6D8326792A44E5A9B35F3AE8E8A72A8">
    <w:name w:val="8E6D8326792A44E5A9B35F3AE8E8A72A8"/>
    <w:rsid w:val="00DB18F8"/>
    <w:rPr>
      <w:rFonts w:ascii="Calibri" w:eastAsia="Calibri" w:hAnsi="Calibri" w:cs="Calibri"/>
    </w:rPr>
  </w:style>
  <w:style w:type="paragraph" w:customStyle="1" w:styleId="C4FE3561BEE14D9F9F819BEA1519829218">
    <w:name w:val="C4FE3561BEE14D9F9F819BEA1519829218"/>
    <w:rsid w:val="00DB18F8"/>
    <w:rPr>
      <w:rFonts w:ascii="Calibri" w:eastAsia="Calibri" w:hAnsi="Calibri" w:cs="Calibri"/>
    </w:rPr>
  </w:style>
  <w:style w:type="paragraph" w:customStyle="1" w:styleId="438043E8C2954971BBD4ABC392492DE617">
    <w:name w:val="438043E8C2954971BBD4ABC392492DE617"/>
    <w:rsid w:val="00DB18F8"/>
    <w:rPr>
      <w:rFonts w:ascii="Calibri" w:eastAsia="Calibri" w:hAnsi="Calibri" w:cs="Calibri"/>
    </w:rPr>
  </w:style>
  <w:style w:type="paragraph" w:customStyle="1" w:styleId="858D6DA1D0EA43D490955717AA8E343016">
    <w:name w:val="858D6DA1D0EA43D490955717AA8E343016"/>
    <w:rsid w:val="00DB18F8"/>
    <w:rPr>
      <w:rFonts w:ascii="Calibri" w:eastAsia="Calibri" w:hAnsi="Calibri" w:cs="Calibri"/>
    </w:rPr>
  </w:style>
  <w:style w:type="paragraph" w:customStyle="1" w:styleId="13AA16B01F5E4DF4BE64D9905885839616">
    <w:name w:val="13AA16B01F5E4DF4BE64D9905885839616"/>
    <w:rsid w:val="00DB18F8"/>
    <w:rPr>
      <w:rFonts w:ascii="Calibri" w:eastAsia="Calibri" w:hAnsi="Calibri" w:cs="Calibri"/>
    </w:rPr>
  </w:style>
  <w:style w:type="paragraph" w:customStyle="1" w:styleId="D2ABBFF8472F4B72A6FAA0B58A32CBD116">
    <w:name w:val="D2ABBFF8472F4B72A6FAA0B58A32CBD116"/>
    <w:rsid w:val="00DB18F8"/>
    <w:rPr>
      <w:rFonts w:ascii="Calibri" w:eastAsia="Calibri" w:hAnsi="Calibri" w:cs="Calibri"/>
    </w:rPr>
  </w:style>
  <w:style w:type="paragraph" w:customStyle="1" w:styleId="CAEFC4ECF4264832970C20468252F7295">
    <w:name w:val="CAEFC4ECF4264832970C20468252F7295"/>
    <w:rsid w:val="00DB18F8"/>
    <w:rPr>
      <w:rFonts w:ascii="Calibri" w:eastAsia="Calibri" w:hAnsi="Calibri" w:cs="Calibri"/>
    </w:rPr>
  </w:style>
  <w:style w:type="paragraph" w:customStyle="1" w:styleId="E0A138E2AA5949EFB6AD8CE82D35B10B5">
    <w:name w:val="E0A138E2AA5949EFB6AD8CE82D35B10B5"/>
    <w:rsid w:val="00DB18F8"/>
    <w:rPr>
      <w:rFonts w:ascii="Calibri" w:eastAsia="Calibri" w:hAnsi="Calibri" w:cs="Calibri"/>
    </w:rPr>
  </w:style>
  <w:style w:type="paragraph" w:customStyle="1" w:styleId="21465FFE5959440ABA43700EA4EC4C2E5">
    <w:name w:val="21465FFE5959440ABA43700EA4EC4C2E5"/>
    <w:rsid w:val="00DB18F8"/>
    <w:pPr>
      <w:ind w:left="720"/>
      <w:contextualSpacing/>
    </w:pPr>
    <w:rPr>
      <w:rFonts w:ascii="Calibri" w:eastAsia="Calibri" w:hAnsi="Calibri" w:cs="Calibri"/>
    </w:rPr>
  </w:style>
  <w:style w:type="paragraph" w:customStyle="1" w:styleId="F8C79C859D0B4B449A9EAD37F199A1A616">
    <w:name w:val="F8C79C859D0B4B449A9EAD37F199A1A616"/>
    <w:rsid w:val="00DB18F8"/>
    <w:rPr>
      <w:rFonts w:ascii="Calibri" w:eastAsia="Calibri" w:hAnsi="Calibri" w:cs="Calibri"/>
    </w:rPr>
  </w:style>
  <w:style w:type="paragraph" w:customStyle="1" w:styleId="A8A8D2E1A07B4ED19E3C5F0AAD74B17716">
    <w:name w:val="A8A8D2E1A07B4ED19E3C5F0AAD74B17716"/>
    <w:rsid w:val="00DB18F8"/>
    <w:rPr>
      <w:rFonts w:ascii="Calibri" w:eastAsia="Calibri" w:hAnsi="Calibri" w:cs="Calibri"/>
    </w:rPr>
  </w:style>
  <w:style w:type="paragraph" w:customStyle="1" w:styleId="77BCAE2AB5C94FD0A827BEAD4B63388216">
    <w:name w:val="77BCAE2AB5C94FD0A827BEAD4B63388216"/>
    <w:rsid w:val="00DB18F8"/>
    <w:rPr>
      <w:rFonts w:ascii="Calibri" w:eastAsia="Calibri" w:hAnsi="Calibri" w:cs="Calibri"/>
    </w:rPr>
  </w:style>
  <w:style w:type="paragraph" w:customStyle="1" w:styleId="358394327311429C8447C86E8082B51A16">
    <w:name w:val="358394327311429C8447C86E8082B51A16"/>
    <w:rsid w:val="00DB18F8"/>
    <w:rPr>
      <w:rFonts w:ascii="Calibri" w:eastAsia="Calibri" w:hAnsi="Calibri" w:cs="Calibri"/>
    </w:rPr>
  </w:style>
  <w:style w:type="paragraph" w:customStyle="1" w:styleId="115BB9D40D38436DB565B45BF180420416">
    <w:name w:val="115BB9D40D38436DB565B45BF180420416"/>
    <w:rsid w:val="00DB18F8"/>
    <w:rPr>
      <w:rFonts w:ascii="Calibri" w:eastAsia="Calibri" w:hAnsi="Calibri" w:cs="Calibri"/>
    </w:rPr>
  </w:style>
  <w:style w:type="paragraph" w:customStyle="1" w:styleId="116C6487F72145EB84B88F61438A772E16">
    <w:name w:val="116C6487F72145EB84B88F61438A772E16"/>
    <w:rsid w:val="00DB18F8"/>
    <w:rPr>
      <w:rFonts w:ascii="Calibri" w:eastAsia="Calibri" w:hAnsi="Calibri" w:cs="Calibri"/>
    </w:rPr>
  </w:style>
  <w:style w:type="paragraph" w:customStyle="1" w:styleId="CF0BAE5B2AE44C598F988E849ECFA5E216">
    <w:name w:val="CF0BAE5B2AE44C598F988E849ECFA5E216"/>
    <w:rsid w:val="00DB18F8"/>
    <w:rPr>
      <w:rFonts w:ascii="Calibri" w:eastAsia="Calibri" w:hAnsi="Calibri" w:cs="Calibri"/>
    </w:rPr>
  </w:style>
  <w:style w:type="paragraph" w:customStyle="1" w:styleId="CE7BD6CB3F454FB0B2A90BD1F41B7F8F16">
    <w:name w:val="CE7BD6CB3F454FB0B2A90BD1F41B7F8F16"/>
    <w:rsid w:val="00DB18F8"/>
    <w:rPr>
      <w:rFonts w:ascii="Calibri" w:eastAsia="Calibri" w:hAnsi="Calibri" w:cs="Calibri"/>
    </w:rPr>
  </w:style>
  <w:style w:type="paragraph" w:customStyle="1" w:styleId="4338AC1CD07B41C885CD49D7E1CB469B3">
    <w:name w:val="4338AC1CD07B41C885CD49D7E1CB469B3"/>
    <w:rsid w:val="00DB18F8"/>
    <w:rPr>
      <w:rFonts w:ascii="Calibri" w:eastAsia="Calibri" w:hAnsi="Calibri" w:cs="Calibri"/>
    </w:rPr>
  </w:style>
  <w:style w:type="paragraph" w:customStyle="1" w:styleId="4B961C06F6184FCAA04F89B2032E4D363">
    <w:name w:val="4B961C06F6184FCAA04F89B2032E4D363"/>
    <w:rsid w:val="00DB18F8"/>
    <w:rPr>
      <w:rFonts w:ascii="Calibri" w:eastAsia="Calibri" w:hAnsi="Calibri" w:cs="Calibri"/>
    </w:rPr>
  </w:style>
  <w:style w:type="paragraph" w:customStyle="1" w:styleId="222CC323CD7E455FA6E502D98AA914813">
    <w:name w:val="222CC323CD7E455FA6E502D98AA914813"/>
    <w:rsid w:val="00DB18F8"/>
    <w:rPr>
      <w:rFonts w:ascii="Calibri" w:eastAsia="Calibri" w:hAnsi="Calibri" w:cs="Calibri"/>
    </w:rPr>
  </w:style>
  <w:style w:type="paragraph" w:customStyle="1" w:styleId="AB16D2BA0D954AA892A3AC64FECB354F1">
    <w:name w:val="AB16D2BA0D954AA892A3AC64FECB354F1"/>
    <w:rsid w:val="00DB18F8"/>
    <w:rPr>
      <w:rFonts w:ascii="Calibri" w:eastAsia="Calibri" w:hAnsi="Calibri" w:cs="Calibri"/>
    </w:rPr>
  </w:style>
  <w:style w:type="paragraph" w:customStyle="1" w:styleId="3CA3693D4C144CECBC02986CD8E52AB41">
    <w:name w:val="3CA3693D4C144CECBC02986CD8E52AB41"/>
    <w:rsid w:val="00DB18F8"/>
    <w:rPr>
      <w:rFonts w:ascii="Calibri" w:eastAsia="Calibri" w:hAnsi="Calibri" w:cs="Calibri"/>
    </w:rPr>
  </w:style>
  <w:style w:type="paragraph" w:customStyle="1" w:styleId="4C87EDF3529A460BBD35B37379FB01CF15">
    <w:name w:val="4C87EDF3529A460BBD35B37379FB01CF15"/>
    <w:rsid w:val="00DB18F8"/>
    <w:rPr>
      <w:rFonts w:ascii="Calibri" w:eastAsia="Calibri" w:hAnsi="Calibri" w:cs="Calibri"/>
    </w:rPr>
  </w:style>
  <w:style w:type="paragraph" w:customStyle="1" w:styleId="F7AD68BCB4C74E76BFB08F92321656FD15">
    <w:name w:val="F7AD68BCB4C74E76BFB08F92321656FD15"/>
    <w:rsid w:val="00DB18F8"/>
    <w:rPr>
      <w:rFonts w:ascii="Calibri" w:eastAsia="Calibri" w:hAnsi="Calibri" w:cs="Calibri"/>
    </w:rPr>
  </w:style>
  <w:style w:type="paragraph" w:customStyle="1" w:styleId="2DA24947D4DA46249D11064E21AABEF415">
    <w:name w:val="2DA24947D4DA46249D11064E21AABEF415"/>
    <w:rsid w:val="00DB18F8"/>
    <w:rPr>
      <w:rFonts w:ascii="Calibri" w:eastAsia="Calibri" w:hAnsi="Calibri" w:cs="Calibri"/>
    </w:rPr>
  </w:style>
  <w:style w:type="paragraph" w:customStyle="1" w:styleId="00668E3C07AF448393735BDAF6AF494C13">
    <w:name w:val="00668E3C07AF448393735BDAF6AF494C13"/>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5">
    <w:name w:val="66E8B845E0AC44739041F377DCC9463315"/>
    <w:rsid w:val="00DB18F8"/>
    <w:rPr>
      <w:rFonts w:ascii="Calibri" w:eastAsia="Calibri" w:hAnsi="Calibri" w:cs="Calibri"/>
    </w:rPr>
  </w:style>
  <w:style w:type="paragraph" w:customStyle="1" w:styleId="631E1FB997434FBC8CF6A8388DE7BAEB15">
    <w:name w:val="631E1FB997434FBC8CF6A8388DE7BAEB15"/>
    <w:rsid w:val="00DB18F8"/>
    <w:rPr>
      <w:rFonts w:ascii="Calibri" w:eastAsia="Calibri" w:hAnsi="Calibri" w:cs="Calibri"/>
    </w:rPr>
  </w:style>
  <w:style w:type="paragraph" w:customStyle="1" w:styleId="C20548BDB768419E8DE99B210EB3B62D15">
    <w:name w:val="C20548BDB768419E8DE99B210EB3B62D15"/>
    <w:rsid w:val="00DB18F8"/>
    <w:rPr>
      <w:rFonts w:ascii="Calibri" w:eastAsia="Calibri" w:hAnsi="Calibri" w:cs="Calibri"/>
    </w:rPr>
  </w:style>
  <w:style w:type="paragraph" w:customStyle="1" w:styleId="ACFF48D6DCB64F9EB5591E7236D686E115">
    <w:name w:val="ACFF48D6DCB64F9EB5591E7236D686E115"/>
    <w:rsid w:val="00DB18F8"/>
    <w:rPr>
      <w:rFonts w:ascii="Calibri" w:eastAsia="Calibri" w:hAnsi="Calibri" w:cs="Calibri"/>
    </w:rPr>
  </w:style>
  <w:style w:type="paragraph" w:customStyle="1" w:styleId="B6CC6B50EDD44454A81D88C3F66EDDBB15">
    <w:name w:val="B6CC6B50EDD44454A81D88C3F66EDDBB15"/>
    <w:rsid w:val="00DB18F8"/>
    <w:rPr>
      <w:rFonts w:ascii="Calibri" w:eastAsia="Calibri" w:hAnsi="Calibri" w:cs="Calibri"/>
    </w:rPr>
  </w:style>
  <w:style w:type="paragraph" w:customStyle="1" w:styleId="5B5F4E9040134207A0694C22AB88486C15">
    <w:name w:val="5B5F4E9040134207A0694C22AB88486C15"/>
    <w:rsid w:val="00DB18F8"/>
    <w:rPr>
      <w:rFonts w:ascii="Calibri" w:eastAsia="Calibri" w:hAnsi="Calibri" w:cs="Calibri"/>
    </w:rPr>
  </w:style>
  <w:style w:type="paragraph" w:customStyle="1" w:styleId="B3B18CD5A2D94BC89611EA3FECB3A19F15">
    <w:name w:val="B3B18CD5A2D94BC89611EA3FECB3A19F15"/>
    <w:rsid w:val="00DB18F8"/>
    <w:rPr>
      <w:rFonts w:ascii="Calibri" w:eastAsia="Calibri" w:hAnsi="Calibri" w:cs="Calibri"/>
    </w:rPr>
  </w:style>
  <w:style w:type="paragraph" w:customStyle="1" w:styleId="662052D1FFA641BABB671BC491BA871215">
    <w:name w:val="662052D1FFA641BABB671BC491BA871215"/>
    <w:rsid w:val="00DB18F8"/>
    <w:rPr>
      <w:rFonts w:ascii="Calibri" w:eastAsia="Calibri" w:hAnsi="Calibri" w:cs="Calibri"/>
    </w:rPr>
  </w:style>
  <w:style w:type="paragraph" w:customStyle="1" w:styleId="9D9CB62892494461AC95664789F4CBCE15">
    <w:name w:val="9D9CB62892494461AC95664789F4CBCE15"/>
    <w:rsid w:val="00DB18F8"/>
    <w:rPr>
      <w:rFonts w:ascii="Calibri" w:eastAsia="Calibri" w:hAnsi="Calibri" w:cs="Calibri"/>
    </w:rPr>
  </w:style>
  <w:style w:type="paragraph" w:customStyle="1" w:styleId="5B496F62C19F4E7487C10EBECD141F8615">
    <w:name w:val="5B496F62C19F4E7487C10EBECD141F8615"/>
    <w:rsid w:val="00DB18F8"/>
    <w:rPr>
      <w:rFonts w:ascii="Calibri" w:eastAsia="Calibri" w:hAnsi="Calibri" w:cs="Calibri"/>
    </w:rPr>
  </w:style>
  <w:style w:type="paragraph" w:customStyle="1" w:styleId="B1C310055E954392947742591F66853D15">
    <w:name w:val="B1C310055E954392947742591F66853D15"/>
    <w:rsid w:val="00DB18F8"/>
    <w:rPr>
      <w:rFonts w:ascii="Calibri" w:eastAsia="Calibri" w:hAnsi="Calibri" w:cs="Calibri"/>
    </w:rPr>
  </w:style>
  <w:style w:type="paragraph" w:customStyle="1" w:styleId="EA027927E1C040CBB77A5137F5558CEF15">
    <w:name w:val="EA027927E1C040CBB77A5137F5558CEF15"/>
    <w:rsid w:val="00DB18F8"/>
    <w:rPr>
      <w:rFonts w:ascii="Calibri" w:eastAsia="Calibri" w:hAnsi="Calibri" w:cs="Calibri"/>
    </w:rPr>
  </w:style>
  <w:style w:type="paragraph" w:customStyle="1" w:styleId="2550E25B87FE4324A4953BD39111C56D15">
    <w:name w:val="2550E25B87FE4324A4953BD39111C56D15"/>
    <w:rsid w:val="00DB18F8"/>
    <w:rPr>
      <w:rFonts w:ascii="Calibri" w:eastAsia="Calibri" w:hAnsi="Calibri" w:cs="Calibri"/>
    </w:rPr>
  </w:style>
  <w:style w:type="paragraph" w:customStyle="1" w:styleId="8F58311E97064659B2BE728B47C867E2">
    <w:name w:val="8F58311E97064659B2BE728B47C867E2"/>
    <w:rsid w:val="00DB18F8"/>
    <w:rPr>
      <w:rFonts w:ascii="Calibri" w:eastAsia="Calibri" w:hAnsi="Calibri" w:cs="Calibri"/>
    </w:rPr>
  </w:style>
  <w:style w:type="paragraph" w:customStyle="1" w:styleId="1DC8D9D1542D416EBA3478426FF110B8">
    <w:name w:val="1DC8D9D1542D416EBA3478426FF110B8"/>
    <w:rsid w:val="00DB18F8"/>
    <w:rPr>
      <w:rFonts w:ascii="Calibri" w:eastAsia="Calibri" w:hAnsi="Calibri" w:cs="Calibri"/>
    </w:rPr>
  </w:style>
  <w:style w:type="paragraph" w:customStyle="1" w:styleId="5EC4F321C3514BEBB638E45950A37036">
    <w:name w:val="5EC4F321C3514BEBB638E45950A37036"/>
    <w:rsid w:val="00DB18F8"/>
    <w:rPr>
      <w:rFonts w:ascii="Calibri" w:eastAsia="Calibri" w:hAnsi="Calibri" w:cs="Calibri"/>
    </w:rPr>
  </w:style>
  <w:style w:type="paragraph" w:customStyle="1" w:styleId="5283F055DC7C48F7AC6BA1FC6D01BC59">
    <w:name w:val="5283F055DC7C48F7AC6BA1FC6D01BC59"/>
    <w:rsid w:val="00DB18F8"/>
    <w:rPr>
      <w:rFonts w:ascii="Calibri" w:eastAsia="Calibri" w:hAnsi="Calibri" w:cs="Calibri"/>
    </w:rPr>
  </w:style>
  <w:style w:type="paragraph" w:customStyle="1" w:styleId="4FEA84AEBF8D4442B44428960A5D355F">
    <w:name w:val="4FEA84AEBF8D4442B44428960A5D355F"/>
    <w:rsid w:val="00DB18F8"/>
    <w:rPr>
      <w:rFonts w:ascii="Calibri" w:eastAsia="Calibri" w:hAnsi="Calibri" w:cs="Calibri"/>
    </w:rPr>
  </w:style>
  <w:style w:type="paragraph" w:customStyle="1" w:styleId="F97ADC7ABEB94942B6FB0315F24AB594">
    <w:name w:val="F97ADC7ABEB94942B6FB0315F24AB594"/>
    <w:rsid w:val="00DB18F8"/>
    <w:rPr>
      <w:rFonts w:ascii="Calibri" w:eastAsia="Calibri" w:hAnsi="Calibri" w:cs="Calibri"/>
    </w:rPr>
  </w:style>
  <w:style w:type="paragraph" w:customStyle="1" w:styleId="1E24F7E839DA4DD482AACE3A0951F15A">
    <w:name w:val="1E24F7E839DA4DD482AACE3A0951F15A"/>
    <w:rsid w:val="00DB18F8"/>
    <w:rPr>
      <w:rFonts w:ascii="Calibri" w:eastAsia="Calibri" w:hAnsi="Calibri" w:cs="Calibri"/>
    </w:rPr>
  </w:style>
  <w:style w:type="paragraph" w:customStyle="1" w:styleId="129248C7622A48AB81365C167A8B4D10">
    <w:name w:val="129248C7622A48AB81365C167A8B4D10"/>
    <w:rsid w:val="00DB18F8"/>
    <w:rPr>
      <w:rFonts w:ascii="Calibri" w:eastAsia="Calibri" w:hAnsi="Calibri" w:cs="Calibri"/>
    </w:rPr>
  </w:style>
  <w:style w:type="paragraph" w:customStyle="1" w:styleId="35245FA22EF64478AF93B2A18E24B04B21">
    <w:name w:val="35245FA22EF64478AF93B2A18E24B04B21"/>
    <w:rsid w:val="00DB18F8"/>
    <w:rPr>
      <w:rFonts w:ascii="Calibri" w:eastAsia="Calibri" w:hAnsi="Calibri" w:cs="Calibri"/>
    </w:rPr>
  </w:style>
  <w:style w:type="paragraph" w:customStyle="1" w:styleId="073CE04D185643878B84AD5BC03D02A321">
    <w:name w:val="073CE04D185643878B84AD5BC03D02A321"/>
    <w:rsid w:val="00DB18F8"/>
    <w:rPr>
      <w:rFonts w:ascii="Calibri" w:eastAsia="Calibri" w:hAnsi="Calibri" w:cs="Calibri"/>
    </w:rPr>
  </w:style>
  <w:style w:type="paragraph" w:customStyle="1" w:styleId="F350FBA2C29B46F6AAF0F236D2BB5ADF21">
    <w:name w:val="F350FBA2C29B46F6AAF0F236D2BB5ADF21"/>
    <w:rsid w:val="00DB18F8"/>
    <w:rPr>
      <w:rFonts w:ascii="Calibri" w:eastAsia="Calibri" w:hAnsi="Calibri" w:cs="Calibri"/>
    </w:rPr>
  </w:style>
  <w:style w:type="paragraph" w:customStyle="1" w:styleId="CCBDD2368CED4B3BB3C09F0E91897B8421">
    <w:name w:val="CCBDD2368CED4B3BB3C09F0E91897B8421"/>
    <w:rsid w:val="00DB18F8"/>
    <w:rPr>
      <w:rFonts w:ascii="Calibri" w:eastAsia="Calibri" w:hAnsi="Calibri" w:cs="Calibri"/>
    </w:rPr>
  </w:style>
  <w:style w:type="paragraph" w:customStyle="1" w:styleId="769D10671D634164A6D2DB2AF97D16D321">
    <w:name w:val="769D10671D634164A6D2DB2AF97D16D321"/>
    <w:rsid w:val="00DB18F8"/>
    <w:rPr>
      <w:rFonts w:ascii="Calibri" w:eastAsia="Calibri" w:hAnsi="Calibri" w:cs="Calibri"/>
    </w:rPr>
  </w:style>
  <w:style w:type="paragraph" w:customStyle="1" w:styleId="10E766A6AF224B9A9B890F7E14E19E845">
    <w:name w:val="10E766A6AF224B9A9B890F7E14E19E845"/>
    <w:rsid w:val="00DB18F8"/>
    <w:rPr>
      <w:rFonts w:ascii="Calibri" w:eastAsia="Calibri" w:hAnsi="Calibri" w:cs="Calibri"/>
    </w:rPr>
  </w:style>
  <w:style w:type="paragraph" w:customStyle="1" w:styleId="22D1173ECA85442FAAE1546580C4047F21">
    <w:name w:val="22D1173ECA85442FAAE1546580C4047F21"/>
    <w:rsid w:val="00DB18F8"/>
    <w:rPr>
      <w:rFonts w:ascii="Calibri" w:eastAsia="Calibri" w:hAnsi="Calibri" w:cs="Calibri"/>
    </w:rPr>
  </w:style>
  <w:style w:type="paragraph" w:customStyle="1" w:styleId="2E09607F8F574648BE510D79D43D776E21">
    <w:name w:val="2E09607F8F574648BE510D79D43D776E21"/>
    <w:rsid w:val="00DB18F8"/>
    <w:rPr>
      <w:rFonts w:ascii="Calibri" w:eastAsia="Calibri" w:hAnsi="Calibri" w:cs="Calibri"/>
    </w:rPr>
  </w:style>
  <w:style w:type="paragraph" w:customStyle="1" w:styleId="81C726644747499688BEA02F99DA886121">
    <w:name w:val="81C726644747499688BEA02F99DA886121"/>
    <w:rsid w:val="00DB18F8"/>
    <w:rPr>
      <w:rFonts w:ascii="Calibri" w:eastAsia="Calibri" w:hAnsi="Calibri" w:cs="Calibri"/>
    </w:rPr>
  </w:style>
  <w:style w:type="paragraph" w:customStyle="1" w:styleId="0055559777E949F0982D40CD4DB8130221">
    <w:name w:val="0055559777E949F0982D40CD4DB8130221"/>
    <w:rsid w:val="00DB18F8"/>
    <w:rPr>
      <w:rFonts w:ascii="Calibri" w:eastAsia="Calibri" w:hAnsi="Calibri" w:cs="Calibri"/>
    </w:rPr>
  </w:style>
  <w:style w:type="paragraph" w:customStyle="1" w:styleId="6D449A5E81354584AA7270E94DC2907721">
    <w:name w:val="6D449A5E81354584AA7270E94DC2907721"/>
    <w:rsid w:val="00DB18F8"/>
    <w:rPr>
      <w:rFonts w:ascii="Calibri" w:eastAsia="Calibri" w:hAnsi="Calibri" w:cs="Calibri"/>
    </w:rPr>
  </w:style>
  <w:style w:type="paragraph" w:customStyle="1" w:styleId="738D7F6E969544BF88B80478D072D0FE21">
    <w:name w:val="738D7F6E969544BF88B80478D072D0FE21"/>
    <w:rsid w:val="00DB18F8"/>
    <w:rPr>
      <w:rFonts w:ascii="Calibri" w:eastAsia="Calibri" w:hAnsi="Calibri" w:cs="Calibri"/>
    </w:rPr>
  </w:style>
  <w:style w:type="paragraph" w:customStyle="1" w:styleId="A10F9FAD60BB468D828486437A5103B611">
    <w:name w:val="A10F9FAD60BB468D828486437A5103B611"/>
    <w:rsid w:val="00DB18F8"/>
    <w:rPr>
      <w:rFonts w:ascii="Calibri" w:eastAsia="Calibri" w:hAnsi="Calibri" w:cs="Calibri"/>
    </w:rPr>
  </w:style>
  <w:style w:type="paragraph" w:customStyle="1" w:styleId="2277121C6A224167B684D32D1BC7D5B720">
    <w:name w:val="2277121C6A224167B684D32D1BC7D5B720"/>
    <w:rsid w:val="00DB18F8"/>
    <w:rPr>
      <w:rFonts w:ascii="Calibri" w:eastAsia="Calibri" w:hAnsi="Calibri" w:cs="Calibri"/>
    </w:rPr>
  </w:style>
  <w:style w:type="paragraph" w:customStyle="1" w:styleId="4A60C4FFAACB4F43B39B767999F4191420">
    <w:name w:val="4A60C4FFAACB4F43B39B767999F4191420"/>
    <w:rsid w:val="00DB18F8"/>
    <w:rPr>
      <w:rFonts w:ascii="Calibri" w:eastAsia="Calibri" w:hAnsi="Calibri" w:cs="Calibri"/>
    </w:rPr>
  </w:style>
  <w:style w:type="paragraph" w:customStyle="1" w:styleId="67FE404E89BA49AC8E6C2FA842E57E6E20">
    <w:name w:val="67FE404E89BA49AC8E6C2FA842E57E6E20"/>
    <w:rsid w:val="00DB18F8"/>
    <w:rPr>
      <w:rFonts w:ascii="Calibri" w:eastAsia="Calibri" w:hAnsi="Calibri" w:cs="Calibri"/>
    </w:rPr>
  </w:style>
  <w:style w:type="paragraph" w:customStyle="1" w:styleId="7406B72CE29443ED92101E6250F6121320">
    <w:name w:val="7406B72CE29443ED92101E6250F6121320"/>
    <w:rsid w:val="00DB18F8"/>
    <w:rPr>
      <w:rFonts w:ascii="Calibri" w:eastAsia="Calibri" w:hAnsi="Calibri" w:cs="Calibri"/>
    </w:rPr>
  </w:style>
  <w:style w:type="paragraph" w:customStyle="1" w:styleId="852C8E64E84C43ACBDA4BFFCECA51BF020">
    <w:name w:val="852C8E64E84C43ACBDA4BFFCECA51BF020"/>
    <w:rsid w:val="00DB18F8"/>
    <w:rPr>
      <w:rFonts w:ascii="Calibri" w:eastAsia="Calibri" w:hAnsi="Calibri" w:cs="Calibri"/>
    </w:rPr>
  </w:style>
  <w:style w:type="paragraph" w:customStyle="1" w:styleId="4EA8C8749A3A49BAB490C88F8DE3D4D720">
    <w:name w:val="4EA8C8749A3A49BAB490C88F8DE3D4D720"/>
    <w:rsid w:val="00DB18F8"/>
    <w:rPr>
      <w:rFonts w:ascii="Calibri" w:eastAsia="Calibri" w:hAnsi="Calibri" w:cs="Calibri"/>
    </w:rPr>
  </w:style>
  <w:style w:type="paragraph" w:customStyle="1" w:styleId="6E1328EB82374AC9A3530A0D99C80EB320">
    <w:name w:val="6E1328EB82374AC9A3530A0D99C80EB320"/>
    <w:rsid w:val="00DB18F8"/>
    <w:rPr>
      <w:rFonts w:ascii="Calibri" w:eastAsia="Calibri" w:hAnsi="Calibri" w:cs="Calibri"/>
    </w:rPr>
  </w:style>
  <w:style w:type="paragraph" w:customStyle="1" w:styleId="6D1E5C5B8F084D14A0EF701DF649934520">
    <w:name w:val="6D1E5C5B8F084D14A0EF701DF649934520"/>
    <w:rsid w:val="00DB18F8"/>
    <w:rPr>
      <w:rFonts w:ascii="Calibri" w:eastAsia="Calibri" w:hAnsi="Calibri" w:cs="Calibri"/>
    </w:rPr>
  </w:style>
  <w:style w:type="paragraph" w:customStyle="1" w:styleId="4C0ADCF2C7EC4D74AC449DE59F3B5C4A20">
    <w:name w:val="4C0ADCF2C7EC4D74AC449DE59F3B5C4A20"/>
    <w:rsid w:val="00DB18F8"/>
    <w:rPr>
      <w:rFonts w:ascii="Calibri" w:eastAsia="Calibri" w:hAnsi="Calibri" w:cs="Calibri"/>
    </w:rPr>
  </w:style>
  <w:style w:type="paragraph" w:customStyle="1" w:styleId="A4BDE212CF4E497B8CAACDB3064576B120">
    <w:name w:val="A4BDE212CF4E497B8CAACDB3064576B120"/>
    <w:rsid w:val="00DB18F8"/>
    <w:rPr>
      <w:rFonts w:ascii="Calibri" w:eastAsia="Calibri" w:hAnsi="Calibri" w:cs="Calibri"/>
    </w:rPr>
  </w:style>
  <w:style w:type="paragraph" w:customStyle="1" w:styleId="7BA1716E82564C578833C48E3D78578520">
    <w:name w:val="7BA1716E82564C578833C48E3D78578520"/>
    <w:rsid w:val="00DB18F8"/>
    <w:rPr>
      <w:rFonts w:ascii="Calibri" w:eastAsia="Calibri" w:hAnsi="Calibri" w:cs="Calibri"/>
    </w:rPr>
  </w:style>
  <w:style w:type="paragraph" w:customStyle="1" w:styleId="AE0762346C5944D78DAF56CF3384227B20">
    <w:name w:val="AE0762346C5944D78DAF56CF3384227B20"/>
    <w:rsid w:val="00DB18F8"/>
    <w:rPr>
      <w:rFonts w:ascii="Calibri" w:eastAsia="Calibri" w:hAnsi="Calibri" w:cs="Calibri"/>
    </w:rPr>
  </w:style>
  <w:style w:type="paragraph" w:customStyle="1" w:styleId="11873BB6AA814438AF3867193FC31ADD19">
    <w:name w:val="11873BB6AA814438AF3867193FC31ADD19"/>
    <w:rsid w:val="00DB18F8"/>
    <w:rPr>
      <w:rFonts w:ascii="Calibri" w:eastAsia="Calibri" w:hAnsi="Calibri" w:cs="Calibri"/>
    </w:rPr>
  </w:style>
  <w:style w:type="paragraph" w:customStyle="1" w:styleId="8E6D8326792A44E5A9B35F3AE8E8A72A9">
    <w:name w:val="8E6D8326792A44E5A9B35F3AE8E8A72A9"/>
    <w:rsid w:val="00DB18F8"/>
    <w:rPr>
      <w:rFonts w:ascii="Calibri" w:eastAsia="Calibri" w:hAnsi="Calibri" w:cs="Calibri"/>
    </w:rPr>
  </w:style>
  <w:style w:type="paragraph" w:customStyle="1" w:styleId="C4FE3561BEE14D9F9F819BEA1519829219">
    <w:name w:val="C4FE3561BEE14D9F9F819BEA1519829219"/>
    <w:rsid w:val="00DB18F8"/>
    <w:rPr>
      <w:rFonts w:ascii="Calibri" w:eastAsia="Calibri" w:hAnsi="Calibri" w:cs="Calibri"/>
    </w:rPr>
  </w:style>
  <w:style w:type="paragraph" w:customStyle="1" w:styleId="438043E8C2954971BBD4ABC392492DE618">
    <w:name w:val="438043E8C2954971BBD4ABC392492DE618"/>
    <w:rsid w:val="00DB18F8"/>
    <w:rPr>
      <w:rFonts w:ascii="Calibri" w:eastAsia="Calibri" w:hAnsi="Calibri" w:cs="Calibri"/>
    </w:rPr>
  </w:style>
  <w:style w:type="paragraph" w:customStyle="1" w:styleId="858D6DA1D0EA43D490955717AA8E343017">
    <w:name w:val="858D6DA1D0EA43D490955717AA8E343017"/>
    <w:rsid w:val="00DB18F8"/>
    <w:rPr>
      <w:rFonts w:ascii="Calibri" w:eastAsia="Calibri" w:hAnsi="Calibri" w:cs="Calibri"/>
    </w:rPr>
  </w:style>
  <w:style w:type="paragraph" w:customStyle="1" w:styleId="13AA16B01F5E4DF4BE64D9905885839617">
    <w:name w:val="13AA16B01F5E4DF4BE64D9905885839617"/>
    <w:rsid w:val="00DB18F8"/>
    <w:rPr>
      <w:rFonts w:ascii="Calibri" w:eastAsia="Calibri" w:hAnsi="Calibri" w:cs="Calibri"/>
    </w:rPr>
  </w:style>
  <w:style w:type="paragraph" w:customStyle="1" w:styleId="D2ABBFF8472F4B72A6FAA0B58A32CBD117">
    <w:name w:val="D2ABBFF8472F4B72A6FAA0B58A32CBD117"/>
    <w:rsid w:val="00DB18F8"/>
    <w:rPr>
      <w:rFonts w:ascii="Calibri" w:eastAsia="Calibri" w:hAnsi="Calibri" w:cs="Calibri"/>
    </w:rPr>
  </w:style>
  <w:style w:type="paragraph" w:customStyle="1" w:styleId="CAEFC4ECF4264832970C20468252F7296">
    <w:name w:val="CAEFC4ECF4264832970C20468252F7296"/>
    <w:rsid w:val="00DB18F8"/>
    <w:rPr>
      <w:rFonts w:ascii="Calibri" w:eastAsia="Calibri" w:hAnsi="Calibri" w:cs="Calibri"/>
    </w:rPr>
  </w:style>
  <w:style w:type="paragraph" w:customStyle="1" w:styleId="E0A138E2AA5949EFB6AD8CE82D35B10B6">
    <w:name w:val="E0A138E2AA5949EFB6AD8CE82D35B10B6"/>
    <w:rsid w:val="00DB18F8"/>
    <w:rPr>
      <w:rFonts w:ascii="Calibri" w:eastAsia="Calibri" w:hAnsi="Calibri" w:cs="Calibri"/>
    </w:rPr>
  </w:style>
  <w:style w:type="paragraph" w:customStyle="1" w:styleId="21465FFE5959440ABA43700EA4EC4C2E6">
    <w:name w:val="21465FFE5959440ABA43700EA4EC4C2E6"/>
    <w:rsid w:val="00DB18F8"/>
    <w:pPr>
      <w:ind w:left="720"/>
      <w:contextualSpacing/>
    </w:pPr>
    <w:rPr>
      <w:rFonts w:ascii="Calibri" w:eastAsia="Calibri" w:hAnsi="Calibri" w:cs="Calibri"/>
    </w:rPr>
  </w:style>
  <w:style w:type="paragraph" w:customStyle="1" w:styleId="F8C79C859D0B4B449A9EAD37F199A1A617">
    <w:name w:val="F8C79C859D0B4B449A9EAD37F199A1A617"/>
    <w:rsid w:val="00DB18F8"/>
    <w:rPr>
      <w:rFonts w:ascii="Calibri" w:eastAsia="Calibri" w:hAnsi="Calibri" w:cs="Calibri"/>
    </w:rPr>
  </w:style>
  <w:style w:type="paragraph" w:customStyle="1" w:styleId="A8A8D2E1A07B4ED19E3C5F0AAD74B17717">
    <w:name w:val="A8A8D2E1A07B4ED19E3C5F0AAD74B17717"/>
    <w:rsid w:val="00DB18F8"/>
    <w:rPr>
      <w:rFonts w:ascii="Calibri" w:eastAsia="Calibri" w:hAnsi="Calibri" w:cs="Calibri"/>
    </w:rPr>
  </w:style>
  <w:style w:type="paragraph" w:customStyle="1" w:styleId="77BCAE2AB5C94FD0A827BEAD4B63388217">
    <w:name w:val="77BCAE2AB5C94FD0A827BEAD4B63388217"/>
    <w:rsid w:val="00DB18F8"/>
    <w:rPr>
      <w:rFonts w:ascii="Calibri" w:eastAsia="Calibri" w:hAnsi="Calibri" w:cs="Calibri"/>
    </w:rPr>
  </w:style>
  <w:style w:type="paragraph" w:customStyle="1" w:styleId="358394327311429C8447C86E8082B51A17">
    <w:name w:val="358394327311429C8447C86E8082B51A17"/>
    <w:rsid w:val="00DB18F8"/>
    <w:rPr>
      <w:rFonts w:ascii="Calibri" w:eastAsia="Calibri" w:hAnsi="Calibri" w:cs="Calibri"/>
    </w:rPr>
  </w:style>
  <w:style w:type="paragraph" w:customStyle="1" w:styleId="115BB9D40D38436DB565B45BF180420417">
    <w:name w:val="115BB9D40D38436DB565B45BF180420417"/>
    <w:rsid w:val="00DB18F8"/>
    <w:rPr>
      <w:rFonts w:ascii="Calibri" w:eastAsia="Calibri" w:hAnsi="Calibri" w:cs="Calibri"/>
    </w:rPr>
  </w:style>
  <w:style w:type="paragraph" w:customStyle="1" w:styleId="116C6487F72145EB84B88F61438A772E17">
    <w:name w:val="116C6487F72145EB84B88F61438A772E17"/>
    <w:rsid w:val="00DB18F8"/>
    <w:rPr>
      <w:rFonts w:ascii="Calibri" w:eastAsia="Calibri" w:hAnsi="Calibri" w:cs="Calibri"/>
    </w:rPr>
  </w:style>
  <w:style w:type="paragraph" w:customStyle="1" w:styleId="CF0BAE5B2AE44C598F988E849ECFA5E217">
    <w:name w:val="CF0BAE5B2AE44C598F988E849ECFA5E217"/>
    <w:rsid w:val="00DB18F8"/>
    <w:rPr>
      <w:rFonts w:ascii="Calibri" w:eastAsia="Calibri" w:hAnsi="Calibri" w:cs="Calibri"/>
    </w:rPr>
  </w:style>
  <w:style w:type="paragraph" w:customStyle="1" w:styleId="CE7BD6CB3F454FB0B2A90BD1F41B7F8F17">
    <w:name w:val="CE7BD6CB3F454FB0B2A90BD1F41B7F8F17"/>
    <w:rsid w:val="00DB18F8"/>
    <w:rPr>
      <w:rFonts w:ascii="Calibri" w:eastAsia="Calibri" w:hAnsi="Calibri" w:cs="Calibri"/>
    </w:rPr>
  </w:style>
  <w:style w:type="paragraph" w:customStyle="1" w:styleId="4338AC1CD07B41C885CD49D7E1CB469B4">
    <w:name w:val="4338AC1CD07B41C885CD49D7E1CB469B4"/>
    <w:rsid w:val="00DB18F8"/>
    <w:rPr>
      <w:rFonts w:ascii="Calibri" w:eastAsia="Calibri" w:hAnsi="Calibri" w:cs="Calibri"/>
    </w:rPr>
  </w:style>
  <w:style w:type="paragraph" w:customStyle="1" w:styleId="4B961C06F6184FCAA04F89B2032E4D364">
    <w:name w:val="4B961C06F6184FCAA04F89B2032E4D364"/>
    <w:rsid w:val="00DB18F8"/>
    <w:rPr>
      <w:rFonts w:ascii="Calibri" w:eastAsia="Calibri" w:hAnsi="Calibri" w:cs="Calibri"/>
    </w:rPr>
  </w:style>
  <w:style w:type="paragraph" w:customStyle="1" w:styleId="222CC323CD7E455FA6E502D98AA914814">
    <w:name w:val="222CC323CD7E455FA6E502D98AA914814"/>
    <w:rsid w:val="00DB18F8"/>
    <w:rPr>
      <w:rFonts w:ascii="Calibri" w:eastAsia="Calibri" w:hAnsi="Calibri" w:cs="Calibri"/>
    </w:rPr>
  </w:style>
  <w:style w:type="paragraph" w:customStyle="1" w:styleId="AB16D2BA0D954AA892A3AC64FECB354F2">
    <w:name w:val="AB16D2BA0D954AA892A3AC64FECB354F2"/>
    <w:rsid w:val="00DB18F8"/>
    <w:rPr>
      <w:rFonts w:ascii="Calibri" w:eastAsia="Calibri" w:hAnsi="Calibri" w:cs="Calibri"/>
    </w:rPr>
  </w:style>
  <w:style w:type="paragraph" w:customStyle="1" w:styleId="3CA3693D4C144CECBC02986CD8E52AB42">
    <w:name w:val="3CA3693D4C144CECBC02986CD8E52AB42"/>
    <w:rsid w:val="00DB18F8"/>
    <w:rPr>
      <w:rFonts w:ascii="Calibri" w:eastAsia="Calibri" w:hAnsi="Calibri" w:cs="Calibri"/>
    </w:rPr>
  </w:style>
  <w:style w:type="paragraph" w:customStyle="1" w:styleId="4C87EDF3529A460BBD35B37379FB01CF16">
    <w:name w:val="4C87EDF3529A460BBD35B37379FB01CF16"/>
    <w:rsid w:val="00DB18F8"/>
    <w:rPr>
      <w:rFonts w:ascii="Calibri" w:eastAsia="Calibri" w:hAnsi="Calibri" w:cs="Calibri"/>
    </w:rPr>
  </w:style>
  <w:style w:type="paragraph" w:customStyle="1" w:styleId="F7AD68BCB4C74E76BFB08F92321656FD16">
    <w:name w:val="F7AD68BCB4C74E76BFB08F92321656FD16"/>
    <w:rsid w:val="00DB18F8"/>
    <w:rPr>
      <w:rFonts w:ascii="Calibri" w:eastAsia="Calibri" w:hAnsi="Calibri" w:cs="Calibri"/>
    </w:rPr>
  </w:style>
  <w:style w:type="paragraph" w:customStyle="1" w:styleId="2DA24947D4DA46249D11064E21AABEF416">
    <w:name w:val="2DA24947D4DA46249D11064E21AABEF416"/>
    <w:rsid w:val="00DB18F8"/>
    <w:rPr>
      <w:rFonts w:ascii="Calibri" w:eastAsia="Calibri" w:hAnsi="Calibri" w:cs="Calibri"/>
    </w:rPr>
  </w:style>
  <w:style w:type="paragraph" w:customStyle="1" w:styleId="00668E3C07AF448393735BDAF6AF494C14">
    <w:name w:val="00668E3C07AF448393735BDAF6AF494C14"/>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6">
    <w:name w:val="66E8B845E0AC44739041F377DCC9463316"/>
    <w:rsid w:val="00DB18F8"/>
    <w:rPr>
      <w:rFonts w:ascii="Calibri" w:eastAsia="Calibri" w:hAnsi="Calibri" w:cs="Calibri"/>
    </w:rPr>
  </w:style>
  <w:style w:type="paragraph" w:customStyle="1" w:styleId="631E1FB997434FBC8CF6A8388DE7BAEB16">
    <w:name w:val="631E1FB997434FBC8CF6A8388DE7BAEB16"/>
    <w:rsid w:val="00DB18F8"/>
    <w:rPr>
      <w:rFonts w:ascii="Calibri" w:eastAsia="Calibri" w:hAnsi="Calibri" w:cs="Calibri"/>
    </w:rPr>
  </w:style>
  <w:style w:type="paragraph" w:customStyle="1" w:styleId="C20548BDB768419E8DE99B210EB3B62D16">
    <w:name w:val="C20548BDB768419E8DE99B210EB3B62D16"/>
    <w:rsid w:val="00DB18F8"/>
    <w:rPr>
      <w:rFonts w:ascii="Calibri" w:eastAsia="Calibri" w:hAnsi="Calibri" w:cs="Calibri"/>
    </w:rPr>
  </w:style>
  <w:style w:type="paragraph" w:customStyle="1" w:styleId="ACFF48D6DCB64F9EB5591E7236D686E116">
    <w:name w:val="ACFF48D6DCB64F9EB5591E7236D686E116"/>
    <w:rsid w:val="00DB18F8"/>
    <w:rPr>
      <w:rFonts w:ascii="Calibri" w:eastAsia="Calibri" w:hAnsi="Calibri" w:cs="Calibri"/>
    </w:rPr>
  </w:style>
  <w:style w:type="paragraph" w:customStyle="1" w:styleId="B6CC6B50EDD44454A81D88C3F66EDDBB16">
    <w:name w:val="B6CC6B50EDD44454A81D88C3F66EDDBB16"/>
    <w:rsid w:val="00DB18F8"/>
    <w:rPr>
      <w:rFonts w:ascii="Calibri" w:eastAsia="Calibri" w:hAnsi="Calibri" w:cs="Calibri"/>
    </w:rPr>
  </w:style>
  <w:style w:type="paragraph" w:customStyle="1" w:styleId="5B5F4E9040134207A0694C22AB88486C16">
    <w:name w:val="5B5F4E9040134207A0694C22AB88486C16"/>
    <w:rsid w:val="00DB18F8"/>
    <w:rPr>
      <w:rFonts w:ascii="Calibri" w:eastAsia="Calibri" w:hAnsi="Calibri" w:cs="Calibri"/>
    </w:rPr>
  </w:style>
  <w:style w:type="paragraph" w:customStyle="1" w:styleId="B3B18CD5A2D94BC89611EA3FECB3A19F16">
    <w:name w:val="B3B18CD5A2D94BC89611EA3FECB3A19F16"/>
    <w:rsid w:val="00DB18F8"/>
    <w:rPr>
      <w:rFonts w:ascii="Calibri" w:eastAsia="Calibri" w:hAnsi="Calibri" w:cs="Calibri"/>
    </w:rPr>
  </w:style>
  <w:style w:type="paragraph" w:customStyle="1" w:styleId="662052D1FFA641BABB671BC491BA871216">
    <w:name w:val="662052D1FFA641BABB671BC491BA871216"/>
    <w:rsid w:val="00DB18F8"/>
    <w:rPr>
      <w:rFonts w:ascii="Calibri" w:eastAsia="Calibri" w:hAnsi="Calibri" w:cs="Calibri"/>
    </w:rPr>
  </w:style>
  <w:style w:type="paragraph" w:customStyle="1" w:styleId="9D9CB62892494461AC95664789F4CBCE16">
    <w:name w:val="9D9CB62892494461AC95664789F4CBCE16"/>
    <w:rsid w:val="00DB18F8"/>
    <w:rPr>
      <w:rFonts w:ascii="Calibri" w:eastAsia="Calibri" w:hAnsi="Calibri" w:cs="Calibri"/>
    </w:rPr>
  </w:style>
  <w:style w:type="paragraph" w:customStyle="1" w:styleId="5B496F62C19F4E7487C10EBECD141F8616">
    <w:name w:val="5B496F62C19F4E7487C10EBECD141F8616"/>
    <w:rsid w:val="00DB18F8"/>
    <w:rPr>
      <w:rFonts w:ascii="Calibri" w:eastAsia="Calibri" w:hAnsi="Calibri" w:cs="Calibri"/>
    </w:rPr>
  </w:style>
  <w:style w:type="paragraph" w:customStyle="1" w:styleId="B1C310055E954392947742591F66853D16">
    <w:name w:val="B1C310055E954392947742591F66853D16"/>
    <w:rsid w:val="00DB18F8"/>
    <w:rPr>
      <w:rFonts w:ascii="Calibri" w:eastAsia="Calibri" w:hAnsi="Calibri" w:cs="Calibri"/>
    </w:rPr>
  </w:style>
  <w:style w:type="paragraph" w:customStyle="1" w:styleId="EA027927E1C040CBB77A5137F5558CEF16">
    <w:name w:val="EA027927E1C040CBB77A5137F5558CEF16"/>
    <w:rsid w:val="00DB18F8"/>
    <w:rPr>
      <w:rFonts w:ascii="Calibri" w:eastAsia="Calibri" w:hAnsi="Calibri" w:cs="Calibri"/>
    </w:rPr>
  </w:style>
  <w:style w:type="paragraph" w:customStyle="1" w:styleId="2550E25B87FE4324A4953BD39111C56D16">
    <w:name w:val="2550E25B87FE4324A4953BD39111C56D16"/>
    <w:rsid w:val="00DB18F8"/>
    <w:rPr>
      <w:rFonts w:ascii="Calibri" w:eastAsia="Calibri" w:hAnsi="Calibri" w:cs="Calibri"/>
    </w:rPr>
  </w:style>
  <w:style w:type="paragraph" w:customStyle="1" w:styleId="8F58311E97064659B2BE728B47C867E21">
    <w:name w:val="8F58311E97064659B2BE728B47C867E21"/>
    <w:rsid w:val="00DB18F8"/>
    <w:rPr>
      <w:rFonts w:ascii="Calibri" w:eastAsia="Calibri" w:hAnsi="Calibri" w:cs="Calibri"/>
    </w:rPr>
  </w:style>
  <w:style w:type="paragraph" w:customStyle="1" w:styleId="1DC8D9D1542D416EBA3478426FF110B81">
    <w:name w:val="1DC8D9D1542D416EBA3478426FF110B81"/>
    <w:rsid w:val="00DB18F8"/>
    <w:rPr>
      <w:rFonts w:ascii="Calibri" w:eastAsia="Calibri" w:hAnsi="Calibri" w:cs="Calibri"/>
    </w:rPr>
  </w:style>
  <w:style w:type="paragraph" w:customStyle="1" w:styleId="5EC4F321C3514BEBB638E45950A370361">
    <w:name w:val="5EC4F321C3514BEBB638E45950A370361"/>
    <w:rsid w:val="00DB18F8"/>
    <w:rPr>
      <w:rFonts w:ascii="Calibri" w:eastAsia="Calibri" w:hAnsi="Calibri" w:cs="Calibri"/>
    </w:rPr>
  </w:style>
  <w:style w:type="paragraph" w:customStyle="1" w:styleId="5283F055DC7C48F7AC6BA1FC6D01BC591">
    <w:name w:val="5283F055DC7C48F7AC6BA1FC6D01BC591"/>
    <w:rsid w:val="00DB18F8"/>
    <w:rPr>
      <w:rFonts w:ascii="Calibri" w:eastAsia="Calibri" w:hAnsi="Calibri" w:cs="Calibri"/>
    </w:rPr>
  </w:style>
  <w:style w:type="paragraph" w:customStyle="1" w:styleId="4FEA84AEBF8D4442B44428960A5D355F1">
    <w:name w:val="4FEA84AEBF8D4442B44428960A5D355F1"/>
    <w:rsid w:val="00DB18F8"/>
    <w:rPr>
      <w:rFonts w:ascii="Calibri" w:eastAsia="Calibri" w:hAnsi="Calibri" w:cs="Calibri"/>
    </w:rPr>
  </w:style>
  <w:style w:type="paragraph" w:customStyle="1" w:styleId="F97ADC7ABEB94942B6FB0315F24AB5941">
    <w:name w:val="F97ADC7ABEB94942B6FB0315F24AB5941"/>
    <w:rsid w:val="00DB18F8"/>
    <w:rPr>
      <w:rFonts w:ascii="Calibri" w:eastAsia="Calibri" w:hAnsi="Calibri" w:cs="Calibri"/>
    </w:rPr>
  </w:style>
  <w:style w:type="paragraph" w:customStyle="1" w:styleId="1E24F7E839DA4DD482AACE3A0951F15A1">
    <w:name w:val="1E24F7E839DA4DD482AACE3A0951F15A1"/>
    <w:rsid w:val="00DB18F8"/>
    <w:rPr>
      <w:rFonts w:ascii="Calibri" w:eastAsia="Calibri" w:hAnsi="Calibri" w:cs="Calibri"/>
    </w:rPr>
  </w:style>
  <w:style w:type="paragraph" w:customStyle="1" w:styleId="129248C7622A48AB81365C167A8B4D101">
    <w:name w:val="129248C7622A48AB81365C167A8B4D101"/>
    <w:rsid w:val="00DB18F8"/>
    <w:rPr>
      <w:rFonts w:ascii="Calibri" w:eastAsia="Calibri" w:hAnsi="Calibri" w:cs="Calibri"/>
    </w:rPr>
  </w:style>
  <w:style w:type="paragraph" w:customStyle="1" w:styleId="35245FA22EF64478AF93B2A18E24B04B22">
    <w:name w:val="35245FA22EF64478AF93B2A18E24B04B22"/>
    <w:rsid w:val="00DB18F8"/>
    <w:rPr>
      <w:rFonts w:ascii="Calibri" w:eastAsia="Calibri" w:hAnsi="Calibri" w:cs="Calibri"/>
    </w:rPr>
  </w:style>
  <w:style w:type="paragraph" w:customStyle="1" w:styleId="073CE04D185643878B84AD5BC03D02A322">
    <w:name w:val="073CE04D185643878B84AD5BC03D02A322"/>
    <w:rsid w:val="00DB18F8"/>
    <w:rPr>
      <w:rFonts w:ascii="Calibri" w:eastAsia="Calibri" w:hAnsi="Calibri" w:cs="Calibri"/>
    </w:rPr>
  </w:style>
  <w:style w:type="paragraph" w:customStyle="1" w:styleId="F350FBA2C29B46F6AAF0F236D2BB5ADF22">
    <w:name w:val="F350FBA2C29B46F6AAF0F236D2BB5ADF22"/>
    <w:rsid w:val="00DB18F8"/>
    <w:rPr>
      <w:rFonts w:ascii="Calibri" w:eastAsia="Calibri" w:hAnsi="Calibri" w:cs="Calibri"/>
    </w:rPr>
  </w:style>
  <w:style w:type="paragraph" w:customStyle="1" w:styleId="CCBDD2368CED4B3BB3C09F0E91897B8422">
    <w:name w:val="CCBDD2368CED4B3BB3C09F0E91897B8422"/>
    <w:rsid w:val="00DB18F8"/>
    <w:rPr>
      <w:rFonts w:ascii="Calibri" w:eastAsia="Calibri" w:hAnsi="Calibri" w:cs="Calibri"/>
    </w:rPr>
  </w:style>
  <w:style w:type="paragraph" w:customStyle="1" w:styleId="769D10671D634164A6D2DB2AF97D16D322">
    <w:name w:val="769D10671D634164A6D2DB2AF97D16D322"/>
    <w:rsid w:val="00DB18F8"/>
    <w:rPr>
      <w:rFonts w:ascii="Calibri" w:eastAsia="Calibri" w:hAnsi="Calibri" w:cs="Calibri"/>
    </w:rPr>
  </w:style>
  <w:style w:type="paragraph" w:customStyle="1" w:styleId="10E766A6AF224B9A9B890F7E14E19E846">
    <w:name w:val="10E766A6AF224B9A9B890F7E14E19E846"/>
    <w:rsid w:val="00DB18F8"/>
    <w:rPr>
      <w:rFonts w:ascii="Calibri" w:eastAsia="Calibri" w:hAnsi="Calibri" w:cs="Calibri"/>
    </w:rPr>
  </w:style>
  <w:style w:type="paragraph" w:customStyle="1" w:styleId="22D1173ECA85442FAAE1546580C4047F22">
    <w:name w:val="22D1173ECA85442FAAE1546580C4047F22"/>
    <w:rsid w:val="00DB18F8"/>
    <w:rPr>
      <w:rFonts w:ascii="Calibri" w:eastAsia="Calibri" w:hAnsi="Calibri" w:cs="Calibri"/>
    </w:rPr>
  </w:style>
  <w:style w:type="paragraph" w:customStyle="1" w:styleId="2E09607F8F574648BE510D79D43D776E22">
    <w:name w:val="2E09607F8F574648BE510D79D43D776E22"/>
    <w:rsid w:val="00DB18F8"/>
    <w:rPr>
      <w:rFonts w:ascii="Calibri" w:eastAsia="Calibri" w:hAnsi="Calibri" w:cs="Calibri"/>
    </w:rPr>
  </w:style>
  <w:style w:type="paragraph" w:customStyle="1" w:styleId="81C726644747499688BEA02F99DA886122">
    <w:name w:val="81C726644747499688BEA02F99DA886122"/>
    <w:rsid w:val="00DB18F8"/>
    <w:rPr>
      <w:rFonts w:ascii="Calibri" w:eastAsia="Calibri" w:hAnsi="Calibri" w:cs="Calibri"/>
    </w:rPr>
  </w:style>
  <w:style w:type="paragraph" w:customStyle="1" w:styleId="0055559777E949F0982D40CD4DB8130222">
    <w:name w:val="0055559777E949F0982D40CD4DB8130222"/>
    <w:rsid w:val="00DB18F8"/>
    <w:rPr>
      <w:rFonts w:ascii="Calibri" w:eastAsia="Calibri" w:hAnsi="Calibri" w:cs="Calibri"/>
    </w:rPr>
  </w:style>
  <w:style w:type="paragraph" w:customStyle="1" w:styleId="6D449A5E81354584AA7270E94DC2907722">
    <w:name w:val="6D449A5E81354584AA7270E94DC2907722"/>
    <w:rsid w:val="00DB18F8"/>
    <w:rPr>
      <w:rFonts w:ascii="Calibri" w:eastAsia="Calibri" w:hAnsi="Calibri" w:cs="Calibri"/>
    </w:rPr>
  </w:style>
  <w:style w:type="paragraph" w:customStyle="1" w:styleId="738D7F6E969544BF88B80478D072D0FE22">
    <w:name w:val="738D7F6E969544BF88B80478D072D0FE22"/>
    <w:rsid w:val="00DB18F8"/>
    <w:rPr>
      <w:rFonts w:ascii="Calibri" w:eastAsia="Calibri" w:hAnsi="Calibri" w:cs="Calibri"/>
    </w:rPr>
  </w:style>
  <w:style w:type="paragraph" w:customStyle="1" w:styleId="A10F9FAD60BB468D828486437A5103B612">
    <w:name w:val="A10F9FAD60BB468D828486437A5103B612"/>
    <w:rsid w:val="00DB18F8"/>
    <w:rPr>
      <w:rFonts w:ascii="Calibri" w:eastAsia="Calibri" w:hAnsi="Calibri" w:cs="Calibri"/>
    </w:rPr>
  </w:style>
  <w:style w:type="paragraph" w:customStyle="1" w:styleId="2277121C6A224167B684D32D1BC7D5B721">
    <w:name w:val="2277121C6A224167B684D32D1BC7D5B721"/>
    <w:rsid w:val="00DB18F8"/>
    <w:rPr>
      <w:rFonts w:ascii="Calibri" w:eastAsia="Calibri" w:hAnsi="Calibri" w:cs="Calibri"/>
    </w:rPr>
  </w:style>
  <w:style w:type="paragraph" w:customStyle="1" w:styleId="4A60C4FFAACB4F43B39B767999F4191421">
    <w:name w:val="4A60C4FFAACB4F43B39B767999F4191421"/>
    <w:rsid w:val="00DB18F8"/>
    <w:rPr>
      <w:rFonts w:ascii="Calibri" w:eastAsia="Calibri" w:hAnsi="Calibri" w:cs="Calibri"/>
    </w:rPr>
  </w:style>
  <w:style w:type="paragraph" w:customStyle="1" w:styleId="67FE404E89BA49AC8E6C2FA842E57E6E21">
    <w:name w:val="67FE404E89BA49AC8E6C2FA842E57E6E21"/>
    <w:rsid w:val="00DB18F8"/>
    <w:rPr>
      <w:rFonts w:ascii="Calibri" w:eastAsia="Calibri" w:hAnsi="Calibri" w:cs="Calibri"/>
    </w:rPr>
  </w:style>
  <w:style w:type="paragraph" w:customStyle="1" w:styleId="7406B72CE29443ED92101E6250F6121321">
    <w:name w:val="7406B72CE29443ED92101E6250F6121321"/>
    <w:rsid w:val="00DB18F8"/>
    <w:rPr>
      <w:rFonts w:ascii="Calibri" w:eastAsia="Calibri" w:hAnsi="Calibri" w:cs="Calibri"/>
    </w:rPr>
  </w:style>
  <w:style w:type="paragraph" w:customStyle="1" w:styleId="852C8E64E84C43ACBDA4BFFCECA51BF021">
    <w:name w:val="852C8E64E84C43ACBDA4BFFCECA51BF021"/>
    <w:rsid w:val="00DB18F8"/>
    <w:rPr>
      <w:rFonts w:ascii="Calibri" w:eastAsia="Calibri" w:hAnsi="Calibri" w:cs="Calibri"/>
    </w:rPr>
  </w:style>
  <w:style w:type="paragraph" w:customStyle="1" w:styleId="4EA8C8749A3A49BAB490C88F8DE3D4D721">
    <w:name w:val="4EA8C8749A3A49BAB490C88F8DE3D4D721"/>
    <w:rsid w:val="00DB18F8"/>
    <w:rPr>
      <w:rFonts w:ascii="Calibri" w:eastAsia="Calibri" w:hAnsi="Calibri" w:cs="Calibri"/>
    </w:rPr>
  </w:style>
  <w:style w:type="paragraph" w:customStyle="1" w:styleId="6E1328EB82374AC9A3530A0D99C80EB321">
    <w:name w:val="6E1328EB82374AC9A3530A0D99C80EB321"/>
    <w:rsid w:val="00DB18F8"/>
    <w:rPr>
      <w:rFonts w:ascii="Calibri" w:eastAsia="Calibri" w:hAnsi="Calibri" w:cs="Calibri"/>
    </w:rPr>
  </w:style>
  <w:style w:type="paragraph" w:customStyle="1" w:styleId="6D1E5C5B8F084D14A0EF701DF649934521">
    <w:name w:val="6D1E5C5B8F084D14A0EF701DF649934521"/>
    <w:rsid w:val="00DB18F8"/>
    <w:rPr>
      <w:rFonts w:ascii="Calibri" w:eastAsia="Calibri" w:hAnsi="Calibri" w:cs="Calibri"/>
    </w:rPr>
  </w:style>
  <w:style w:type="paragraph" w:customStyle="1" w:styleId="4C0ADCF2C7EC4D74AC449DE59F3B5C4A21">
    <w:name w:val="4C0ADCF2C7EC4D74AC449DE59F3B5C4A21"/>
    <w:rsid w:val="00DB18F8"/>
    <w:rPr>
      <w:rFonts w:ascii="Calibri" w:eastAsia="Calibri" w:hAnsi="Calibri" w:cs="Calibri"/>
    </w:rPr>
  </w:style>
  <w:style w:type="paragraph" w:customStyle="1" w:styleId="A4BDE212CF4E497B8CAACDB3064576B121">
    <w:name w:val="A4BDE212CF4E497B8CAACDB3064576B121"/>
    <w:rsid w:val="00DB18F8"/>
    <w:rPr>
      <w:rFonts w:ascii="Calibri" w:eastAsia="Calibri" w:hAnsi="Calibri" w:cs="Calibri"/>
    </w:rPr>
  </w:style>
  <w:style w:type="paragraph" w:customStyle="1" w:styleId="7BA1716E82564C578833C48E3D78578521">
    <w:name w:val="7BA1716E82564C578833C48E3D78578521"/>
    <w:rsid w:val="00DB18F8"/>
    <w:rPr>
      <w:rFonts w:ascii="Calibri" w:eastAsia="Calibri" w:hAnsi="Calibri" w:cs="Calibri"/>
    </w:rPr>
  </w:style>
  <w:style w:type="paragraph" w:customStyle="1" w:styleId="AE0762346C5944D78DAF56CF3384227B21">
    <w:name w:val="AE0762346C5944D78DAF56CF3384227B21"/>
    <w:rsid w:val="00DB18F8"/>
    <w:rPr>
      <w:rFonts w:ascii="Calibri" w:eastAsia="Calibri" w:hAnsi="Calibri" w:cs="Calibri"/>
    </w:rPr>
  </w:style>
  <w:style w:type="paragraph" w:customStyle="1" w:styleId="11873BB6AA814438AF3867193FC31ADD20">
    <w:name w:val="11873BB6AA814438AF3867193FC31ADD20"/>
    <w:rsid w:val="00DB18F8"/>
    <w:rPr>
      <w:rFonts w:ascii="Calibri" w:eastAsia="Calibri" w:hAnsi="Calibri" w:cs="Calibri"/>
    </w:rPr>
  </w:style>
  <w:style w:type="paragraph" w:customStyle="1" w:styleId="8E6D8326792A44E5A9B35F3AE8E8A72A10">
    <w:name w:val="8E6D8326792A44E5A9B35F3AE8E8A72A10"/>
    <w:rsid w:val="00DB18F8"/>
    <w:rPr>
      <w:rFonts w:ascii="Calibri" w:eastAsia="Calibri" w:hAnsi="Calibri" w:cs="Calibri"/>
    </w:rPr>
  </w:style>
  <w:style w:type="paragraph" w:customStyle="1" w:styleId="C4FE3561BEE14D9F9F819BEA1519829220">
    <w:name w:val="C4FE3561BEE14D9F9F819BEA1519829220"/>
    <w:rsid w:val="00DB18F8"/>
    <w:rPr>
      <w:rFonts w:ascii="Calibri" w:eastAsia="Calibri" w:hAnsi="Calibri" w:cs="Calibri"/>
    </w:rPr>
  </w:style>
  <w:style w:type="paragraph" w:customStyle="1" w:styleId="438043E8C2954971BBD4ABC392492DE619">
    <w:name w:val="438043E8C2954971BBD4ABC392492DE619"/>
    <w:rsid w:val="00DB18F8"/>
    <w:rPr>
      <w:rFonts w:ascii="Calibri" w:eastAsia="Calibri" w:hAnsi="Calibri" w:cs="Calibri"/>
    </w:rPr>
  </w:style>
  <w:style w:type="paragraph" w:customStyle="1" w:styleId="858D6DA1D0EA43D490955717AA8E343018">
    <w:name w:val="858D6DA1D0EA43D490955717AA8E343018"/>
    <w:rsid w:val="00DB18F8"/>
    <w:rPr>
      <w:rFonts w:ascii="Calibri" w:eastAsia="Calibri" w:hAnsi="Calibri" w:cs="Calibri"/>
    </w:rPr>
  </w:style>
  <w:style w:type="paragraph" w:customStyle="1" w:styleId="13AA16B01F5E4DF4BE64D9905885839618">
    <w:name w:val="13AA16B01F5E4DF4BE64D9905885839618"/>
    <w:rsid w:val="00DB18F8"/>
    <w:rPr>
      <w:rFonts w:ascii="Calibri" w:eastAsia="Calibri" w:hAnsi="Calibri" w:cs="Calibri"/>
    </w:rPr>
  </w:style>
  <w:style w:type="paragraph" w:customStyle="1" w:styleId="D2ABBFF8472F4B72A6FAA0B58A32CBD118">
    <w:name w:val="D2ABBFF8472F4B72A6FAA0B58A32CBD118"/>
    <w:rsid w:val="00DB18F8"/>
    <w:rPr>
      <w:rFonts w:ascii="Calibri" w:eastAsia="Calibri" w:hAnsi="Calibri" w:cs="Calibri"/>
    </w:rPr>
  </w:style>
  <w:style w:type="paragraph" w:customStyle="1" w:styleId="CAEFC4ECF4264832970C20468252F7297">
    <w:name w:val="CAEFC4ECF4264832970C20468252F7297"/>
    <w:rsid w:val="00DB18F8"/>
    <w:rPr>
      <w:rFonts w:ascii="Calibri" w:eastAsia="Calibri" w:hAnsi="Calibri" w:cs="Calibri"/>
    </w:rPr>
  </w:style>
  <w:style w:type="paragraph" w:customStyle="1" w:styleId="E0A138E2AA5949EFB6AD8CE82D35B10B7">
    <w:name w:val="E0A138E2AA5949EFB6AD8CE82D35B10B7"/>
    <w:rsid w:val="00DB18F8"/>
    <w:rPr>
      <w:rFonts w:ascii="Calibri" w:eastAsia="Calibri" w:hAnsi="Calibri" w:cs="Calibri"/>
    </w:rPr>
  </w:style>
  <w:style w:type="paragraph" w:customStyle="1" w:styleId="21465FFE5959440ABA43700EA4EC4C2E7">
    <w:name w:val="21465FFE5959440ABA43700EA4EC4C2E7"/>
    <w:rsid w:val="00DB18F8"/>
    <w:pPr>
      <w:ind w:left="720"/>
      <w:contextualSpacing/>
    </w:pPr>
    <w:rPr>
      <w:rFonts w:ascii="Calibri" w:eastAsia="Calibri" w:hAnsi="Calibri" w:cs="Calibri"/>
    </w:rPr>
  </w:style>
  <w:style w:type="paragraph" w:customStyle="1" w:styleId="F8C79C859D0B4B449A9EAD37F199A1A618">
    <w:name w:val="F8C79C859D0B4B449A9EAD37F199A1A618"/>
    <w:rsid w:val="00DB18F8"/>
    <w:rPr>
      <w:rFonts w:ascii="Calibri" w:eastAsia="Calibri" w:hAnsi="Calibri" w:cs="Calibri"/>
    </w:rPr>
  </w:style>
  <w:style w:type="paragraph" w:customStyle="1" w:styleId="A8A8D2E1A07B4ED19E3C5F0AAD74B17718">
    <w:name w:val="A8A8D2E1A07B4ED19E3C5F0AAD74B17718"/>
    <w:rsid w:val="00DB18F8"/>
    <w:rPr>
      <w:rFonts w:ascii="Calibri" w:eastAsia="Calibri" w:hAnsi="Calibri" w:cs="Calibri"/>
    </w:rPr>
  </w:style>
  <w:style w:type="paragraph" w:customStyle="1" w:styleId="77BCAE2AB5C94FD0A827BEAD4B63388218">
    <w:name w:val="77BCAE2AB5C94FD0A827BEAD4B63388218"/>
    <w:rsid w:val="00DB18F8"/>
    <w:rPr>
      <w:rFonts w:ascii="Calibri" w:eastAsia="Calibri" w:hAnsi="Calibri" w:cs="Calibri"/>
    </w:rPr>
  </w:style>
  <w:style w:type="paragraph" w:customStyle="1" w:styleId="358394327311429C8447C86E8082B51A18">
    <w:name w:val="358394327311429C8447C86E8082B51A18"/>
    <w:rsid w:val="00DB18F8"/>
    <w:rPr>
      <w:rFonts w:ascii="Calibri" w:eastAsia="Calibri" w:hAnsi="Calibri" w:cs="Calibri"/>
    </w:rPr>
  </w:style>
  <w:style w:type="paragraph" w:customStyle="1" w:styleId="115BB9D40D38436DB565B45BF180420418">
    <w:name w:val="115BB9D40D38436DB565B45BF180420418"/>
    <w:rsid w:val="00DB18F8"/>
    <w:rPr>
      <w:rFonts w:ascii="Calibri" w:eastAsia="Calibri" w:hAnsi="Calibri" w:cs="Calibri"/>
    </w:rPr>
  </w:style>
  <w:style w:type="paragraph" w:customStyle="1" w:styleId="116C6487F72145EB84B88F61438A772E18">
    <w:name w:val="116C6487F72145EB84B88F61438A772E18"/>
    <w:rsid w:val="00DB18F8"/>
    <w:rPr>
      <w:rFonts w:ascii="Calibri" w:eastAsia="Calibri" w:hAnsi="Calibri" w:cs="Calibri"/>
    </w:rPr>
  </w:style>
  <w:style w:type="paragraph" w:customStyle="1" w:styleId="CF0BAE5B2AE44C598F988E849ECFA5E218">
    <w:name w:val="CF0BAE5B2AE44C598F988E849ECFA5E218"/>
    <w:rsid w:val="00DB18F8"/>
    <w:rPr>
      <w:rFonts w:ascii="Calibri" w:eastAsia="Calibri" w:hAnsi="Calibri" w:cs="Calibri"/>
    </w:rPr>
  </w:style>
  <w:style w:type="paragraph" w:customStyle="1" w:styleId="CE7BD6CB3F454FB0B2A90BD1F41B7F8F18">
    <w:name w:val="CE7BD6CB3F454FB0B2A90BD1F41B7F8F18"/>
    <w:rsid w:val="00DB18F8"/>
    <w:rPr>
      <w:rFonts w:ascii="Calibri" w:eastAsia="Calibri" w:hAnsi="Calibri" w:cs="Calibri"/>
    </w:rPr>
  </w:style>
  <w:style w:type="paragraph" w:customStyle="1" w:styleId="4338AC1CD07B41C885CD49D7E1CB469B5">
    <w:name w:val="4338AC1CD07B41C885CD49D7E1CB469B5"/>
    <w:rsid w:val="00DB18F8"/>
    <w:rPr>
      <w:rFonts w:ascii="Calibri" w:eastAsia="Calibri" w:hAnsi="Calibri" w:cs="Calibri"/>
    </w:rPr>
  </w:style>
  <w:style w:type="paragraph" w:customStyle="1" w:styleId="4B961C06F6184FCAA04F89B2032E4D365">
    <w:name w:val="4B961C06F6184FCAA04F89B2032E4D365"/>
    <w:rsid w:val="00DB18F8"/>
    <w:rPr>
      <w:rFonts w:ascii="Calibri" w:eastAsia="Calibri" w:hAnsi="Calibri" w:cs="Calibri"/>
    </w:rPr>
  </w:style>
  <w:style w:type="paragraph" w:customStyle="1" w:styleId="222CC323CD7E455FA6E502D98AA914815">
    <w:name w:val="222CC323CD7E455FA6E502D98AA914815"/>
    <w:rsid w:val="00DB18F8"/>
    <w:rPr>
      <w:rFonts w:ascii="Calibri" w:eastAsia="Calibri" w:hAnsi="Calibri" w:cs="Calibri"/>
    </w:rPr>
  </w:style>
  <w:style w:type="paragraph" w:customStyle="1" w:styleId="AB16D2BA0D954AA892A3AC64FECB354F3">
    <w:name w:val="AB16D2BA0D954AA892A3AC64FECB354F3"/>
    <w:rsid w:val="00DB18F8"/>
    <w:rPr>
      <w:rFonts w:ascii="Calibri" w:eastAsia="Calibri" w:hAnsi="Calibri" w:cs="Calibri"/>
    </w:rPr>
  </w:style>
  <w:style w:type="paragraph" w:customStyle="1" w:styleId="3CA3693D4C144CECBC02986CD8E52AB43">
    <w:name w:val="3CA3693D4C144CECBC02986CD8E52AB43"/>
    <w:rsid w:val="00DB18F8"/>
    <w:rPr>
      <w:rFonts w:ascii="Calibri" w:eastAsia="Calibri" w:hAnsi="Calibri" w:cs="Calibri"/>
    </w:rPr>
  </w:style>
  <w:style w:type="paragraph" w:customStyle="1" w:styleId="4C87EDF3529A460BBD35B37379FB01CF17">
    <w:name w:val="4C87EDF3529A460BBD35B37379FB01CF17"/>
    <w:rsid w:val="00DB18F8"/>
    <w:rPr>
      <w:rFonts w:ascii="Calibri" w:eastAsia="Calibri" w:hAnsi="Calibri" w:cs="Calibri"/>
    </w:rPr>
  </w:style>
  <w:style w:type="paragraph" w:customStyle="1" w:styleId="F7AD68BCB4C74E76BFB08F92321656FD17">
    <w:name w:val="F7AD68BCB4C74E76BFB08F92321656FD17"/>
    <w:rsid w:val="00DB18F8"/>
    <w:rPr>
      <w:rFonts w:ascii="Calibri" w:eastAsia="Calibri" w:hAnsi="Calibri" w:cs="Calibri"/>
    </w:rPr>
  </w:style>
  <w:style w:type="paragraph" w:customStyle="1" w:styleId="2DA24947D4DA46249D11064E21AABEF417">
    <w:name w:val="2DA24947D4DA46249D11064E21AABEF417"/>
    <w:rsid w:val="00DB18F8"/>
    <w:rPr>
      <w:rFonts w:ascii="Calibri" w:eastAsia="Calibri" w:hAnsi="Calibri" w:cs="Calibri"/>
    </w:rPr>
  </w:style>
  <w:style w:type="paragraph" w:customStyle="1" w:styleId="00668E3C07AF448393735BDAF6AF494C15">
    <w:name w:val="00668E3C07AF448393735BDAF6AF494C15"/>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7">
    <w:name w:val="66E8B845E0AC44739041F377DCC9463317"/>
    <w:rsid w:val="00DB18F8"/>
    <w:rPr>
      <w:rFonts w:ascii="Calibri" w:eastAsia="Calibri" w:hAnsi="Calibri" w:cs="Calibri"/>
    </w:rPr>
  </w:style>
  <w:style w:type="paragraph" w:customStyle="1" w:styleId="631E1FB997434FBC8CF6A8388DE7BAEB17">
    <w:name w:val="631E1FB997434FBC8CF6A8388DE7BAEB17"/>
    <w:rsid w:val="00DB18F8"/>
    <w:rPr>
      <w:rFonts w:ascii="Calibri" w:eastAsia="Calibri" w:hAnsi="Calibri" w:cs="Calibri"/>
    </w:rPr>
  </w:style>
  <w:style w:type="paragraph" w:customStyle="1" w:styleId="C20548BDB768419E8DE99B210EB3B62D17">
    <w:name w:val="C20548BDB768419E8DE99B210EB3B62D17"/>
    <w:rsid w:val="00DB18F8"/>
    <w:rPr>
      <w:rFonts w:ascii="Calibri" w:eastAsia="Calibri" w:hAnsi="Calibri" w:cs="Calibri"/>
    </w:rPr>
  </w:style>
  <w:style w:type="paragraph" w:customStyle="1" w:styleId="ACFF48D6DCB64F9EB5591E7236D686E117">
    <w:name w:val="ACFF48D6DCB64F9EB5591E7236D686E117"/>
    <w:rsid w:val="00DB18F8"/>
    <w:rPr>
      <w:rFonts w:ascii="Calibri" w:eastAsia="Calibri" w:hAnsi="Calibri" w:cs="Calibri"/>
    </w:rPr>
  </w:style>
  <w:style w:type="paragraph" w:customStyle="1" w:styleId="B6CC6B50EDD44454A81D88C3F66EDDBB17">
    <w:name w:val="B6CC6B50EDD44454A81D88C3F66EDDBB17"/>
    <w:rsid w:val="00DB18F8"/>
    <w:rPr>
      <w:rFonts w:ascii="Calibri" w:eastAsia="Calibri" w:hAnsi="Calibri" w:cs="Calibri"/>
    </w:rPr>
  </w:style>
  <w:style w:type="paragraph" w:customStyle="1" w:styleId="5B5F4E9040134207A0694C22AB88486C17">
    <w:name w:val="5B5F4E9040134207A0694C22AB88486C17"/>
    <w:rsid w:val="00DB18F8"/>
    <w:rPr>
      <w:rFonts w:ascii="Calibri" w:eastAsia="Calibri" w:hAnsi="Calibri" w:cs="Calibri"/>
    </w:rPr>
  </w:style>
  <w:style w:type="paragraph" w:customStyle="1" w:styleId="B3B18CD5A2D94BC89611EA3FECB3A19F17">
    <w:name w:val="B3B18CD5A2D94BC89611EA3FECB3A19F17"/>
    <w:rsid w:val="00DB18F8"/>
    <w:rPr>
      <w:rFonts w:ascii="Calibri" w:eastAsia="Calibri" w:hAnsi="Calibri" w:cs="Calibri"/>
    </w:rPr>
  </w:style>
  <w:style w:type="paragraph" w:customStyle="1" w:styleId="662052D1FFA641BABB671BC491BA871217">
    <w:name w:val="662052D1FFA641BABB671BC491BA871217"/>
    <w:rsid w:val="00DB18F8"/>
    <w:rPr>
      <w:rFonts w:ascii="Calibri" w:eastAsia="Calibri" w:hAnsi="Calibri" w:cs="Calibri"/>
    </w:rPr>
  </w:style>
  <w:style w:type="paragraph" w:customStyle="1" w:styleId="9D9CB62892494461AC95664789F4CBCE17">
    <w:name w:val="9D9CB62892494461AC95664789F4CBCE17"/>
    <w:rsid w:val="00DB18F8"/>
    <w:rPr>
      <w:rFonts w:ascii="Calibri" w:eastAsia="Calibri" w:hAnsi="Calibri" w:cs="Calibri"/>
    </w:rPr>
  </w:style>
  <w:style w:type="paragraph" w:customStyle="1" w:styleId="5B496F62C19F4E7487C10EBECD141F8617">
    <w:name w:val="5B496F62C19F4E7487C10EBECD141F8617"/>
    <w:rsid w:val="00DB18F8"/>
    <w:rPr>
      <w:rFonts w:ascii="Calibri" w:eastAsia="Calibri" w:hAnsi="Calibri" w:cs="Calibri"/>
    </w:rPr>
  </w:style>
  <w:style w:type="paragraph" w:customStyle="1" w:styleId="B1C310055E954392947742591F66853D17">
    <w:name w:val="B1C310055E954392947742591F66853D17"/>
    <w:rsid w:val="00DB18F8"/>
    <w:rPr>
      <w:rFonts w:ascii="Calibri" w:eastAsia="Calibri" w:hAnsi="Calibri" w:cs="Calibri"/>
    </w:rPr>
  </w:style>
  <w:style w:type="paragraph" w:customStyle="1" w:styleId="EA027927E1C040CBB77A5137F5558CEF17">
    <w:name w:val="EA027927E1C040CBB77A5137F5558CEF17"/>
    <w:rsid w:val="00DB18F8"/>
    <w:rPr>
      <w:rFonts w:ascii="Calibri" w:eastAsia="Calibri" w:hAnsi="Calibri" w:cs="Calibri"/>
    </w:rPr>
  </w:style>
  <w:style w:type="paragraph" w:customStyle="1" w:styleId="2550E25B87FE4324A4953BD39111C56D17">
    <w:name w:val="2550E25B87FE4324A4953BD39111C56D17"/>
    <w:rsid w:val="00DB18F8"/>
    <w:rPr>
      <w:rFonts w:ascii="Calibri" w:eastAsia="Calibri" w:hAnsi="Calibri" w:cs="Calibri"/>
    </w:rPr>
  </w:style>
  <w:style w:type="paragraph" w:customStyle="1" w:styleId="8F58311E97064659B2BE728B47C867E22">
    <w:name w:val="8F58311E97064659B2BE728B47C867E22"/>
    <w:rsid w:val="00DB18F8"/>
    <w:rPr>
      <w:rFonts w:ascii="Calibri" w:eastAsia="Calibri" w:hAnsi="Calibri" w:cs="Calibri"/>
    </w:rPr>
  </w:style>
  <w:style w:type="paragraph" w:customStyle="1" w:styleId="1DC8D9D1542D416EBA3478426FF110B82">
    <w:name w:val="1DC8D9D1542D416EBA3478426FF110B82"/>
    <w:rsid w:val="00DB18F8"/>
    <w:rPr>
      <w:rFonts w:ascii="Calibri" w:eastAsia="Calibri" w:hAnsi="Calibri" w:cs="Calibri"/>
    </w:rPr>
  </w:style>
  <w:style w:type="paragraph" w:customStyle="1" w:styleId="5EC4F321C3514BEBB638E45950A370362">
    <w:name w:val="5EC4F321C3514BEBB638E45950A370362"/>
    <w:rsid w:val="00DB18F8"/>
    <w:rPr>
      <w:rFonts w:ascii="Calibri" w:eastAsia="Calibri" w:hAnsi="Calibri" w:cs="Calibri"/>
    </w:rPr>
  </w:style>
  <w:style w:type="paragraph" w:customStyle="1" w:styleId="5283F055DC7C48F7AC6BA1FC6D01BC592">
    <w:name w:val="5283F055DC7C48F7AC6BA1FC6D01BC592"/>
    <w:rsid w:val="00DB18F8"/>
    <w:rPr>
      <w:rFonts w:ascii="Calibri" w:eastAsia="Calibri" w:hAnsi="Calibri" w:cs="Calibri"/>
    </w:rPr>
  </w:style>
  <w:style w:type="paragraph" w:customStyle="1" w:styleId="4FEA84AEBF8D4442B44428960A5D355F2">
    <w:name w:val="4FEA84AEBF8D4442B44428960A5D355F2"/>
    <w:rsid w:val="00DB18F8"/>
    <w:rPr>
      <w:rFonts w:ascii="Calibri" w:eastAsia="Calibri" w:hAnsi="Calibri" w:cs="Calibri"/>
    </w:rPr>
  </w:style>
  <w:style w:type="paragraph" w:customStyle="1" w:styleId="F97ADC7ABEB94942B6FB0315F24AB5942">
    <w:name w:val="F97ADC7ABEB94942B6FB0315F24AB5942"/>
    <w:rsid w:val="00DB18F8"/>
    <w:rPr>
      <w:rFonts w:ascii="Calibri" w:eastAsia="Calibri" w:hAnsi="Calibri" w:cs="Calibri"/>
    </w:rPr>
  </w:style>
  <w:style w:type="paragraph" w:customStyle="1" w:styleId="1E24F7E839DA4DD482AACE3A0951F15A2">
    <w:name w:val="1E24F7E839DA4DD482AACE3A0951F15A2"/>
    <w:rsid w:val="00DB18F8"/>
    <w:rPr>
      <w:rFonts w:ascii="Calibri" w:eastAsia="Calibri" w:hAnsi="Calibri" w:cs="Calibri"/>
    </w:rPr>
  </w:style>
  <w:style w:type="paragraph" w:customStyle="1" w:styleId="129248C7622A48AB81365C167A8B4D102">
    <w:name w:val="129248C7622A48AB81365C167A8B4D102"/>
    <w:rsid w:val="00DB18F8"/>
    <w:rPr>
      <w:rFonts w:ascii="Calibri" w:eastAsia="Calibri" w:hAnsi="Calibri" w:cs="Calibri"/>
    </w:rPr>
  </w:style>
  <w:style w:type="paragraph" w:customStyle="1" w:styleId="1420F0485A3E4ABFA13A9598DE6132AD">
    <w:name w:val="1420F0485A3E4ABFA13A9598DE6132AD"/>
    <w:rsid w:val="00DB18F8"/>
  </w:style>
  <w:style w:type="paragraph" w:customStyle="1" w:styleId="8DBF10D0570346C082A900D0FC360842">
    <w:name w:val="8DBF10D0570346C082A900D0FC360842"/>
    <w:rsid w:val="00DB18F8"/>
  </w:style>
  <w:style w:type="paragraph" w:customStyle="1" w:styleId="D8812BBED5BB433FB71BE3FDB4D05FAC">
    <w:name w:val="D8812BBED5BB433FB71BE3FDB4D05FAC"/>
    <w:rsid w:val="00DB18F8"/>
  </w:style>
  <w:style w:type="paragraph" w:customStyle="1" w:styleId="CE8323C00AAB4750B967BBF2B9411C42">
    <w:name w:val="CE8323C00AAB4750B967BBF2B9411C42"/>
    <w:rsid w:val="00DB18F8"/>
  </w:style>
  <w:style w:type="paragraph" w:customStyle="1" w:styleId="11919DFA65AA45AE9DC7776D122BEFEB">
    <w:name w:val="11919DFA65AA45AE9DC7776D122BEFEB"/>
    <w:rsid w:val="00DB18F8"/>
  </w:style>
  <w:style w:type="paragraph" w:customStyle="1" w:styleId="E6331D6E8DD74EF5BDF01B67D7289676">
    <w:name w:val="E6331D6E8DD74EF5BDF01B67D7289676"/>
    <w:rsid w:val="00DB18F8"/>
  </w:style>
  <w:style w:type="paragraph" w:customStyle="1" w:styleId="B83CD492EED74D3481D458F1DAF80B3E">
    <w:name w:val="B83CD492EED74D3481D458F1DAF80B3E"/>
    <w:rsid w:val="00DB18F8"/>
  </w:style>
  <w:style w:type="paragraph" w:customStyle="1" w:styleId="B19D4631DDAE46BCBAF59FCD11C71DDE">
    <w:name w:val="B19D4631DDAE46BCBAF59FCD11C71DDE"/>
    <w:rsid w:val="00DB18F8"/>
  </w:style>
  <w:style w:type="paragraph" w:customStyle="1" w:styleId="EF53B5295AC4404EA345F6BDA5B3EB4C">
    <w:name w:val="EF53B5295AC4404EA345F6BDA5B3EB4C"/>
    <w:rsid w:val="00DB18F8"/>
  </w:style>
  <w:style w:type="paragraph" w:customStyle="1" w:styleId="F7BE7DE9E1714CB9A99B7F3FF7697A12">
    <w:name w:val="F7BE7DE9E1714CB9A99B7F3FF7697A12"/>
    <w:rsid w:val="00DB18F8"/>
  </w:style>
  <w:style w:type="paragraph" w:customStyle="1" w:styleId="6AE3CF8D512E4C2E8F92836D6F132647">
    <w:name w:val="6AE3CF8D512E4C2E8F92836D6F132647"/>
    <w:rsid w:val="00DB18F8"/>
  </w:style>
  <w:style w:type="paragraph" w:customStyle="1" w:styleId="04258C02D2BE438AAE9EF4AB50AC9F4F">
    <w:name w:val="04258C02D2BE438AAE9EF4AB50AC9F4F"/>
    <w:rsid w:val="00DB18F8"/>
  </w:style>
  <w:style w:type="paragraph" w:customStyle="1" w:styleId="7FC326DE44694926B04B53F99778BA12">
    <w:name w:val="7FC326DE44694926B04B53F99778BA12"/>
    <w:rsid w:val="00DB18F8"/>
  </w:style>
  <w:style w:type="paragraph" w:customStyle="1" w:styleId="E9DBC61FAB9C4B2EA5C57C006FCA68D5">
    <w:name w:val="E9DBC61FAB9C4B2EA5C57C006FCA68D5"/>
    <w:rsid w:val="00DB18F8"/>
  </w:style>
  <w:style w:type="paragraph" w:customStyle="1" w:styleId="128AEF9AE7A04D1FBA7CD51DB1A42857">
    <w:name w:val="128AEF9AE7A04D1FBA7CD51DB1A42857"/>
    <w:rsid w:val="00DB18F8"/>
  </w:style>
  <w:style w:type="paragraph" w:customStyle="1" w:styleId="41DFF4349943466CA4FF005A8362A5F8">
    <w:name w:val="41DFF4349943466CA4FF005A8362A5F8"/>
    <w:rsid w:val="00DB18F8"/>
  </w:style>
  <w:style w:type="paragraph" w:customStyle="1" w:styleId="74002177294F428C9D6CEF8898B05BBE">
    <w:name w:val="74002177294F428C9D6CEF8898B05BBE"/>
    <w:rsid w:val="00DB18F8"/>
  </w:style>
  <w:style w:type="paragraph" w:customStyle="1" w:styleId="4F2A4F557A5E469795273333B6C47AD7">
    <w:name w:val="4F2A4F557A5E469795273333B6C47AD7"/>
    <w:rsid w:val="00DB18F8"/>
  </w:style>
  <w:style w:type="paragraph" w:customStyle="1" w:styleId="95BD1A1271F241C9B76C98A69ED1D3CC">
    <w:name w:val="95BD1A1271F241C9B76C98A69ED1D3CC"/>
    <w:rsid w:val="00DB18F8"/>
  </w:style>
  <w:style w:type="paragraph" w:customStyle="1" w:styleId="12869343A7FE4483946F7972EC5F7C85">
    <w:name w:val="12869343A7FE4483946F7972EC5F7C85"/>
    <w:rsid w:val="00DB18F8"/>
  </w:style>
  <w:style w:type="paragraph" w:customStyle="1" w:styleId="46666A7899C842CA99545C0BDC18EB16">
    <w:name w:val="46666A7899C842CA99545C0BDC18EB16"/>
    <w:rsid w:val="00DB18F8"/>
  </w:style>
  <w:style w:type="paragraph" w:customStyle="1" w:styleId="914B60554D224C06965BD3573A3C8D3E">
    <w:name w:val="914B60554D224C06965BD3573A3C8D3E"/>
    <w:rsid w:val="00DB18F8"/>
  </w:style>
  <w:style w:type="paragraph" w:customStyle="1" w:styleId="F6D1F1127C744A9EAE81BCA3F4AD9273">
    <w:name w:val="F6D1F1127C744A9EAE81BCA3F4AD9273"/>
    <w:rsid w:val="00DB18F8"/>
  </w:style>
  <w:style w:type="paragraph" w:customStyle="1" w:styleId="18A526F717CD45CB8BFDB352E4F776C0">
    <w:name w:val="18A526F717CD45CB8BFDB352E4F776C0"/>
    <w:rsid w:val="00DB18F8"/>
  </w:style>
  <w:style w:type="paragraph" w:customStyle="1" w:styleId="A29571F2A1E04440847C9D2E614D0D8F">
    <w:name w:val="A29571F2A1E04440847C9D2E614D0D8F"/>
    <w:rsid w:val="00DB18F8"/>
  </w:style>
  <w:style w:type="paragraph" w:customStyle="1" w:styleId="B1E2DE8F0EFB4AE5A2CC55C689886974">
    <w:name w:val="B1E2DE8F0EFB4AE5A2CC55C689886974"/>
    <w:rsid w:val="00DB18F8"/>
  </w:style>
  <w:style w:type="paragraph" w:customStyle="1" w:styleId="51FE4E6D5413438E9780F4E5F49F6649">
    <w:name w:val="51FE4E6D5413438E9780F4E5F49F6649"/>
    <w:rsid w:val="00DB18F8"/>
  </w:style>
  <w:style w:type="paragraph" w:customStyle="1" w:styleId="35245FA22EF64478AF93B2A18E24B04B23">
    <w:name w:val="35245FA22EF64478AF93B2A18E24B04B23"/>
    <w:rsid w:val="00DB18F8"/>
    <w:rPr>
      <w:rFonts w:ascii="Calibri" w:eastAsia="Calibri" w:hAnsi="Calibri" w:cs="Calibri"/>
    </w:rPr>
  </w:style>
  <w:style w:type="paragraph" w:customStyle="1" w:styleId="073CE04D185643878B84AD5BC03D02A323">
    <w:name w:val="073CE04D185643878B84AD5BC03D02A323"/>
    <w:rsid w:val="00DB18F8"/>
    <w:rPr>
      <w:rFonts w:ascii="Calibri" w:eastAsia="Calibri" w:hAnsi="Calibri" w:cs="Calibri"/>
    </w:rPr>
  </w:style>
  <w:style w:type="paragraph" w:customStyle="1" w:styleId="F350FBA2C29B46F6AAF0F236D2BB5ADF23">
    <w:name w:val="F350FBA2C29B46F6AAF0F236D2BB5ADF23"/>
    <w:rsid w:val="00DB18F8"/>
    <w:rPr>
      <w:rFonts w:ascii="Calibri" w:eastAsia="Calibri" w:hAnsi="Calibri" w:cs="Calibri"/>
    </w:rPr>
  </w:style>
  <w:style w:type="paragraph" w:customStyle="1" w:styleId="CCBDD2368CED4B3BB3C09F0E91897B8423">
    <w:name w:val="CCBDD2368CED4B3BB3C09F0E91897B8423"/>
    <w:rsid w:val="00DB18F8"/>
    <w:rPr>
      <w:rFonts w:ascii="Calibri" w:eastAsia="Calibri" w:hAnsi="Calibri" w:cs="Calibri"/>
    </w:rPr>
  </w:style>
  <w:style w:type="paragraph" w:customStyle="1" w:styleId="769D10671D634164A6D2DB2AF97D16D323">
    <w:name w:val="769D10671D634164A6D2DB2AF97D16D323"/>
    <w:rsid w:val="00DB18F8"/>
    <w:rPr>
      <w:rFonts w:ascii="Calibri" w:eastAsia="Calibri" w:hAnsi="Calibri" w:cs="Calibri"/>
    </w:rPr>
  </w:style>
  <w:style w:type="paragraph" w:customStyle="1" w:styleId="10E766A6AF224B9A9B890F7E14E19E847">
    <w:name w:val="10E766A6AF224B9A9B890F7E14E19E847"/>
    <w:rsid w:val="00DB18F8"/>
    <w:rPr>
      <w:rFonts w:ascii="Calibri" w:eastAsia="Calibri" w:hAnsi="Calibri" w:cs="Calibri"/>
    </w:rPr>
  </w:style>
  <w:style w:type="paragraph" w:customStyle="1" w:styleId="22D1173ECA85442FAAE1546580C4047F23">
    <w:name w:val="22D1173ECA85442FAAE1546580C4047F23"/>
    <w:rsid w:val="00DB18F8"/>
    <w:rPr>
      <w:rFonts w:ascii="Calibri" w:eastAsia="Calibri" w:hAnsi="Calibri" w:cs="Calibri"/>
    </w:rPr>
  </w:style>
  <w:style w:type="paragraph" w:customStyle="1" w:styleId="2E09607F8F574648BE510D79D43D776E23">
    <w:name w:val="2E09607F8F574648BE510D79D43D776E23"/>
    <w:rsid w:val="00DB18F8"/>
    <w:rPr>
      <w:rFonts w:ascii="Calibri" w:eastAsia="Calibri" w:hAnsi="Calibri" w:cs="Calibri"/>
    </w:rPr>
  </w:style>
  <w:style w:type="paragraph" w:customStyle="1" w:styleId="81C726644747499688BEA02F99DA886123">
    <w:name w:val="81C726644747499688BEA02F99DA886123"/>
    <w:rsid w:val="00DB18F8"/>
    <w:rPr>
      <w:rFonts w:ascii="Calibri" w:eastAsia="Calibri" w:hAnsi="Calibri" w:cs="Calibri"/>
    </w:rPr>
  </w:style>
  <w:style w:type="paragraph" w:customStyle="1" w:styleId="0055559777E949F0982D40CD4DB8130223">
    <w:name w:val="0055559777E949F0982D40CD4DB8130223"/>
    <w:rsid w:val="00DB18F8"/>
    <w:rPr>
      <w:rFonts w:ascii="Calibri" w:eastAsia="Calibri" w:hAnsi="Calibri" w:cs="Calibri"/>
    </w:rPr>
  </w:style>
  <w:style w:type="paragraph" w:customStyle="1" w:styleId="6D449A5E81354584AA7270E94DC2907723">
    <w:name w:val="6D449A5E81354584AA7270E94DC2907723"/>
    <w:rsid w:val="00DB18F8"/>
    <w:rPr>
      <w:rFonts w:ascii="Calibri" w:eastAsia="Calibri" w:hAnsi="Calibri" w:cs="Calibri"/>
    </w:rPr>
  </w:style>
  <w:style w:type="paragraph" w:customStyle="1" w:styleId="738D7F6E969544BF88B80478D072D0FE23">
    <w:name w:val="738D7F6E969544BF88B80478D072D0FE23"/>
    <w:rsid w:val="00DB18F8"/>
    <w:rPr>
      <w:rFonts w:ascii="Calibri" w:eastAsia="Calibri" w:hAnsi="Calibri" w:cs="Calibri"/>
    </w:rPr>
  </w:style>
  <w:style w:type="paragraph" w:customStyle="1" w:styleId="A10F9FAD60BB468D828486437A5103B613">
    <w:name w:val="A10F9FAD60BB468D828486437A5103B613"/>
    <w:rsid w:val="00DB18F8"/>
    <w:rPr>
      <w:rFonts w:ascii="Calibri" w:eastAsia="Calibri" w:hAnsi="Calibri" w:cs="Calibri"/>
    </w:rPr>
  </w:style>
  <w:style w:type="paragraph" w:customStyle="1" w:styleId="2277121C6A224167B684D32D1BC7D5B722">
    <w:name w:val="2277121C6A224167B684D32D1BC7D5B722"/>
    <w:rsid w:val="00DB18F8"/>
    <w:rPr>
      <w:rFonts w:ascii="Calibri" w:eastAsia="Calibri" w:hAnsi="Calibri" w:cs="Calibri"/>
    </w:rPr>
  </w:style>
  <w:style w:type="paragraph" w:customStyle="1" w:styleId="4A60C4FFAACB4F43B39B767999F4191422">
    <w:name w:val="4A60C4FFAACB4F43B39B767999F4191422"/>
    <w:rsid w:val="00DB18F8"/>
    <w:rPr>
      <w:rFonts w:ascii="Calibri" w:eastAsia="Calibri" w:hAnsi="Calibri" w:cs="Calibri"/>
    </w:rPr>
  </w:style>
  <w:style w:type="paragraph" w:customStyle="1" w:styleId="67FE404E89BA49AC8E6C2FA842E57E6E22">
    <w:name w:val="67FE404E89BA49AC8E6C2FA842E57E6E22"/>
    <w:rsid w:val="00DB18F8"/>
    <w:rPr>
      <w:rFonts w:ascii="Calibri" w:eastAsia="Calibri" w:hAnsi="Calibri" w:cs="Calibri"/>
    </w:rPr>
  </w:style>
  <w:style w:type="paragraph" w:customStyle="1" w:styleId="7406B72CE29443ED92101E6250F6121322">
    <w:name w:val="7406B72CE29443ED92101E6250F6121322"/>
    <w:rsid w:val="00DB18F8"/>
    <w:rPr>
      <w:rFonts w:ascii="Calibri" w:eastAsia="Calibri" w:hAnsi="Calibri" w:cs="Calibri"/>
    </w:rPr>
  </w:style>
  <w:style w:type="paragraph" w:customStyle="1" w:styleId="852C8E64E84C43ACBDA4BFFCECA51BF022">
    <w:name w:val="852C8E64E84C43ACBDA4BFFCECA51BF022"/>
    <w:rsid w:val="00DB18F8"/>
    <w:rPr>
      <w:rFonts w:ascii="Calibri" w:eastAsia="Calibri" w:hAnsi="Calibri" w:cs="Calibri"/>
    </w:rPr>
  </w:style>
  <w:style w:type="paragraph" w:customStyle="1" w:styleId="4EA8C8749A3A49BAB490C88F8DE3D4D722">
    <w:name w:val="4EA8C8749A3A49BAB490C88F8DE3D4D722"/>
    <w:rsid w:val="00DB18F8"/>
    <w:rPr>
      <w:rFonts w:ascii="Calibri" w:eastAsia="Calibri" w:hAnsi="Calibri" w:cs="Calibri"/>
    </w:rPr>
  </w:style>
  <w:style w:type="paragraph" w:customStyle="1" w:styleId="6E1328EB82374AC9A3530A0D99C80EB322">
    <w:name w:val="6E1328EB82374AC9A3530A0D99C80EB322"/>
    <w:rsid w:val="00DB18F8"/>
    <w:rPr>
      <w:rFonts w:ascii="Calibri" w:eastAsia="Calibri" w:hAnsi="Calibri" w:cs="Calibri"/>
    </w:rPr>
  </w:style>
  <w:style w:type="paragraph" w:customStyle="1" w:styleId="6D1E5C5B8F084D14A0EF701DF649934522">
    <w:name w:val="6D1E5C5B8F084D14A0EF701DF649934522"/>
    <w:rsid w:val="00DB18F8"/>
    <w:rPr>
      <w:rFonts w:ascii="Calibri" w:eastAsia="Calibri" w:hAnsi="Calibri" w:cs="Calibri"/>
    </w:rPr>
  </w:style>
  <w:style w:type="paragraph" w:customStyle="1" w:styleId="4C0ADCF2C7EC4D74AC449DE59F3B5C4A22">
    <w:name w:val="4C0ADCF2C7EC4D74AC449DE59F3B5C4A22"/>
    <w:rsid w:val="00DB18F8"/>
    <w:rPr>
      <w:rFonts w:ascii="Calibri" w:eastAsia="Calibri" w:hAnsi="Calibri" w:cs="Calibri"/>
    </w:rPr>
  </w:style>
  <w:style w:type="paragraph" w:customStyle="1" w:styleId="A4BDE212CF4E497B8CAACDB3064576B122">
    <w:name w:val="A4BDE212CF4E497B8CAACDB3064576B122"/>
    <w:rsid w:val="00DB18F8"/>
    <w:rPr>
      <w:rFonts w:ascii="Calibri" w:eastAsia="Calibri" w:hAnsi="Calibri" w:cs="Calibri"/>
    </w:rPr>
  </w:style>
  <w:style w:type="paragraph" w:customStyle="1" w:styleId="7BA1716E82564C578833C48E3D78578522">
    <w:name w:val="7BA1716E82564C578833C48E3D78578522"/>
    <w:rsid w:val="00DB18F8"/>
    <w:rPr>
      <w:rFonts w:ascii="Calibri" w:eastAsia="Calibri" w:hAnsi="Calibri" w:cs="Calibri"/>
    </w:rPr>
  </w:style>
  <w:style w:type="paragraph" w:customStyle="1" w:styleId="AE0762346C5944D78DAF56CF3384227B22">
    <w:name w:val="AE0762346C5944D78DAF56CF3384227B22"/>
    <w:rsid w:val="00DB18F8"/>
    <w:rPr>
      <w:rFonts w:ascii="Calibri" w:eastAsia="Calibri" w:hAnsi="Calibri" w:cs="Calibri"/>
    </w:rPr>
  </w:style>
  <w:style w:type="paragraph" w:customStyle="1" w:styleId="11873BB6AA814438AF3867193FC31ADD21">
    <w:name w:val="11873BB6AA814438AF3867193FC31ADD21"/>
    <w:rsid w:val="00DB18F8"/>
    <w:rPr>
      <w:rFonts w:ascii="Calibri" w:eastAsia="Calibri" w:hAnsi="Calibri" w:cs="Calibri"/>
    </w:rPr>
  </w:style>
  <w:style w:type="paragraph" w:customStyle="1" w:styleId="8E6D8326792A44E5A9B35F3AE8E8A72A11">
    <w:name w:val="8E6D8326792A44E5A9B35F3AE8E8A72A11"/>
    <w:rsid w:val="00DB18F8"/>
    <w:rPr>
      <w:rFonts w:ascii="Calibri" w:eastAsia="Calibri" w:hAnsi="Calibri" w:cs="Calibri"/>
    </w:rPr>
  </w:style>
  <w:style w:type="paragraph" w:customStyle="1" w:styleId="C4FE3561BEE14D9F9F819BEA1519829221">
    <w:name w:val="C4FE3561BEE14D9F9F819BEA1519829221"/>
    <w:rsid w:val="00DB18F8"/>
    <w:rPr>
      <w:rFonts w:ascii="Calibri" w:eastAsia="Calibri" w:hAnsi="Calibri" w:cs="Calibri"/>
    </w:rPr>
  </w:style>
  <w:style w:type="paragraph" w:customStyle="1" w:styleId="438043E8C2954971BBD4ABC392492DE620">
    <w:name w:val="438043E8C2954971BBD4ABC392492DE620"/>
    <w:rsid w:val="00DB18F8"/>
    <w:rPr>
      <w:rFonts w:ascii="Calibri" w:eastAsia="Calibri" w:hAnsi="Calibri" w:cs="Calibri"/>
    </w:rPr>
  </w:style>
  <w:style w:type="paragraph" w:customStyle="1" w:styleId="858D6DA1D0EA43D490955717AA8E343019">
    <w:name w:val="858D6DA1D0EA43D490955717AA8E343019"/>
    <w:rsid w:val="00DB18F8"/>
    <w:rPr>
      <w:rFonts w:ascii="Calibri" w:eastAsia="Calibri" w:hAnsi="Calibri" w:cs="Calibri"/>
    </w:rPr>
  </w:style>
  <w:style w:type="paragraph" w:customStyle="1" w:styleId="13AA16B01F5E4DF4BE64D9905885839619">
    <w:name w:val="13AA16B01F5E4DF4BE64D9905885839619"/>
    <w:rsid w:val="00DB18F8"/>
    <w:rPr>
      <w:rFonts w:ascii="Calibri" w:eastAsia="Calibri" w:hAnsi="Calibri" w:cs="Calibri"/>
    </w:rPr>
  </w:style>
  <w:style w:type="paragraph" w:customStyle="1" w:styleId="D2ABBFF8472F4B72A6FAA0B58A32CBD119">
    <w:name w:val="D2ABBFF8472F4B72A6FAA0B58A32CBD119"/>
    <w:rsid w:val="00DB18F8"/>
    <w:rPr>
      <w:rFonts w:ascii="Calibri" w:eastAsia="Calibri" w:hAnsi="Calibri" w:cs="Calibri"/>
    </w:rPr>
  </w:style>
  <w:style w:type="paragraph" w:customStyle="1" w:styleId="CAEFC4ECF4264832970C20468252F7298">
    <w:name w:val="CAEFC4ECF4264832970C20468252F7298"/>
    <w:rsid w:val="00DB18F8"/>
    <w:rPr>
      <w:rFonts w:ascii="Calibri" w:eastAsia="Calibri" w:hAnsi="Calibri" w:cs="Calibri"/>
    </w:rPr>
  </w:style>
  <w:style w:type="paragraph" w:customStyle="1" w:styleId="E0A138E2AA5949EFB6AD8CE82D35B10B8">
    <w:name w:val="E0A138E2AA5949EFB6AD8CE82D35B10B8"/>
    <w:rsid w:val="00DB18F8"/>
    <w:rPr>
      <w:rFonts w:ascii="Calibri" w:eastAsia="Calibri" w:hAnsi="Calibri" w:cs="Calibri"/>
    </w:rPr>
  </w:style>
  <w:style w:type="paragraph" w:customStyle="1" w:styleId="21465FFE5959440ABA43700EA4EC4C2E8">
    <w:name w:val="21465FFE5959440ABA43700EA4EC4C2E8"/>
    <w:rsid w:val="00DB18F8"/>
    <w:pPr>
      <w:ind w:left="720"/>
      <w:contextualSpacing/>
    </w:pPr>
    <w:rPr>
      <w:rFonts w:ascii="Calibri" w:eastAsia="Calibri" w:hAnsi="Calibri" w:cs="Calibri"/>
    </w:rPr>
  </w:style>
  <w:style w:type="paragraph" w:customStyle="1" w:styleId="F8C79C859D0B4B449A9EAD37F199A1A619">
    <w:name w:val="F8C79C859D0B4B449A9EAD37F199A1A619"/>
    <w:rsid w:val="00DB18F8"/>
    <w:rPr>
      <w:rFonts w:ascii="Calibri" w:eastAsia="Calibri" w:hAnsi="Calibri" w:cs="Calibri"/>
    </w:rPr>
  </w:style>
  <w:style w:type="paragraph" w:customStyle="1" w:styleId="A8A8D2E1A07B4ED19E3C5F0AAD74B17719">
    <w:name w:val="A8A8D2E1A07B4ED19E3C5F0AAD74B17719"/>
    <w:rsid w:val="00DB18F8"/>
    <w:rPr>
      <w:rFonts w:ascii="Calibri" w:eastAsia="Calibri" w:hAnsi="Calibri" w:cs="Calibri"/>
    </w:rPr>
  </w:style>
  <w:style w:type="paragraph" w:customStyle="1" w:styleId="77BCAE2AB5C94FD0A827BEAD4B63388219">
    <w:name w:val="77BCAE2AB5C94FD0A827BEAD4B63388219"/>
    <w:rsid w:val="00DB18F8"/>
    <w:rPr>
      <w:rFonts w:ascii="Calibri" w:eastAsia="Calibri" w:hAnsi="Calibri" w:cs="Calibri"/>
    </w:rPr>
  </w:style>
  <w:style w:type="paragraph" w:customStyle="1" w:styleId="358394327311429C8447C86E8082B51A19">
    <w:name w:val="358394327311429C8447C86E8082B51A19"/>
    <w:rsid w:val="00DB18F8"/>
    <w:rPr>
      <w:rFonts w:ascii="Calibri" w:eastAsia="Calibri" w:hAnsi="Calibri" w:cs="Calibri"/>
    </w:rPr>
  </w:style>
  <w:style w:type="paragraph" w:customStyle="1" w:styleId="115BB9D40D38436DB565B45BF180420419">
    <w:name w:val="115BB9D40D38436DB565B45BF180420419"/>
    <w:rsid w:val="00DB18F8"/>
    <w:rPr>
      <w:rFonts w:ascii="Calibri" w:eastAsia="Calibri" w:hAnsi="Calibri" w:cs="Calibri"/>
    </w:rPr>
  </w:style>
  <w:style w:type="paragraph" w:customStyle="1" w:styleId="116C6487F72145EB84B88F61438A772E19">
    <w:name w:val="116C6487F72145EB84B88F61438A772E19"/>
    <w:rsid w:val="00DB18F8"/>
    <w:rPr>
      <w:rFonts w:ascii="Calibri" w:eastAsia="Calibri" w:hAnsi="Calibri" w:cs="Calibri"/>
    </w:rPr>
  </w:style>
  <w:style w:type="paragraph" w:customStyle="1" w:styleId="CF0BAE5B2AE44C598F988E849ECFA5E219">
    <w:name w:val="CF0BAE5B2AE44C598F988E849ECFA5E219"/>
    <w:rsid w:val="00DB18F8"/>
    <w:rPr>
      <w:rFonts w:ascii="Calibri" w:eastAsia="Calibri" w:hAnsi="Calibri" w:cs="Calibri"/>
    </w:rPr>
  </w:style>
  <w:style w:type="paragraph" w:customStyle="1" w:styleId="CE7BD6CB3F454FB0B2A90BD1F41B7F8F19">
    <w:name w:val="CE7BD6CB3F454FB0B2A90BD1F41B7F8F19"/>
    <w:rsid w:val="00DB18F8"/>
    <w:rPr>
      <w:rFonts w:ascii="Calibri" w:eastAsia="Calibri" w:hAnsi="Calibri" w:cs="Calibri"/>
    </w:rPr>
  </w:style>
  <w:style w:type="paragraph" w:customStyle="1" w:styleId="4338AC1CD07B41C885CD49D7E1CB469B6">
    <w:name w:val="4338AC1CD07B41C885CD49D7E1CB469B6"/>
    <w:rsid w:val="00DB18F8"/>
    <w:rPr>
      <w:rFonts w:ascii="Calibri" w:eastAsia="Calibri" w:hAnsi="Calibri" w:cs="Calibri"/>
    </w:rPr>
  </w:style>
  <w:style w:type="paragraph" w:customStyle="1" w:styleId="4B961C06F6184FCAA04F89B2032E4D366">
    <w:name w:val="4B961C06F6184FCAA04F89B2032E4D366"/>
    <w:rsid w:val="00DB18F8"/>
    <w:rPr>
      <w:rFonts w:ascii="Calibri" w:eastAsia="Calibri" w:hAnsi="Calibri" w:cs="Calibri"/>
    </w:rPr>
  </w:style>
  <w:style w:type="paragraph" w:customStyle="1" w:styleId="222CC323CD7E455FA6E502D98AA914816">
    <w:name w:val="222CC323CD7E455FA6E502D98AA914816"/>
    <w:rsid w:val="00DB18F8"/>
    <w:rPr>
      <w:rFonts w:ascii="Calibri" w:eastAsia="Calibri" w:hAnsi="Calibri" w:cs="Calibri"/>
    </w:rPr>
  </w:style>
  <w:style w:type="paragraph" w:customStyle="1" w:styleId="AB16D2BA0D954AA892A3AC64FECB354F4">
    <w:name w:val="AB16D2BA0D954AA892A3AC64FECB354F4"/>
    <w:rsid w:val="00DB18F8"/>
    <w:rPr>
      <w:rFonts w:ascii="Calibri" w:eastAsia="Calibri" w:hAnsi="Calibri" w:cs="Calibri"/>
    </w:rPr>
  </w:style>
  <w:style w:type="paragraph" w:customStyle="1" w:styleId="3CA3693D4C144CECBC02986CD8E52AB44">
    <w:name w:val="3CA3693D4C144CECBC02986CD8E52AB44"/>
    <w:rsid w:val="00DB18F8"/>
    <w:rPr>
      <w:rFonts w:ascii="Calibri" w:eastAsia="Calibri" w:hAnsi="Calibri" w:cs="Calibri"/>
    </w:rPr>
  </w:style>
  <w:style w:type="paragraph" w:customStyle="1" w:styleId="4C87EDF3529A460BBD35B37379FB01CF18">
    <w:name w:val="4C87EDF3529A460BBD35B37379FB01CF18"/>
    <w:rsid w:val="00DB18F8"/>
    <w:rPr>
      <w:rFonts w:ascii="Calibri" w:eastAsia="Calibri" w:hAnsi="Calibri" w:cs="Calibri"/>
    </w:rPr>
  </w:style>
  <w:style w:type="paragraph" w:customStyle="1" w:styleId="F7AD68BCB4C74E76BFB08F92321656FD18">
    <w:name w:val="F7AD68BCB4C74E76BFB08F92321656FD18"/>
    <w:rsid w:val="00DB18F8"/>
    <w:rPr>
      <w:rFonts w:ascii="Calibri" w:eastAsia="Calibri" w:hAnsi="Calibri" w:cs="Calibri"/>
    </w:rPr>
  </w:style>
  <w:style w:type="paragraph" w:customStyle="1" w:styleId="2DA24947D4DA46249D11064E21AABEF418">
    <w:name w:val="2DA24947D4DA46249D11064E21AABEF418"/>
    <w:rsid w:val="00DB18F8"/>
    <w:rPr>
      <w:rFonts w:ascii="Calibri" w:eastAsia="Calibri" w:hAnsi="Calibri" w:cs="Calibri"/>
    </w:rPr>
  </w:style>
  <w:style w:type="paragraph" w:customStyle="1" w:styleId="00668E3C07AF448393735BDAF6AF494C16">
    <w:name w:val="00668E3C07AF448393735BDAF6AF494C16"/>
    <w:rsid w:val="00DB18F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8">
    <w:name w:val="66E8B845E0AC44739041F377DCC9463318"/>
    <w:rsid w:val="00DB18F8"/>
    <w:rPr>
      <w:rFonts w:ascii="Calibri" w:eastAsia="Calibri" w:hAnsi="Calibri" w:cs="Calibri"/>
    </w:rPr>
  </w:style>
  <w:style w:type="paragraph" w:customStyle="1" w:styleId="631E1FB997434FBC8CF6A8388DE7BAEB18">
    <w:name w:val="631E1FB997434FBC8CF6A8388DE7BAEB18"/>
    <w:rsid w:val="00DB18F8"/>
    <w:rPr>
      <w:rFonts w:ascii="Calibri" w:eastAsia="Calibri" w:hAnsi="Calibri" w:cs="Calibri"/>
    </w:rPr>
  </w:style>
  <w:style w:type="paragraph" w:customStyle="1" w:styleId="C20548BDB768419E8DE99B210EB3B62D18">
    <w:name w:val="C20548BDB768419E8DE99B210EB3B62D18"/>
    <w:rsid w:val="00DB18F8"/>
    <w:rPr>
      <w:rFonts w:ascii="Calibri" w:eastAsia="Calibri" w:hAnsi="Calibri" w:cs="Calibri"/>
    </w:rPr>
  </w:style>
  <w:style w:type="paragraph" w:customStyle="1" w:styleId="ACFF48D6DCB64F9EB5591E7236D686E118">
    <w:name w:val="ACFF48D6DCB64F9EB5591E7236D686E118"/>
    <w:rsid w:val="00DB18F8"/>
    <w:rPr>
      <w:rFonts w:ascii="Calibri" w:eastAsia="Calibri" w:hAnsi="Calibri" w:cs="Calibri"/>
    </w:rPr>
  </w:style>
  <w:style w:type="paragraph" w:customStyle="1" w:styleId="B6CC6B50EDD44454A81D88C3F66EDDBB18">
    <w:name w:val="B6CC6B50EDD44454A81D88C3F66EDDBB18"/>
    <w:rsid w:val="00DB18F8"/>
    <w:rPr>
      <w:rFonts w:ascii="Calibri" w:eastAsia="Calibri" w:hAnsi="Calibri" w:cs="Calibri"/>
    </w:rPr>
  </w:style>
  <w:style w:type="paragraph" w:customStyle="1" w:styleId="5B5F4E9040134207A0694C22AB88486C18">
    <w:name w:val="5B5F4E9040134207A0694C22AB88486C18"/>
    <w:rsid w:val="00DB18F8"/>
    <w:rPr>
      <w:rFonts w:ascii="Calibri" w:eastAsia="Calibri" w:hAnsi="Calibri" w:cs="Calibri"/>
    </w:rPr>
  </w:style>
  <w:style w:type="paragraph" w:customStyle="1" w:styleId="B3B18CD5A2D94BC89611EA3FECB3A19F18">
    <w:name w:val="B3B18CD5A2D94BC89611EA3FECB3A19F18"/>
    <w:rsid w:val="00DB18F8"/>
    <w:rPr>
      <w:rFonts w:ascii="Calibri" w:eastAsia="Calibri" w:hAnsi="Calibri" w:cs="Calibri"/>
    </w:rPr>
  </w:style>
  <w:style w:type="paragraph" w:customStyle="1" w:styleId="662052D1FFA641BABB671BC491BA871218">
    <w:name w:val="662052D1FFA641BABB671BC491BA871218"/>
    <w:rsid w:val="00DB18F8"/>
    <w:rPr>
      <w:rFonts w:ascii="Calibri" w:eastAsia="Calibri" w:hAnsi="Calibri" w:cs="Calibri"/>
    </w:rPr>
  </w:style>
  <w:style w:type="paragraph" w:customStyle="1" w:styleId="9D9CB62892494461AC95664789F4CBCE18">
    <w:name w:val="9D9CB62892494461AC95664789F4CBCE18"/>
    <w:rsid w:val="00DB18F8"/>
    <w:rPr>
      <w:rFonts w:ascii="Calibri" w:eastAsia="Calibri" w:hAnsi="Calibri" w:cs="Calibri"/>
    </w:rPr>
  </w:style>
  <w:style w:type="paragraph" w:customStyle="1" w:styleId="5B496F62C19F4E7487C10EBECD141F8618">
    <w:name w:val="5B496F62C19F4E7487C10EBECD141F8618"/>
    <w:rsid w:val="00DB18F8"/>
    <w:rPr>
      <w:rFonts w:ascii="Calibri" w:eastAsia="Calibri" w:hAnsi="Calibri" w:cs="Calibri"/>
    </w:rPr>
  </w:style>
  <w:style w:type="paragraph" w:customStyle="1" w:styleId="B1C310055E954392947742591F66853D18">
    <w:name w:val="B1C310055E954392947742591F66853D18"/>
    <w:rsid w:val="00DB18F8"/>
    <w:rPr>
      <w:rFonts w:ascii="Calibri" w:eastAsia="Calibri" w:hAnsi="Calibri" w:cs="Calibri"/>
    </w:rPr>
  </w:style>
  <w:style w:type="paragraph" w:customStyle="1" w:styleId="EA027927E1C040CBB77A5137F5558CEF18">
    <w:name w:val="EA027927E1C040CBB77A5137F5558CEF18"/>
    <w:rsid w:val="00DB18F8"/>
    <w:rPr>
      <w:rFonts w:ascii="Calibri" w:eastAsia="Calibri" w:hAnsi="Calibri" w:cs="Calibri"/>
    </w:rPr>
  </w:style>
  <w:style w:type="paragraph" w:customStyle="1" w:styleId="2550E25B87FE4324A4953BD39111C56D18">
    <w:name w:val="2550E25B87FE4324A4953BD39111C56D18"/>
    <w:rsid w:val="00DB18F8"/>
    <w:rPr>
      <w:rFonts w:ascii="Calibri" w:eastAsia="Calibri" w:hAnsi="Calibri" w:cs="Calibri"/>
    </w:rPr>
  </w:style>
  <w:style w:type="paragraph" w:customStyle="1" w:styleId="8F58311E97064659B2BE728B47C867E23">
    <w:name w:val="8F58311E97064659B2BE728B47C867E23"/>
    <w:rsid w:val="00DB18F8"/>
    <w:rPr>
      <w:rFonts w:ascii="Calibri" w:eastAsia="Calibri" w:hAnsi="Calibri" w:cs="Calibri"/>
    </w:rPr>
  </w:style>
  <w:style w:type="paragraph" w:customStyle="1" w:styleId="1DC8D9D1542D416EBA3478426FF110B83">
    <w:name w:val="1DC8D9D1542D416EBA3478426FF110B83"/>
    <w:rsid w:val="00DB18F8"/>
    <w:rPr>
      <w:rFonts w:ascii="Calibri" w:eastAsia="Calibri" w:hAnsi="Calibri" w:cs="Calibri"/>
    </w:rPr>
  </w:style>
  <w:style w:type="paragraph" w:customStyle="1" w:styleId="5EC4F321C3514BEBB638E45950A370363">
    <w:name w:val="5EC4F321C3514BEBB638E45950A370363"/>
    <w:rsid w:val="00DB18F8"/>
    <w:rPr>
      <w:rFonts w:ascii="Calibri" w:eastAsia="Calibri" w:hAnsi="Calibri" w:cs="Calibri"/>
    </w:rPr>
  </w:style>
  <w:style w:type="paragraph" w:customStyle="1" w:styleId="5283F055DC7C48F7AC6BA1FC6D01BC593">
    <w:name w:val="5283F055DC7C48F7AC6BA1FC6D01BC593"/>
    <w:rsid w:val="00DB18F8"/>
    <w:rPr>
      <w:rFonts w:ascii="Calibri" w:eastAsia="Calibri" w:hAnsi="Calibri" w:cs="Calibri"/>
    </w:rPr>
  </w:style>
  <w:style w:type="paragraph" w:customStyle="1" w:styleId="4FEA84AEBF8D4442B44428960A5D355F3">
    <w:name w:val="4FEA84AEBF8D4442B44428960A5D355F3"/>
    <w:rsid w:val="00DB18F8"/>
    <w:rPr>
      <w:rFonts w:ascii="Calibri" w:eastAsia="Calibri" w:hAnsi="Calibri" w:cs="Calibri"/>
    </w:rPr>
  </w:style>
  <w:style w:type="paragraph" w:customStyle="1" w:styleId="F97ADC7ABEB94942B6FB0315F24AB5943">
    <w:name w:val="F97ADC7ABEB94942B6FB0315F24AB5943"/>
    <w:rsid w:val="00DB18F8"/>
    <w:rPr>
      <w:rFonts w:ascii="Calibri" w:eastAsia="Calibri" w:hAnsi="Calibri" w:cs="Calibri"/>
    </w:rPr>
  </w:style>
  <w:style w:type="paragraph" w:customStyle="1" w:styleId="1E24F7E839DA4DD482AACE3A0951F15A3">
    <w:name w:val="1E24F7E839DA4DD482AACE3A0951F15A3"/>
    <w:rsid w:val="00DB18F8"/>
    <w:rPr>
      <w:rFonts w:ascii="Calibri" w:eastAsia="Calibri" w:hAnsi="Calibri" w:cs="Calibri"/>
    </w:rPr>
  </w:style>
  <w:style w:type="paragraph" w:customStyle="1" w:styleId="129248C7622A48AB81365C167A8B4D103">
    <w:name w:val="129248C7622A48AB81365C167A8B4D103"/>
    <w:rsid w:val="00DB18F8"/>
    <w:rPr>
      <w:rFonts w:ascii="Calibri" w:eastAsia="Calibri" w:hAnsi="Calibri" w:cs="Calibri"/>
    </w:rPr>
  </w:style>
  <w:style w:type="paragraph" w:customStyle="1" w:styleId="8DBF10D0570346C082A900D0FC3608421">
    <w:name w:val="8DBF10D0570346C082A900D0FC3608421"/>
    <w:rsid w:val="00DB18F8"/>
    <w:rPr>
      <w:rFonts w:ascii="Calibri" w:eastAsia="Calibri" w:hAnsi="Calibri" w:cs="Calibri"/>
    </w:rPr>
  </w:style>
  <w:style w:type="paragraph" w:customStyle="1" w:styleId="D8812BBED5BB433FB71BE3FDB4D05FAC1">
    <w:name w:val="D8812BBED5BB433FB71BE3FDB4D05FAC1"/>
    <w:rsid w:val="00DB18F8"/>
    <w:rPr>
      <w:rFonts w:ascii="Calibri" w:eastAsia="Calibri" w:hAnsi="Calibri" w:cs="Calibri"/>
    </w:rPr>
  </w:style>
  <w:style w:type="paragraph" w:customStyle="1" w:styleId="CE8323C00AAB4750B967BBF2B9411C421">
    <w:name w:val="CE8323C00AAB4750B967BBF2B9411C421"/>
    <w:rsid w:val="00DB18F8"/>
    <w:rPr>
      <w:rFonts w:ascii="Calibri" w:eastAsia="Calibri" w:hAnsi="Calibri" w:cs="Calibri"/>
    </w:rPr>
  </w:style>
  <w:style w:type="paragraph" w:customStyle="1" w:styleId="11919DFA65AA45AE9DC7776D122BEFEB1">
    <w:name w:val="11919DFA65AA45AE9DC7776D122BEFEB1"/>
    <w:rsid w:val="00DB18F8"/>
    <w:rPr>
      <w:rFonts w:ascii="Calibri" w:eastAsia="Calibri" w:hAnsi="Calibri" w:cs="Calibri"/>
    </w:rPr>
  </w:style>
  <w:style w:type="paragraph" w:customStyle="1" w:styleId="E6331D6E8DD74EF5BDF01B67D72896761">
    <w:name w:val="E6331D6E8DD74EF5BDF01B67D72896761"/>
    <w:rsid w:val="00DB18F8"/>
    <w:rPr>
      <w:rFonts w:ascii="Calibri" w:eastAsia="Calibri" w:hAnsi="Calibri" w:cs="Calibri"/>
    </w:rPr>
  </w:style>
  <w:style w:type="paragraph" w:customStyle="1" w:styleId="B83CD492EED74D3481D458F1DAF80B3E1">
    <w:name w:val="B83CD492EED74D3481D458F1DAF80B3E1"/>
    <w:rsid w:val="00DB18F8"/>
    <w:rPr>
      <w:rFonts w:ascii="Calibri" w:eastAsia="Calibri" w:hAnsi="Calibri" w:cs="Calibri"/>
    </w:rPr>
  </w:style>
  <w:style w:type="paragraph" w:customStyle="1" w:styleId="B19D4631DDAE46BCBAF59FCD11C71DDE1">
    <w:name w:val="B19D4631DDAE46BCBAF59FCD11C71DDE1"/>
    <w:rsid w:val="00DB18F8"/>
    <w:rPr>
      <w:rFonts w:ascii="Calibri" w:eastAsia="Calibri" w:hAnsi="Calibri" w:cs="Calibri"/>
    </w:rPr>
  </w:style>
  <w:style w:type="paragraph" w:customStyle="1" w:styleId="EF53B5295AC4404EA345F6BDA5B3EB4C1">
    <w:name w:val="EF53B5295AC4404EA345F6BDA5B3EB4C1"/>
    <w:rsid w:val="00DB18F8"/>
    <w:rPr>
      <w:rFonts w:ascii="Calibri" w:eastAsia="Calibri" w:hAnsi="Calibri" w:cs="Calibri"/>
    </w:rPr>
  </w:style>
  <w:style w:type="paragraph" w:customStyle="1" w:styleId="6AE3CF8D512E4C2E8F92836D6F1326471">
    <w:name w:val="6AE3CF8D512E4C2E8F92836D6F1326471"/>
    <w:rsid w:val="00DB18F8"/>
    <w:rPr>
      <w:rFonts w:ascii="Calibri" w:eastAsia="Calibri" w:hAnsi="Calibri" w:cs="Calibri"/>
    </w:rPr>
  </w:style>
  <w:style w:type="paragraph" w:customStyle="1" w:styleId="04258C02D2BE438AAE9EF4AB50AC9F4F1">
    <w:name w:val="04258C02D2BE438AAE9EF4AB50AC9F4F1"/>
    <w:rsid w:val="00DB18F8"/>
    <w:rPr>
      <w:rFonts w:ascii="Calibri" w:eastAsia="Calibri" w:hAnsi="Calibri" w:cs="Calibri"/>
    </w:rPr>
  </w:style>
  <w:style w:type="paragraph" w:customStyle="1" w:styleId="7FC326DE44694926B04B53F99778BA121">
    <w:name w:val="7FC326DE44694926B04B53F99778BA121"/>
    <w:rsid w:val="00DB18F8"/>
    <w:rPr>
      <w:rFonts w:ascii="Calibri" w:eastAsia="Calibri" w:hAnsi="Calibri" w:cs="Calibri"/>
    </w:rPr>
  </w:style>
  <w:style w:type="paragraph" w:customStyle="1" w:styleId="E9DBC61FAB9C4B2EA5C57C006FCA68D51">
    <w:name w:val="E9DBC61FAB9C4B2EA5C57C006FCA68D51"/>
    <w:rsid w:val="00DB18F8"/>
    <w:rPr>
      <w:rFonts w:ascii="Calibri" w:eastAsia="Calibri" w:hAnsi="Calibri" w:cs="Calibri"/>
    </w:rPr>
  </w:style>
  <w:style w:type="paragraph" w:customStyle="1" w:styleId="128AEF9AE7A04D1FBA7CD51DB1A428571">
    <w:name w:val="128AEF9AE7A04D1FBA7CD51DB1A428571"/>
    <w:rsid w:val="00DB18F8"/>
    <w:rPr>
      <w:rFonts w:ascii="Calibri" w:eastAsia="Calibri" w:hAnsi="Calibri" w:cs="Calibri"/>
    </w:rPr>
  </w:style>
  <w:style w:type="paragraph" w:customStyle="1" w:styleId="41DFF4349943466CA4FF005A8362A5F81">
    <w:name w:val="41DFF4349943466CA4FF005A8362A5F81"/>
    <w:rsid w:val="00DB18F8"/>
    <w:rPr>
      <w:rFonts w:ascii="Calibri" w:eastAsia="Calibri" w:hAnsi="Calibri" w:cs="Calibri"/>
    </w:rPr>
  </w:style>
  <w:style w:type="paragraph" w:customStyle="1" w:styleId="74002177294F428C9D6CEF8898B05BBE1">
    <w:name w:val="74002177294F428C9D6CEF8898B05BBE1"/>
    <w:rsid w:val="00DB18F8"/>
    <w:rPr>
      <w:rFonts w:ascii="Calibri" w:eastAsia="Calibri" w:hAnsi="Calibri" w:cs="Calibri"/>
    </w:rPr>
  </w:style>
  <w:style w:type="paragraph" w:customStyle="1" w:styleId="4F2A4F557A5E469795273333B6C47AD71">
    <w:name w:val="4F2A4F557A5E469795273333B6C47AD71"/>
    <w:rsid w:val="00DB18F8"/>
    <w:rPr>
      <w:rFonts w:ascii="Calibri" w:eastAsia="Calibri" w:hAnsi="Calibri" w:cs="Calibri"/>
    </w:rPr>
  </w:style>
  <w:style w:type="paragraph" w:customStyle="1" w:styleId="12869343A7FE4483946F7972EC5F7C851">
    <w:name w:val="12869343A7FE4483946F7972EC5F7C851"/>
    <w:rsid w:val="00DB18F8"/>
    <w:rPr>
      <w:rFonts w:ascii="Calibri" w:eastAsia="Calibri" w:hAnsi="Calibri" w:cs="Calibri"/>
    </w:rPr>
  </w:style>
  <w:style w:type="paragraph" w:customStyle="1" w:styleId="46666A7899C842CA99545C0BDC18EB161">
    <w:name w:val="46666A7899C842CA99545C0BDC18EB161"/>
    <w:rsid w:val="00DB18F8"/>
    <w:rPr>
      <w:rFonts w:ascii="Calibri" w:eastAsia="Calibri" w:hAnsi="Calibri" w:cs="Calibri"/>
    </w:rPr>
  </w:style>
  <w:style w:type="paragraph" w:customStyle="1" w:styleId="914B60554D224C06965BD3573A3C8D3E1">
    <w:name w:val="914B60554D224C06965BD3573A3C8D3E1"/>
    <w:rsid w:val="00DB18F8"/>
    <w:rPr>
      <w:rFonts w:ascii="Calibri" w:eastAsia="Calibri" w:hAnsi="Calibri" w:cs="Calibri"/>
    </w:rPr>
  </w:style>
  <w:style w:type="paragraph" w:customStyle="1" w:styleId="F6D1F1127C744A9EAE81BCA3F4AD92731">
    <w:name w:val="F6D1F1127C744A9EAE81BCA3F4AD92731"/>
    <w:rsid w:val="00DB18F8"/>
    <w:rPr>
      <w:rFonts w:ascii="Calibri" w:eastAsia="Calibri" w:hAnsi="Calibri" w:cs="Calibri"/>
    </w:rPr>
  </w:style>
  <w:style w:type="paragraph" w:customStyle="1" w:styleId="18A526F717CD45CB8BFDB352E4F776C01">
    <w:name w:val="18A526F717CD45CB8BFDB352E4F776C01"/>
    <w:rsid w:val="00DB18F8"/>
    <w:rPr>
      <w:rFonts w:ascii="Calibri" w:eastAsia="Calibri" w:hAnsi="Calibri" w:cs="Calibri"/>
    </w:rPr>
  </w:style>
  <w:style w:type="paragraph" w:customStyle="1" w:styleId="A29571F2A1E04440847C9D2E614D0D8F1">
    <w:name w:val="A29571F2A1E04440847C9D2E614D0D8F1"/>
    <w:rsid w:val="00DB18F8"/>
    <w:rPr>
      <w:rFonts w:ascii="Calibri" w:eastAsia="Calibri" w:hAnsi="Calibri" w:cs="Calibri"/>
    </w:rPr>
  </w:style>
  <w:style w:type="paragraph" w:customStyle="1" w:styleId="B1E2DE8F0EFB4AE5A2CC55C6898869741">
    <w:name w:val="B1E2DE8F0EFB4AE5A2CC55C6898869741"/>
    <w:rsid w:val="00DB18F8"/>
    <w:rPr>
      <w:rFonts w:ascii="Calibri" w:eastAsia="Calibri" w:hAnsi="Calibri" w:cs="Calibri"/>
    </w:rPr>
  </w:style>
  <w:style w:type="paragraph" w:customStyle="1" w:styleId="51FE4E6D5413438E9780F4E5F49F66491">
    <w:name w:val="51FE4E6D5413438E9780F4E5F49F66491"/>
    <w:rsid w:val="00DB18F8"/>
    <w:rPr>
      <w:rFonts w:ascii="Calibri" w:eastAsia="Calibri" w:hAnsi="Calibri" w:cs="Calibri"/>
    </w:rPr>
  </w:style>
  <w:style w:type="paragraph" w:customStyle="1" w:styleId="D6787E56D9364F818965F780DB46F78E">
    <w:name w:val="D6787E56D9364F818965F780DB46F78E"/>
    <w:rsid w:val="00DB18F8"/>
    <w:rPr>
      <w:rFonts w:ascii="Calibri" w:eastAsia="Calibri" w:hAnsi="Calibri" w:cs="Calibri"/>
    </w:rPr>
  </w:style>
  <w:style w:type="paragraph" w:customStyle="1" w:styleId="35245FA22EF64478AF93B2A18E24B04B24">
    <w:name w:val="35245FA22EF64478AF93B2A18E24B04B24"/>
    <w:rsid w:val="00237F26"/>
    <w:rPr>
      <w:rFonts w:ascii="Calibri" w:eastAsia="Calibri" w:hAnsi="Calibri" w:cs="Calibri"/>
    </w:rPr>
  </w:style>
  <w:style w:type="paragraph" w:customStyle="1" w:styleId="073CE04D185643878B84AD5BC03D02A324">
    <w:name w:val="073CE04D185643878B84AD5BC03D02A324"/>
    <w:rsid w:val="00237F26"/>
    <w:rPr>
      <w:rFonts w:ascii="Calibri" w:eastAsia="Calibri" w:hAnsi="Calibri" w:cs="Calibri"/>
    </w:rPr>
  </w:style>
  <w:style w:type="paragraph" w:customStyle="1" w:styleId="F350FBA2C29B46F6AAF0F236D2BB5ADF24">
    <w:name w:val="F350FBA2C29B46F6AAF0F236D2BB5ADF24"/>
    <w:rsid w:val="00237F26"/>
    <w:rPr>
      <w:rFonts w:ascii="Calibri" w:eastAsia="Calibri" w:hAnsi="Calibri" w:cs="Calibri"/>
    </w:rPr>
  </w:style>
  <w:style w:type="paragraph" w:customStyle="1" w:styleId="CCBDD2368CED4B3BB3C09F0E91897B8424">
    <w:name w:val="CCBDD2368CED4B3BB3C09F0E91897B8424"/>
    <w:rsid w:val="00237F26"/>
    <w:rPr>
      <w:rFonts w:ascii="Calibri" w:eastAsia="Calibri" w:hAnsi="Calibri" w:cs="Calibri"/>
    </w:rPr>
  </w:style>
  <w:style w:type="paragraph" w:customStyle="1" w:styleId="769D10671D634164A6D2DB2AF97D16D324">
    <w:name w:val="769D10671D634164A6D2DB2AF97D16D324"/>
    <w:rsid w:val="00237F26"/>
    <w:rPr>
      <w:rFonts w:ascii="Calibri" w:eastAsia="Calibri" w:hAnsi="Calibri" w:cs="Calibri"/>
    </w:rPr>
  </w:style>
  <w:style w:type="paragraph" w:customStyle="1" w:styleId="10E766A6AF224B9A9B890F7E14E19E848">
    <w:name w:val="10E766A6AF224B9A9B890F7E14E19E848"/>
    <w:rsid w:val="00237F26"/>
    <w:rPr>
      <w:rFonts w:ascii="Calibri" w:eastAsia="Calibri" w:hAnsi="Calibri" w:cs="Calibri"/>
    </w:rPr>
  </w:style>
  <w:style w:type="paragraph" w:customStyle="1" w:styleId="22D1173ECA85442FAAE1546580C4047F24">
    <w:name w:val="22D1173ECA85442FAAE1546580C4047F24"/>
    <w:rsid w:val="00237F26"/>
    <w:rPr>
      <w:rFonts w:ascii="Calibri" w:eastAsia="Calibri" w:hAnsi="Calibri" w:cs="Calibri"/>
    </w:rPr>
  </w:style>
  <w:style w:type="paragraph" w:customStyle="1" w:styleId="2E09607F8F574648BE510D79D43D776E24">
    <w:name w:val="2E09607F8F574648BE510D79D43D776E24"/>
    <w:rsid w:val="00237F26"/>
    <w:rPr>
      <w:rFonts w:ascii="Calibri" w:eastAsia="Calibri" w:hAnsi="Calibri" w:cs="Calibri"/>
    </w:rPr>
  </w:style>
  <w:style w:type="paragraph" w:customStyle="1" w:styleId="81C726644747499688BEA02F99DA886124">
    <w:name w:val="81C726644747499688BEA02F99DA886124"/>
    <w:rsid w:val="00237F26"/>
    <w:rPr>
      <w:rFonts w:ascii="Calibri" w:eastAsia="Calibri" w:hAnsi="Calibri" w:cs="Calibri"/>
    </w:rPr>
  </w:style>
  <w:style w:type="paragraph" w:customStyle="1" w:styleId="0055559777E949F0982D40CD4DB8130224">
    <w:name w:val="0055559777E949F0982D40CD4DB8130224"/>
    <w:rsid w:val="00237F26"/>
    <w:rPr>
      <w:rFonts w:ascii="Calibri" w:eastAsia="Calibri" w:hAnsi="Calibri" w:cs="Calibri"/>
    </w:rPr>
  </w:style>
  <w:style w:type="paragraph" w:customStyle="1" w:styleId="6D449A5E81354584AA7270E94DC2907724">
    <w:name w:val="6D449A5E81354584AA7270E94DC2907724"/>
    <w:rsid w:val="00237F26"/>
    <w:rPr>
      <w:rFonts w:ascii="Calibri" w:eastAsia="Calibri" w:hAnsi="Calibri" w:cs="Calibri"/>
    </w:rPr>
  </w:style>
  <w:style w:type="paragraph" w:customStyle="1" w:styleId="738D7F6E969544BF88B80478D072D0FE24">
    <w:name w:val="738D7F6E969544BF88B80478D072D0FE24"/>
    <w:rsid w:val="00237F26"/>
    <w:rPr>
      <w:rFonts w:ascii="Calibri" w:eastAsia="Calibri" w:hAnsi="Calibri" w:cs="Calibri"/>
    </w:rPr>
  </w:style>
  <w:style w:type="paragraph" w:customStyle="1" w:styleId="A10F9FAD60BB468D828486437A5103B614">
    <w:name w:val="A10F9FAD60BB468D828486437A5103B614"/>
    <w:rsid w:val="00237F26"/>
    <w:rPr>
      <w:rFonts w:ascii="Calibri" w:eastAsia="Calibri" w:hAnsi="Calibri" w:cs="Calibri"/>
    </w:rPr>
  </w:style>
  <w:style w:type="paragraph" w:customStyle="1" w:styleId="2277121C6A224167B684D32D1BC7D5B723">
    <w:name w:val="2277121C6A224167B684D32D1BC7D5B723"/>
    <w:rsid w:val="00237F26"/>
    <w:rPr>
      <w:rFonts w:ascii="Calibri" w:eastAsia="Calibri" w:hAnsi="Calibri" w:cs="Calibri"/>
    </w:rPr>
  </w:style>
  <w:style w:type="paragraph" w:customStyle="1" w:styleId="4A60C4FFAACB4F43B39B767999F4191423">
    <w:name w:val="4A60C4FFAACB4F43B39B767999F4191423"/>
    <w:rsid w:val="00237F26"/>
    <w:rPr>
      <w:rFonts w:ascii="Calibri" w:eastAsia="Calibri" w:hAnsi="Calibri" w:cs="Calibri"/>
    </w:rPr>
  </w:style>
  <w:style w:type="paragraph" w:customStyle="1" w:styleId="67FE404E89BA49AC8E6C2FA842E57E6E23">
    <w:name w:val="67FE404E89BA49AC8E6C2FA842E57E6E23"/>
    <w:rsid w:val="00237F26"/>
    <w:rPr>
      <w:rFonts w:ascii="Calibri" w:eastAsia="Calibri" w:hAnsi="Calibri" w:cs="Calibri"/>
    </w:rPr>
  </w:style>
  <w:style w:type="paragraph" w:customStyle="1" w:styleId="7406B72CE29443ED92101E6250F6121323">
    <w:name w:val="7406B72CE29443ED92101E6250F6121323"/>
    <w:rsid w:val="00237F26"/>
    <w:rPr>
      <w:rFonts w:ascii="Calibri" w:eastAsia="Calibri" w:hAnsi="Calibri" w:cs="Calibri"/>
    </w:rPr>
  </w:style>
  <w:style w:type="paragraph" w:customStyle="1" w:styleId="852C8E64E84C43ACBDA4BFFCECA51BF023">
    <w:name w:val="852C8E64E84C43ACBDA4BFFCECA51BF023"/>
    <w:rsid w:val="00237F26"/>
    <w:rPr>
      <w:rFonts w:ascii="Calibri" w:eastAsia="Calibri" w:hAnsi="Calibri" w:cs="Calibri"/>
    </w:rPr>
  </w:style>
  <w:style w:type="paragraph" w:customStyle="1" w:styleId="4EA8C8749A3A49BAB490C88F8DE3D4D723">
    <w:name w:val="4EA8C8749A3A49BAB490C88F8DE3D4D723"/>
    <w:rsid w:val="00237F26"/>
    <w:rPr>
      <w:rFonts w:ascii="Calibri" w:eastAsia="Calibri" w:hAnsi="Calibri" w:cs="Calibri"/>
    </w:rPr>
  </w:style>
  <w:style w:type="paragraph" w:customStyle="1" w:styleId="6E1328EB82374AC9A3530A0D99C80EB323">
    <w:name w:val="6E1328EB82374AC9A3530A0D99C80EB323"/>
    <w:rsid w:val="00237F26"/>
    <w:rPr>
      <w:rFonts w:ascii="Calibri" w:eastAsia="Calibri" w:hAnsi="Calibri" w:cs="Calibri"/>
    </w:rPr>
  </w:style>
  <w:style w:type="paragraph" w:customStyle="1" w:styleId="6D1E5C5B8F084D14A0EF701DF649934523">
    <w:name w:val="6D1E5C5B8F084D14A0EF701DF649934523"/>
    <w:rsid w:val="00237F26"/>
    <w:rPr>
      <w:rFonts w:ascii="Calibri" w:eastAsia="Calibri" w:hAnsi="Calibri" w:cs="Calibri"/>
    </w:rPr>
  </w:style>
  <w:style w:type="paragraph" w:customStyle="1" w:styleId="4C0ADCF2C7EC4D74AC449DE59F3B5C4A23">
    <w:name w:val="4C0ADCF2C7EC4D74AC449DE59F3B5C4A23"/>
    <w:rsid w:val="00237F26"/>
    <w:rPr>
      <w:rFonts w:ascii="Calibri" w:eastAsia="Calibri" w:hAnsi="Calibri" w:cs="Calibri"/>
    </w:rPr>
  </w:style>
  <w:style w:type="paragraph" w:customStyle="1" w:styleId="A4BDE212CF4E497B8CAACDB3064576B123">
    <w:name w:val="A4BDE212CF4E497B8CAACDB3064576B123"/>
    <w:rsid w:val="00237F26"/>
    <w:rPr>
      <w:rFonts w:ascii="Calibri" w:eastAsia="Calibri" w:hAnsi="Calibri" w:cs="Calibri"/>
    </w:rPr>
  </w:style>
  <w:style w:type="paragraph" w:customStyle="1" w:styleId="7BA1716E82564C578833C48E3D78578523">
    <w:name w:val="7BA1716E82564C578833C48E3D78578523"/>
    <w:rsid w:val="00237F26"/>
    <w:rPr>
      <w:rFonts w:ascii="Calibri" w:eastAsia="Calibri" w:hAnsi="Calibri" w:cs="Calibri"/>
    </w:rPr>
  </w:style>
  <w:style w:type="paragraph" w:customStyle="1" w:styleId="AE0762346C5944D78DAF56CF3384227B23">
    <w:name w:val="AE0762346C5944D78DAF56CF3384227B23"/>
    <w:rsid w:val="00237F26"/>
    <w:rPr>
      <w:rFonts w:ascii="Calibri" w:eastAsia="Calibri" w:hAnsi="Calibri" w:cs="Calibri"/>
    </w:rPr>
  </w:style>
  <w:style w:type="paragraph" w:customStyle="1" w:styleId="11873BB6AA814438AF3867193FC31ADD22">
    <w:name w:val="11873BB6AA814438AF3867193FC31ADD22"/>
    <w:rsid w:val="00237F26"/>
    <w:rPr>
      <w:rFonts w:ascii="Calibri" w:eastAsia="Calibri" w:hAnsi="Calibri" w:cs="Calibri"/>
    </w:rPr>
  </w:style>
  <w:style w:type="paragraph" w:customStyle="1" w:styleId="8E6D8326792A44E5A9B35F3AE8E8A72A12">
    <w:name w:val="8E6D8326792A44E5A9B35F3AE8E8A72A12"/>
    <w:rsid w:val="00237F26"/>
    <w:rPr>
      <w:rFonts w:ascii="Calibri" w:eastAsia="Calibri" w:hAnsi="Calibri" w:cs="Calibri"/>
    </w:rPr>
  </w:style>
  <w:style w:type="paragraph" w:customStyle="1" w:styleId="C4FE3561BEE14D9F9F819BEA1519829222">
    <w:name w:val="C4FE3561BEE14D9F9F819BEA1519829222"/>
    <w:rsid w:val="00237F26"/>
    <w:rPr>
      <w:rFonts w:ascii="Calibri" w:eastAsia="Calibri" w:hAnsi="Calibri" w:cs="Calibri"/>
    </w:rPr>
  </w:style>
  <w:style w:type="paragraph" w:customStyle="1" w:styleId="438043E8C2954971BBD4ABC392492DE621">
    <w:name w:val="438043E8C2954971BBD4ABC392492DE621"/>
    <w:rsid w:val="00237F26"/>
    <w:rPr>
      <w:rFonts w:ascii="Calibri" w:eastAsia="Calibri" w:hAnsi="Calibri" w:cs="Calibri"/>
    </w:rPr>
  </w:style>
  <w:style w:type="paragraph" w:customStyle="1" w:styleId="858D6DA1D0EA43D490955717AA8E343020">
    <w:name w:val="858D6DA1D0EA43D490955717AA8E343020"/>
    <w:rsid w:val="00237F26"/>
    <w:rPr>
      <w:rFonts w:ascii="Calibri" w:eastAsia="Calibri" w:hAnsi="Calibri" w:cs="Calibri"/>
    </w:rPr>
  </w:style>
  <w:style w:type="paragraph" w:customStyle="1" w:styleId="13AA16B01F5E4DF4BE64D9905885839620">
    <w:name w:val="13AA16B01F5E4DF4BE64D9905885839620"/>
    <w:rsid w:val="00237F26"/>
    <w:rPr>
      <w:rFonts w:ascii="Calibri" w:eastAsia="Calibri" w:hAnsi="Calibri" w:cs="Calibri"/>
    </w:rPr>
  </w:style>
  <w:style w:type="paragraph" w:customStyle="1" w:styleId="D2ABBFF8472F4B72A6FAA0B58A32CBD120">
    <w:name w:val="D2ABBFF8472F4B72A6FAA0B58A32CBD120"/>
    <w:rsid w:val="00237F26"/>
    <w:rPr>
      <w:rFonts w:ascii="Calibri" w:eastAsia="Calibri" w:hAnsi="Calibri" w:cs="Calibri"/>
    </w:rPr>
  </w:style>
  <w:style w:type="paragraph" w:customStyle="1" w:styleId="CAEFC4ECF4264832970C20468252F7299">
    <w:name w:val="CAEFC4ECF4264832970C20468252F7299"/>
    <w:rsid w:val="00237F26"/>
    <w:rPr>
      <w:rFonts w:ascii="Calibri" w:eastAsia="Calibri" w:hAnsi="Calibri" w:cs="Calibri"/>
    </w:rPr>
  </w:style>
  <w:style w:type="paragraph" w:customStyle="1" w:styleId="E0A138E2AA5949EFB6AD8CE82D35B10B9">
    <w:name w:val="E0A138E2AA5949EFB6AD8CE82D35B10B9"/>
    <w:rsid w:val="00237F26"/>
    <w:rPr>
      <w:rFonts w:ascii="Calibri" w:eastAsia="Calibri" w:hAnsi="Calibri" w:cs="Calibri"/>
    </w:rPr>
  </w:style>
  <w:style w:type="paragraph" w:customStyle="1" w:styleId="21465FFE5959440ABA43700EA4EC4C2E9">
    <w:name w:val="21465FFE5959440ABA43700EA4EC4C2E9"/>
    <w:rsid w:val="00237F26"/>
    <w:pPr>
      <w:ind w:left="720"/>
      <w:contextualSpacing/>
    </w:pPr>
    <w:rPr>
      <w:rFonts w:ascii="Calibri" w:eastAsia="Calibri" w:hAnsi="Calibri" w:cs="Calibri"/>
    </w:rPr>
  </w:style>
  <w:style w:type="paragraph" w:customStyle="1" w:styleId="F8C79C859D0B4B449A9EAD37F199A1A620">
    <w:name w:val="F8C79C859D0B4B449A9EAD37F199A1A620"/>
    <w:rsid w:val="00237F26"/>
    <w:rPr>
      <w:rFonts w:ascii="Calibri" w:eastAsia="Calibri" w:hAnsi="Calibri" w:cs="Calibri"/>
    </w:rPr>
  </w:style>
  <w:style w:type="paragraph" w:customStyle="1" w:styleId="A8A8D2E1A07B4ED19E3C5F0AAD74B17720">
    <w:name w:val="A8A8D2E1A07B4ED19E3C5F0AAD74B17720"/>
    <w:rsid w:val="00237F26"/>
    <w:rPr>
      <w:rFonts w:ascii="Calibri" w:eastAsia="Calibri" w:hAnsi="Calibri" w:cs="Calibri"/>
    </w:rPr>
  </w:style>
  <w:style w:type="paragraph" w:customStyle="1" w:styleId="77BCAE2AB5C94FD0A827BEAD4B63388220">
    <w:name w:val="77BCAE2AB5C94FD0A827BEAD4B63388220"/>
    <w:rsid w:val="00237F26"/>
    <w:rPr>
      <w:rFonts w:ascii="Calibri" w:eastAsia="Calibri" w:hAnsi="Calibri" w:cs="Calibri"/>
    </w:rPr>
  </w:style>
  <w:style w:type="paragraph" w:customStyle="1" w:styleId="358394327311429C8447C86E8082B51A20">
    <w:name w:val="358394327311429C8447C86E8082B51A20"/>
    <w:rsid w:val="00237F26"/>
    <w:rPr>
      <w:rFonts w:ascii="Calibri" w:eastAsia="Calibri" w:hAnsi="Calibri" w:cs="Calibri"/>
    </w:rPr>
  </w:style>
  <w:style w:type="paragraph" w:customStyle="1" w:styleId="115BB9D40D38436DB565B45BF180420420">
    <w:name w:val="115BB9D40D38436DB565B45BF180420420"/>
    <w:rsid w:val="00237F26"/>
    <w:rPr>
      <w:rFonts w:ascii="Calibri" w:eastAsia="Calibri" w:hAnsi="Calibri" w:cs="Calibri"/>
    </w:rPr>
  </w:style>
  <w:style w:type="paragraph" w:customStyle="1" w:styleId="116C6487F72145EB84B88F61438A772E20">
    <w:name w:val="116C6487F72145EB84B88F61438A772E20"/>
    <w:rsid w:val="00237F26"/>
    <w:rPr>
      <w:rFonts w:ascii="Calibri" w:eastAsia="Calibri" w:hAnsi="Calibri" w:cs="Calibri"/>
    </w:rPr>
  </w:style>
  <w:style w:type="paragraph" w:customStyle="1" w:styleId="CF0BAE5B2AE44C598F988E849ECFA5E220">
    <w:name w:val="CF0BAE5B2AE44C598F988E849ECFA5E220"/>
    <w:rsid w:val="00237F26"/>
    <w:rPr>
      <w:rFonts w:ascii="Calibri" w:eastAsia="Calibri" w:hAnsi="Calibri" w:cs="Calibri"/>
    </w:rPr>
  </w:style>
  <w:style w:type="paragraph" w:customStyle="1" w:styleId="CE7BD6CB3F454FB0B2A90BD1F41B7F8F20">
    <w:name w:val="CE7BD6CB3F454FB0B2A90BD1F41B7F8F20"/>
    <w:rsid w:val="00237F26"/>
    <w:rPr>
      <w:rFonts w:ascii="Calibri" w:eastAsia="Calibri" w:hAnsi="Calibri" w:cs="Calibri"/>
    </w:rPr>
  </w:style>
  <w:style w:type="paragraph" w:customStyle="1" w:styleId="4338AC1CD07B41C885CD49D7E1CB469B7">
    <w:name w:val="4338AC1CD07B41C885CD49D7E1CB469B7"/>
    <w:rsid w:val="00237F26"/>
    <w:rPr>
      <w:rFonts w:ascii="Calibri" w:eastAsia="Calibri" w:hAnsi="Calibri" w:cs="Calibri"/>
    </w:rPr>
  </w:style>
  <w:style w:type="paragraph" w:customStyle="1" w:styleId="4B961C06F6184FCAA04F89B2032E4D367">
    <w:name w:val="4B961C06F6184FCAA04F89B2032E4D367"/>
    <w:rsid w:val="00237F26"/>
    <w:rPr>
      <w:rFonts w:ascii="Calibri" w:eastAsia="Calibri" w:hAnsi="Calibri" w:cs="Calibri"/>
    </w:rPr>
  </w:style>
  <w:style w:type="paragraph" w:customStyle="1" w:styleId="222CC323CD7E455FA6E502D98AA914817">
    <w:name w:val="222CC323CD7E455FA6E502D98AA914817"/>
    <w:rsid w:val="00237F26"/>
    <w:rPr>
      <w:rFonts w:ascii="Calibri" w:eastAsia="Calibri" w:hAnsi="Calibri" w:cs="Calibri"/>
    </w:rPr>
  </w:style>
  <w:style w:type="paragraph" w:customStyle="1" w:styleId="AB16D2BA0D954AA892A3AC64FECB354F5">
    <w:name w:val="AB16D2BA0D954AA892A3AC64FECB354F5"/>
    <w:rsid w:val="00237F26"/>
    <w:rPr>
      <w:rFonts w:ascii="Calibri" w:eastAsia="Calibri" w:hAnsi="Calibri" w:cs="Calibri"/>
    </w:rPr>
  </w:style>
  <w:style w:type="paragraph" w:customStyle="1" w:styleId="3CA3693D4C144CECBC02986CD8E52AB45">
    <w:name w:val="3CA3693D4C144CECBC02986CD8E52AB45"/>
    <w:rsid w:val="00237F26"/>
    <w:rPr>
      <w:rFonts w:ascii="Calibri" w:eastAsia="Calibri" w:hAnsi="Calibri" w:cs="Calibri"/>
    </w:rPr>
  </w:style>
  <w:style w:type="paragraph" w:customStyle="1" w:styleId="4C87EDF3529A460BBD35B37379FB01CF19">
    <w:name w:val="4C87EDF3529A460BBD35B37379FB01CF19"/>
    <w:rsid w:val="00237F26"/>
    <w:rPr>
      <w:rFonts w:ascii="Calibri" w:eastAsia="Calibri" w:hAnsi="Calibri" w:cs="Calibri"/>
    </w:rPr>
  </w:style>
  <w:style w:type="paragraph" w:customStyle="1" w:styleId="F7AD68BCB4C74E76BFB08F92321656FD19">
    <w:name w:val="F7AD68BCB4C74E76BFB08F92321656FD19"/>
    <w:rsid w:val="00237F26"/>
    <w:rPr>
      <w:rFonts w:ascii="Calibri" w:eastAsia="Calibri" w:hAnsi="Calibri" w:cs="Calibri"/>
    </w:rPr>
  </w:style>
  <w:style w:type="paragraph" w:customStyle="1" w:styleId="2DA24947D4DA46249D11064E21AABEF419">
    <w:name w:val="2DA24947D4DA46249D11064E21AABEF419"/>
    <w:rsid w:val="00237F26"/>
    <w:rPr>
      <w:rFonts w:ascii="Calibri" w:eastAsia="Calibri" w:hAnsi="Calibri" w:cs="Calibri"/>
    </w:rPr>
  </w:style>
  <w:style w:type="paragraph" w:customStyle="1" w:styleId="00668E3C07AF448393735BDAF6AF494C17">
    <w:name w:val="00668E3C07AF448393735BDAF6AF494C17"/>
    <w:rsid w:val="00237F26"/>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19">
    <w:name w:val="66E8B845E0AC44739041F377DCC9463319"/>
    <w:rsid w:val="00237F26"/>
    <w:rPr>
      <w:rFonts w:ascii="Calibri" w:eastAsia="Calibri" w:hAnsi="Calibri" w:cs="Calibri"/>
    </w:rPr>
  </w:style>
  <w:style w:type="paragraph" w:customStyle="1" w:styleId="631E1FB997434FBC8CF6A8388DE7BAEB19">
    <w:name w:val="631E1FB997434FBC8CF6A8388DE7BAEB19"/>
    <w:rsid w:val="00237F26"/>
    <w:rPr>
      <w:rFonts w:ascii="Calibri" w:eastAsia="Calibri" w:hAnsi="Calibri" w:cs="Calibri"/>
    </w:rPr>
  </w:style>
  <w:style w:type="paragraph" w:customStyle="1" w:styleId="C20548BDB768419E8DE99B210EB3B62D19">
    <w:name w:val="C20548BDB768419E8DE99B210EB3B62D19"/>
    <w:rsid w:val="00237F26"/>
    <w:rPr>
      <w:rFonts w:ascii="Calibri" w:eastAsia="Calibri" w:hAnsi="Calibri" w:cs="Calibri"/>
    </w:rPr>
  </w:style>
  <w:style w:type="paragraph" w:customStyle="1" w:styleId="ACFF48D6DCB64F9EB5591E7236D686E119">
    <w:name w:val="ACFF48D6DCB64F9EB5591E7236D686E119"/>
    <w:rsid w:val="00237F26"/>
    <w:rPr>
      <w:rFonts w:ascii="Calibri" w:eastAsia="Calibri" w:hAnsi="Calibri" w:cs="Calibri"/>
    </w:rPr>
  </w:style>
  <w:style w:type="paragraph" w:customStyle="1" w:styleId="B6CC6B50EDD44454A81D88C3F66EDDBB19">
    <w:name w:val="B6CC6B50EDD44454A81D88C3F66EDDBB19"/>
    <w:rsid w:val="00237F26"/>
    <w:rPr>
      <w:rFonts w:ascii="Calibri" w:eastAsia="Calibri" w:hAnsi="Calibri" w:cs="Calibri"/>
    </w:rPr>
  </w:style>
  <w:style w:type="paragraph" w:customStyle="1" w:styleId="5B5F4E9040134207A0694C22AB88486C19">
    <w:name w:val="5B5F4E9040134207A0694C22AB88486C19"/>
    <w:rsid w:val="00237F26"/>
    <w:rPr>
      <w:rFonts w:ascii="Calibri" w:eastAsia="Calibri" w:hAnsi="Calibri" w:cs="Calibri"/>
    </w:rPr>
  </w:style>
  <w:style w:type="paragraph" w:customStyle="1" w:styleId="B3B18CD5A2D94BC89611EA3FECB3A19F19">
    <w:name w:val="B3B18CD5A2D94BC89611EA3FECB3A19F19"/>
    <w:rsid w:val="00237F26"/>
    <w:rPr>
      <w:rFonts w:ascii="Calibri" w:eastAsia="Calibri" w:hAnsi="Calibri" w:cs="Calibri"/>
    </w:rPr>
  </w:style>
  <w:style w:type="paragraph" w:customStyle="1" w:styleId="662052D1FFA641BABB671BC491BA871219">
    <w:name w:val="662052D1FFA641BABB671BC491BA871219"/>
    <w:rsid w:val="00237F26"/>
    <w:rPr>
      <w:rFonts w:ascii="Calibri" w:eastAsia="Calibri" w:hAnsi="Calibri" w:cs="Calibri"/>
    </w:rPr>
  </w:style>
  <w:style w:type="paragraph" w:customStyle="1" w:styleId="9D9CB62892494461AC95664789F4CBCE19">
    <w:name w:val="9D9CB62892494461AC95664789F4CBCE19"/>
    <w:rsid w:val="00237F26"/>
    <w:rPr>
      <w:rFonts w:ascii="Calibri" w:eastAsia="Calibri" w:hAnsi="Calibri" w:cs="Calibri"/>
    </w:rPr>
  </w:style>
  <w:style w:type="paragraph" w:customStyle="1" w:styleId="5B496F62C19F4E7487C10EBECD141F8619">
    <w:name w:val="5B496F62C19F4E7487C10EBECD141F8619"/>
    <w:rsid w:val="00237F26"/>
    <w:rPr>
      <w:rFonts w:ascii="Calibri" w:eastAsia="Calibri" w:hAnsi="Calibri" w:cs="Calibri"/>
    </w:rPr>
  </w:style>
  <w:style w:type="paragraph" w:customStyle="1" w:styleId="B1C310055E954392947742591F66853D19">
    <w:name w:val="B1C310055E954392947742591F66853D19"/>
    <w:rsid w:val="00237F26"/>
    <w:rPr>
      <w:rFonts w:ascii="Calibri" w:eastAsia="Calibri" w:hAnsi="Calibri" w:cs="Calibri"/>
    </w:rPr>
  </w:style>
  <w:style w:type="paragraph" w:customStyle="1" w:styleId="EA027927E1C040CBB77A5137F5558CEF19">
    <w:name w:val="EA027927E1C040CBB77A5137F5558CEF19"/>
    <w:rsid w:val="00237F26"/>
    <w:rPr>
      <w:rFonts w:ascii="Calibri" w:eastAsia="Calibri" w:hAnsi="Calibri" w:cs="Calibri"/>
    </w:rPr>
  </w:style>
  <w:style w:type="paragraph" w:customStyle="1" w:styleId="2550E25B87FE4324A4953BD39111C56D19">
    <w:name w:val="2550E25B87FE4324A4953BD39111C56D19"/>
    <w:rsid w:val="00237F26"/>
    <w:rPr>
      <w:rFonts w:ascii="Calibri" w:eastAsia="Calibri" w:hAnsi="Calibri" w:cs="Calibri"/>
    </w:rPr>
  </w:style>
  <w:style w:type="paragraph" w:customStyle="1" w:styleId="8F58311E97064659B2BE728B47C867E24">
    <w:name w:val="8F58311E97064659B2BE728B47C867E24"/>
    <w:rsid w:val="00237F26"/>
    <w:rPr>
      <w:rFonts w:ascii="Calibri" w:eastAsia="Calibri" w:hAnsi="Calibri" w:cs="Calibri"/>
    </w:rPr>
  </w:style>
  <w:style w:type="paragraph" w:customStyle="1" w:styleId="1DC8D9D1542D416EBA3478426FF110B84">
    <w:name w:val="1DC8D9D1542D416EBA3478426FF110B84"/>
    <w:rsid w:val="00237F26"/>
    <w:rPr>
      <w:rFonts w:ascii="Calibri" w:eastAsia="Calibri" w:hAnsi="Calibri" w:cs="Calibri"/>
    </w:rPr>
  </w:style>
  <w:style w:type="paragraph" w:customStyle="1" w:styleId="5EC4F321C3514BEBB638E45950A370364">
    <w:name w:val="5EC4F321C3514BEBB638E45950A370364"/>
    <w:rsid w:val="00237F26"/>
    <w:rPr>
      <w:rFonts w:ascii="Calibri" w:eastAsia="Calibri" w:hAnsi="Calibri" w:cs="Calibri"/>
    </w:rPr>
  </w:style>
  <w:style w:type="paragraph" w:customStyle="1" w:styleId="5283F055DC7C48F7AC6BA1FC6D01BC594">
    <w:name w:val="5283F055DC7C48F7AC6BA1FC6D01BC594"/>
    <w:rsid w:val="00237F26"/>
    <w:rPr>
      <w:rFonts w:ascii="Calibri" w:eastAsia="Calibri" w:hAnsi="Calibri" w:cs="Calibri"/>
    </w:rPr>
  </w:style>
  <w:style w:type="paragraph" w:customStyle="1" w:styleId="4FEA84AEBF8D4442B44428960A5D355F4">
    <w:name w:val="4FEA84AEBF8D4442B44428960A5D355F4"/>
    <w:rsid w:val="00237F26"/>
    <w:rPr>
      <w:rFonts w:ascii="Calibri" w:eastAsia="Calibri" w:hAnsi="Calibri" w:cs="Calibri"/>
    </w:rPr>
  </w:style>
  <w:style w:type="paragraph" w:customStyle="1" w:styleId="F97ADC7ABEB94942B6FB0315F24AB5944">
    <w:name w:val="F97ADC7ABEB94942B6FB0315F24AB5944"/>
    <w:rsid w:val="00237F26"/>
    <w:rPr>
      <w:rFonts w:ascii="Calibri" w:eastAsia="Calibri" w:hAnsi="Calibri" w:cs="Calibri"/>
    </w:rPr>
  </w:style>
  <w:style w:type="paragraph" w:customStyle="1" w:styleId="1E24F7E839DA4DD482AACE3A0951F15A4">
    <w:name w:val="1E24F7E839DA4DD482AACE3A0951F15A4"/>
    <w:rsid w:val="00237F26"/>
    <w:rPr>
      <w:rFonts w:ascii="Calibri" w:eastAsia="Calibri" w:hAnsi="Calibri" w:cs="Calibri"/>
    </w:rPr>
  </w:style>
  <w:style w:type="paragraph" w:customStyle="1" w:styleId="129248C7622A48AB81365C167A8B4D104">
    <w:name w:val="129248C7622A48AB81365C167A8B4D104"/>
    <w:rsid w:val="00237F26"/>
    <w:rPr>
      <w:rFonts w:ascii="Calibri" w:eastAsia="Calibri" w:hAnsi="Calibri" w:cs="Calibri"/>
    </w:rPr>
  </w:style>
  <w:style w:type="paragraph" w:customStyle="1" w:styleId="8DBF10D0570346C082A900D0FC3608422">
    <w:name w:val="8DBF10D0570346C082A900D0FC3608422"/>
    <w:rsid w:val="00237F26"/>
    <w:rPr>
      <w:rFonts w:ascii="Calibri" w:eastAsia="Calibri" w:hAnsi="Calibri" w:cs="Calibri"/>
    </w:rPr>
  </w:style>
  <w:style w:type="paragraph" w:customStyle="1" w:styleId="D8812BBED5BB433FB71BE3FDB4D05FAC2">
    <w:name w:val="D8812BBED5BB433FB71BE3FDB4D05FAC2"/>
    <w:rsid w:val="00237F26"/>
    <w:rPr>
      <w:rFonts w:ascii="Calibri" w:eastAsia="Calibri" w:hAnsi="Calibri" w:cs="Calibri"/>
    </w:rPr>
  </w:style>
  <w:style w:type="paragraph" w:customStyle="1" w:styleId="CE8323C00AAB4750B967BBF2B9411C422">
    <w:name w:val="CE8323C00AAB4750B967BBF2B9411C422"/>
    <w:rsid w:val="00237F26"/>
    <w:rPr>
      <w:rFonts w:ascii="Calibri" w:eastAsia="Calibri" w:hAnsi="Calibri" w:cs="Calibri"/>
    </w:rPr>
  </w:style>
  <w:style w:type="paragraph" w:customStyle="1" w:styleId="11919DFA65AA45AE9DC7776D122BEFEB2">
    <w:name w:val="11919DFA65AA45AE9DC7776D122BEFEB2"/>
    <w:rsid w:val="00237F26"/>
    <w:rPr>
      <w:rFonts w:ascii="Calibri" w:eastAsia="Calibri" w:hAnsi="Calibri" w:cs="Calibri"/>
    </w:rPr>
  </w:style>
  <w:style w:type="paragraph" w:customStyle="1" w:styleId="E6331D6E8DD74EF5BDF01B67D72896762">
    <w:name w:val="E6331D6E8DD74EF5BDF01B67D72896762"/>
    <w:rsid w:val="00237F26"/>
    <w:rPr>
      <w:rFonts w:ascii="Calibri" w:eastAsia="Calibri" w:hAnsi="Calibri" w:cs="Calibri"/>
    </w:rPr>
  </w:style>
  <w:style w:type="paragraph" w:customStyle="1" w:styleId="B83CD492EED74D3481D458F1DAF80B3E2">
    <w:name w:val="B83CD492EED74D3481D458F1DAF80B3E2"/>
    <w:rsid w:val="00237F26"/>
    <w:rPr>
      <w:rFonts w:ascii="Calibri" w:eastAsia="Calibri" w:hAnsi="Calibri" w:cs="Calibri"/>
    </w:rPr>
  </w:style>
  <w:style w:type="paragraph" w:customStyle="1" w:styleId="B19D4631DDAE46BCBAF59FCD11C71DDE2">
    <w:name w:val="B19D4631DDAE46BCBAF59FCD11C71DDE2"/>
    <w:rsid w:val="00237F26"/>
    <w:rPr>
      <w:rFonts w:ascii="Calibri" w:eastAsia="Calibri" w:hAnsi="Calibri" w:cs="Calibri"/>
    </w:rPr>
  </w:style>
  <w:style w:type="paragraph" w:customStyle="1" w:styleId="EF53B5295AC4404EA345F6BDA5B3EB4C2">
    <w:name w:val="EF53B5295AC4404EA345F6BDA5B3EB4C2"/>
    <w:rsid w:val="00237F26"/>
    <w:rPr>
      <w:rFonts w:ascii="Calibri" w:eastAsia="Calibri" w:hAnsi="Calibri" w:cs="Calibri"/>
    </w:rPr>
  </w:style>
  <w:style w:type="paragraph" w:customStyle="1" w:styleId="6AE3CF8D512E4C2E8F92836D6F1326472">
    <w:name w:val="6AE3CF8D512E4C2E8F92836D6F1326472"/>
    <w:rsid w:val="00237F26"/>
    <w:rPr>
      <w:rFonts w:ascii="Calibri" w:eastAsia="Calibri" w:hAnsi="Calibri" w:cs="Calibri"/>
    </w:rPr>
  </w:style>
  <w:style w:type="paragraph" w:customStyle="1" w:styleId="04258C02D2BE438AAE9EF4AB50AC9F4F2">
    <w:name w:val="04258C02D2BE438AAE9EF4AB50AC9F4F2"/>
    <w:rsid w:val="00237F26"/>
    <w:rPr>
      <w:rFonts w:ascii="Calibri" w:eastAsia="Calibri" w:hAnsi="Calibri" w:cs="Calibri"/>
    </w:rPr>
  </w:style>
  <w:style w:type="paragraph" w:customStyle="1" w:styleId="7FC326DE44694926B04B53F99778BA122">
    <w:name w:val="7FC326DE44694926B04B53F99778BA122"/>
    <w:rsid w:val="00237F26"/>
    <w:rPr>
      <w:rFonts w:ascii="Calibri" w:eastAsia="Calibri" w:hAnsi="Calibri" w:cs="Calibri"/>
    </w:rPr>
  </w:style>
  <w:style w:type="paragraph" w:customStyle="1" w:styleId="E9DBC61FAB9C4B2EA5C57C006FCA68D52">
    <w:name w:val="E9DBC61FAB9C4B2EA5C57C006FCA68D52"/>
    <w:rsid w:val="00237F26"/>
    <w:rPr>
      <w:rFonts w:ascii="Calibri" w:eastAsia="Calibri" w:hAnsi="Calibri" w:cs="Calibri"/>
    </w:rPr>
  </w:style>
  <w:style w:type="paragraph" w:customStyle="1" w:styleId="128AEF9AE7A04D1FBA7CD51DB1A428572">
    <w:name w:val="128AEF9AE7A04D1FBA7CD51DB1A428572"/>
    <w:rsid w:val="00237F26"/>
    <w:rPr>
      <w:rFonts w:ascii="Calibri" w:eastAsia="Calibri" w:hAnsi="Calibri" w:cs="Calibri"/>
    </w:rPr>
  </w:style>
  <w:style w:type="paragraph" w:customStyle="1" w:styleId="41DFF4349943466CA4FF005A8362A5F82">
    <w:name w:val="41DFF4349943466CA4FF005A8362A5F82"/>
    <w:rsid w:val="00237F26"/>
    <w:rPr>
      <w:rFonts w:ascii="Calibri" w:eastAsia="Calibri" w:hAnsi="Calibri" w:cs="Calibri"/>
    </w:rPr>
  </w:style>
  <w:style w:type="paragraph" w:customStyle="1" w:styleId="74002177294F428C9D6CEF8898B05BBE2">
    <w:name w:val="74002177294F428C9D6CEF8898B05BBE2"/>
    <w:rsid w:val="00237F26"/>
    <w:rPr>
      <w:rFonts w:ascii="Calibri" w:eastAsia="Calibri" w:hAnsi="Calibri" w:cs="Calibri"/>
    </w:rPr>
  </w:style>
  <w:style w:type="paragraph" w:customStyle="1" w:styleId="4F2A4F557A5E469795273333B6C47AD72">
    <w:name w:val="4F2A4F557A5E469795273333B6C47AD72"/>
    <w:rsid w:val="00237F26"/>
    <w:rPr>
      <w:rFonts w:ascii="Calibri" w:eastAsia="Calibri" w:hAnsi="Calibri" w:cs="Calibri"/>
    </w:rPr>
  </w:style>
  <w:style w:type="paragraph" w:customStyle="1" w:styleId="12869343A7FE4483946F7972EC5F7C852">
    <w:name w:val="12869343A7FE4483946F7972EC5F7C852"/>
    <w:rsid w:val="00237F26"/>
    <w:rPr>
      <w:rFonts w:ascii="Calibri" w:eastAsia="Calibri" w:hAnsi="Calibri" w:cs="Calibri"/>
    </w:rPr>
  </w:style>
  <w:style w:type="paragraph" w:customStyle="1" w:styleId="46666A7899C842CA99545C0BDC18EB162">
    <w:name w:val="46666A7899C842CA99545C0BDC18EB162"/>
    <w:rsid w:val="00237F26"/>
    <w:rPr>
      <w:rFonts w:ascii="Calibri" w:eastAsia="Calibri" w:hAnsi="Calibri" w:cs="Calibri"/>
    </w:rPr>
  </w:style>
  <w:style w:type="paragraph" w:customStyle="1" w:styleId="914B60554D224C06965BD3573A3C8D3E2">
    <w:name w:val="914B60554D224C06965BD3573A3C8D3E2"/>
    <w:rsid w:val="00237F26"/>
    <w:rPr>
      <w:rFonts w:ascii="Calibri" w:eastAsia="Calibri" w:hAnsi="Calibri" w:cs="Calibri"/>
    </w:rPr>
  </w:style>
  <w:style w:type="paragraph" w:customStyle="1" w:styleId="F6D1F1127C744A9EAE81BCA3F4AD92732">
    <w:name w:val="F6D1F1127C744A9EAE81BCA3F4AD92732"/>
    <w:rsid w:val="00237F26"/>
    <w:rPr>
      <w:rFonts w:ascii="Calibri" w:eastAsia="Calibri" w:hAnsi="Calibri" w:cs="Calibri"/>
    </w:rPr>
  </w:style>
  <w:style w:type="paragraph" w:customStyle="1" w:styleId="18A526F717CD45CB8BFDB352E4F776C02">
    <w:name w:val="18A526F717CD45CB8BFDB352E4F776C02"/>
    <w:rsid w:val="00237F26"/>
    <w:rPr>
      <w:rFonts w:ascii="Calibri" w:eastAsia="Calibri" w:hAnsi="Calibri" w:cs="Calibri"/>
    </w:rPr>
  </w:style>
  <w:style w:type="paragraph" w:customStyle="1" w:styleId="A29571F2A1E04440847C9D2E614D0D8F2">
    <w:name w:val="A29571F2A1E04440847C9D2E614D0D8F2"/>
    <w:rsid w:val="00237F26"/>
    <w:rPr>
      <w:rFonts w:ascii="Calibri" w:eastAsia="Calibri" w:hAnsi="Calibri" w:cs="Calibri"/>
    </w:rPr>
  </w:style>
  <w:style w:type="paragraph" w:customStyle="1" w:styleId="B1E2DE8F0EFB4AE5A2CC55C6898869742">
    <w:name w:val="B1E2DE8F0EFB4AE5A2CC55C6898869742"/>
    <w:rsid w:val="00237F26"/>
    <w:rPr>
      <w:rFonts w:ascii="Calibri" w:eastAsia="Calibri" w:hAnsi="Calibri" w:cs="Calibri"/>
    </w:rPr>
  </w:style>
  <w:style w:type="paragraph" w:customStyle="1" w:styleId="51FE4E6D5413438E9780F4E5F49F66492">
    <w:name w:val="51FE4E6D5413438E9780F4E5F49F66492"/>
    <w:rsid w:val="00237F26"/>
    <w:rPr>
      <w:rFonts w:ascii="Calibri" w:eastAsia="Calibri" w:hAnsi="Calibri" w:cs="Calibri"/>
    </w:rPr>
  </w:style>
  <w:style w:type="paragraph" w:customStyle="1" w:styleId="D6787E56D9364F818965F780DB46F78E1">
    <w:name w:val="D6787E56D9364F818965F780DB46F78E1"/>
    <w:rsid w:val="00237F26"/>
    <w:rPr>
      <w:rFonts w:ascii="Calibri" w:eastAsia="Calibri" w:hAnsi="Calibri" w:cs="Calibri"/>
    </w:rPr>
  </w:style>
  <w:style w:type="paragraph" w:customStyle="1" w:styleId="35245FA22EF64478AF93B2A18E24B04B25">
    <w:name w:val="35245FA22EF64478AF93B2A18E24B04B25"/>
    <w:rsid w:val="00237F26"/>
    <w:rPr>
      <w:rFonts w:ascii="Calibri" w:eastAsia="Calibri" w:hAnsi="Calibri" w:cs="Calibri"/>
    </w:rPr>
  </w:style>
  <w:style w:type="paragraph" w:customStyle="1" w:styleId="073CE04D185643878B84AD5BC03D02A325">
    <w:name w:val="073CE04D185643878B84AD5BC03D02A325"/>
    <w:rsid w:val="00237F26"/>
    <w:rPr>
      <w:rFonts w:ascii="Calibri" w:eastAsia="Calibri" w:hAnsi="Calibri" w:cs="Calibri"/>
    </w:rPr>
  </w:style>
  <w:style w:type="paragraph" w:customStyle="1" w:styleId="F350FBA2C29B46F6AAF0F236D2BB5ADF25">
    <w:name w:val="F350FBA2C29B46F6AAF0F236D2BB5ADF25"/>
    <w:rsid w:val="00237F26"/>
    <w:rPr>
      <w:rFonts w:ascii="Calibri" w:eastAsia="Calibri" w:hAnsi="Calibri" w:cs="Calibri"/>
    </w:rPr>
  </w:style>
  <w:style w:type="paragraph" w:customStyle="1" w:styleId="CCBDD2368CED4B3BB3C09F0E91897B8425">
    <w:name w:val="CCBDD2368CED4B3BB3C09F0E91897B8425"/>
    <w:rsid w:val="00237F26"/>
    <w:rPr>
      <w:rFonts w:ascii="Calibri" w:eastAsia="Calibri" w:hAnsi="Calibri" w:cs="Calibri"/>
    </w:rPr>
  </w:style>
  <w:style w:type="paragraph" w:customStyle="1" w:styleId="769D10671D634164A6D2DB2AF97D16D325">
    <w:name w:val="769D10671D634164A6D2DB2AF97D16D325"/>
    <w:rsid w:val="00237F26"/>
    <w:rPr>
      <w:rFonts w:ascii="Calibri" w:eastAsia="Calibri" w:hAnsi="Calibri" w:cs="Calibri"/>
    </w:rPr>
  </w:style>
  <w:style w:type="paragraph" w:customStyle="1" w:styleId="10E766A6AF224B9A9B890F7E14E19E849">
    <w:name w:val="10E766A6AF224B9A9B890F7E14E19E849"/>
    <w:rsid w:val="00237F26"/>
    <w:rPr>
      <w:rFonts w:ascii="Calibri" w:eastAsia="Calibri" w:hAnsi="Calibri" w:cs="Calibri"/>
    </w:rPr>
  </w:style>
  <w:style w:type="paragraph" w:customStyle="1" w:styleId="22D1173ECA85442FAAE1546580C4047F25">
    <w:name w:val="22D1173ECA85442FAAE1546580C4047F25"/>
    <w:rsid w:val="00237F26"/>
    <w:rPr>
      <w:rFonts w:ascii="Calibri" w:eastAsia="Calibri" w:hAnsi="Calibri" w:cs="Calibri"/>
    </w:rPr>
  </w:style>
  <w:style w:type="paragraph" w:customStyle="1" w:styleId="2E09607F8F574648BE510D79D43D776E25">
    <w:name w:val="2E09607F8F574648BE510D79D43D776E25"/>
    <w:rsid w:val="00237F26"/>
    <w:rPr>
      <w:rFonts w:ascii="Calibri" w:eastAsia="Calibri" w:hAnsi="Calibri" w:cs="Calibri"/>
    </w:rPr>
  </w:style>
  <w:style w:type="paragraph" w:customStyle="1" w:styleId="81C726644747499688BEA02F99DA886125">
    <w:name w:val="81C726644747499688BEA02F99DA886125"/>
    <w:rsid w:val="00237F26"/>
    <w:rPr>
      <w:rFonts w:ascii="Calibri" w:eastAsia="Calibri" w:hAnsi="Calibri" w:cs="Calibri"/>
    </w:rPr>
  </w:style>
  <w:style w:type="paragraph" w:customStyle="1" w:styleId="0055559777E949F0982D40CD4DB8130225">
    <w:name w:val="0055559777E949F0982D40CD4DB8130225"/>
    <w:rsid w:val="00237F26"/>
    <w:rPr>
      <w:rFonts w:ascii="Calibri" w:eastAsia="Calibri" w:hAnsi="Calibri" w:cs="Calibri"/>
    </w:rPr>
  </w:style>
  <w:style w:type="paragraph" w:customStyle="1" w:styleId="6D449A5E81354584AA7270E94DC2907725">
    <w:name w:val="6D449A5E81354584AA7270E94DC2907725"/>
    <w:rsid w:val="00237F26"/>
    <w:rPr>
      <w:rFonts w:ascii="Calibri" w:eastAsia="Calibri" w:hAnsi="Calibri" w:cs="Calibri"/>
    </w:rPr>
  </w:style>
  <w:style w:type="paragraph" w:customStyle="1" w:styleId="738D7F6E969544BF88B80478D072D0FE25">
    <w:name w:val="738D7F6E969544BF88B80478D072D0FE25"/>
    <w:rsid w:val="00237F26"/>
    <w:rPr>
      <w:rFonts w:ascii="Calibri" w:eastAsia="Calibri" w:hAnsi="Calibri" w:cs="Calibri"/>
    </w:rPr>
  </w:style>
  <w:style w:type="paragraph" w:customStyle="1" w:styleId="A10F9FAD60BB468D828486437A5103B615">
    <w:name w:val="A10F9FAD60BB468D828486437A5103B615"/>
    <w:rsid w:val="00237F26"/>
    <w:rPr>
      <w:rFonts w:ascii="Calibri" w:eastAsia="Calibri" w:hAnsi="Calibri" w:cs="Calibri"/>
    </w:rPr>
  </w:style>
  <w:style w:type="paragraph" w:customStyle="1" w:styleId="2277121C6A224167B684D32D1BC7D5B724">
    <w:name w:val="2277121C6A224167B684D32D1BC7D5B724"/>
    <w:rsid w:val="00237F26"/>
    <w:rPr>
      <w:rFonts w:ascii="Calibri" w:eastAsia="Calibri" w:hAnsi="Calibri" w:cs="Calibri"/>
    </w:rPr>
  </w:style>
  <w:style w:type="paragraph" w:customStyle="1" w:styleId="4A60C4FFAACB4F43B39B767999F4191424">
    <w:name w:val="4A60C4FFAACB4F43B39B767999F4191424"/>
    <w:rsid w:val="00237F26"/>
    <w:rPr>
      <w:rFonts w:ascii="Calibri" w:eastAsia="Calibri" w:hAnsi="Calibri" w:cs="Calibri"/>
    </w:rPr>
  </w:style>
  <w:style w:type="paragraph" w:customStyle="1" w:styleId="67FE404E89BA49AC8E6C2FA842E57E6E24">
    <w:name w:val="67FE404E89BA49AC8E6C2FA842E57E6E24"/>
    <w:rsid w:val="00237F26"/>
    <w:rPr>
      <w:rFonts w:ascii="Calibri" w:eastAsia="Calibri" w:hAnsi="Calibri" w:cs="Calibri"/>
    </w:rPr>
  </w:style>
  <w:style w:type="paragraph" w:customStyle="1" w:styleId="7406B72CE29443ED92101E6250F6121324">
    <w:name w:val="7406B72CE29443ED92101E6250F6121324"/>
    <w:rsid w:val="00237F26"/>
    <w:rPr>
      <w:rFonts w:ascii="Calibri" w:eastAsia="Calibri" w:hAnsi="Calibri" w:cs="Calibri"/>
    </w:rPr>
  </w:style>
  <w:style w:type="paragraph" w:customStyle="1" w:styleId="852C8E64E84C43ACBDA4BFFCECA51BF024">
    <w:name w:val="852C8E64E84C43ACBDA4BFFCECA51BF024"/>
    <w:rsid w:val="00237F26"/>
    <w:rPr>
      <w:rFonts w:ascii="Calibri" w:eastAsia="Calibri" w:hAnsi="Calibri" w:cs="Calibri"/>
    </w:rPr>
  </w:style>
  <w:style w:type="paragraph" w:customStyle="1" w:styleId="4EA8C8749A3A49BAB490C88F8DE3D4D724">
    <w:name w:val="4EA8C8749A3A49BAB490C88F8DE3D4D724"/>
    <w:rsid w:val="00237F26"/>
    <w:rPr>
      <w:rFonts w:ascii="Calibri" w:eastAsia="Calibri" w:hAnsi="Calibri" w:cs="Calibri"/>
    </w:rPr>
  </w:style>
  <w:style w:type="paragraph" w:customStyle="1" w:styleId="6E1328EB82374AC9A3530A0D99C80EB324">
    <w:name w:val="6E1328EB82374AC9A3530A0D99C80EB324"/>
    <w:rsid w:val="00237F26"/>
    <w:rPr>
      <w:rFonts w:ascii="Calibri" w:eastAsia="Calibri" w:hAnsi="Calibri" w:cs="Calibri"/>
    </w:rPr>
  </w:style>
  <w:style w:type="paragraph" w:customStyle="1" w:styleId="6D1E5C5B8F084D14A0EF701DF649934524">
    <w:name w:val="6D1E5C5B8F084D14A0EF701DF649934524"/>
    <w:rsid w:val="00237F26"/>
    <w:rPr>
      <w:rFonts w:ascii="Calibri" w:eastAsia="Calibri" w:hAnsi="Calibri" w:cs="Calibri"/>
    </w:rPr>
  </w:style>
  <w:style w:type="paragraph" w:customStyle="1" w:styleId="4C0ADCF2C7EC4D74AC449DE59F3B5C4A24">
    <w:name w:val="4C0ADCF2C7EC4D74AC449DE59F3B5C4A24"/>
    <w:rsid w:val="00237F26"/>
    <w:rPr>
      <w:rFonts w:ascii="Calibri" w:eastAsia="Calibri" w:hAnsi="Calibri" w:cs="Calibri"/>
    </w:rPr>
  </w:style>
  <w:style w:type="paragraph" w:customStyle="1" w:styleId="A4BDE212CF4E497B8CAACDB3064576B124">
    <w:name w:val="A4BDE212CF4E497B8CAACDB3064576B124"/>
    <w:rsid w:val="00237F26"/>
    <w:rPr>
      <w:rFonts w:ascii="Calibri" w:eastAsia="Calibri" w:hAnsi="Calibri" w:cs="Calibri"/>
    </w:rPr>
  </w:style>
  <w:style w:type="paragraph" w:customStyle="1" w:styleId="7BA1716E82564C578833C48E3D78578524">
    <w:name w:val="7BA1716E82564C578833C48E3D78578524"/>
    <w:rsid w:val="00237F26"/>
    <w:rPr>
      <w:rFonts w:ascii="Calibri" w:eastAsia="Calibri" w:hAnsi="Calibri" w:cs="Calibri"/>
    </w:rPr>
  </w:style>
  <w:style w:type="paragraph" w:customStyle="1" w:styleId="AE0762346C5944D78DAF56CF3384227B24">
    <w:name w:val="AE0762346C5944D78DAF56CF3384227B24"/>
    <w:rsid w:val="00237F26"/>
    <w:rPr>
      <w:rFonts w:ascii="Calibri" w:eastAsia="Calibri" w:hAnsi="Calibri" w:cs="Calibri"/>
    </w:rPr>
  </w:style>
  <w:style w:type="paragraph" w:customStyle="1" w:styleId="11873BB6AA814438AF3867193FC31ADD23">
    <w:name w:val="11873BB6AA814438AF3867193FC31ADD23"/>
    <w:rsid w:val="00237F26"/>
    <w:rPr>
      <w:rFonts w:ascii="Calibri" w:eastAsia="Calibri" w:hAnsi="Calibri" w:cs="Calibri"/>
    </w:rPr>
  </w:style>
  <w:style w:type="paragraph" w:customStyle="1" w:styleId="8E6D8326792A44E5A9B35F3AE8E8A72A13">
    <w:name w:val="8E6D8326792A44E5A9B35F3AE8E8A72A13"/>
    <w:rsid w:val="00237F26"/>
    <w:rPr>
      <w:rFonts w:ascii="Calibri" w:eastAsia="Calibri" w:hAnsi="Calibri" w:cs="Calibri"/>
    </w:rPr>
  </w:style>
  <w:style w:type="paragraph" w:customStyle="1" w:styleId="C4FE3561BEE14D9F9F819BEA1519829223">
    <w:name w:val="C4FE3561BEE14D9F9F819BEA1519829223"/>
    <w:rsid w:val="00237F26"/>
    <w:rPr>
      <w:rFonts w:ascii="Calibri" w:eastAsia="Calibri" w:hAnsi="Calibri" w:cs="Calibri"/>
    </w:rPr>
  </w:style>
  <w:style w:type="paragraph" w:customStyle="1" w:styleId="438043E8C2954971BBD4ABC392492DE622">
    <w:name w:val="438043E8C2954971BBD4ABC392492DE622"/>
    <w:rsid w:val="00237F26"/>
    <w:rPr>
      <w:rFonts w:ascii="Calibri" w:eastAsia="Calibri" w:hAnsi="Calibri" w:cs="Calibri"/>
    </w:rPr>
  </w:style>
  <w:style w:type="paragraph" w:customStyle="1" w:styleId="858D6DA1D0EA43D490955717AA8E343021">
    <w:name w:val="858D6DA1D0EA43D490955717AA8E343021"/>
    <w:rsid w:val="00237F26"/>
    <w:rPr>
      <w:rFonts w:ascii="Calibri" w:eastAsia="Calibri" w:hAnsi="Calibri" w:cs="Calibri"/>
    </w:rPr>
  </w:style>
  <w:style w:type="paragraph" w:customStyle="1" w:styleId="13AA16B01F5E4DF4BE64D9905885839621">
    <w:name w:val="13AA16B01F5E4DF4BE64D9905885839621"/>
    <w:rsid w:val="00237F26"/>
    <w:rPr>
      <w:rFonts w:ascii="Calibri" w:eastAsia="Calibri" w:hAnsi="Calibri" w:cs="Calibri"/>
    </w:rPr>
  </w:style>
  <w:style w:type="paragraph" w:customStyle="1" w:styleId="D2ABBFF8472F4B72A6FAA0B58A32CBD121">
    <w:name w:val="D2ABBFF8472F4B72A6FAA0B58A32CBD121"/>
    <w:rsid w:val="00237F26"/>
    <w:rPr>
      <w:rFonts w:ascii="Calibri" w:eastAsia="Calibri" w:hAnsi="Calibri" w:cs="Calibri"/>
    </w:rPr>
  </w:style>
  <w:style w:type="paragraph" w:customStyle="1" w:styleId="CAEFC4ECF4264832970C20468252F72910">
    <w:name w:val="CAEFC4ECF4264832970C20468252F72910"/>
    <w:rsid w:val="00237F26"/>
    <w:rPr>
      <w:rFonts w:ascii="Calibri" w:eastAsia="Calibri" w:hAnsi="Calibri" w:cs="Calibri"/>
    </w:rPr>
  </w:style>
  <w:style w:type="paragraph" w:customStyle="1" w:styleId="E0A138E2AA5949EFB6AD8CE82D35B10B10">
    <w:name w:val="E0A138E2AA5949EFB6AD8CE82D35B10B10"/>
    <w:rsid w:val="00237F26"/>
    <w:rPr>
      <w:rFonts w:ascii="Calibri" w:eastAsia="Calibri" w:hAnsi="Calibri" w:cs="Calibri"/>
    </w:rPr>
  </w:style>
  <w:style w:type="paragraph" w:customStyle="1" w:styleId="21465FFE5959440ABA43700EA4EC4C2E10">
    <w:name w:val="21465FFE5959440ABA43700EA4EC4C2E10"/>
    <w:rsid w:val="00237F26"/>
    <w:pPr>
      <w:ind w:left="720"/>
      <w:contextualSpacing/>
    </w:pPr>
    <w:rPr>
      <w:rFonts w:ascii="Calibri" w:eastAsia="Calibri" w:hAnsi="Calibri" w:cs="Calibri"/>
    </w:rPr>
  </w:style>
  <w:style w:type="paragraph" w:customStyle="1" w:styleId="F8C79C859D0B4B449A9EAD37F199A1A621">
    <w:name w:val="F8C79C859D0B4B449A9EAD37F199A1A621"/>
    <w:rsid w:val="00237F26"/>
    <w:rPr>
      <w:rFonts w:ascii="Calibri" w:eastAsia="Calibri" w:hAnsi="Calibri" w:cs="Calibri"/>
    </w:rPr>
  </w:style>
  <w:style w:type="paragraph" w:customStyle="1" w:styleId="A8A8D2E1A07B4ED19E3C5F0AAD74B17721">
    <w:name w:val="A8A8D2E1A07B4ED19E3C5F0AAD74B17721"/>
    <w:rsid w:val="00237F26"/>
    <w:rPr>
      <w:rFonts w:ascii="Calibri" w:eastAsia="Calibri" w:hAnsi="Calibri" w:cs="Calibri"/>
    </w:rPr>
  </w:style>
  <w:style w:type="paragraph" w:customStyle="1" w:styleId="77BCAE2AB5C94FD0A827BEAD4B63388221">
    <w:name w:val="77BCAE2AB5C94FD0A827BEAD4B63388221"/>
    <w:rsid w:val="00237F26"/>
    <w:rPr>
      <w:rFonts w:ascii="Calibri" w:eastAsia="Calibri" w:hAnsi="Calibri" w:cs="Calibri"/>
    </w:rPr>
  </w:style>
  <w:style w:type="paragraph" w:customStyle="1" w:styleId="358394327311429C8447C86E8082B51A21">
    <w:name w:val="358394327311429C8447C86E8082B51A21"/>
    <w:rsid w:val="00237F26"/>
    <w:rPr>
      <w:rFonts w:ascii="Calibri" w:eastAsia="Calibri" w:hAnsi="Calibri" w:cs="Calibri"/>
    </w:rPr>
  </w:style>
  <w:style w:type="paragraph" w:customStyle="1" w:styleId="115BB9D40D38436DB565B45BF180420421">
    <w:name w:val="115BB9D40D38436DB565B45BF180420421"/>
    <w:rsid w:val="00237F26"/>
    <w:rPr>
      <w:rFonts w:ascii="Calibri" w:eastAsia="Calibri" w:hAnsi="Calibri" w:cs="Calibri"/>
    </w:rPr>
  </w:style>
  <w:style w:type="paragraph" w:customStyle="1" w:styleId="116C6487F72145EB84B88F61438A772E21">
    <w:name w:val="116C6487F72145EB84B88F61438A772E21"/>
    <w:rsid w:val="00237F26"/>
    <w:rPr>
      <w:rFonts w:ascii="Calibri" w:eastAsia="Calibri" w:hAnsi="Calibri" w:cs="Calibri"/>
    </w:rPr>
  </w:style>
  <w:style w:type="paragraph" w:customStyle="1" w:styleId="CF0BAE5B2AE44C598F988E849ECFA5E221">
    <w:name w:val="CF0BAE5B2AE44C598F988E849ECFA5E221"/>
    <w:rsid w:val="00237F26"/>
    <w:rPr>
      <w:rFonts w:ascii="Calibri" w:eastAsia="Calibri" w:hAnsi="Calibri" w:cs="Calibri"/>
    </w:rPr>
  </w:style>
  <w:style w:type="paragraph" w:customStyle="1" w:styleId="CE7BD6CB3F454FB0B2A90BD1F41B7F8F21">
    <w:name w:val="CE7BD6CB3F454FB0B2A90BD1F41B7F8F21"/>
    <w:rsid w:val="00237F26"/>
    <w:rPr>
      <w:rFonts w:ascii="Calibri" w:eastAsia="Calibri" w:hAnsi="Calibri" w:cs="Calibri"/>
    </w:rPr>
  </w:style>
  <w:style w:type="paragraph" w:customStyle="1" w:styleId="4338AC1CD07B41C885CD49D7E1CB469B8">
    <w:name w:val="4338AC1CD07B41C885CD49D7E1CB469B8"/>
    <w:rsid w:val="00237F26"/>
    <w:rPr>
      <w:rFonts w:ascii="Calibri" w:eastAsia="Calibri" w:hAnsi="Calibri" w:cs="Calibri"/>
    </w:rPr>
  </w:style>
  <w:style w:type="paragraph" w:customStyle="1" w:styleId="4B961C06F6184FCAA04F89B2032E4D368">
    <w:name w:val="4B961C06F6184FCAA04F89B2032E4D368"/>
    <w:rsid w:val="00237F26"/>
    <w:rPr>
      <w:rFonts w:ascii="Calibri" w:eastAsia="Calibri" w:hAnsi="Calibri" w:cs="Calibri"/>
    </w:rPr>
  </w:style>
  <w:style w:type="paragraph" w:customStyle="1" w:styleId="222CC323CD7E455FA6E502D98AA914818">
    <w:name w:val="222CC323CD7E455FA6E502D98AA914818"/>
    <w:rsid w:val="00237F26"/>
    <w:rPr>
      <w:rFonts w:ascii="Calibri" w:eastAsia="Calibri" w:hAnsi="Calibri" w:cs="Calibri"/>
    </w:rPr>
  </w:style>
  <w:style w:type="paragraph" w:customStyle="1" w:styleId="AB16D2BA0D954AA892A3AC64FECB354F6">
    <w:name w:val="AB16D2BA0D954AA892A3AC64FECB354F6"/>
    <w:rsid w:val="00237F26"/>
    <w:rPr>
      <w:rFonts w:ascii="Calibri" w:eastAsia="Calibri" w:hAnsi="Calibri" w:cs="Calibri"/>
    </w:rPr>
  </w:style>
  <w:style w:type="paragraph" w:customStyle="1" w:styleId="3CA3693D4C144CECBC02986CD8E52AB46">
    <w:name w:val="3CA3693D4C144CECBC02986CD8E52AB46"/>
    <w:rsid w:val="00237F26"/>
    <w:rPr>
      <w:rFonts w:ascii="Calibri" w:eastAsia="Calibri" w:hAnsi="Calibri" w:cs="Calibri"/>
    </w:rPr>
  </w:style>
  <w:style w:type="paragraph" w:customStyle="1" w:styleId="4C87EDF3529A460BBD35B37379FB01CF20">
    <w:name w:val="4C87EDF3529A460BBD35B37379FB01CF20"/>
    <w:rsid w:val="00237F26"/>
    <w:rPr>
      <w:rFonts w:ascii="Calibri" w:eastAsia="Calibri" w:hAnsi="Calibri" w:cs="Calibri"/>
    </w:rPr>
  </w:style>
  <w:style w:type="paragraph" w:customStyle="1" w:styleId="F7AD68BCB4C74E76BFB08F92321656FD20">
    <w:name w:val="F7AD68BCB4C74E76BFB08F92321656FD20"/>
    <w:rsid w:val="00237F26"/>
    <w:rPr>
      <w:rFonts w:ascii="Calibri" w:eastAsia="Calibri" w:hAnsi="Calibri" w:cs="Calibri"/>
    </w:rPr>
  </w:style>
  <w:style w:type="paragraph" w:customStyle="1" w:styleId="2DA24947D4DA46249D11064E21AABEF420">
    <w:name w:val="2DA24947D4DA46249D11064E21AABEF420"/>
    <w:rsid w:val="00237F26"/>
    <w:rPr>
      <w:rFonts w:ascii="Calibri" w:eastAsia="Calibri" w:hAnsi="Calibri" w:cs="Calibri"/>
    </w:rPr>
  </w:style>
  <w:style w:type="paragraph" w:customStyle="1" w:styleId="00668E3C07AF448393735BDAF6AF494C18">
    <w:name w:val="00668E3C07AF448393735BDAF6AF494C18"/>
    <w:rsid w:val="00237F26"/>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0">
    <w:name w:val="66E8B845E0AC44739041F377DCC9463320"/>
    <w:rsid w:val="00237F26"/>
    <w:rPr>
      <w:rFonts w:ascii="Calibri" w:eastAsia="Calibri" w:hAnsi="Calibri" w:cs="Calibri"/>
    </w:rPr>
  </w:style>
  <w:style w:type="paragraph" w:customStyle="1" w:styleId="631E1FB997434FBC8CF6A8388DE7BAEB20">
    <w:name w:val="631E1FB997434FBC8CF6A8388DE7BAEB20"/>
    <w:rsid w:val="00237F26"/>
    <w:rPr>
      <w:rFonts w:ascii="Calibri" w:eastAsia="Calibri" w:hAnsi="Calibri" w:cs="Calibri"/>
    </w:rPr>
  </w:style>
  <w:style w:type="paragraph" w:customStyle="1" w:styleId="C20548BDB768419E8DE99B210EB3B62D20">
    <w:name w:val="C20548BDB768419E8DE99B210EB3B62D20"/>
    <w:rsid w:val="00237F26"/>
    <w:rPr>
      <w:rFonts w:ascii="Calibri" w:eastAsia="Calibri" w:hAnsi="Calibri" w:cs="Calibri"/>
    </w:rPr>
  </w:style>
  <w:style w:type="paragraph" w:customStyle="1" w:styleId="ACFF48D6DCB64F9EB5591E7236D686E120">
    <w:name w:val="ACFF48D6DCB64F9EB5591E7236D686E120"/>
    <w:rsid w:val="00237F26"/>
    <w:rPr>
      <w:rFonts w:ascii="Calibri" w:eastAsia="Calibri" w:hAnsi="Calibri" w:cs="Calibri"/>
    </w:rPr>
  </w:style>
  <w:style w:type="paragraph" w:customStyle="1" w:styleId="B6CC6B50EDD44454A81D88C3F66EDDBB20">
    <w:name w:val="B6CC6B50EDD44454A81D88C3F66EDDBB20"/>
    <w:rsid w:val="00237F26"/>
    <w:rPr>
      <w:rFonts w:ascii="Calibri" w:eastAsia="Calibri" w:hAnsi="Calibri" w:cs="Calibri"/>
    </w:rPr>
  </w:style>
  <w:style w:type="paragraph" w:customStyle="1" w:styleId="5B5F4E9040134207A0694C22AB88486C20">
    <w:name w:val="5B5F4E9040134207A0694C22AB88486C20"/>
    <w:rsid w:val="00237F26"/>
    <w:rPr>
      <w:rFonts w:ascii="Calibri" w:eastAsia="Calibri" w:hAnsi="Calibri" w:cs="Calibri"/>
    </w:rPr>
  </w:style>
  <w:style w:type="paragraph" w:customStyle="1" w:styleId="B3B18CD5A2D94BC89611EA3FECB3A19F20">
    <w:name w:val="B3B18CD5A2D94BC89611EA3FECB3A19F20"/>
    <w:rsid w:val="00237F26"/>
    <w:rPr>
      <w:rFonts w:ascii="Calibri" w:eastAsia="Calibri" w:hAnsi="Calibri" w:cs="Calibri"/>
    </w:rPr>
  </w:style>
  <w:style w:type="paragraph" w:customStyle="1" w:styleId="662052D1FFA641BABB671BC491BA871220">
    <w:name w:val="662052D1FFA641BABB671BC491BA871220"/>
    <w:rsid w:val="00237F26"/>
    <w:rPr>
      <w:rFonts w:ascii="Calibri" w:eastAsia="Calibri" w:hAnsi="Calibri" w:cs="Calibri"/>
    </w:rPr>
  </w:style>
  <w:style w:type="paragraph" w:customStyle="1" w:styleId="9D9CB62892494461AC95664789F4CBCE20">
    <w:name w:val="9D9CB62892494461AC95664789F4CBCE20"/>
    <w:rsid w:val="00237F26"/>
    <w:rPr>
      <w:rFonts w:ascii="Calibri" w:eastAsia="Calibri" w:hAnsi="Calibri" w:cs="Calibri"/>
    </w:rPr>
  </w:style>
  <w:style w:type="paragraph" w:customStyle="1" w:styleId="5B496F62C19F4E7487C10EBECD141F8620">
    <w:name w:val="5B496F62C19F4E7487C10EBECD141F8620"/>
    <w:rsid w:val="00237F26"/>
    <w:rPr>
      <w:rFonts w:ascii="Calibri" w:eastAsia="Calibri" w:hAnsi="Calibri" w:cs="Calibri"/>
    </w:rPr>
  </w:style>
  <w:style w:type="paragraph" w:customStyle="1" w:styleId="B1C310055E954392947742591F66853D20">
    <w:name w:val="B1C310055E954392947742591F66853D20"/>
    <w:rsid w:val="00237F26"/>
    <w:rPr>
      <w:rFonts w:ascii="Calibri" w:eastAsia="Calibri" w:hAnsi="Calibri" w:cs="Calibri"/>
    </w:rPr>
  </w:style>
  <w:style w:type="paragraph" w:customStyle="1" w:styleId="EA027927E1C040CBB77A5137F5558CEF20">
    <w:name w:val="EA027927E1C040CBB77A5137F5558CEF20"/>
    <w:rsid w:val="00237F26"/>
    <w:rPr>
      <w:rFonts w:ascii="Calibri" w:eastAsia="Calibri" w:hAnsi="Calibri" w:cs="Calibri"/>
    </w:rPr>
  </w:style>
  <w:style w:type="paragraph" w:customStyle="1" w:styleId="2550E25B87FE4324A4953BD39111C56D20">
    <w:name w:val="2550E25B87FE4324A4953BD39111C56D20"/>
    <w:rsid w:val="00237F26"/>
    <w:rPr>
      <w:rFonts w:ascii="Calibri" w:eastAsia="Calibri" w:hAnsi="Calibri" w:cs="Calibri"/>
    </w:rPr>
  </w:style>
  <w:style w:type="paragraph" w:customStyle="1" w:styleId="8F58311E97064659B2BE728B47C867E25">
    <w:name w:val="8F58311E97064659B2BE728B47C867E25"/>
    <w:rsid w:val="00237F26"/>
    <w:rPr>
      <w:rFonts w:ascii="Calibri" w:eastAsia="Calibri" w:hAnsi="Calibri" w:cs="Calibri"/>
    </w:rPr>
  </w:style>
  <w:style w:type="paragraph" w:customStyle="1" w:styleId="1DC8D9D1542D416EBA3478426FF110B85">
    <w:name w:val="1DC8D9D1542D416EBA3478426FF110B85"/>
    <w:rsid w:val="00237F26"/>
    <w:rPr>
      <w:rFonts w:ascii="Calibri" w:eastAsia="Calibri" w:hAnsi="Calibri" w:cs="Calibri"/>
    </w:rPr>
  </w:style>
  <w:style w:type="paragraph" w:customStyle="1" w:styleId="5EC4F321C3514BEBB638E45950A370365">
    <w:name w:val="5EC4F321C3514BEBB638E45950A370365"/>
    <w:rsid w:val="00237F26"/>
    <w:rPr>
      <w:rFonts w:ascii="Calibri" w:eastAsia="Calibri" w:hAnsi="Calibri" w:cs="Calibri"/>
    </w:rPr>
  </w:style>
  <w:style w:type="paragraph" w:customStyle="1" w:styleId="5283F055DC7C48F7AC6BA1FC6D01BC595">
    <w:name w:val="5283F055DC7C48F7AC6BA1FC6D01BC595"/>
    <w:rsid w:val="00237F26"/>
    <w:rPr>
      <w:rFonts w:ascii="Calibri" w:eastAsia="Calibri" w:hAnsi="Calibri" w:cs="Calibri"/>
    </w:rPr>
  </w:style>
  <w:style w:type="paragraph" w:customStyle="1" w:styleId="4FEA84AEBF8D4442B44428960A5D355F5">
    <w:name w:val="4FEA84AEBF8D4442B44428960A5D355F5"/>
    <w:rsid w:val="00237F26"/>
    <w:rPr>
      <w:rFonts w:ascii="Calibri" w:eastAsia="Calibri" w:hAnsi="Calibri" w:cs="Calibri"/>
    </w:rPr>
  </w:style>
  <w:style w:type="paragraph" w:customStyle="1" w:styleId="F97ADC7ABEB94942B6FB0315F24AB5945">
    <w:name w:val="F97ADC7ABEB94942B6FB0315F24AB5945"/>
    <w:rsid w:val="00237F26"/>
    <w:rPr>
      <w:rFonts w:ascii="Calibri" w:eastAsia="Calibri" w:hAnsi="Calibri" w:cs="Calibri"/>
    </w:rPr>
  </w:style>
  <w:style w:type="paragraph" w:customStyle="1" w:styleId="1E24F7E839DA4DD482AACE3A0951F15A5">
    <w:name w:val="1E24F7E839DA4DD482AACE3A0951F15A5"/>
    <w:rsid w:val="00237F26"/>
    <w:rPr>
      <w:rFonts w:ascii="Calibri" w:eastAsia="Calibri" w:hAnsi="Calibri" w:cs="Calibri"/>
    </w:rPr>
  </w:style>
  <w:style w:type="paragraph" w:customStyle="1" w:styleId="129248C7622A48AB81365C167A8B4D105">
    <w:name w:val="129248C7622A48AB81365C167A8B4D105"/>
    <w:rsid w:val="00237F26"/>
    <w:rPr>
      <w:rFonts w:ascii="Calibri" w:eastAsia="Calibri" w:hAnsi="Calibri" w:cs="Calibri"/>
    </w:rPr>
  </w:style>
  <w:style w:type="paragraph" w:customStyle="1" w:styleId="8DBF10D0570346C082A900D0FC3608423">
    <w:name w:val="8DBF10D0570346C082A900D0FC3608423"/>
    <w:rsid w:val="00237F26"/>
    <w:rPr>
      <w:rFonts w:ascii="Calibri" w:eastAsia="Calibri" w:hAnsi="Calibri" w:cs="Calibri"/>
    </w:rPr>
  </w:style>
  <w:style w:type="paragraph" w:customStyle="1" w:styleId="D8812BBED5BB433FB71BE3FDB4D05FAC3">
    <w:name w:val="D8812BBED5BB433FB71BE3FDB4D05FAC3"/>
    <w:rsid w:val="00237F26"/>
    <w:rPr>
      <w:rFonts w:ascii="Calibri" w:eastAsia="Calibri" w:hAnsi="Calibri" w:cs="Calibri"/>
    </w:rPr>
  </w:style>
  <w:style w:type="paragraph" w:customStyle="1" w:styleId="CE8323C00AAB4750B967BBF2B9411C423">
    <w:name w:val="CE8323C00AAB4750B967BBF2B9411C423"/>
    <w:rsid w:val="00237F26"/>
    <w:rPr>
      <w:rFonts w:ascii="Calibri" w:eastAsia="Calibri" w:hAnsi="Calibri" w:cs="Calibri"/>
    </w:rPr>
  </w:style>
  <w:style w:type="paragraph" w:customStyle="1" w:styleId="11919DFA65AA45AE9DC7776D122BEFEB3">
    <w:name w:val="11919DFA65AA45AE9DC7776D122BEFEB3"/>
    <w:rsid w:val="00237F26"/>
    <w:rPr>
      <w:rFonts w:ascii="Calibri" w:eastAsia="Calibri" w:hAnsi="Calibri" w:cs="Calibri"/>
    </w:rPr>
  </w:style>
  <w:style w:type="paragraph" w:customStyle="1" w:styleId="E6331D6E8DD74EF5BDF01B67D72896763">
    <w:name w:val="E6331D6E8DD74EF5BDF01B67D72896763"/>
    <w:rsid w:val="00237F26"/>
    <w:rPr>
      <w:rFonts w:ascii="Calibri" w:eastAsia="Calibri" w:hAnsi="Calibri" w:cs="Calibri"/>
    </w:rPr>
  </w:style>
  <w:style w:type="paragraph" w:customStyle="1" w:styleId="B83CD492EED74D3481D458F1DAF80B3E3">
    <w:name w:val="B83CD492EED74D3481D458F1DAF80B3E3"/>
    <w:rsid w:val="00237F26"/>
    <w:rPr>
      <w:rFonts w:ascii="Calibri" w:eastAsia="Calibri" w:hAnsi="Calibri" w:cs="Calibri"/>
    </w:rPr>
  </w:style>
  <w:style w:type="paragraph" w:customStyle="1" w:styleId="B19D4631DDAE46BCBAF59FCD11C71DDE3">
    <w:name w:val="B19D4631DDAE46BCBAF59FCD11C71DDE3"/>
    <w:rsid w:val="00237F26"/>
    <w:rPr>
      <w:rFonts w:ascii="Calibri" w:eastAsia="Calibri" w:hAnsi="Calibri" w:cs="Calibri"/>
    </w:rPr>
  </w:style>
  <w:style w:type="paragraph" w:customStyle="1" w:styleId="EF53B5295AC4404EA345F6BDA5B3EB4C3">
    <w:name w:val="EF53B5295AC4404EA345F6BDA5B3EB4C3"/>
    <w:rsid w:val="00237F26"/>
    <w:rPr>
      <w:rFonts w:ascii="Calibri" w:eastAsia="Calibri" w:hAnsi="Calibri" w:cs="Calibri"/>
    </w:rPr>
  </w:style>
  <w:style w:type="paragraph" w:customStyle="1" w:styleId="6AE3CF8D512E4C2E8F92836D6F1326473">
    <w:name w:val="6AE3CF8D512E4C2E8F92836D6F1326473"/>
    <w:rsid w:val="00237F26"/>
    <w:rPr>
      <w:rFonts w:ascii="Calibri" w:eastAsia="Calibri" w:hAnsi="Calibri" w:cs="Calibri"/>
    </w:rPr>
  </w:style>
  <w:style w:type="paragraph" w:customStyle="1" w:styleId="04258C02D2BE438AAE9EF4AB50AC9F4F3">
    <w:name w:val="04258C02D2BE438AAE9EF4AB50AC9F4F3"/>
    <w:rsid w:val="00237F26"/>
    <w:rPr>
      <w:rFonts w:ascii="Calibri" w:eastAsia="Calibri" w:hAnsi="Calibri" w:cs="Calibri"/>
    </w:rPr>
  </w:style>
  <w:style w:type="paragraph" w:customStyle="1" w:styleId="7FC326DE44694926B04B53F99778BA123">
    <w:name w:val="7FC326DE44694926B04B53F99778BA123"/>
    <w:rsid w:val="00237F26"/>
    <w:rPr>
      <w:rFonts w:ascii="Calibri" w:eastAsia="Calibri" w:hAnsi="Calibri" w:cs="Calibri"/>
    </w:rPr>
  </w:style>
  <w:style w:type="paragraph" w:customStyle="1" w:styleId="E9DBC61FAB9C4B2EA5C57C006FCA68D53">
    <w:name w:val="E9DBC61FAB9C4B2EA5C57C006FCA68D53"/>
    <w:rsid w:val="00237F26"/>
    <w:rPr>
      <w:rFonts w:ascii="Calibri" w:eastAsia="Calibri" w:hAnsi="Calibri" w:cs="Calibri"/>
    </w:rPr>
  </w:style>
  <w:style w:type="paragraph" w:customStyle="1" w:styleId="128AEF9AE7A04D1FBA7CD51DB1A428573">
    <w:name w:val="128AEF9AE7A04D1FBA7CD51DB1A428573"/>
    <w:rsid w:val="00237F26"/>
    <w:rPr>
      <w:rFonts w:ascii="Calibri" w:eastAsia="Calibri" w:hAnsi="Calibri" w:cs="Calibri"/>
    </w:rPr>
  </w:style>
  <w:style w:type="paragraph" w:customStyle="1" w:styleId="41DFF4349943466CA4FF005A8362A5F83">
    <w:name w:val="41DFF4349943466CA4FF005A8362A5F83"/>
    <w:rsid w:val="00237F26"/>
    <w:rPr>
      <w:rFonts w:ascii="Calibri" w:eastAsia="Calibri" w:hAnsi="Calibri" w:cs="Calibri"/>
    </w:rPr>
  </w:style>
  <w:style w:type="paragraph" w:customStyle="1" w:styleId="74002177294F428C9D6CEF8898B05BBE3">
    <w:name w:val="74002177294F428C9D6CEF8898B05BBE3"/>
    <w:rsid w:val="00237F26"/>
    <w:rPr>
      <w:rFonts w:ascii="Calibri" w:eastAsia="Calibri" w:hAnsi="Calibri" w:cs="Calibri"/>
    </w:rPr>
  </w:style>
  <w:style w:type="paragraph" w:customStyle="1" w:styleId="4F2A4F557A5E469795273333B6C47AD73">
    <w:name w:val="4F2A4F557A5E469795273333B6C47AD73"/>
    <w:rsid w:val="00237F26"/>
    <w:rPr>
      <w:rFonts w:ascii="Calibri" w:eastAsia="Calibri" w:hAnsi="Calibri" w:cs="Calibri"/>
    </w:rPr>
  </w:style>
  <w:style w:type="paragraph" w:customStyle="1" w:styleId="12869343A7FE4483946F7972EC5F7C853">
    <w:name w:val="12869343A7FE4483946F7972EC5F7C853"/>
    <w:rsid w:val="00237F26"/>
    <w:rPr>
      <w:rFonts w:ascii="Calibri" w:eastAsia="Calibri" w:hAnsi="Calibri" w:cs="Calibri"/>
    </w:rPr>
  </w:style>
  <w:style w:type="paragraph" w:customStyle="1" w:styleId="46666A7899C842CA99545C0BDC18EB163">
    <w:name w:val="46666A7899C842CA99545C0BDC18EB163"/>
    <w:rsid w:val="00237F26"/>
    <w:rPr>
      <w:rFonts w:ascii="Calibri" w:eastAsia="Calibri" w:hAnsi="Calibri" w:cs="Calibri"/>
    </w:rPr>
  </w:style>
  <w:style w:type="paragraph" w:customStyle="1" w:styleId="914B60554D224C06965BD3573A3C8D3E3">
    <w:name w:val="914B60554D224C06965BD3573A3C8D3E3"/>
    <w:rsid w:val="00237F26"/>
    <w:rPr>
      <w:rFonts w:ascii="Calibri" w:eastAsia="Calibri" w:hAnsi="Calibri" w:cs="Calibri"/>
    </w:rPr>
  </w:style>
  <w:style w:type="paragraph" w:customStyle="1" w:styleId="F6D1F1127C744A9EAE81BCA3F4AD92733">
    <w:name w:val="F6D1F1127C744A9EAE81BCA3F4AD92733"/>
    <w:rsid w:val="00237F26"/>
    <w:rPr>
      <w:rFonts w:ascii="Calibri" w:eastAsia="Calibri" w:hAnsi="Calibri" w:cs="Calibri"/>
    </w:rPr>
  </w:style>
  <w:style w:type="paragraph" w:customStyle="1" w:styleId="18A526F717CD45CB8BFDB352E4F776C03">
    <w:name w:val="18A526F717CD45CB8BFDB352E4F776C03"/>
    <w:rsid w:val="00237F26"/>
    <w:rPr>
      <w:rFonts w:ascii="Calibri" w:eastAsia="Calibri" w:hAnsi="Calibri" w:cs="Calibri"/>
    </w:rPr>
  </w:style>
  <w:style w:type="paragraph" w:customStyle="1" w:styleId="A29571F2A1E04440847C9D2E614D0D8F3">
    <w:name w:val="A29571F2A1E04440847C9D2E614D0D8F3"/>
    <w:rsid w:val="00237F26"/>
    <w:rPr>
      <w:rFonts w:ascii="Calibri" w:eastAsia="Calibri" w:hAnsi="Calibri" w:cs="Calibri"/>
    </w:rPr>
  </w:style>
  <w:style w:type="paragraph" w:customStyle="1" w:styleId="B1E2DE8F0EFB4AE5A2CC55C6898869743">
    <w:name w:val="B1E2DE8F0EFB4AE5A2CC55C6898869743"/>
    <w:rsid w:val="00237F26"/>
    <w:rPr>
      <w:rFonts w:ascii="Calibri" w:eastAsia="Calibri" w:hAnsi="Calibri" w:cs="Calibri"/>
    </w:rPr>
  </w:style>
  <w:style w:type="paragraph" w:customStyle="1" w:styleId="51FE4E6D5413438E9780F4E5F49F66493">
    <w:name w:val="51FE4E6D5413438E9780F4E5F49F66493"/>
    <w:rsid w:val="00237F26"/>
    <w:rPr>
      <w:rFonts w:ascii="Calibri" w:eastAsia="Calibri" w:hAnsi="Calibri" w:cs="Calibri"/>
    </w:rPr>
  </w:style>
  <w:style w:type="paragraph" w:customStyle="1" w:styleId="D6787E56D9364F818965F780DB46F78E2">
    <w:name w:val="D6787E56D9364F818965F780DB46F78E2"/>
    <w:rsid w:val="00237F26"/>
    <w:rPr>
      <w:rFonts w:ascii="Calibri" w:eastAsia="Calibri" w:hAnsi="Calibri" w:cs="Calibri"/>
    </w:rPr>
  </w:style>
  <w:style w:type="paragraph" w:customStyle="1" w:styleId="35245FA22EF64478AF93B2A18E24B04B26">
    <w:name w:val="35245FA22EF64478AF93B2A18E24B04B26"/>
    <w:rsid w:val="00714B91"/>
    <w:rPr>
      <w:rFonts w:ascii="Calibri" w:eastAsia="Calibri" w:hAnsi="Calibri" w:cs="Calibri"/>
    </w:rPr>
  </w:style>
  <w:style w:type="paragraph" w:customStyle="1" w:styleId="073CE04D185643878B84AD5BC03D02A326">
    <w:name w:val="073CE04D185643878B84AD5BC03D02A326"/>
    <w:rsid w:val="00714B91"/>
    <w:rPr>
      <w:rFonts w:ascii="Calibri" w:eastAsia="Calibri" w:hAnsi="Calibri" w:cs="Calibri"/>
    </w:rPr>
  </w:style>
  <w:style w:type="paragraph" w:customStyle="1" w:styleId="F350FBA2C29B46F6AAF0F236D2BB5ADF26">
    <w:name w:val="F350FBA2C29B46F6AAF0F236D2BB5ADF26"/>
    <w:rsid w:val="00714B91"/>
    <w:rPr>
      <w:rFonts w:ascii="Calibri" w:eastAsia="Calibri" w:hAnsi="Calibri" w:cs="Calibri"/>
    </w:rPr>
  </w:style>
  <w:style w:type="paragraph" w:customStyle="1" w:styleId="CCBDD2368CED4B3BB3C09F0E91897B8426">
    <w:name w:val="CCBDD2368CED4B3BB3C09F0E91897B8426"/>
    <w:rsid w:val="00714B91"/>
    <w:rPr>
      <w:rFonts w:ascii="Calibri" w:eastAsia="Calibri" w:hAnsi="Calibri" w:cs="Calibri"/>
    </w:rPr>
  </w:style>
  <w:style w:type="paragraph" w:customStyle="1" w:styleId="769D10671D634164A6D2DB2AF97D16D326">
    <w:name w:val="769D10671D634164A6D2DB2AF97D16D326"/>
    <w:rsid w:val="00714B91"/>
    <w:rPr>
      <w:rFonts w:ascii="Calibri" w:eastAsia="Calibri" w:hAnsi="Calibri" w:cs="Calibri"/>
    </w:rPr>
  </w:style>
  <w:style w:type="paragraph" w:customStyle="1" w:styleId="10E766A6AF224B9A9B890F7E14E19E8410">
    <w:name w:val="10E766A6AF224B9A9B890F7E14E19E8410"/>
    <w:rsid w:val="00714B91"/>
    <w:rPr>
      <w:rFonts w:ascii="Calibri" w:eastAsia="Calibri" w:hAnsi="Calibri" w:cs="Calibri"/>
    </w:rPr>
  </w:style>
  <w:style w:type="paragraph" w:customStyle="1" w:styleId="22D1173ECA85442FAAE1546580C4047F26">
    <w:name w:val="22D1173ECA85442FAAE1546580C4047F26"/>
    <w:rsid w:val="00714B91"/>
    <w:rPr>
      <w:rFonts w:ascii="Calibri" w:eastAsia="Calibri" w:hAnsi="Calibri" w:cs="Calibri"/>
    </w:rPr>
  </w:style>
  <w:style w:type="paragraph" w:customStyle="1" w:styleId="2E09607F8F574648BE510D79D43D776E26">
    <w:name w:val="2E09607F8F574648BE510D79D43D776E26"/>
    <w:rsid w:val="00714B91"/>
    <w:rPr>
      <w:rFonts w:ascii="Calibri" w:eastAsia="Calibri" w:hAnsi="Calibri" w:cs="Calibri"/>
    </w:rPr>
  </w:style>
  <w:style w:type="paragraph" w:customStyle="1" w:styleId="81C726644747499688BEA02F99DA886126">
    <w:name w:val="81C726644747499688BEA02F99DA886126"/>
    <w:rsid w:val="00714B91"/>
    <w:rPr>
      <w:rFonts w:ascii="Calibri" w:eastAsia="Calibri" w:hAnsi="Calibri" w:cs="Calibri"/>
    </w:rPr>
  </w:style>
  <w:style w:type="paragraph" w:customStyle="1" w:styleId="0055559777E949F0982D40CD4DB8130226">
    <w:name w:val="0055559777E949F0982D40CD4DB8130226"/>
    <w:rsid w:val="00714B91"/>
    <w:rPr>
      <w:rFonts w:ascii="Calibri" w:eastAsia="Calibri" w:hAnsi="Calibri" w:cs="Calibri"/>
    </w:rPr>
  </w:style>
  <w:style w:type="paragraph" w:customStyle="1" w:styleId="6D449A5E81354584AA7270E94DC2907726">
    <w:name w:val="6D449A5E81354584AA7270E94DC2907726"/>
    <w:rsid w:val="00714B91"/>
    <w:rPr>
      <w:rFonts w:ascii="Calibri" w:eastAsia="Calibri" w:hAnsi="Calibri" w:cs="Calibri"/>
    </w:rPr>
  </w:style>
  <w:style w:type="paragraph" w:customStyle="1" w:styleId="738D7F6E969544BF88B80478D072D0FE26">
    <w:name w:val="738D7F6E969544BF88B80478D072D0FE26"/>
    <w:rsid w:val="00714B91"/>
    <w:rPr>
      <w:rFonts w:ascii="Calibri" w:eastAsia="Calibri" w:hAnsi="Calibri" w:cs="Calibri"/>
    </w:rPr>
  </w:style>
  <w:style w:type="paragraph" w:customStyle="1" w:styleId="A10F9FAD60BB468D828486437A5103B616">
    <w:name w:val="A10F9FAD60BB468D828486437A5103B616"/>
    <w:rsid w:val="00714B91"/>
    <w:rPr>
      <w:rFonts w:ascii="Calibri" w:eastAsia="Calibri" w:hAnsi="Calibri" w:cs="Calibri"/>
    </w:rPr>
  </w:style>
  <w:style w:type="paragraph" w:customStyle="1" w:styleId="2277121C6A224167B684D32D1BC7D5B725">
    <w:name w:val="2277121C6A224167B684D32D1BC7D5B725"/>
    <w:rsid w:val="00714B91"/>
    <w:rPr>
      <w:rFonts w:ascii="Calibri" w:eastAsia="Calibri" w:hAnsi="Calibri" w:cs="Calibri"/>
    </w:rPr>
  </w:style>
  <w:style w:type="paragraph" w:customStyle="1" w:styleId="4A60C4FFAACB4F43B39B767999F4191425">
    <w:name w:val="4A60C4FFAACB4F43B39B767999F4191425"/>
    <w:rsid w:val="00714B91"/>
    <w:rPr>
      <w:rFonts w:ascii="Calibri" w:eastAsia="Calibri" w:hAnsi="Calibri" w:cs="Calibri"/>
    </w:rPr>
  </w:style>
  <w:style w:type="paragraph" w:customStyle="1" w:styleId="67FE404E89BA49AC8E6C2FA842E57E6E25">
    <w:name w:val="67FE404E89BA49AC8E6C2FA842E57E6E25"/>
    <w:rsid w:val="00714B91"/>
    <w:rPr>
      <w:rFonts w:ascii="Calibri" w:eastAsia="Calibri" w:hAnsi="Calibri" w:cs="Calibri"/>
    </w:rPr>
  </w:style>
  <w:style w:type="paragraph" w:customStyle="1" w:styleId="7406B72CE29443ED92101E6250F6121325">
    <w:name w:val="7406B72CE29443ED92101E6250F6121325"/>
    <w:rsid w:val="00714B91"/>
    <w:rPr>
      <w:rFonts w:ascii="Calibri" w:eastAsia="Calibri" w:hAnsi="Calibri" w:cs="Calibri"/>
    </w:rPr>
  </w:style>
  <w:style w:type="paragraph" w:customStyle="1" w:styleId="852C8E64E84C43ACBDA4BFFCECA51BF025">
    <w:name w:val="852C8E64E84C43ACBDA4BFFCECA51BF025"/>
    <w:rsid w:val="00714B91"/>
    <w:rPr>
      <w:rFonts w:ascii="Calibri" w:eastAsia="Calibri" w:hAnsi="Calibri" w:cs="Calibri"/>
    </w:rPr>
  </w:style>
  <w:style w:type="paragraph" w:customStyle="1" w:styleId="4EA8C8749A3A49BAB490C88F8DE3D4D725">
    <w:name w:val="4EA8C8749A3A49BAB490C88F8DE3D4D725"/>
    <w:rsid w:val="00714B91"/>
    <w:rPr>
      <w:rFonts w:ascii="Calibri" w:eastAsia="Calibri" w:hAnsi="Calibri" w:cs="Calibri"/>
    </w:rPr>
  </w:style>
  <w:style w:type="paragraph" w:customStyle="1" w:styleId="6E1328EB82374AC9A3530A0D99C80EB325">
    <w:name w:val="6E1328EB82374AC9A3530A0D99C80EB325"/>
    <w:rsid w:val="00714B91"/>
    <w:rPr>
      <w:rFonts w:ascii="Calibri" w:eastAsia="Calibri" w:hAnsi="Calibri" w:cs="Calibri"/>
    </w:rPr>
  </w:style>
  <w:style w:type="paragraph" w:customStyle="1" w:styleId="6D1E5C5B8F084D14A0EF701DF649934525">
    <w:name w:val="6D1E5C5B8F084D14A0EF701DF649934525"/>
    <w:rsid w:val="00714B91"/>
    <w:rPr>
      <w:rFonts w:ascii="Calibri" w:eastAsia="Calibri" w:hAnsi="Calibri" w:cs="Calibri"/>
    </w:rPr>
  </w:style>
  <w:style w:type="paragraph" w:customStyle="1" w:styleId="D844019D9FF44A998BBD8BB075861F28">
    <w:name w:val="D844019D9FF44A998BBD8BB075861F28"/>
    <w:rsid w:val="00714B91"/>
    <w:rPr>
      <w:rFonts w:ascii="Calibri" w:eastAsia="Calibri" w:hAnsi="Calibri" w:cs="Calibri"/>
    </w:rPr>
  </w:style>
  <w:style w:type="paragraph" w:customStyle="1" w:styleId="4C0ADCF2C7EC4D74AC449DE59F3B5C4A25">
    <w:name w:val="4C0ADCF2C7EC4D74AC449DE59F3B5C4A25"/>
    <w:rsid w:val="00714B91"/>
    <w:rPr>
      <w:rFonts w:ascii="Calibri" w:eastAsia="Calibri" w:hAnsi="Calibri" w:cs="Calibri"/>
    </w:rPr>
  </w:style>
  <w:style w:type="paragraph" w:customStyle="1" w:styleId="A4BDE212CF4E497B8CAACDB3064576B125">
    <w:name w:val="A4BDE212CF4E497B8CAACDB3064576B125"/>
    <w:rsid w:val="00714B91"/>
    <w:rPr>
      <w:rFonts w:ascii="Calibri" w:eastAsia="Calibri" w:hAnsi="Calibri" w:cs="Calibri"/>
    </w:rPr>
  </w:style>
  <w:style w:type="paragraph" w:customStyle="1" w:styleId="7BA1716E82564C578833C48E3D78578525">
    <w:name w:val="7BA1716E82564C578833C48E3D78578525"/>
    <w:rsid w:val="00714B91"/>
    <w:rPr>
      <w:rFonts w:ascii="Calibri" w:eastAsia="Calibri" w:hAnsi="Calibri" w:cs="Calibri"/>
    </w:rPr>
  </w:style>
  <w:style w:type="paragraph" w:customStyle="1" w:styleId="AE0762346C5944D78DAF56CF3384227B25">
    <w:name w:val="AE0762346C5944D78DAF56CF3384227B25"/>
    <w:rsid w:val="00714B91"/>
    <w:rPr>
      <w:rFonts w:ascii="Calibri" w:eastAsia="Calibri" w:hAnsi="Calibri" w:cs="Calibri"/>
    </w:rPr>
  </w:style>
  <w:style w:type="paragraph" w:customStyle="1" w:styleId="11873BB6AA814438AF3867193FC31ADD24">
    <w:name w:val="11873BB6AA814438AF3867193FC31ADD24"/>
    <w:rsid w:val="00714B91"/>
    <w:rPr>
      <w:rFonts w:ascii="Calibri" w:eastAsia="Calibri" w:hAnsi="Calibri" w:cs="Calibri"/>
    </w:rPr>
  </w:style>
  <w:style w:type="paragraph" w:customStyle="1" w:styleId="8E6D8326792A44E5A9B35F3AE8E8A72A14">
    <w:name w:val="8E6D8326792A44E5A9B35F3AE8E8A72A14"/>
    <w:rsid w:val="00714B91"/>
    <w:rPr>
      <w:rFonts w:ascii="Calibri" w:eastAsia="Calibri" w:hAnsi="Calibri" w:cs="Calibri"/>
    </w:rPr>
  </w:style>
  <w:style w:type="paragraph" w:customStyle="1" w:styleId="C4FE3561BEE14D9F9F819BEA1519829224">
    <w:name w:val="C4FE3561BEE14D9F9F819BEA1519829224"/>
    <w:rsid w:val="00714B91"/>
    <w:rPr>
      <w:rFonts w:ascii="Calibri" w:eastAsia="Calibri" w:hAnsi="Calibri" w:cs="Calibri"/>
    </w:rPr>
  </w:style>
  <w:style w:type="paragraph" w:customStyle="1" w:styleId="438043E8C2954971BBD4ABC392492DE623">
    <w:name w:val="438043E8C2954971BBD4ABC392492DE623"/>
    <w:rsid w:val="00714B91"/>
    <w:rPr>
      <w:rFonts w:ascii="Calibri" w:eastAsia="Calibri" w:hAnsi="Calibri" w:cs="Calibri"/>
    </w:rPr>
  </w:style>
  <w:style w:type="paragraph" w:customStyle="1" w:styleId="858D6DA1D0EA43D490955717AA8E343022">
    <w:name w:val="858D6DA1D0EA43D490955717AA8E343022"/>
    <w:rsid w:val="00714B91"/>
    <w:rPr>
      <w:rFonts w:ascii="Calibri" w:eastAsia="Calibri" w:hAnsi="Calibri" w:cs="Calibri"/>
    </w:rPr>
  </w:style>
  <w:style w:type="paragraph" w:customStyle="1" w:styleId="13AA16B01F5E4DF4BE64D9905885839622">
    <w:name w:val="13AA16B01F5E4DF4BE64D9905885839622"/>
    <w:rsid w:val="00714B91"/>
    <w:rPr>
      <w:rFonts w:ascii="Calibri" w:eastAsia="Calibri" w:hAnsi="Calibri" w:cs="Calibri"/>
    </w:rPr>
  </w:style>
  <w:style w:type="paragraph" w:customStyle="1" w:styleId="D2ABBFF8472F4B72A6FAA0B58A32CBD122">
    <w:name w:val="D2ABBFF8472F4B72A6FAA0B58A32CBD122"/>
    <w:rsid w:val="00714B91"/>
    <w:rPr>
      <w:rFonts w:ascii="Calibri" w:eastAsia="Calibri" w:hAnsi="Calibri" w:cs="Calibri"/>
    </w:rPr>
  </w:style>
  <w:style w:type="paragraph" w:customStyle="1" w:styleId="CAEFC4ECF4264832970C20468252F72911">
    <w:name w:val="CAEFC4ECF4264832970C20468252F72911"/>
    <w:rsid w:val="00714B91"/>
    <w:rPr>
      <w:rFonts w:ascii="Calibri" w:eastAsia="Calibri" w:hAnsi="Calibri" w:cs="Calibri"/>
    </w:rPr>
  </w:style>
  <w:style w:type="paragraph" w:customStyle="1" w:styleId="E0A138E2AA5949EFB6AD8CE82D35B10B11">
    <w:name w:val="E0A138E2AA5949EFB6AD8CE82D35B10B11"/>
    <w:rsid w:val="00714B91"/>
    <w:rPr>
      <w:rFonts w:ascii="Calibri" w:eastAsia="Calibri" w:hAnsi="Calibri" w:cs="Calibri"/>
    </w:rPr>
  </w:style>
  <w:style w:type="paragraph" w:customStyle="1" w:styleId="21465FFE5959440ABA43700EA4EC4C2E11">
    <w:name w:val="21465FFE5959440ABA43700EA4EC4C2E11"/>
    <w:rsid w:val="00714B91"/>
    <w:pPr>
      <w:ind w:left="720"/>
      <w:contextualSpacing/>
    </w:pPr>
    <w:rPr>
      <w:rFonts w:ascii="Calibri" w:eastAsia="Calibri" w:hAnsi="Calibri" w:cs="Calibri"/>
    </w:rPr>
  </w:style>
  <w:style w:type="paragraph" w:customStyle="1" w:styleId="F8C79C859D0B4B449A9EAD37F199A1A622">
    <w:name w:val="F8C79C859D0B4B449A9EAD37F199A1A622"/>
    <w:rsid w:val="00714B91"/>
    <w:rPr>
      <w:rFonts w:ascii="Calibri" w:eastAsia="Calibri" w:hAnsi="Calibri" w:cs="Calibri"/>
    </w:rPr>
  </w:style>
  <w:style w:type="paragraph" w:customStyle="1" w:styleId="A8A8D2E1A07B4ED19E3C5F0AAD74B17722">
    <w:name w:val="A8A8D2E1A07B4ED19E3C5F0AAD74B17722"/>
    <w:rsid w:val="00714B91"/>
    <w:rPr>
      <w:rFonts w:ascii="Calibri" w:eastAsia="Calibri" w:hAnsi="Calibri" w:cs="Calibri"/>
    </w:rPr>
  </w:style>
  <w:style w:type="paragraph" w:customStyle="1" w:styleId="77BCAE2AB5C94FD0A827BEAD4B63388222">
    <w:name w:val="77BCAE2AB5C94FD0A827BEAD4B63388222"/>
    <w:rsid w:val="00714B91"/>
    <w:rPr>
      <w:rFonts w:ascii="Calibri" w:eastAsia="Calibri" w:hAnsi="Calibri" w:cs="Calibri"/>
    </w:rPr>
  </w:style>
  <w:style w:type="paragraph" w:customStyle="1" w:styleId="358394327311429C8447C86E8082B51A22">
    <w:name w:val="358394327311429C8447C86E8082B51A22"/>
    <w:rsid w:val="00714B91"/>
    <w:rPr>
      <w:rFonts w:ascii="Calibri" w:eastAsia="Calibri" w:hAnsi="Calibri" w:cs="Calibri"/>
    </w:rPr>
  </w:style>
  <w:style w:type="paragraph" w:customStyle="1" w:styleId="115BB9D40D38436DB565B45BF180420422">
    <w:name w:val="115BB9D40D38436DB565B45BF180420422"/>
    <w:rsid w:val="00714B91"/>
    <w:rPr>
      <w:rFonts w:ascii="Calibri" w:eastAsia="Calibri" w:hAnsi="Calibri" w:cs="Calibri"/>
    </w:rPr>
  </w:style>
  <w:style w:type="paragraph" w:customStyle="1" w:styleId="116C6487F72145EB84B88F61438A772E22">
    <w:name w:val="116C6487F72145EB84B88F61438A772E22"/>
    <w:rsid w:val="00714B91"/>
    <w:rPr>
      <w:rFonts w:ascii="Calibri" w:eastAsia="Calibri" w:hAnsi="Calibri" w:cs="Calibri"/>
    </w:rPr>
  </w:style>
  <w:style w:type="paragraph" w:customStyle="1" w:styleId="CF0BAE5B2AE44C598F988E849ECFA5E222">
    <w:name w:val="CF0BAE5B2AE44C598F988E849ECFA5E222"/>
    <w:rsid w:val="00714B91"/>
    <w:rPr>
      <w:rFonts w:ascii="Calibri" w:eastAsia="Calibri" w:hAnsi="Calibri" w:cs="Calibri"/>
    </w:rPr>
  </w:style>
  <w:style w:type="paragraph" w:customStyle="1" w:styleId="CE7BD6CB3F454FB0B2A90BD1F41B7F8F22">
    <w:name w:val="CE7BD6CB3F454FB0B2A90BD1F41B7F8F22"/>
    <w:rsid w:val="00714B91"/>
    <w:rPr>
      <w:rFonts w:ascii="Calibri" w:eastAsia="Calibri" w:hAnsi="Calibri" w:cs="Calibri"/>
    </w:rPr>
  </w:style>
  <w:style w:type="paragraph" w:customStyle="1" w:styleId="4338AC1CD07B41C885CD49D7E1CB469B9">
    <w:name w:val="4338AC1CD07B41C885CD49D7E1CB469B9"/>
    <w:rsid w:val="00714B91"/>
    <w:rPr>
      <w:rFonts w:ascii="Calibri" w:eastAsia="Calibri" w:hAnsi="Calibri" w:cs="Calibri"/>
    </w:rPr>
  </w:style>
  <w:style w:type="paragraph" w:customStyle="1" w:styleId="4B961C06F6184FCAA04F89B2032E4D369">
    <w:name w:val="4B961C06F6184FCAA04F89B2032E4D369"/>
    <w:rsid w:val="00714B91"/>
    <w:rPr>
      <w:rFonts w:ascii="Calibri" w:eastAsia="Calibri" w:hAnsi="Calibri" w:cs="Calibri"/>
    </w:rPr>
  </w:style>
  <w:style w:type="paragraph" w:customStyle="1" w:styleId="222CC323CD7E455FA6E502D98AA914819">
    <w:name w:val="222CC323CD7E455FA6E502D98AA914819"/>
    <w:rsid w:val="00714B91"/>
    <w:rPr>
      <w:rFonts w:ascii="Calibri" w:eastAsia="Calibri" w:hAnsi="Calibri" w:cs="Calibri"/>
    </w:rPr>
  </w:style>
  <w:style w:type="paragraph" w:customStyle="1" w:styleId="AB16D2BA0D954AA892A3AC64FECB354F7">
    <w:name w:val="AB16D2BA0D954AA892A3AC64FECB354F7"/>
    <w:rsid w:val="00714B91"/>
    <w:rPr>
      <w:rFonts w:ascii="Calibri" w:eastAsia="Calibri" w:hAnsi="Calibri" w:cs="Calibri"/>
    </w:rPr>
  </w:style>
  <w:style w:type="paragraph" w:customStyle="1" w:styleId="3CA3693D4C144CECBC02986CD8E52AB47">
    <w:name w:val="3CA3693D4C144CECBC02986CD8E52AB47"/>
    <w:rsid w:val="00714B91"/>
    <w:rPr>
      <w:rFonts w:ascii="Calibri" w:eastAsia="Calibri" w:hAnsi="Calibri" w:cs="Calibri"/>
    </w:rPr>
  </w:style>
  <w:style w:type="paragraph" w:customStyle="1" w:styleId="4C87EDF3529A460BBD35B37379FB01CF21">
    <w:name w:val="4C87EDF3529A460BBD35B37379FB01CF21"/>
    <w:rsid w:val="00714B91"/>
    <w:rPr>
      <w:rFonts w:ascii="Calibri" w:eastAsia="Calibri" w:hAnsi="Calibri" w:cs="Calibri"/>
    </w:rPr>
  </w:style>
  <w:style w:type="paragraph" w:customStyle="1" w:styleId="F7AD68BCB4C74E76BFB08F92321656FD21">
    <w:name w:val="F7AD68BCB4C74E76BFB08F92321656FD21"/>
    <w:rsid w:val="00714B91"/>
    <w:rPr>
      <w:rFonts w:ascii="Calibri" w:eastAsia="Calibri" w:hAnsi="Calibri" w:cs="Calibri"/>
    </w:rPr>
  </w:style>
  <w:style w:type="paragraph" w:customStyle="1" w:styleId="2DA24947D4DA46249D11064E21AABEF421">
    <w:name w:val="2DA24947D4DA46249D11064E21AABEF421"/>
    <w:rsid w:val="00714B91"/>
    <w:rPr>
      <w:rFonts w:ascii="Calibri" w:eastAsia="Calibri" w:hAnsi="Calibri" w:cs="Calibri"/>
    </w:rPr>
  </w:style>
  <w:style w:type="paragraph" w:customStyle="1" w:styleId="00668E3C07AF448393735BDAF6AF494C19">
    <w:name w:val="00668E3C07AF448393735BDAF6AF494C19"/>
    <w:rsid w:val="00714B91"/>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1">
    <w:name w:val="66E8B845E0AC44739041F377DCC9463321"/>
    <w:rsid w:val="00714B91"/>
    <w:rPr>
      <w:rFonts w:ascii="Calibri" w:eastAsia="Calibri" w:hAnsi="Calibri" w:cs="Calibri"/>
    </w:rPr>
  </w:style>
  <w:style w:type="paragraph" w:customStyle="1" w:styleId="631E1FB997434FBC8CF6A8388DE7BAEB21">
    <w:name w:val="631E1FB997434FBC8CF6A8388DE7BAEB21"/>
    <w:rsid w:val="00714B91"/>
    <w:rPr>
      <w:rFonts w:ascii="Calibri" w:eastAsia="Calibri" w:hAnsi="Calibri" w:cs="Calibri"/>
    </w:rPr>
  </w:style>
  <w:style w:type="paragraph" w:customStyle="1" w:styleId="C20548BDB768419E8DE99B210EB3B62D21">
    <w:name w:val="C20548BDB768419E8DE99B210EB3B62D21"/>
    <w:rsid w:val="00714B91"/>
    <w:rPr>
      <w:rFonts w:ascii="Calibri" w:eastAsia="Calibri" w:hAnsi="Calibri" w:cs="Calibri"/>
    </w:rPr>
  </w:style>
  <w:style w:type="paragraph" w:customStyle="1" w:styleId="ACFF48D6DCB64F9EB5591E7236D686E121">
    <w:name w:val="ACFF48D6DCB64F9EB5591E7236D686E121"/>
    <w:rsid w:val="00714B91"/>
    <w:rPr>
      <w:rFonts w:ascii="Calibri" w:eastAsia="Calibri" w:hAnsi="Calibri" w:cs="Calibri"/>
    </w:rPr>
  </w:style>
  <w:style w:type="paragraph" w:customStyle="1" w:styleId="B6CC6B50EDD44454A81D88C3F66EDDBB21">
    <w:name w:val="B6CC6B50EDD44454A81D88C3F66EDDBB21"/>
    <w:rsid w:val="00714B91"/>
    <w:rPr>
      <w:rFonts w:ascii="Calibri" w:eastAsia="Calibri" w:hAnsi="Calibri" w:cs="Calibri"/>
    </w:rPr>
  </w:style>
  <w:style w:type="paragraph" w:customStyle="1" w:styleId="5B5F4E9040134207A0694C22AB88486C21">
    <w:name w:val="5B5F4E9040134207A0694C22AB88486C21"/>
    <w:rsid w:val="00714B91"/>
    <w:rPr>
      <w:rFonts w:ascii="Calibri" w:eastAsia="Calibri" w:hAnsi="Calibri" w:cs="Calibri"/>
    </w:rPr>
  </w:style>
  <w:style w:type="paragraph" w:customStyle="1" w:styleId="B3B18CD5A2D94BC89611EA3FECB3A19F21">
    <w:name w:val="B3B18CD5A2D94BC89611EA3FECB3A19F21"/>
    <w:rsid w:val="00714B91"/>
    <w:rPr>
      <w:rFonts w:ascii="Calibri" w:eastAsia="Calibri" w:hAnsi="Calibri" w:cs="Calibri"/>
    </w:rPr>
  </w:style>
  <w:style w:type="paragraph" w:customStyle="1" w:styleId="662052D1FFA641BABB671BC491BA871221">
    <w:name w:val="662052D1FFA641BABB671BC491BA871221"/>
    <w:rsid w:val="00714B91"/>
    <w:rPr>
      <w:rFonts w:ascii="Calibri" w:eastAsia="Calibri" w:hAnsi="Calibri" w:cs="Calibri"/>
    </w:rPr>
  </w:style>
  <w:style w:type="paragraph" w:customStyle="1" w:styleId="9D9CB62892494461AC95664789F4CBCE21">
    <w:name w:val="9D9CB62892494461AC95664789F4CBCE21"/>
    <w:rsid w:val="00714B91"/>
    <w:rPr>
      <w:rFonts w:ascii="Calibri" w:eastAsia="Calibri" w:hAnsi="Calibri" w:cs="Calibri"/>
    </w:rPr>
  </w:style>
  <w:style w:type="paragraph" w:customStyle="1" w:styleId="5B496F62C19F4E7487C10EBECD141F8621">
    <w:name w:val="5B496F62C19F4E7487C10EBECD141F8621"/>
    <w:rsid w:val="00714B91"/>
    <w:rPr>
      <w:rFonts w:ascii="Calibri" w:eastAsia="Calibri" w:hAnsi="Calibri" w:cs="Calibri"/>
    </w:rPr>
  </w:style>
  <w:style w:type="paragraph" w:customStyle="1" w:styleId="B1C310055E954392947742591F66853D21">
    <w:name w:val="B1C310055E954392947742591F66853D21"/>
    <w:rsid w:val="00714B91"/>
    <w:rPr>
      <w:rFonts w:ascii="Calibri" w:eastAsia="Calibri" w:hAnsi="Calibri" w:cs="Calibri"/>
    </w:rPr>
  </w:style>
  <w:style w:type="paragraph" w:customStyle="1" w:styleId="EA027927E1C040CBB77A5137F5558CEF21">
    <w:name w:val="EA027927E1C040CBB77A5137F5558CEF21"/>
    <w:rsid w:val="00714B91"/>
    <w:rPr>
      <w:rFonts w:ascii="Calibri" w:eastAsia="Calibri" w:hAnsi="Calibri" w:cs="Calibri"/>
    </w:rPr>
  </w:style>
  <w:style w:type="paragraph" w:customStyle="1" w:styleId="2550E25B87FE4324A4953BD39111C56D21">
    <w:name w:val="2550E25B87FE4324A4953BD39111C56D21"/>
    <w:rsid w:val="00714B91"/>
    <w:rPr>
      <w:rFonts w:ascii="Calibri" w:eastAsia="Calibri" w:hAnsi="Calibri" w:cs="Calibri"/>
    </w:rPr>
  </w:style>
  <w:style w:type="paragraph" w:customStyle="1" w:styleId="8F58311E97064659B2BE728B47C867E26">
    <w:name w:val="8F58311E97064659B2BE728B47C867E26"/>
    <w:rsid w:val="00714B91"/>
    <w:rPr>
      <w:rFonts w:ascii="Calibri" w:eastAsia="Calibri" w:hAnsi="Calibri" w:cs="Calibri"/>
    </w:rPr>
  </w:style>
  <w:style w:type="paragraph" w:customStyle="1" w:styleId="1DC8D9D1542D416EBA3478426FF110B86">
    <w:name w:val="1DC8D9D1542D416EBA3478426FF110B86"/>
    <w:rsid w:val="00714B91"/>
    <w:rPr>
      <w:rFonts w:ascii="Calibri" w:eastAsia="Calibri" w:hAnsi="Calibri" w:cs="Calibri"/>
    </w:rPr>
  </w:style>
  <w:style w:type="paragraph" w:customStyle="1" w:styleId="5EC4F321C3514BEBB638E45950A370366">
    <w:name w:val="5EC4F321C3514BEBB638E45950A370366"/>
    <w:rsid w:val="00714B91"/>
    <w:rPr>
      <w:rFonts w:ascii="Calibri" w:eastAsia="Calibri" w:hAnsi="Calibri" w:cs="Calibri"/>
    </w:rPr>
  </w:style>
  <w:style w:type="paragraph" w:customStyle="1" w:styleId="5283F055DC7C48F7AC6BA1FC6D01BC596">
    <w:name w:val="5283F055DC7C48F7AC6BA1FC6D01BC596"/>
    <w:rsid w:val="00714B91"/>
    <w:rPr>
      <w:rFonts w:ascii="Calibri" w:eastAsia="Calibri" w:hAnsi="Calibri" w:cs="Calibri"/>
    </w:rPr>
  </w:style>
  <w:style w:type="paragraph" w:customStyle="1" w:styleId="4FEA84AEBF8D4442B44428960A5D355F6">
    <w:name w:val="4FEA84AEBF8D4442B44428960A5D355F6"/>
    <w:rsid w:val="00714B91"/>
    <w:rPr>
      <w:rFonts w:ascii="Calibri" w:eastAsia="Calibri" w:hAnsi="Calibri" w:cs="Calibri"/>
    </w:rPr>
  </w:style>
  <w:style w:type="paragraph" w:customStyle="1" w:styleId="F97ADC7ABEB94942B6FB0315F24AB5946">
    <w:name w:val="F97ADC7ABEB94942B6FB0315F24AB5946"/>
    <w:rsid w:val="00714B91"/>
    <w:rPr>
      <w:rFonts w:ascii="Calibri" w:eastAsia="Calibri" w:hAnsi="Calibri" w:cs="Calibri"/>
    </w:rPr>
  </w:style>
  <w:style w:type="paragraph" w:customStyle="1" w:styleId="1E24F7E839DA4DD482AACE3A0951F15A6">
    <w:name w:val="1E24F7E839DA4DD482AACE3A0951F15A6"/>
    <w:rsid w:val="00714B91"/>
    <w:rPr>
      <w:rFonts w:ascii="Calibri" w:eastAsia="Calibri" w:hAnsi="Calibri" w:cs="Calibri"/>
    </w:rPr>
  </w:style>
  <w:style w:type="paragraph" w:customStyle="1" w:styleId="129248C7622A48AB81365C167A8B4D106">
    <w:name w:val="129248C7622A48AB81365C167A8B4D106"/>
    <w:rsid w:val="00714B91"/>
    <w:rPr>
      <w:rFonts w:ascii="Calibri" w:eastAsia="Calibri" w:hAnsi="Calibri" w:cs="Calibri"/>
    </w:rPr>
  </w:style>
  <w:style w:type="paragraph" w:customStyle="1" w:styleId="8DBF10D0570346C082A900D0FC3608424">
    <w:name w:val="8DBF10D0570346C082A900D0FC3608424"/>
    <w:rsid w:val="00714B91"/>
    <w:rPr>
      <w:rFonts w:ascii="Calibri" w:eastAsia="Calibri" w:hAnsi="Calibri" w:cs="Calibri"/>
    </w:rPr>
  </w:style>
  <w:style w:type="paragraph" w:customStyle="1" w:styleId="D8812BBED5BB433FB71BE3FDB4D05FAC4">
    <w:name w:val="D8812BBED5BB433FB71BE3FDB4D05FAC4"/>
    <w:rsid w:val="00714B91"/>
    <w:rPr>
      <w:rFonts w:ascii="Calibri" w:eastAsia="Calibri" w:hAnsi="Calibri" w:cs="Calibri"/>
    </w:rPr>
  </w:style>
  <w:style w:type="paragraph" w:customStyle="1" w:styleId="CE8323C00AAB4750B967BBF2B9411C424">
    <w:name w:val="CE8323C00AAB4750B967BBF2B9411C424"/>
    <w:rsid w:val="00714B91"/>
    <w:rPr>
      <w:rFonts w:ascii="Calibri" w:eastAsia="Calibri" w:hAnsi="Calibri" w:cs="Calibri"/>
    </w:rPr>
  </w:style>
  <w:style w:type="paragraph" w:customStyle="1" w:styleId="11919DFA65AA45AE9DC7776D122BEFEB4">
    <w:name w:val="11919DFA65AA45AE9DC7776D122BEFEB4"/>
    <w:rsid w:val="00714B91"/>
    <w:rPr>
      <w:rFonts w:ascii="Calibri" w:eastAsia="Calibri" w:hAnsi="Calibri" w:cs="Calibri"/>
    </w:rPr>
  </w:style>
  <w:style w:type="paragraph" w:customStyle="1" w:styleId="E6331D6E8DD74EF5BDF01B67D72896764">
    <w:name w:val="E6331D6E8DD74EF5BDF01B67D72896764"/>
    <w:rsid w:val="00714B91"/>
    <w:rPr>
      <w:rFonts w:ascii="Calibri" w:eastAsia="Calibri" w:hAnsi="Calibri" w:cs="Calibri"/>
    </w:rPr>
  </w:style>
  <w:style w:type="paragraph" w:customStyle="1" w:styleId="B83CD492EED74D3481D458F1DAF80B3E4">
    <w:name w:val="B83CD492EED74D3481D458F1DAF80B3E4"/>
    <w:rsid w:val="00714B91"/>
    <w:rPr>
      <w:rFonts w:ascii="Calibri" w:eastAsia="Calibri" w:hAnsi="Calibri" w:cs="Calibri"/>
    </w:rPr>
  </w:style>
  <w:style w:type="paragraph" w:customStyle="1" w:styleId="B19D4631DDAE46BCBAF59FCD11C71DDE4">
    <w:name w:val="B19D4631DDAE46BCBAF59FCD11C71DDE4"/>
    <w:rsid w:val="00714B91"/>
    <w:rPr>
      <w:rFonts w:ascii="Calibri" w:eastAsia="Calibri" w:hAnsi="Calibri" w:cs="Calibri"/>
    </w:rPr>
  </w:style>
  <w:style w:type="paragraph" w:customStyle="1" w:styleId="EF53B5295AC4404EA345F6BDA5B3EB4C4">
    <w:name w:val="EF53B5295AC4404EA345F6BDA5B3EB4C4"/>
    <w:rsid w:val="00714B91"/>
    <w:rPr>
      <w:rFonts w:ascii="Calibri" w:eastAsia="Calibri" w:hAnsi="Calibri" w:cs="Calibri"/>
    </w:rPr>
  </w:style>
  <w:style w:type="paragraph" w:customStyle="1" w:styleId="6AE3CF8D512E4C2E8F92836D6F1326474">
    <w:name w:val="6AE3CF8D512E4C2E8F92836D6F1326474"/>
    <w:rsid w:val="00714B91"/>
    <w:rPr>
      <w:rFonts w:ascii="Calibri" w:eastAsia="Calibri" w:hAnsi="Calibri" w:cs="Calibri"/>
    </w:rPr>
  </w:style>
  <w:style w:type="paragraph" w:customStyle="1" w:styleId="04258C02D2BE438AAE9EF4AB50AC9F4F4">
    <w:name w:val="04258C02D2BE438AAE9EF4AB50AC9F4F4"/>
    <w:rsid w:val="00714B91"/>
    <w:rPr>
      <w:rFonts w:ascii="Calibri" w:eastAsia="Calibri" w:hAnsi="Calibri" w:cs="Calibri"/>
    </w:rPr>
  </w:style>
  <w:style w:type="paragraph" w:customStyle="1" w:styleId="7FC326DE44694926B04B53F99778BA124">
    <w:name w:val="7FC326DE44694926B04B53F99778BA124"/>
    <w:rsid w:val="00714B91"/>
    <w:rPr>
      <w:rFonts w:ascii="Calibri" w:eastAsia="Calibri" w:hAnsi="Calibri" w:cs="Calibri"/>
    </w:rPr>
  </w:style>
  <w:style w:type="paragraph" w:customStyle="1" w:styleId="E9DBC61FAB9C4B2EA5C57C006FCA68D54">
    <w:name w:val="E9DBC61FAB9C4B2EA5C57C006FCA68D54"/>
    <w:rsid w:val="00714B91"/>
    <w:rPr>
      <w:rFonts w:ascii="Calibri" w:eastAsia="Calibri" w:hAnsi="Calibri" w:cs="Calibri"/>
    </w:rPr>
  </w:style>
  <w:style w:type="paragraph" w:customStyle="1" w:styleId="128AEF9AE7A04D1FBA7CD51DB1A428574">
    <w:name w:val="128AEF9AE7A04D1FBA7CD51DB1A428574"/>
    <w:rsid w:val="00714B91"/>
    <w:rPr>
      <w:rFonts w:ascii="Calibri" w:eastAsia="Calibri" w:hAnsi="Calibri" w:cs="Calibri"/>
    </w:rPr>
  </w:style>
  <w:style w:type="paragraph" w:customStyle="1" w:styleId="41DFF4349943466CA4FF005A8362A5F84">
    <w:name w:val="41DFF4349943466CA4FF005A8362A5F84"/>
    <w:rsid w:val="00714B91"/>
    <w:rPr>
      <w:rFonts w:ascii="Calibri" w:eastAsia="Calibri" w:hAnsi="Calibri" w:cs="Calibri"/>
    </w:rPr>
  </w:style>
  <w:style w:type="paragraph" w:customStyle="1" w:styleId="74002177294F428C9D6CEF8898B05BBE4">
    <w:name w:val="74002177294F428C9D6CEF8898B05BBE4"/>
    <w:rsid w:val="00714B91"/>
    <w:rPr>
      <w:rFonts w:ascii="Calibri" w:eastAsia="Calibri" w:hAnsi="Calibri" w:cs="Calibri"/>
    </w:rPr>
  </w:style>
  <w:style w:type="paragraph" w:customStyle="1" w:styleId="4F2A4F557A5E469795273333B6C47AD74">
    <w:name w:val="4F2A4F557A5E469795273333B6C47AD74"/>
    <w:rsid w:val="00714B91"/>
    <w:rPr>
      <w:rFonts w:ascii="Calibri" w:eastAsia="Calibri" w:hAnsi="Calibri" w:cs="Calibri"/>
    </w:rPr>
  </w:style>
  <w:style w:type="paragraph" w:customStyle="1" w:styleId="12869343A7FE4483946F7972EC5F7C854">
    <w:name w:val="12869343A7FE4483946F7972EC5F7C854"/>
    <w:rsid w:val="00714B91"/>
    <w:rPr>
      <w:rFonts w:ascii="Calibri" w:eastAsia="Calibri" w:hAnsi="Calibri" w:cs="Calibri"/>
    </w:rPr>
  </w:style>
  <w:style w:type="paragraph" w:customStyle="1" w:styleId="46666A7899C842CA99545C0BDC18EB164">
    <w:name w:val="46666A7899C842CA99545C0BDC18EB164"/>
    <w:rsid w:val="00714B91"/>
    <w:rPr>
      <w:rFonts w:ascii="Calibri" w:eastAsia="Calibri" w:hAnsi="Calibri" w:cs="Calibri"/>
    </w:rPr>
  </w:style>
  <w:style w:type="paragraph" w:customStyle="1" w:styleId="914B60554D224C06965BD3573A3C8D3E4">
    <w:name w:val="914B60554D224C06965BD3573A3C8D3E4"/>
    <w:rsid w:val="00714B91"/>
    <w:rPr>
      <w:rFonts w:ascii="Calibri" w:eastAsia="Calibri" w:hAnsi="Calibri" w:cs="Calibri"/>
    </w:rPr>
  </w:style>
  <w:style w:type="paragraph" w:customStyle="1" w:styleId="F6D1F1127C744A9EAE81BCA3F4AD92734">
    <w:name w:val="F6D1F1127C744A9EAE81BCA3F4AD92734"/>
    <w:rsid w:val="00714B91"/>
    <w:rPr>
      <w:rFonts w:ascii="Calibri" w:eastAsia="Calibri" w:hAnsi="Calibri" w:cs="Calibri"/>
    </w:rPr>
  </w:style>
  <w:style w:type="paragraph" w:customStyle="1" w:styleId="18A526F717CD45CB8BFDB352E4F776C04">
    <w:name w:val="18A526F717CD45CB8BFDB352E4F776C04"/>
    <w:rsid w:val="00714B91"/>
    <w:rPr>
      <w:rFonts w:ascii="Calibri" w:eastAsia="Calibri" w:hAnsi="Calibri" w:cs="Calibri"/>
    </w:rPr>
  </w:style>
  <w:style w:type="paragraph" w:customStyle="1" w:styleId="A29571F2A1E04440847C9D2E614D0D8F4">
    <w:name w:val="A29571F2A1E04440847C9D2E614D0D8F4"/>
    <w:rsid w:val="00714B91"/>
    <w:rPr>
      <w:rFonts w:ascii="Calibri" w:eastAsia="Calibri" w:hAnsi="Calibri" w:cs="Calibri"/>
    </w:rPr>
  </w:style>
  <w:style w:type="paragraph" w:customStyle="1" w:styleId="B1E2DE8F0EFB4AE5A2CC55C6898869744">
    <w:name w:val="B1E2DE8F0EFB4AE5A2CC55C6898869744"/>
    <w:rsid w:val="00714B91"/>
    <w:rPr>
      <w:rFonts w:ascii="Calibri" w:eastAsia="Calibri" w:hAnsi="Calibri" w:cs="Calibri"/>
    </w:rPr>
  </w:style>
  <w:style w:type="paragraph" w:customStyle="1" w:styleId="51FE4E6D5413438E9780F4E5F49F66494">
    <w:name w:val="51FE4E6D5413438E9780F4E5F49F66494"/>
    <w:rsid w:val="00714B91"/>
    <w:rPr>
      <w:rFonts w:ascii="Calibri" w:eastAsia="Calibri" w:hAnsi="Calibri" w:cs="Calibri"/>
    </w:rPr>
  </w:style>
  <w:style w:type="paragraph" w:customStyle="1" w:styleId="D6787E56D9364F818965F780DB46F78E3">
    <w:name w:val="D6787E56D9364F818965F780DB46F78E3"/>
    <w:rsid w:val="00714B91"/>
    <w:rPr>
      <w:rFonts w:ascii="Calibri" w:eastAsia="Calibri" w:hAnsi="Calibri" w:cs="Calibri"/>
    </w:rPr>
  </w:style>
  <w:style w:type="paragraph" w:customStyle="1" w:styleId="22CD0A45E8184A74823BAB2420C6EC88">
    <w:name w:val="22CD0A45E8184A74823BAB2420C6EC88"/>
    <w:rsid w:val="00714B91"/>
  </w:style>
  <w:style w:type="paragraph" w:customStyle="1" w:styleId="35245FA22EF64478AF93B2A18E24B04B27">
    <w:name w:val="35245FA22EF64478AF93B2A18E24B04B27"/>
    <w:rsid w:val="00714B91"/>
    <w:rPr>
      <w:rFonts w:ascii="Calibri" w:eastAsia="Calibri" w:hAnsi="Calibri" w:cs="Calibri"/>
    </w:rPr>
  </w:style>
  <w:style w:type="paragraph" w:customStyle="1" w:styleId="073CE04D185643878B84AD5BC03D02A327">
    <w:name w:val="073CE04D185643878B84AD5BC03D02A327"/>
    <w:rsid w:val="00714B91"/>
    <w:rPr>
      <w:rFonts w:ascii="Calibri" w:eastAsia="Calibri" w:hAnsi="Calibri" w:cs="Calibri"/>
    </w:rPr>
  </w:style>
  <w:style w:type="paragraph" w:customStyle="1" w:styleId="F350FBA2C29B46F6AAF0F236D2BB5ADF27">
    <w:name w:val="F350FBA2C29B46F6AAF0F236D2BB5ADF27"/>
    <w:rsid w:val="00714B91"/>
    <w:rPr>
      <w:rFonts w:ascii="Calibri" w:eastAsia="Calibri" w:hAnsi="Calibri" w:cs="Calibri"/>
    </w:rPr>
  </w:style>
  <w:style w:type="paragraph" w:customStyle="1" w:styleId="CCBDD2368CED4B3BB3C09F0E91897B8427">
    <w:name w:val="CCBDD2368CED4B3BB3C09F0E91897B8427"/>
    <w:rsid w:val="00714B91"/>
    <w:rPr>
      <w:rFonts w:ascii="Calibri" w:eastAsia="Calibri" w:hAnsi="Calibri" w:cs="Calibri"/>
    </w:rPr>
  </w:style>
  <w:style w:type="paragraph" w:customStyle="1" w:styleId="769D10671D634164A6D2DB2AF97D16D327">
    <w:name w:val="769D10671D634164A6D2DB2AF97D16D327"/>
    <w:rsid w:val="00714B91"/>
    <w:rPr>
      <w:rFonts w:ascii="Calibri" w:eastAsia="Calibri" w:hAnsi="Calibri" w:cs="Calibri"/>
    </w:rPr>
  </w:style>
  <w:style w:type="paragraph" w:customStyle="1" w:styleId="10E766A6AF224B9A9B890F7E14E19E8411">
    <w:name w:val="10E766A6AF224B9A9B890F7E14E19E8411"/>
    <w:rsid w:val="00714B91"/>
    <w:rPr>
      <w:rFonts w:ascii="Calibri" w:eastAsia="Calibri" w:hAnsi="Calibri" w:cs="Calibri"/>
    </w:rPr>
  </w:style>
  <w:style w:type="paragraph" w:customStyle="1" w:styleId="22D1173ECA85442FAAE1546580C4047F27">
    <w:name w:val="22D1173ECA85442FAAE1546580C4047F27"/>
    <w:rsid w:val="00714B91"/>
    <w:rPr>
      <w:rFonts w:ascii="Calibri" w:eastAsia="Calibri" w:hAnsi="Calibri" w:cs="Calibri"/>
    </w:rPr>
  </w:style>
  <w:style w:type="paragraph" w:customStyle="1" w:styleId="2E09607F8F574648BE510D79D43D776E27">
    <w:name w:val="2E09607F8F574648BE510D79D43D776E27"/>
    <w:rsid w:val="00714B91"/>
    <w:rPr>
      <w:rFonts w:ascii="Calibri" w:eastAsia="Calibri" w:hAnsi="Calibri" w:cs="Calibri"/>
    </w:rPr>
  </w:style>
  <w:style w:type="paragraph" w:customStyle="1" w:styleId="81C726644747499688BEA02F99DA886127">
    <w:name w:val="81C726644747499688BEA02F99DA886127"/>
    <w:rsid w:val="00714B91"/>
    <w:rPr>
      <w:rFonts w:ascii="Calibri" w:eastAsia="Calibri" w:hAnsi="Calibri" w:cs="Calibri"/>
    </w:rPr>
  </w:style>
  <w:style w:type="paragraph" w:customStyle="1" w:styleId="0055559777E949F0982D40CD4DB8130227">
    <w:name w:val="0055559777E949F0982D40CD4DB8130227"/>
    <w:rsid w:val="00714B91"/>
    <w:rPr>
      <w:rFonts w:ascii="Calibri" w:eastAsia="Calibri" w:hAnsi="Calibri" w:cs="Calibri"/>
    </w:rPr>
  </w:style>
  <w:style w:type="paragraph" w:customStyle="1" w:styleId="6D449A5E81354584AA7270E94DC2907727">
    <w:name w:val="6D449A5E81354584AA7270E94DC2907727"/>
    <w:rsid w:val="00714B91"/>
    <w:rPr>
      <w:rFonts w:ascii="Calibri" w:eastAsia="Calibri" w:hAnsi="Calibri" w:cs="Calibri"/>
    </w:rPr>
  </w:style>
  <w:style w:type="paragraph" w:customStyle="1" w:styleId="738D7F6E969544BF88B80478D072D0FE27">
    <w:name w:val="738D7F6E969544BF88B80478D072D0FE27"/>
    <w:rsid w:val="00714B91"/>
    <w:rPr>
      <w:rFonts w:ascii="Calibri" w:eastAsia="Calibri" w:hAnsi="Calibri" w:cs="Calibri"/>
    </w:rPr>
  </w:style>
  <w:style w:type="paragraph" w:customStyle="1" w:styleId="A10F9FAD60BB468D828486437A5103B617">
    <w:name w:val="A10F9FAD60BB468D828486437A5103B617"/>
    <w:rsid w:val="00714B91"/>
    <w:rPr>
      <w:rFonts w:ascii="Calibri" w:eastAsia="Calibri" w:hAnsi="Calibri" w:cs="Calibri"/>
    </w:rPr>
  </w:style>
  <w:style w:type="paragraph" w:customStyle="1" w:styleId="2277121C6A224167B684D32D1BC7D5B726">
    <w:name w:val="2277121C6A224167B684D32D1BC7D5B726"/>
    <w:rsid w:val="00714B91"/>
    <w:rPr>
      <w:rFonts w:ascii="Calibri" w:eastAsia="Calibri" w:hAnsi="Calibri" w:cs="Calibri"/>
    </w:rPr>
  </w:style>
  <w:style w:type="paragraph" w:customStyle="1" w:styleId="4A60C4FFAACB4F43B39B767999F4191426">
    <w:name w:val="4A60C4FFAACB4F43B39B767999F4191426"/>
    <w:rsid w:val="00714B91"/>
    <w:rPr>
      <w:rFonts w:ascii="Calibri" w:eastAsia="Calibri" w:hAnsi="Calibri" w:cs="Calibri"/>
    </w:rPr>
  </w:style>
  <w:style w:type="paragraph" w:customStyle="1" w:styleId="67FE404E89BA49AC8E6C2FA842E57E6E26">
    <w:name w:val="67FE404E89BA49AC8E6C2FA842E57E6E26"/>
    <w:rsid w:val="00714B91"/>
    <w:rPr>
      <w:rFonts w:ascii="Calibri" w:eastAsia="Calibri" w:hAnsi="Calibri" w:cs="Calibri"/>
    </w:rPr>
  </w:style>
  <w:style w:type="paragraph" w:customStyle="1" w:styleId="7406B72CE29443ED92101E6250F6121326">
    <w:name w:val="7406B72CE29443ED92101E6250F6121326"/>
    <w:rsid w:val="00714B91"/>
    <w:rPr>
      <w:rFonts w:ascii="Calibri" w:eastAsia="Calibri" w:hAnsi="Calibri" w:cs="Calibri"/>
    </w:rPr>
  </w:style>
  <w:style w:type="paragraph" w:customStyle="1" w:styleId="852C8E64E84C43ACBDA4BFFCECA51BF026">
    <w:name w:val="852C8E64E84C43ACBDA4BFFCECA51BF026"/>
    <w:rsid w:val="00714B91"/>
    <w:rPr>
      <w:rFonts w:ascii="Calibri" w:eastAsia="Calibri" w:hAnsi="Calibri" w:cs="Calibri"/>
    </w:rPr>
  </w:style>
  <w:style w:type="paragraph" w:customStyle="1" w:styleId="4EA8C8749A3A49BAB490C88F8DE3D4D726">
    <w:name w:val="4EA8C8749A3A49BAB490C88F8DE3D4D726"/>
    <w:rsid w:val="00714B91"/>
    <w:rPr>
      <w:rFonts w:ascii="Calibri" w:eastAsia="Calibri" w:hAnsi="Calibri" w:cs="Calibri"/>
    </w:rPr>
  </w:style>
  <w:style w:type="paragraph" w:customStyle="1" w:styleId="6E1328EB82374AC9A3530A0D99C80EB326">
    <w:name w:val="6E1328EB82374AC9A3530A0D99C80EB326"/>
    <w:rsid w:val="00714B91"/>
    <w:rPr>
      <w:rFonts w:ascii="Calibri" w:eastAsia="Calibri" w:hAnsi="Calibri" w:cs="Calibri"/>
    </w:rPr>
  </w:style>
  <w:style w:type="paragraph" w:customStyle="1" w:styleId="22CD0A45E8184A74823BAB2420C6EC881">
    <w:name w:val="22CD0A45E8184A74823BAB2420C6EC881"/>
    <w:rsid w:val="00714B91"/>
    <w:rPr>
      <w:rFonts w:ascii="Calibri" w:eastAsia="Calibri" w:hAnsi="Calibri" w:cs="Calibri"/>
    </w:rPr>
  </w:style>
  <w:style w:type="paragraph" w:customStyle="1" w:styleId="6D1E5C5B8F084D14A0EF701DF649934526">
    <w:name w:val="6D1E5C5B8F084D14A0EF701DF649934526"/>
    <w:rsid w:val="00714B91"/>
    <w:rPr>
      <w:rFonts w:ascii="Calibri" w:eastAsia="Calibri" w:hAnsi="Calibri" w:cs="Calibri"/>
    </w:rPr>
  </w:style>
  <w:style w:type="paragraph" w:customStyle="1" w:styleId="4C0ADCF2C7EC4D74AC449DE59F3B5C4A26">
    <w:name w:val="4C0ADCF2C7EC4D74AC449DE59F3B5C4A26"/>
    <w:rsid w:val="00714B91"/>
    <w:rPr>
      <w:rFonts w:ascii="Calibri" w:eastAsia="Calibri" w:hAnsi="Calibri" w:cs="Calibri"/>
    </w:rPr>
  </w:style>
  <w:style w:type="paragraph" w:customStyle="1" w:styleId="A4BDE212CF4E497B8CAACDB3064576B126">
    <w:name w:val="A4BDE212CF4E497B8CAACDB3064576B126"/>
    <w:rsid w:val="00714B91"/>
    <w:rPr>
      <w:rFonts w:ascii="Calibri" w:eastAsia="Calibri" w:hAnsi="Calibri" w:cs="Calibri"/>
    </w:rPr>
  </w:style>
  <w:style w:type="paragraph" w:customStyle="1" w:styleId="7BA1716E82564C578833C48E3D78578526">
    <w:name w:val="7BA1716E82564C578833C48E3D78578526"/>
    <w:rsid w:val="00714B91"/>
    <w:rPr>
      <w:rFonts w:ascii="Calibri" w:eastAsia="Calibri" w:hAnsi="Calibri" w:cs="Calibri"/>
    </w:rPr>
  </w:style>
  <w:style w:type="paragraph" w:customStyle="1" w:styleId="AE0762346C5944D78DAF56CF3384227B26">
    <w:name w:val="AE0762346C5944D78DAF56CF3384227B26"/>
    <w:rsid w:val="00714B91"/>
    <w:rPr>
      <w:rFonts w:ascii="Calibri" w:eastAsia="Calibri" w:hAnsi="Calibri" w:cs="Calibri"/>
    </w:rPr>
  </w:style>
  <w:style w:type="paragraph" w:customStyle="1" w:styleId="11873BB6AA814438AF3867193FC31ADD25">
    <w:name w:val="11873BB6AA814438AF3867193FC31ADD25"/>
    <w:rsid w:val="00714B91"/>
    <w:rPr>
      <w:rFonts w:ascii="Calibri" w:eastAsia="Calibri" w:hAnsi="Calibri" w:cs="Calibri"/>
    </w:rPr>
  </w:style>
  <w:style w:type="paragraph" w:customStyle="1" w:styleId="8E6D8326792A44E5A9B35F3AE8E8A72A15">
    <w:name w:val="8E6D8326792A44E5A9B35F3AE8E8A72A15"/>
    <w:rsid w:val="00714B91"/>
    <w:rPr>
      <w:rFonts w:ascii="Calibri" w:eastAsia="Calibri" w:hAnsi="Calibri" w:cs="Calibri"/>
    </w:rPr>
  </w:style>
  <w:style w:type="paragraph" w:customStyle="1" w:styleId="C4FE3561BEE14D9F9F819BEA1519829225">
    <w:name w:val="C4FE3561BEE14D9F9F819BEA1519829225"/>
    <w:rsid w:val="00714B91"/>
    <w:rPr>
      <w:rFonts w:ascii="Calibri" w:eastAsia="Calibri" w:hAnsi="Calibri" w:cs="Calibri"/>
    </w:rPr>
  </w:style>
  <w:style w:type="paragraph" w:customStyle="1" w:styleId="438043E8C2954971BBD4ABC392492DE624">
    <w:name w:val="438043E8C2954971BBD4ABC392492DE624"/>
    <w:rsid w:val="00714B91"/>
    <w:rPr>
      <w:rFonts w:ascii="Calibri" w:eastAsia="Calibri" w:hAnsi="Calibri" w:cs="Calibri"/>
    </w:rPr>
  </w:style>
  <w:style w:type="paragraph" w:customStyle="1" w:styleId="858D6DA1D0EA43D490955717AA8E343023">
    <w:name w:val="858D6DA1D0EA43D490955717AA8E343023"/>
    <w:rsid w:val="00714B91"/>
    <w:rPr>
      <w:rFonts w:ascii="Calibri" w:eastAsia="Calibri" w:hAnsi="Calibri" w:cs="Calibri"/>
    </w:rPr>
  </w:style>
  <w:style w:type="paragraph" w:customStyle="1" w:styleId="13AA16B01F5E4DF4BE64D9905885839623">
    <w:name w:val="13AA16B01F5E4DF4BE64D9905885839623"/>
    <w:rsid w:val="00714B91"/>
    <w:rPr>
      <w:rFonts w:ascii="Calibri" w:eastAsia="Calibri" w:hAnsi="Calibri" w:cs="Calibri"/>
    </w:rPr>
  </w:style>
  <w:style w:type="paragraph" w:customStyle="1" w:styleId="D2ABBFF8472F4B72A6FAA0B58A32CBD123">
    <w:name w:val="D2ABBFF8472F4B72A6FAA0B58A32CBD123"/>
    <w:rsid w:val="00714B91"/>
    <w:rPr>
      <w:rFonts w:ascii="Calibri" w:eastAsia="Calibri" w:hAnsi="Calibri" w:cs="Calibri"/>
    </w:rPr>
  </w:style>
  <w:style w:type="paragraph" w:customStyle="1" w:styleId="CAEFC4ECF4264832970C20468252F72912">
    <w:name w:val="CAEFC4ECF4264832970C20468252F72912"/>
    <w:rsid w:val="00714B91"/>
    <w:rPr>
      <w:rFonts w:ascii="Calibri" w:eastAsia="Calibri" w:hAnsi="Calibri" w:cs="Calibri"/>
    </w:rPr>
  </w:style>
  <w:style w:type="paragraph" w:customStyle="1" w:styleId="E0A138E2AA5949EFB6AD8CE82D35B10B12">
    <w:name w:val="E0A138E2AA5949EFB6AD8CE82D35B10B12"/>
    <w:rsid w:val="00714B91"/>
    <w:rPr>
      <w:rFonts w:ascii="Calibri" w:eastAsia="Calibri" w:hAnsi="Calibri" w:cs="Calibri"/>
    </w:rPr>
  </w:style>
  <w:style w:type="paragraph" w:customStyle="1" w:styleId="21465FFE5959440ABA43700EA4EC4C2E12">
    <w:name w:val="21465FFE5959440ABA43700EA4EC4C2E12"/>
    <w:rsid w:val="00714B91"/>
    <w:pPr>
      <w:ind w:left="720"/>
      <w:contextualSpacing/>
    </w:pPr>
    <w:rPr>
      <w:rFonts w:ascii="Calibri" w:eastAsia="Calibri" w:hAnsi="Calibri" w:cs="Calibri"/>
    </w:rPr>
  </w:style>
  <w:style w:type="paragraph" w:customStyle="1" w:styleId="F8C79C859D0B4B449A9EAD37F199A1A623">
    <w:name w:val="F8C79C859D0B4B449A9EAD37F199A1A623"/>
    <w:rsid w:val="00714B91"/>
    <w:rPr>
      <w:rFonts w:ascii="Calibri" w:eastAsia="Calibri" w:hAnsi="Calibri" w:cs="Calibri"/>
    </w:rPr>
  </w:style>
  <w:style w:type="paragraph" w:customStyle="1" w:styleId="A8A8D2E1A07B4ED19E3C5F0AAD74B17723">
    <w:name w:val="A8A8D2E1A07B4ED19E3C5F0AAD74B17723"/>
    <w:rsid w:val="00714B91"/>
    <w:rPr>
      <w:rFonts w:ascii="Calibri" w:eastAsia="Calibri" w:hAnsi="Calibri" w:cs="Calibri"/>
    </w:rPr>
  </w:style>
  <w:style w:type="paragraph" w:customStyle="1" w:styleId="77BCAE2AB5C94FD0A827BEAD4B63388223">
    <w:name w:val="77BCAE2AB5C94FD0A827BEAD4B63388223"/>
    <w:rsid w:val="00714B91"/>
    <w:rPr>
      <w:rFonts w:ascii="Calibri" w:eastAsia="Calibri" w:hAnsi="Calibri" w:cs="Calibri"/>
    </w:rPr>
  </w:style>
  <w:style w:type="paragraph" w:customStyle="1" w:styleId="358394327311429C8447C86E8082B51A23">
    <w:name w:val="358394327311429C8447C86E8082B51A23"/>
    <w:rsid w:val="00714B91"/>
    <w:rPr>
      <w:rFonts w:ascii="Calibri" w:eastAsia="Calibri" w:hAnsi="Calibri" w:cs="Calibri"/>
    </w:rPr>
  </w:style>
  <w:style w:type="paragraph" w:customStyle="1" w:styleId="115BB9D40D38436DB565B45BF180420423">
    <w:name w:val="115BB9D40D38436DB565B45BF180420423"/>
    <w:rsid w:val="00714B91"/>
    <w:rPr>
      <w:rFonts w:ascii="Calibri" w:eastAsia="Calibri" w:hAnsi="Calibri" w:cs="Calibri"/>
    </w:rPr>
  </w:style>
  <w:style w:type="paragraph" w:customStyle="1" w:styleId="116C6487F72145EB84B88F61438A772E23">
    <w:name w:val="116C6487F72145EB84B88F61438A772E23"/>
    <w:rsid w:val="00714B91"/>
    <w:rPr>
      <w:rFonts w:ascii="Calibri" w:eastAsia="Calibri" w:hAnsi="Calibri" w:cs="Calibri"/>
    </w:rPr>
  </w:style>
  <w:style w:type="paragraph" w:customStyle="1" w:styleId="CF0BAE5B2AE44C598F988E849ECFA5E223">
    <w:name w:val="CF0BAE5B2AE44C598F988E849ECFA5E223"/>
    <w:rsid w:val="00714B91"/>
    <w:rPr>
      <w:rFonts w:ascii="Calibri" w:eastAsia="Calibri" w:hAnsi="Calibri" w:cs="Calibri"/>
    </w:rPr>
  </w:style>
  <w:style w:type="paragraph" w:customStyle="1" w:styleId="CE7BD6CB3F454FB0B2A90BD1F41B7F8F23">
    <w:name w:val="CE7BD6CB3F454FB0B2A90BD1F41B7F8F23"/>
    <w:rsid w:val="00714B91"/>
    <w:rPr>
      <w:rFonts w:ascii="Calibri" w:eastAsia="Calibri" w:hAnsi="Calibri" w:cs="Calibri"/>
    </w:rPr>
  </w:style>
  <w:style w:type="paragraph" w:customStyle="1" w:styleId="4338AC1CD07B41C885CD49D7E1CB469B10">
    <w:name w:val="4338AC1CD07B41C885CD49D7E1CB469B10"/>
    <w:rsid w:val="00714B91"/>
    <w:rPr>
      <w:rFonts w:ascii="Calibri" w:eastAsia="Calibri" w:hAnsi="Calibri" w:cs="Calibri"/>
    </w:rPr>
  </w:style>
  <w:style w:type="paragraph" w:customStyle="1" w:styleId="4B961C06F6184FCAA04F89B2032E4D3610">
    <w:name w:val="4B961C06F6184FCAA04F89B2032E4D3610"/>
    <w:rsid w:val="00714B91"/>
    <w:rPr>
      <w:rFonts w:ascii="Calibri" w:eastAsia="Calibri" w:hAnsi="Calibri" w:cs="Calibri"/>
    </w:rPr>
  </w:style>
  <w:style w:type="paragraph" w:customStyle="1" w:styleId="222CC323CD7E455FA6E502D98AA9148110">
    <w:name w:val="222CC323CD7E455FA6E502D98AA9148110"/>
    <w:rsid w:val="00714B91"/>
    <w:rPr>
      <w:rFonts w:ascii="Calibri" w:eastAsia="Calibri" w:hAnsi="Calibri" w:cs="Calibri"/>
    </w:rPr>
  </w:style>
  <w:style w:type="paragraph" w:customStyle="1" w:styleId="AB16D2BA0D954AA892A3AC64FECB354F8">
    <w:name w:val="AB16D2BA0D954AA892A3AC64FECB354F8"/>
    <w:rsid w:val="00714B91"/>
    <w:rPr>
      <w:rFonts w:ascii="Calibri" w:eastAsia="Calibri" w:hAnsi="Calibri" w:cs="Calibri"/>
    </w:rPr>
  </w:style>
  <w:style w:type="paragraph" w:customStyle="1" w:styleId="3CA3693D4C144CECBC02986CD8E52AB48">
    <w:name w:val="3CA3693D4C144CECBC02986CD8E52AB48"/>
    <w:rsid w:val="00714B91"/>
    <w:rPr>
      <w:rFonts w:ascii="Calibri" w:eastAsia="Calibri" w:hAnsi="Calibri" w:cs="Calibri"/>
    </w:rPr>
  </w:style>
  <w:style w:type="paragraph" w:customStyle="1" w:styleId="4C87EDF3529A460BBD35B37379FB01CF22">
    <w:name w:val="4C87EDF3529A460BBD35B37379FB01CF22"/>
    <w:rsid w:val="00714B91"/>
    <w:rPr>
      <w:rFonts w:ascii="Calibri" w:eastAsia="Calibri" w:hAnsi="Calibri" w:cs="Calibri"/>
    </w:rPr>
  </w:style>
  <w:style w:type="paragraph" w:customStyle="1" w:styleId="F7AD68BCB4C74E76BFB08F92321656FD22">
    <w:name w:val="F7AD68BCB4C74E76BFB08F92321656FD22"/>
    <w:rsid w:val="00714B91"/>
    <w:rPr>
      <w:rFonts w:ascii="Calibri" w:eastAsia="Calibri" w:hAnsi="Calibri" w:cs="Calibri"/>
    </w:rPr>
  </w:style>
  <w:style w:type="paragraph" w:customStyle="1" w:styleId="2DA24947D4DA46249D11064E21AABEF422">
    <w:name w:val="2DA24947D4DA46249D11064E21AABEF422"/>
    <w:rsid w:val="00714B91"/>
    <w:rPr>
      <w:rFonts w:ascii="Calibri" w:eastAsia="Calibri" w:hAnsi="Calibri" w:cs="Calibri"/>
    </w:rPr>
  </w:style>
  <w:style w:type="paragraph" w:customStyle="1" w:styleId="00668E3C07AF448393735BDAF6AF494C20">
    <w:name w:val="00668E3C07AF448393735BDAF6AF494C20"/>
    <w:rsid w:val="00714B91"/>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2">
    <w:name w:val="66E8B845E0AC44739041F377DCC9463322"/>
    <w:rsid w:val="00714B91"/>
    <w:rPr>
      <w:rFonts w:ascii="Calibri" w:eastAsia="Calibri" w:hAnsi="Calibri" w:cs="Calibri"/>
    </w:rPr>
  </w:style>
  <w:style w:type="paragraph" w:customStyle="1" w:styleId="631E1FB997434FBC8CF6A8388DE7BAEB22">
    <w:name w:val="631E1FB997434FBC8CF6A8388DE7BAEB22"/>
    <w:rsid w:val="00714B91"/>
    <w:rPr>
      <w:rFonts w:ascii="Calibri" w:eastAsia="Calibri" w:hAnsi="Calibri" w:cs="Calibri"/>
    </w:rPr>
  </w:style>
  <w:style w:type="paragraph" w:customStyle="1" w:styleId="C20548BDB768419E8DE99B210EB3B62D22">
    <w:name w:val="C20548BDB768419E8DE99B210EB3B62D22"/>
    <w:rsid w:val="00714B91"/>
    <w:rPr>
      <w:rFonts w:ascii="Calibri" w:eastAsia="Calibri" w:hAnsi="Calibri" w:cs="Calibri"/>
    </w:rPr>
  </w:style>
  <w:style w:type="paragraph" w:customStyle="1" w:styleId="ACFF48D6DCB64F9EB5591E7236D686E122">
    <w:name w:val="ACFF48D6DCB64F9EB5591E7236D686E122"/>
    <w:rsid w:val="00714B91"/>
    <w:rPr>
      <w:rFonts w:ascii="Calibri" w:eastAsia="Calibri" w:hAnsi="Calibri" w:cs="Calibri"/>
    </w:rPr>
  </w:style>
  <w:style w:type="paragraph" w:customStyle="1" w:styleId="B6CC6B50EDD44454A81D88C3F66EDDBB22">
    <w:name w:val="B6CC6B50EDD44454A81D88C3F66EDDBB22"/>
    <w:rsid w:val="00714B91"/>
    <w:rPr>
      <w:rFonts w:ascii="Calibri" w:eastAsia="Calibri" w:hAnsi="Calibri" w:cs="Calibri"/>
    </w:rPr>
  </w:style>
  <w:style w:type="paragraph" w:customStyle="1" w:styleId="5B5F4E9040134207A0694C22AB88486C22">
    <w:name w:val="5B5F4E9040134207A0694C22AB88486C22"/>
    <w:rsid w:val="00714B91"/>
    <w:rPr>
      <w:rFonts w:ascii="Calibri" w:eastAsia="Calibri" w:hAnsi="Calibri" w:cs="Calibri"/>
    </w:rPr>
  </w:style>
  <w:style w:type="paragraph" w:customStyle="1" w:styleId="B3B18CD5A2D94BC89611EA3FECB3A19F22">
    <w:name w:val="B3B18CD5A2D94BC89611EA3FECB3A19F22"/>
    <w:rsid w:val="00714B91"/>
    <w:rPr>
      <w:rFonts w:ascii="Calibri" w:eastAsia="Calibri" w:hAnsi="Calibri" w:cs="Calibri"/>
    </w:rPr>
  </w:style>
  <w:style w:type="paragraph" w:customStyle="1" w:styleId="662052D1FFA641BABB671BC491BA871222">
    <w:name w:val="662052D1FFA641BABB671BC491BA871222"/>
    <w:rsid w:val="00714B91"/>
    <w:rPr>
      <w:rFonts w:ascii="Calibri" w:eastAsia="Calibri" w:hAnsi="Calibri" w:cs="Calibri"/>
    </w:rPr>
  </w:style>
  <w:style w:type="paragraph" w:customStyle="1" w:styleId="9D9CB62892494461AC95664789F4CBCE22">
    <w:name w:val="9D9CB62892494461AC95664789F4CBCE22"/>
    <w:rsid w:val="00714B91"/>
    <w:rPr>
      <w:rFonts w:ascii="Calibri" w:eastAsia="Calibri" w:hAnsi="Calibri" w:cs="Calibri"/>
    </w:rPr>
  </w:style>
  <w:style w:type="paragraph" w:customStyle="1" w:styleId="5B496F62C19F4E7487C10EBECD141F8622">
    <w:name w:val="5B496F62C19F4E7487C10EBECD141F8622"/>
    <w:rsid w:val="00714B91"/>
    <w:rPr>
      <w:rFonts w:ascii="Calibri" w:eastAsia="Calibri" w:hAnsi="Calibri" w:cs="Calibri"/>
    </w:rPr>
  </w:style>
  <w:style w:type="paragraph" w:customStyle="1" w:styleId="B1C310055E954392947742591F66853D22">
    <w:name w:val="B1C310055E954392947742591F66853D22"/>
    <w:rsid w:val="00714B91"/>
    <w:rPr>
      <w:rFonts w:ascii="Calibri" w:eastAsia="Calibri" w:hAnsi="Calibri" w:cs="Calibri"/>
    </w:rPr>
  </w:style>
  <w:style w:type="paragraph" w:customStyle="1" w:styleId="EA027927E1C040CBB77A5137F5558CEF22">
    <w:name w:val="EA027927E1C040CBB77A5137F5558CEF22"/>
    <w:rsid w:val="00714B91"/>
    <w:rPr>
      <w:rFonts w:ascii="Calibri" w:eastAsia="Calibri" w:hAnsi="Calibri" w:cs="Calibri"/>
    </w:rPr>
  </w:style>
  <w:style w:type="paragraph" w:customStyle="1" w:styleId="2550E25B87FE4324A4953BD39111C56D22">
    <w:name w:val="2550E25B87FE4324A4953BD39111C56D22"/>
    <w:rsid w:val="00714B91"/>
    <w:rPr>
      <w:rFonts w:ascii="Calibri" w:eastAsia="Calibri" w:hAnsi="Calibri" w:cs="Calibri"/>
    </w:rPr>
  </w:style>
  <w:style w:type="paragraph" w:customStyle="1" w:styleId="8F58311E97064659B2BE728B47C867E27">
    <w:name w:val="8F58311E97064659B2BE728B47C867E27"/>
    <w:rsid w:val="00714B91"/>
    <w:rPr>
      <w:rFonts w:ascii="Calibri" w:eastAsia="Calibri" w:hAnsi="Calibri" w:cs="Calibri"/>
    </w:rPr>
  </w:style>
  <w:style w:type="paragraph" w:customStyle="1" w:styleId="1DC8D9D1542D416EBA3478426FF110B87">
    <w:name w:val="1DC8D9D1542D416EBA3478426FF110B87"/>
    <w:rsid w:val="00714B91"/>
    <w:rPr>
      <w:rFonts w:ascii="Calibri" w:eastAsia="Calibri" w:hAnsi="Calibri" w:cs="Calibri"/>
    </w:rPr>
  </w:style>
  <w:style w:type="paragraph" w:customStyle="1" w:styleId="5EC4F321C3514BEBB638E45950A370367">
    <w:name w:val="5EC4F321C3514BEBB638E45950A370367"/>
    <w:rsid w:val="00714B91"/>
    <w:rPr>
      <w:rFonts w:ascii="Calibri" w:eastAsia="Calibri" w:hAnsi="Calibri" w:cs="Calibri"/>
    </w:rPr>
  </w:style>
  <w:style w:type="paragraph" w:customStyle="1" w:styleId="5283F055DC7C48F7AC6BA1FC6D01BC597">
    <w:name w:val="5283F055DC7C48F7AC6BA1FC6D01BC597"/>
    <w:rsid w:val="00714B91"/>
    <w:rPr>
      <w:rFonts w:ascii="Calibri" w:eastAsia="Calibri" w:hAnsi="Calibri" w:cs="Calibri"/>
    </w:rPr>
  </w:style>
  <w:style w:type="paragraph" w:customStyle="1" w:styleId="4FEA84AEBF8D4442B44428960A5D355F7">
    <w:name w:val="4FEA84AEBF8D4442B44428960A5D355F7"/>
    <w:rsid w:val="00714B91"/>
    <w:rPr>
      <w:rFonts w:ascii="Calibri" w:eastAsia="Calibri" w:hAnsi="Calibri" w:cs="Calibri"/>
    </w:rPr>
  </w:style>
  <w:style w:type="paragraph" w:customStyle="1" w:styleId="F97ADC7ABEB94942B6FB0315F24AB5947">
    <w:name w:val="F97ADC7ABEB94942B6FB0315F24AB5947"/>
    <w:rsid w:val="00714B91"/>
    <w:rPr>
      <w:rFonts w:ascii="Calibri" w:eastAsia="Calibri" w:hAnsi="Calibri" w:cs="Calibri"/>
    </w:rPr>
  </w:style>
  <w:style w:type="paragraph" w:customStyle="1" w:styleId="1E24F7E839DA4DD482AACE3A0951F15A7">
    <w:name w:val="1E24F7E839DA4DD482AACE3A0951F15A7"/>
    <w:rsid w:val="00714B91"/>
    <w:rPr>
      <w:rFonts w:ascii="Calibri" w:eastAsia="Calibri" w:hAnsi="Calibri" w:cs="Calibri"/>
    </w:rPr>
  </w:style>
  <w:style w:type="paragraph" w:customStyle="1" w:styleId="129248C7622A48AB81365C167A8B4D107">
    <w:name w:val="129248C7622A48AB81365C167A8B4D107"/>
    <w:rsid w:val="00714B91"/>
    <w:rPr>
      <w:rFonts w:ascii="Calibri" w:eastAsia="Calibri" w:hAnsi="Calibri" w:cs="Calibri"/>
    </w:rPr>
  </w:style>
  <w:style w:type="paragraph" w:customStyle="1" w:styleId="8DBF10D0570346C082A900D0FC3608425">
    <w:name w:val="8DBF10D0570346C082A900D0FC3608425"/>
    <w:rsid w:val="00714B91"/>
    <w:rPr>
      <w:rFonts w:ascii="Calibri" w:eastAsia="Calibri" w:hAnsi="Calibri" w:cs="Calibri"/>
    </w:rPr>
  </w:style>
  <w:style w:type="paragraph" w:customStyle="1" w:styleId="D8812BBED5BB433FB71BE3FDB4D05FAC5">
    <w:name w:val="D8812BBED5BB433FB71BE3FDB4D05FAC5"/>
    <w:rsid w:val="00714B91"/>
    <w:rPr>
      <w:rFonts w:ascii="Calibri" w:eastAsia="Calibri" w:hAnsi="Calibri" w:cs="Calibri"/>
    </w:rPr>
  </w:style>
  <w:style w:type="paragraph" w:customStyle="1" w:styleId="CE8323C00AAB4750B967BBF2B9411C425">
    <w:name w:val="CE8323C00AAB4750B967BBF2B9411C425"/>
    <w:rsid w:val="00714B91"/>
    <w:rPr>
      <w:rFonts w:ascii="Calibri" w:eastAsia="Calibri" w:hAnsi="Calibri" w:cs="Calibri"/>
    </w:rPr>
  </w:style>
  <w:style w:type="paragraph" w:customStyle="1" w:styleId="11919DFA65AA45AE9DC7776D122BEFEB5">
    <w:name w:val="11919DFA65AA45AE9DC7776D122BEFEB5"/>
    <w:rsid w:val="00714B91"/>
    <w:rPr>
      <w:rFonts w:ascii="Calibri" w:eastAsia="Calibri" w:hAnsi="Calibri" w:cs="Calibri"/>
    </w:rPr>
  </w:style>
  <w:style w:type="paragraph" w:customStyle="1" w:styleId="E6331D6E8DD74EF5BDF01B67D72896765">
    <w:name w:val="E6331D6E8DD74EF5BDF01B67D72896765"/>
    <w:rsid w:val="00714B91"/>
    <w:rPr>
      <w:rFonts w:ascii="Calibri" w:eastAsia="Calibri" w:hAnsi="Calibri" w:cs="Calibri"/>
    </w:rPr>
  </w:style>
  <w:style w:type="paragraph" w:customStyle="1" w:styleId="B83CD492EED74D3481D458F1DAF80B3E5">
    <w:name w:val="B83CD492EED74D3481D458F1DAF80B3E5"/>
    <w:rsid w:val="00714B91"/>
    <w:rPr>
      <w:rFonts w:ascii="Calibri" w:eastAsia="Calibri" w:hAnsi="Calibri" w:cs="Calibri"/>
    </w:rPr>
  </w:style>
  <w:style w:type="paragraph" w:customStyle="1" w:styleId="B19D4631DDAE46BCBAF59FCD11C71DDE5">
    <w:name w:val="B19D4631DDAE46BCBAF59FCD11C71DDE5"/>
    <w:rsid w:val="00714B91"/>
    <w:rPr>
      <w:rFonts w:ascii="Calibri" w:eastAsia="Calibri" w:hAnsi="Calibri" w:cs="Calibri"/>
    </w:rPr>
  </w:style>
  <w:style w:type="paragraph" w:customStyle="1" w:styleId="EF53B5295AC4404EA345F6BDA5B3EB4C5">
    <w:name w:val="EF53B5295AC4404EA345F6BDA5B3EB4C5"/>
    <w:rsid w:val="00714B91"/>
    <w:rPr>
      <w:rFonts w:ascii="Calibri" w:eastAsia="Calibri" w:hAnsi="Calibri" w:cs="Calibri"/>
    </w:rPr>
  </w:style>
  <w:style w:type="paragraph" w:customStyle="1" w:styleId="6AE3CF8D512E4C2E8F92836D6F1326475">
    <w:name w:val="6AE3CF8D512E4C2E8F92836D6F1326475"/>
    <w:rsid w:val="00714B91"/>
    <w:rPr>
      <w:rFonts w:ascii="Calibri" w:eastAsia="Calibri" w:hAnsi="Calibri" w:cs="Calibri"/>
    </w:rPr>
  </w:style>
  <w:style w:type="paragraph" w:customStyle="1" w:styleId="04258C02D2BE438AAE9EF4AB50AC9F4F5">
    <w:name w:val="04258C02D2BE438AAE9EF4AB50AC9F4F5"/>
    <w:rsid w:val="00714B91"/>
    <w:rPr>
      <w:rFonts w:ascii="Calibri" w:eastAsia="Calibri" w:hAnsi="Calibri" w:cs="Calibri"/>
    </w:rPr>
  </w:style>
  <w:style w:type="paragraph" w:customStyle="1" w:styleId="7FC326DE44694926B04B53F99778BA125">
    <w:name w:val="7FC326DE44694926B04B53F99778BA125"/>
    <w:rsid w:val="00714B91"/>
    <w:rPr>
      <w:rFonts w:ascii="Calibri" w:eastAsia="Calibri" w:hAnsi="Calibri" w:cs="Calibri"/>
    </w:rPr>
  </w:style>
  <w:style w:type="paragraph" w:customStyle="1" w:styleId="E9DBC61FAB9C4B2EA5C57C006FCA68D55">
    <w:name w:val="E9DBC61FAB9C4B2EA5C57C006FCA68D55"/>
    <w:rsid w:val="00714B91"/>
    <w:rPr>
      <w:rFonts w:ascii="Calibri" w:eastAsia="Calibri" w:hAnsi="Calibri" w:cs="Calibri"/>
    </w:rPr>
  </w:style>
  <w:style w:type="paragraph" w:customStyle="1" w:styleId="128AEF9AE7A04D1FBA7CD51DB1A428575">
    <w:name w:val="128AEF9AE7A04D1FBA7CD51DB1A428575"/>
    <w:rsid w:val="00714B91"/>
    <w:rPr>
      <w:rFonts w:ascii="Calibri" w:eastAsia="Calibri" w:hAnsi="Calibri" w:cs="Calibri"/>
    </w:rPr>
  </w:style>
  <w:style w:type="paragraph" w:customStyle="1" w:styleId="41DFF4349943466CA4FF005A8362A5F85">
    <w:name w:val="41DFF4349943466CA4FF005A8362A5F85"/>
    <w:rsid w:val="00714B91"/>
    <w:rPr>
      <w:rFonts w:ascii="Calibri" w:eastAsia="Calibri" w:hAnsi="Calibri" w:cs="Calibri"/>
    </w:rPr>
  </w:style>
  <w:style w:type="paragraph" w:customStyle="1" w:styleId="74002177294F428C9D6CEF8898B05BBE5">
    <w:name w:val="74002177294F428C9D6CEF8898B05BBE5"/>
    <w:rsid w:val="00714B91"/>
    <w:rPr>
      <w:rFonts w:ascii="Calibri" w:eastAsia="Calibri" w:hAnsi="Calibri" w:cs="Calibri"/>
    </w:rPr>
  </w:style>
  <w:style w:type="paragraph" w:customStyle="1" w:styleId="4F2A4F557A5E469795273333B6C47AD75">
    <w:name w:val="4F2A4F557A5E469795273333B6C47AD75"/>
    <w:rsid w:val="00714B91"/>
    <w:rPr>
      <w:rFonts w:ascii="Calibri" w:eastAsia="Calibri" w:hAnsi="Calibri" w:cs="Calibri"/>
    </w:rPr>
  </w:style>
  <w:style w:type="paragraph" w:customStyle="1" w:styleId="12869343A7FE4483946F7972EC5F7C855">
    <w:name w:val="12869343A7FE4483946F7972EC5F7C855"/>
    <w:rsid w:val="00714B91"/>
    <w:rPr>
      <w:rFonts w:ascii="Calibri" w:eastAsia="Calibri" w:hAnsi="Calibri" w:cs="Calibri"/>
    </w:rPr>
  </w:style>
  <w:style w:type="paragraph" w:customStyle="1" w:styleId="46666A7899C842CA99545C0BDC18EB165">
    <w:name w:val="46666A7899C842CA99545C0BDC18EB165"/>
    <w:rsid w:val="00714B91"/>
    <w:rPr>
      <w:rFonts w:ascii="Calibri" w:eastAsia="Calibri" w:hAnsi="Calibri" w:cs="Calibri"/>
    </w:rPr>
  </w:style>
  <w:style w:type="paragraph" w:customStyle="1" w:styleId="914B60554D224C06965BD3573A3C8D3E5">
    <w:name w:val="914B60554D224C06965BD3573A3C8D3E5"/>
    <w:rsid w:val="00714B91"/>
    <w:rPr>
      <w:rFonts w:ascii="Calibri" w:eastAsia="Calibri" w:hAnsi="Calibri" w:cs="Calibri"/>
    </w:rPr>
  </w:style>
  <w:style w:type="paragraph" w:customStyle="1" w:styleId="F6D1F1127C744A9EAE81BCA3F4AD92735">
    <w:name w:val="F6D1F1127C744A9EAE81BCA3F4AD92735"/>
    <w:rsid w:val="00714B91"/>
    <w:rPr>
      <w:rFonts w:ascii="Calibri" w:eastAsia="Calibri" w:hAnsi="Calibri" w:cs="Calibri"/>
    </w:rPr>
  </w:style>
  <w:style w:type="paragraph" w:customStyle="1" w:styleId="18A526F717CD45CB8BFDB352E4F776C05">
    <w:name w:val="18A526F717CD45CB8BFDB352E4F776C05"/>
    <w:rsid w:val="00714B91"/>
    <w:rPr>
      <w:rFonts w:ascii="Calibri" w:eastAsia="Calibri" w:hAnsi="Calibri" w:cs="Calibri"/>
    </w:rPr>
  </w:style>
  <w:style w:type="paragraph" w:customStyle="1" w:styleId="A29571F2A1E04440847C9D2E614D0D8F5">
    <w:name w:val="A29571F2A1E04440847C9D2E614D0D8F5"/>
    <w:rsid w:val="00714B91"/>
    <w:rPr>
      <w:rFonts w:ascii="Calibri" w:eastAsia="Calibri" w:hAnsi="Calibri" w:cs="Calibri"/>
    </w:rPr>
  </w:style>
  <w:style w:type="paragraph" w:customStyle="1" w:styleId="B1E2DE8F0EFB4AE5A2CC55C6898869745">
    <w:name w:val="B1E2DE8F0EFB4AE5A2CC55C6898869745"/>
    <w:rsid w:val="00714B91"/>
    <w:rPr>
      <w:rFonts w:ascii="Calibri" w:eastAsia="Calibri" w:hAnsi="Calibri" w:cs="Calibri"/>
    </w:rPr>
  </w:style>
  <w:style w:type="paragraph" w:customStyle="1" w:styleId="51FE4E6D5413438E9780F4E5F49F66495">
    <w:name w:val="51FE4E6D5413438E9780F4E5F49F66495"/>
    <w:rsid w:val="00714B91"/>
    <w:rPr>
      <w:rFonts w:ascii="Calibri" w:eastAsia="Calibri" w:hAnsi="Calibri" w:cs="Calibri"/>
    </w:rPr>
  </w:style>
  <w:style w:type="paragraph" w:customStyle="1" w:styleId="D6787E56D9364F818965F780DB46F78E4">
    <w:name w:val="D6787E56D9364F818965F780DB46F78E4"/>
    <w:rsid w:val="00714B91"/>
    <w:rPr>
      <w:rFonts w:ascii="Calibri" w:eastAsia="Calibri" w:hAnsi="Calibri" w:cs="Calibri"/>
    </w:rPr>
  </w:style>
  <w:style w:type="paragraph" w:customStyle="1" w:styleId="35245FA22EF64478AF93B2A18E24B04B28">
    <w:name w:val="35245FA22EF64478AF93B2A18E24B04B28"/>
    <w:rsid w:val="00714B91"/>
    <w:rPr>
      <w:rFonts w:ascii="Calibri" w:eastAsia="Calibri" w:hAnsi="Calibri" w:cs="Calibri"/>
    </w:rPr>
  </w:style>
  <w:style w:type="paragraph" w:customStyle="1" w:styleId="073CE04D185643878B84AD5BC03D02A328">
    <w:name w:val="073CE04D185643878B84AD5BC03D02A328"/>
    <w:rsid w:val="00714B91"/>
    <w:rPr>
      <w:rFonts w:ascii="Calibri" w:eastAsia="Calibri" w:hAnsi="Calibri" w:cs="Calibri"/>
    </w:rPr>
  </w:style>
  <w:style w:type="paragraph" w:customStyle="1" w:styleId="F350FBA2C29B46F6AAF0F236D2BB5ADF28">
    <w:name w:val="F350FBA2C29B46F6AAF0F236D2BB5ADF28"/>
    <w:rsid w:val="00714B91"/>
    <w:rPr>
      <w:rFonts w:ascii="Calibri" w:eastAsia="Calibri" w:hAnsi="Calibri" w:cs="Calibri"/>
    </w:rPr>
  </w:style>
  <w:style w:type="paragraph" w:customStyle="1" w:styleId="CCBDD2368CED4B3BB3C09F0E91897B8428">
    <w:name w:val="CCBDD2368CED4B3BB3C09F0E91897B8428"/>
    <w:rsid w:val="00714B91"/>
    <w:rPr>
      <w:rFonts w:ascii="Calibri" w:eastAsia="Calibri" w:hAnsi="Calibri" w:cs="Calibri"/>
    </w:rPr>
  </w:style>
  <w:style w:type="paragraph" w:customStyle="1" w:styleId="769D10671D634164A6D2DB2AF97D16D328">
    <w:name w:val="769D10671D634164A6D2DB2AF97D16D328"/>
    <w:rsid w:val="00714B91"/>
    <w:rPr>
      <w:rFonts w:ascii="Calibri" w:eastAsia="Calibri" w:hAnsi="Calibri" w:cs="Calibri"/>
    </w:rPr>
  </w:style>
  <w:style w:type="paragraph" w:customStyle="1" w:styleId="10E766A6AF224B9A9B890F7E14E19E8412">
    <w:name w:val="10E766A6AF224B9A9B890F7E14E19E8412"/>
    <w:rsid w:val="00714B91"/>
    <w:rPr>
      <w:rFonts w:ascii="Calibri" w:eastAsia="Calibri" w:hAnsi="Calibri" w:cs="Calibri"/>
    </w:rPr>
  </w:style>
  <w:style w:type="paragraph" w:customStyle="1" w:styleId="22D1173ECA85442FAAE1546580C4047F28">
    <w:name w:val="22D1173ECA85442FAAE1546580C4047F28"/>
    <w:rsid w:val="00714B91"/>
    <w:rPr>
      <w:rFonts w:ascii="Calibri" w:eastAsia="Calibri" w:hAnsi="Calibri" w:cs="Calibri"/>
    </w:rPr>
  </w:style>
  <w:style w:type="paragraph" w:customStyle="1" w:styleId="2E09607F8F574648BE510D79D43D776E28">
    <w:name w:val="2E09607F8F574648BE510D79D43D776E28"/>
    <w:rsid w:val="00714B91"/>
    <w:rPr>
      <w:rFonts w:ascii="Calibri" w:eastAsia="Calibri" w:hAnsi="Calibri" w:cs="Calibri"/>
    </w:rPr>
  </w:style>
  <w:style w:type="paragraph" w:customStyle="1" w:styleId="81C726644747499688BEA02F99DA886128">
    <w:name w:val="81C726644747499688BEA02F99DA886128"/>
    <w:rsid w:val="00714B91"/>
    <w:rPr>
      <w:rFonts w:ascii="Calibri" w:eastAsia="Calibri" w:hAnsi="Calibri" w:cs="Calibri"/>
    </w:rPr>
  </w:style>
  <w:style w:type="paragraph" w:customStyle="1" w:styleId="0055559777E949F0982D40CD4DB8130228">
    <w:name w:val="0055559777E949F0982D40CD4DB8130228"/>
    <w:rsid w:val="00714B91"/>
    <w:rPr>
      <w:rFonts w:ascii="Calibri" w:eastAsia="Calibri" w:hAnsi="Calibri" w:cs="Calibri"/>
    </w:rPr>
  </w:style>
  <w:style w:type="paragraph" w:customStyle="1" w:styleId="6D449A5E81354584AA7270E94DC2907728">
    <w:name w:val="6D449A5E81354584AA7270E94DC2907728"/>
    <w:rsid w:val="00714B91"/>
    <w:rPr>
      <w:rFonts w:ascii="Calibri" w:eastAsia="Calibri" w:hAnsi="Calibri" w:cs="Calibri"/>
    </w:rPr>
  </w:style>
  <w:style w:type="paragraph" w:customStyle="1" w:styleId="738D7F6E969544BF88B80478D072D0FE28">
    <w:name w:val="738D7F6E969544BF88B80478D072D0FE28"/>
    <w:rsid w:val="00714B91"/>
    <w:rPr>
      <w:rFonts w:ascii="Calibri" w:eastAsia="Calibri" w:hAnsi="Calibri" w:cs="Calibri"/>
    </w:rPr>
  </w:style>
  <w:style w:type="paragraph" w:customStyle="1" w:styleId="A10F9FAD60BB468D828486437A5103B618">
    <w:name w:val="A10F9FAD60BB468D828486437A5103B618"/>
    <w:rsid w:val="00714B91"/>
    <w:rPr>
      <w:rFonts w:ascii="Calibri" w:eastAsia="Calibri" w:hAnsi="Calibri" w:cs="Calibri"/>
    </w:rPr>
  </w:style>
  <w:style w:type="paragraph" w:customStyle="1" w:styleId="2277121C6A224167B684D32D1BC7D5B727">
    <w:name w:val="2277121C6A224167B684D32D1BC7D5B727"/>
    <w:rsid w:val="00714B91"/>
    <w:rPr>
      <w:rFonts w:ascii="Calibri" w:eastAsia="Calibri" w:hAnsi="Calibri" w:cs="Calibri"/>
    </w:rPr>
  </w:style>
  <w:style w:type="paragraph" w:customStyle="1" w:styleId="4A60C4FFAACB4F43B39B767999F4191427">
    <w:name w:val="4A60C4FFAACB4F43B39B767999F4191427"/>
    <w:rsid w:val="00714B91"/>
    <w:rPr>
      <w:rFonts w:ascii="Calibri" w:eastAsia="Calibri" w:hAnsi="Calibri" w:cs="Calibri"/>
    </w:rPr>
  </w:style>
  <w:style w:type="paragraph" w:customStyle="1" w:styleId="67FE404E89BA49AC8E6C2FA842E57E6E27">
    <w:name w:val="67FE404E89BA49AC8E6C2FA842E57E6E27"/>
    <w:rsid w:val="00714B91"/>
    <w:rPr>
      <w:rFonts w:ascii="Calibri" w:eastAsia="Calibri" w:hAnsi="Calibri" w:cs="Calibri"/>
    </w:rPr>
  </w:style>
  <w:style w:type="paragraph" w:customStyle="1" w:styleId="7406B72CE29443ED92101E6250F6121327">
    <w:name w:val="7406B72CE29443ED92101E6250F6121327"/>
    <w:rsid w:val="00714B91"/>
    <w:rPr>
      <w:rFonts w:ascii="Calibri" w:eastAsia="Calibri" w:hAnsi="Calibri" w:cs="Calibri"/>
    </w:rPr>
  </w:style>
  <w:style w:type="paragraph" w:customStyle="1" w:styleId="852C8E64E84C43ACBDA4BFFCECA51BF027">
    <w:name w:val="852C8E64E84C43ACBDA4BFFCECA51BF027"/>
    <w:rsid w:val="00714B91"/>
    <w:rPr>
      <w:rFonts w:ascii="Calibri" w:eastAsia="Calibri" w:hAnsi="Calibri" w:cs="Calibri"/>
    </w:rPr>
  </w:style>
  <w:style w:type="paragraph" w:customStyle="1" w:styleId="4EA8C8749A3A49BAB490C88F8DE3D4D727">
    <w:name w:val="4EA8C8749A3A49BAB490C88F8DE3D4D727"/>
    <w:rsid w:val="00714B91"/>
    <w:rPr>
      <w:rFonts w:ascii="Calibri" w:eastAsia="Calibri" w:hAnsi="Calibri" w:cs="Calibri"/>
    </w:rPr>
  </w:style>
  <w:style w:type="paragraph" w:customStyle="1" w:styleId="6E1328EB82374AC9A3530A0D99C80EB327">
    <w:name w:val="6E1328EB82374AC9A3530A0D99C80EB327"/>
    <w:rsid w:val="00714B91"/>
    <w:rPr>
      <w:rFonts w:ascii="Calibri" w:eastAsia="Calibri" w:hAnsi="Calibri" w:cs="Calibri"/>
    </w:rPr>
  </w:style>
  <w:style w:type="paragraph" w:customStyle="1" w:styleId="22CD0A45E8184A74823BAB2420C6EC882">
    <w:name w:val="22CD0A45E8184A74823BAB2420C6EC882"/>
    <w:rsid w:val="00714B91"/>
    <w:rPr>
      <w:rFonts w:ascii="Calibri" w:eastAsia="Calibri" w:hAnsi="Calibri" w:cs="Calibri"/>
    </w:rPr>
  </w:style>
  <w:style w:type="paragraph" w:customStyle="1" w:styleId="6D1E5C5B8F084D14A0EF701DF649934527">
    <w:name w:val="6D1E5C5B8F084D14A0EF701DF649934527"/>
    <w:rsid w:val="00714B91"/>
    <w:rPr>
      <w:rFonts w:ascii="Calibri" w:eastAsia="Calibri" w:hAnsi="Calibri" w:cs="Calibri"/>
    </w:rPr>
  </w:style>
  <w:style w:type="paragraph" w:customStyle="1" w:styleId="4C0ADCF2C7EC4D74AC449DE59F3B5C4A27">
    <w:name w:val="4C0ADCF2C7EC4D74AC449DE59F3B5C4A27"/>
    <w:rsid w:val="00714B91"/>
    <w:rPr>
      <w:rFonts w:ascii="Calibri" w:eastAsia="Calibri" w:hAnsi="Calibri" w:cs="Calibri"/>
    </w:rPr>
  </w:style>
  <w:style w:type="paragraph" w:customStyle="1" w:styleId="A4BDE212CF4E497B8CAACDB3064576B127">
    <w:name w:val="A4BDE212CF4E497B8CAACDB3064576B127"/>
    <w:rsid w:val="00714B91"/>
    <w:rPr>
      <w:rFonts w:ascii="Calibri" w:eastAsia="Calibri" w:hAnsi="Calibri" w:cs="Calibri"/>
    </w:rPr>
  </w:style>
  <w:style w:type="paragraph" w:customStyle="1" w:styleId="7BA1716E82564C578833C48E3D78578527">
    <w:name w:val="7BA1716E82564C578833C48E3D78578527"/>
    <w:rsid w:val="00714B91"/>
    <w:rPr>
      <w:rFonts w:ascii="Calibri" w:eastAsia="Calibri" w:hAnsi="Calibri" w:cs="Calibri"/>
    </w:rPr>
  </w:style>
  <w:style w:type="paragraph" w:customStyle="1" w:styleId="AE0762346C5944D78DAF56CF3384227B27">
    <w:name w:val="AE0762346C5944D78DAF56CF3384227B27"/>
    <w:rsid w:val="00714B91"/>
    <w:rPr>
      <w:rFonts w:ascii="Calibri" w:eastAsia="Calibri" w:hAnsi="Calibri" w:cs="Calibri"/>
    </w:rPr>
  </w:style>
  <w:style w:type="paragraph" w:customStyle="1" w:styleId="11873BB6AA814438AF3867193FC31ADD26">
    <w:name w:val="11873BB6AA814438AF3867193FC31ADD26"/>
    <w:rsid w:val="00714B91"/>
    <w:rPr>
      <w:rFonts w:ascii="Calibri" w:eastAsia="Calibri" w:hAnsi="Calibri" w:cs="Calibri"/>
    </w:rPr>
  </w:style>
  <w:style w:type="paragraph" w:customStyle="1" w:styleId="8E6D8326792A44E5A9B35F3AE8E8A72A16">
    <w:name w:val="8E6D8326792A44E5A9B35F3AE8E8A72A16"/>
    <w:rsid w:val="00714B91"/>
    <w:rPr>
      <w:rFonts w:ascii="Calibri" w:eastAsia="Calibri" w:hAnsi="Calibri" w:cs="Calibri"/>
    </w:rPr>
  </w:style>
  <w:style w:type="paragraph" w:customStyle="1" w:styleId="C4FE3561BEE14D9F9F819BEA1519829226">
    <w:name w:val="C4FE3561BEE14D9F9F819BEA1519829226"/>
    <w:rsid w:val="00714B91"/>
    <w:rPr>
      <w:rFonts w:ascii="Calibri" w:eastAsia="Calibri" w:hAnsi="Calibri" w:cs="Calibri"/>
    </w:rPr>
  </w:style>
  <w:style w:type="paragraph" w:customStyle="1" w:styleId="438043E8C2954971BBD4ABC392492DE625">
    <w:name w:val="438043E8C2954971BBD4ABC392492DE625"/>
    <w:rsid w:val="00714B91"/>
    <w:rPr>
      <w:rFonts w:ascii="Calibri" w:eastAsia="Calibri" w:hAnsi="Calibri" w:cs="Calibri"/>
    </w:rPr>
  </w:style>
  <w:style w:type="paragraph" w:customStyle="1" w:styleId="858D6DA1D0EA43D490955717AA8E343024">
    <w:name w:val="858D6DA1D0EA43D490955717AA8E343024"/>
    <w:rsid w:val="00714B91"/>
    <w:rPr>
      <w:rFonts w:ascii="Calibri" w:eastAsia="Calibri" w:hAnsi="Calibri" w:cs="Calibri"/>
    </w:rPr>
  </w:style>
  <w:style w:type="paragraph" w:customStyle="1" w:styleId="13AA16B01F5E4DF4BE64D9905885839624">
    <w:name w:val="13AA16B01F5E4DF4BE64D9905885839624"/>
    <w:rsid w:val="00714B91"/>
    <w:rPr>
      <w:rFonts w:ascii="Calibri" w:eastAsia="Calibri" w:hAnsi="Calibri" w:cs="Calibri"/>
    </w:rPr>
  </w:style>
  <w:style w:type="paragraph" w:customStyle="1" w:styleId="D2ABBFF8472F4B72A6FAA0B58A32CBD124">
    <w:name w:val="D2ABBFF8472F4B72A6FAA0B58A32CBD124"/>
    <w:rsid w:val="00714B91"/>
    <w:rPr>
      <w:rFonts w:ascii="Calibri" w:eastAsia="Calibri" w:hAnsi="Calibri" w:cs="Calibri"/>
    </w:rPr>
  </w:style>
  <w:style w:type="paragraph" w:customStyle="1" w:styleId="CAEFC4ECF4264832970C20468252F72913">
    <w:name w:val="CAEFC4ECF4264832970C20468252F72913"/>
    <w:rsid w:val="00714B91"/>
    <w:rPr>
      <w:rFonts w:ascii="Calibri" w:eastAsia="Calibri" w:hAnsi="Calibri" w:cs="Calibri"/>
    </w:rPr>
  </w:style>
  <w:style w:type="paragraph" w:customStyle="1" w:styleId="E0A138E2AA5949EFB6AD8CE82D35B10B13">
    <w:name w:val="E0A138E2AA5949EFB6AD8CE82D35B10B13"/>
    <w:rsid w:val="00714B91"/>
    <w:rPr>
      <w:rFonts w:ascii="Calibri" w:eastAsia="Calibri" w:hAnsi="Calibri" w:cs="Calibri"/>
    </w:rPr>
  </w:style>
  <w:style w:type="paragraph" w:customStyle="1" w:styleId="21465FFE5959440ABA43700EA4EC4C2E13">
    <w:name w:val="21465FFE5959440ABA43700EA4EC4C2E13"/>
    <w:rsid w:val="00714B91"/>
    <w:pPr>
      <w:ind w:left="720"/>
      <w:contextualSpacing/>
    </w:pPr>
    <w:rPr>
      <w:rFonts w:ascii="Calibri" w:eastAsia="Calibri" w:hAnsi="Calibri" w:cs="Calibri"/>
    </w:rPr>
  </w:style>
  <w:style w:type="paragraph" w:customStyle="1" w:styleId="F8C79C859D0B4B449A9EAD37F199A1A624">
    <w:name w:val="F8C79C859D0B4B449A9EAD37F199A1A624"/>
    <w:rsid w:val="00714B91"/>
    <w:rPr>
      <w:rFonts w:ascii="Calibri" w:eastAsia="Calibri" w:hAnsi="Calibri" w:cs="Calibri"/>
    </w:rPr>
  </w:style>
  <w:style w:type="paragraph" w:customStyle="1" w:styleId="A8A8D2E1A07B4ED19E3C5F0AAD74B17724">
    <w:name w:val="A8A8D2E1A07B4ED19E3C5F0AAD74B17724"/>
    <w:rsid w:val="00714B91"/>
    <w:rPr>
      <w:rFonts w:ascii="Calibri" w:eastAsia="Calibri" w:hAnsi="Calibri" w:cs="Calibri"/>
    </w:rPr>
  </w:style>
  <w:style w:type="paragraph" w:customStyle="1" w:styleId="77BCAE2AB5C94FD0A827BEAD4B63388224">
    <w:name w:val="77BCAE2AB5C94FD0A827BEAD4B63388224"/>
    <w:rsid w:val="00714B91"/>
    <w:rPr>
      <w:rFonts w:ascii="Calibri" w:eastAsia="Calibri" w:hAnsi="Calibri" w:cs="Calibri"/>
    </w:rPr>
  </w:style>
  <w:style w:type="paragraph" w:customStyle="1" w:styleId="358394327311429C8447C86E8082B51A24">
    <w:name w:val="358394327311429C8447C86E8082B51A24"/>
    <w:rsid w:val="00714B91"/>
    <w:rPr>
      <w:rFonts w:ascii="Calibri" w:eastAsia="Calibri" w:hAnsi="Calibri" w:cs="Calibri"/>
    </w:rPr>
  </w:style>
  <w:style w:type="paragraph" w:customStyle="1" w:styleId="115BB9D40D38436DB565B45BF180420424">
    <w:name w:val="115BB9D40D38436DB565B45BF180420424"/>
    <w:rsid w:val="00714B91"/>
    <w:rPr>
      <w:rFonts w:ascii="Calibri" w:eastAsia="Calibri" w:hAnsi="Calibri" w:cs="Calibri"/>
    </w:rPr>
  </w:style>
  <w:style w:type="paragraph" w:customStyle="1" w:styleId="116C6487F72145EB84B88F61438A772E24">
    <w:name w:val="116C6487F72145EB84B88F61438A772E24"/>
    <w:rsid w:val="00714B91"/>
    <w:rPr>
      <w:rFonts w:ascii="Calibri" w:eastAsia="Calibri" w:hAnsi="Calibri" w:cs="Calibri"/>
    </w:rPr>
  </w:style>
  <w:style w:type="paragraph" w:customStyle="1" w:styleId="CF0BAE5B2AE44C598F988E849ECFA5E224">
    <w:name w:val="CF0BAE5B2AE44C598F988E849ECFA5E224"/>
    <w:rsid w:val="00714B91"/>
    <w:rPr>
      <w:rFonts w:ascii="Calibri" w:eastAsia="Calibri" w:hAnsi="Calibri" w:cs="Calibri"/>
    </w:rPr>
  </w:style>
  <w:style w:type="paragraph" w:customStyle="1" w:styleId="CE7BD6CB3F454FB0B2A90BD1F41B7F8F24">
    <w:name w:val="CE7BD6CB3F454FB0B2A90BD1F41B7F8F24"/>
    <w:rsid w:val="00714B91"/>
    <w:rPr>
      <w:rFonts w:ascii="Calibri" w:eastAsia="Calibri" w:hAnsi="Calibri" w:cs="Calibri"/>
    </w:rPr>
  </w:style>
  <w:style w:type="paragraph" w:customStyle="1" w:styleId="4338AC1CD07B41C885CD49D7E1CB469B11">
    <w:name w:val="4338AC1CD07B41C885CD49D7E1CB469B11"/>
    <w:rsid w:val="00714B91"/>
    <w:rPr>
      <w:rFonts w:ascii="Calibri" w:eastAsia="Calibri" w:hAnsi="Calibri" w:cs="Calibri"/>
    </w:rPr>
  </w:style>
  <w:style w:type="paragraph" w:customStyle="1" w:styleId="4B961C06F6184FCAA04F89B2032E4D3611">
    <w:name w:val="4B961C06F6184FCAA04F89B2032E4D3611"/>
    <w:rsid w:val="00714B91"/>
    <w:rPr>
      <w:rFonts w:ascii="Calibri" w:eastAsia="Calibri" w:hAnsi="Calibri" w:cs="Calibri"/>
    </w:rPr>
  </w:style>
  <w:style w:type="paragraph" w:customStyle="1" w:styleId="222CC323CD7E455FA6E502D98AA9148111">
    <w:name w:val="222CC323CD7E455FA6E502D98AA9148111"/>
    <w:rsid w:val="00714B91"/>
    <w:rPr>
      <w:rFonts w:ascii="Calibri" w:eastAsia="Calibri" w:hAnsi="Calibri" w:cs="Calibri"/>
    </w:rPr>
  </w:style>
  <w:style w:type="paragraph" w:customStyle="1" w:styleId="AB16D2BA0D954AA892A3AC64FECB354F9">
    <w:name w:val="AB16D2BA0D954AA892A3AC64FECB354F9"/>
    <w:rsid w:val="00714B91"/>
    <w:rPr>
      <w:rFonts w:ascii="Calibri" w:eastAsia="Calibri" w:hAnsi="Calibri" w:cs="Calibri"/>
    </w:rPr>
  </w:style>
  <w:style w:type="paragraph" w:customStyle="1" w:styleId="3CA3693D4C144CECBC02986CD8E52AB49">
    <w:name w:val="3CA3693D4C144CECBC02986CD8E52AB49"/>
    <w:rsid w:val="00714B91"/>
    <w:rPr>
      <w:rFonts w:ascii="Calibri" w:eastAsia="Calibri" w:hAnsi="Calibri" w:cs="Calibri"/>
    </w:rPr>
  </w:style>
  <w:style w:type="paragraph" w:customStyle="1" w:styleId="4C87EDF3529A460BBD35B37379FB01CF23">
    <w:name w:val="4C87EDF3529A460BBD35B37379FB01CF23"/>
    <w:rsid w:val="00714B91"/>
    <w:rPr>
      <w:rFonts w:ascii="Calibri" w:eastAsia="Calibri" w:hAnsi="Calibri" w:cs="Calibri"/>
    </w:rPr>
  </w:style>
  <w:style w:type="paragraph" w:customStyle="1" w:styleId="F7AD68BCB4C74E76BFB08F92321656FD23">
    <w:name w:val="F7AD68BCB4C74E76BFB08F92321656FD23"/>
    <w:rsid w:val="00714B91"/>
    <w:rPr>
      <w:rFonts w:ascii="Calibri" w:eastAsia="Calibri" w:hAnsi="Calibri" w:cs="Calibri"/>
    </w:rPr>
  </w:style>
  <w:style w:type="paragraph" w:customStyle="1" w:styleId="2DA24947D4DA46249D11064E21AABEF423">
    <w:name w:val="2DA24947D4DA46249D11064E21AABEF423"/>
    <w:rsid w:val="00714B91"/>
    <w:rPr>
      <w:rFonts w:ascii="Calibri" w:eastAsia="Calibri" w:hAnsi="Calibri" w:cs="Calibri"/>
    </w:rPr>
  </w:style>
  <w:style w:type="paragraph" w:customStyle="1" w:styleId="00668E3C07AF448393735BDAF6AF494C21">
    <w:name w:val="00668E3C07AF448393735BDAF6AF494C21"/>
    <w:rsid w:val="00714B91"/>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3">
    <w:name w:val="66E8B845E0AC44739041F377DCC9463323"/>
    <w:rsid w:val="00714B91"/>
    <w:rPr>
      <w:rFonts w:ascii="Calibri" w:eastAsia="Calibri" w:hAnsi="Calibri" w:cs="Calibri"/>
    </w:rPr>
  </w:style>
  <w:style w:type="paragraph" w:customStyle="1" w:styleId="631E1FB997434FBC8CF6A8388DE7BAEB23">
    <w:name w:val="631E1FB997434FBC8CF6A8388DE7BAEB23"/>
    <w:rsid w:val="00714B91"/>
    <w:rPr>
      <w:rFonts w:ascii="Calibri" w:eastAsia="Calibri" w:hAnsi="Calibri" w:cs="Calibri"/>
    </w:rPr>
  </w:style>
  <w:style w:type="paragraph" w:customStyle="1" w:styleId="C20548BDB768419E8DE99B210EB3B62D23">
    <w:name w:val="C20548BDB768419E8DE99B210EB3B62D23"/>
    <w:rsid w:val="00714B91"/>
    <w:rPr>
      <w:rFonts w:ascii="Calibri" w:eastAsia="Calibri" w:hAnsi="Calibri" w:cs="Calibri"/>
    </w:rPr>
  </w:style>
  <w:style w:type="paragraph" w:customStyle="1" w:styleId="ACFF48D6DCB64F9EB5591E7236D686E123">
    <w:name w:val="ACFF48D6DCB64F9EB5591E7236D686E123"/>
    <w:rsid w:val="00714B91"/>
    <w:rPr>
      <w:rFonts w:ascii="Calibri" w:eastAsia="Calibri" w:hAnsi="Calibri" w:cs="Calibri"/>
    </w:rPr>
  </w:style>
  <w:style w:type="paragraph" w:customStyle="1" w:styleId="B6CC6B50EDD44454A81D88C3F66EDDBB23">
    <w:name w:val="B6CC6B50EDD44454A81D88C3F66EDDBB23"/>
    <w:rsid w:val="00714B91"/>
    <w:rPr>
      <w:rFonts w:ascii="Calibri" w:eastAsia="Calibri" w:hAnsi="Calibri" w:cs="Calibri"/>
    </w:rPr>
  </w:style>
  <w:style w:type="paragraph" w:customStyle="1" w:styleId="5B5F4E9040134207A0694C22AB88486C23">
    <w:name w:val="5B5F4E9040134207A0694C22AB88486C23"/>
    <w:rsid w:val="00714B91"/>
    <w:rPr>
      <w:rFonts w:ascii="Calibri" w:eastAsia="Calibri" w:hAnsi="Calibri" w:cs="Calibri"/>
    </w:rPr>
  </w:style>
  <w:style w:type="paragraph" w:customStyle="1" w:styleId="B3B18CD5A2D94BC89611EA3FECB3A19F23">
    <w:name w:val="B3B18CD5A2D94BC89611EA3FECB3A19F23"/>
    <w:rsid w:val="00714B91"/>
    <w:rPr>
      <w:rFonts w:ascii="Calibri" w:eastAsia="Calibri" w:hAnsi="Calibri" w:cs="Calibri"/>
    </w:rPr>
  </w:style>
  <w:style w:type="paragraph" w:customStyle="1" w:styleId="662052D1FFA641BABB671BC491BA871223">
    <w:name w:val="662052D1FFA641BABB671BC491BA871223"/>
    <w:rsid w:val="00714B91"/>
    <w:rPr>
      <w:rFonts w:ascii="Calibri" w:eastAsia="Calibri" w:hAnsi="Calibri" w:cs="Calibri"/>
    </w:rPr>
  </w:style>
  <w:style w:type="paragraph" w:customStyle="1" w:styleId="9D9CB62892494461AC95664789F4CBCE23">
    <w:name w:val="9D9CB62892494461AC95664789F4CBCE23"/>
    <w:rsid w:val="00714B91"/>
    <w:rPr>
      <w:rFonts w:ascii="Calibri" w:eastAsia="Calibri" w:hAnsi="Calibri" w:cs="Calibri"/>
    </w:rPr>
  </w:style>
  <w:style w:type="paragraph" w:customStyle="1" w:styleId="5B496F62C19F4E7487C10EBECD141F8623">
    <w:name w:val="5B496F62C19F4E7487C10EBECD141F8623"/>
    <w:rsid w:val="00714B91"/>
    <w:rPr>
      <w:rFonts w:ascii="Calibri" w:eastAsia="Calibri" w:hAnsi="Calibri" w:cs="Calibri"/>
    </w:rPr>
  </w:style>
  <w:style w:type="paragraph" w:customStyle="1" w:styleId="B1C310055E954392947742591F66853D23">
    <w:name w:val="B1C310055E954392947742591F66853D23"/>
    <w:rsid w:val="00714B91"/>
    <w:rPr>
      <w:rFonts w:ascii="Calibri" w:eastAsia="Calibri" w:hAnsi="Calibri" w:cs="Calibri"/>
    </w:rPr>
  </w:style>
  <w:style w:type="paragraph" w:customStyle="1" w:styleId="EA027927E1C040CBB77A5137F5558CEF23">
    <w:name w:val="EA027927E1C040CBB77A5137F5558CEF23"/>
    <w:rsid w:val="00714B91"/>
    <w:rPr>
      <w:rFonts w:ascii="Calibri" w:eastAsia="Calibri" w:hAnsi="Calibri" w:cs="Calibri"/>
    </w:rPr>
  </w:style>
  <w:style w:type="paragraph" w:customStyle="1" w:styleId="2550E25B87FE4324A4953BD39111C56D23">
    <w:name w:val="2550E25B87FE4324A4953BD39111C56D23"/>
    <w:rsid w:val="00714B91"/>
    <w:rPr>
      <w:rFonts w:ascii="Calibri" w:eastAsia="Calibri" w:hAnsi="Calibri" w:cs="Calibri"/>
    </w:rPr>
  </w:style>
  <w:style w:type="paragraph" w:customStyle="1" w:styleId="8F58311E97064659B2BE728B47C867E28">
    <w:name w:val="8F58311E97064659B2BE728B47C867E28"/>
    <w:rsid w:val="00714B91"/>
    <w:rPr>
      <w:rFonts w:ascii="Calibri" w:eastAsia="Calibri" w:hAnsi="Calibri" w:cs="Calibri"/>
    </w:rPr>
  </w:style>
  <w:style w:type="paragraph" w:customStyle="1" w:styleId="1DC8D9D1542D416EBA3478426FF110B88">
    <w:name w:val="1DC8D9D1542D416EBA3478426FF110B88"/>
    <w:rsid w:val="00714B91"/>
    <w:rPr>
      <w:rFonts w:ascii="Calibri" w:eastAsia="Calibri" w:hAnsi="Calibri" w:cs="Calibri"/>
    </w:rPr>
  </w:style>
  <w:style w:type="paragraph" w:customStyle="1" w:styleId="5EC4F321C3514BEBB638E45950A370368">
    <w:name w:val="5EC4F321C3514BEBB638E45950A370368"/>
    <w:rsid w:val="00714B91"/>
    <w:rPr>
      <w:rFonts w:ascii="Calibri" w:eastAsia="Calibri" w:hAnsi="Calibri" w:cs="Calibri"/>
    </w:rPr>
  </w:style>
  <w:style w:type="paragraph" w:customStyle="1" w:styleId="5283F055DC7C48F7AC6BA1FC6D01BC598">
    <w:name w:val="5283F055DC7C48F7AC6BA1FC6D01BC598"/>
    <w:rsid w:val="00714B91"/>
    <w:rPr>
      <w:rFonts w:ascii="Calibri" w:eastAsia="Calibri" w:hAnsi="Calibri" w:cs="Calibri"/>
    </w:rPr>
  </w:style>
  <w:style w:type="paragraph" w:customStyle="1" w:styleId="4FEA84AEBF8D4442B44428960A5D355F8">
    <w:name w:val="4FEA84AEBF8D4442B44428960A5D355F8"/>
    <w:rsid w:val="00714B91"/>
    <w:rPr>
      <w:rFonts w:ascii="Calibri" w:eastAsia="Calibri" w:hAnsi="Calibri" w:cs="Calibri"/>
    </w:rPr>
  </w:style>
  <w:style w:type="paragraph" w:customStyle="1" w:styleId="F97ADC7ABEB94942B6FB0315F24AB5948">
    <w:name w:val="F97ADC7ABEB94942B6FB0315F24AB5948"/>
    <w:rsid w:val="00714B91"/>
    <w:rPr>
      <w:rFonts w:ascii="Calibri" w:eastAsia="Calibri" w:hAnsi="Calibri" w:cs="Calibri"/>
    </w:rPr>
  </w:style>
  <w:style w:type="paragraph" w:customStyle="1" w:styleId="1E24F7E839DA4DD482AACE3A0951F15A8">
    <w:name w:val="1E24F7E839DA4DD482AACE3A0951F15A8"/>
    <w:rsid w:val="00714B91"/>
    <w:rPr>
      <w:rFonts w:ascii="Calibri" w:eastAsia="Calibri" w:hAnsi="Calibri" w:cs="Calibri"/>
    </w:rPr>
  </w:style>
  <w:style w:type="paragraph" w:customStyle="1" w:styleId="129248C7622A48AB81365C167A8B4D108">
    <w:name w:val="129248C7622A48AB81365C167A8B4D108"/>
    <w:rsid w:val="00714B91"/>
    <w:rPr>
      <w:rFonts w:ascii="Calibri" w:eastAsia="Calibri" w:hAnsi="Calibri" w:cs="Calibri"/>
    </w:rPr>
  </w:style>
  <w:style w:type="paragraph" w:customStyle="1" w:styleId="8DBF10D0570346C082A900D0FC3608426">
    <w:name w:val="8DBF10D0570346C082A900D0FC3608426"/>
    <w:rsid w:val="00714B91"/>
    <w:rPr>
      <w:rFonts w:ascii="Calibri" w:eastAsia="Calibri" w:hAnsi="Calibri" w:cs="Calibri"/>
    </w:rPr>
  </w:style>
  <w:style w:type="paragraph" w:customStyle="1" w:styleId="D8812BBED5BB433FB71BE3FDB4D05FAC6">
    <w:name w:val="D8812BBED5BB433FB71BE3FDB4D05FAC6"/>
    <w:rsid w:val="00714B91"/>
    <w:rPr>
      <w:rFonts w:ascii="Calibri" w:eastAsia="Calibri" w:hAnsi="Calibri" w:cs="Calibri"/>
    </w:rPr>
  </w:style>
  <w:style w:type="paragraph" w:customStyle="1" w:styleId="CE8323C00AAB4750B967BBF2B9411C426">
    <w:name w:val="CE8323C00AAB4750B967BBF2B9411C426"/>
    <w:rsid w:val="00714B91"/>
    <w:rPr>
      <w:rFonts w:ascii="Calibri" w:eastAsia="Calibri" w:hAnsi="Calibri" w:cs="Calibri"/>
    </w:rPr>
  </w:style>
  <w:style w:type="paragraph" w:customStyle="1" w:styleId="11919DFA65AA45AE9DC7776D122BEFEB6">
    <w:name w:val="11919DFA65AA45AE9DC7776D122BEFEB6"/>
    <w:rsid w:val="00714B91"/>
    <w:rPr>
      <w:rFonts w:ascii="Calibri" w:eastAsia="Calibri" w:hAnsi="Calibri" w:cs="Calibri"/>
    </w:rPr>
  </w:style>
  <w:style w:type="paragraph" w:customStyle="1" w:styleId="E6331D6E8DD74EF5BDF01B67D72896766">
    <w:name w:val="E6331D6E8DD74EF5BDF01B67D72896766"/>
    <w:rsid w:val="00714B91"/>
    <w:rPr>
      <w:rFonts w:ascii="Calibri" w:eastAsia="Calibri" w:hAnsi="Calibri" w:cs="Calibri"/>
    </w:rPr>
  </w:style>
  <w:style w:type="paragraph" w:customStyle="1" w:styleId="B83CD492EED74D3481D458F1DAF80B3E6">
    <w:name w:val="B83CD492EED74D3481D458F1DAF80B3E6"/>
    <w:rsid w:val="00714B91"/>
    <w:rPr>
      <w:rFonts w:ascii="Calibri" w:eastAsia="Calibri" w:hAnsi="Calibri" w:cs="Calibri"/>
    </w:rPr>
  </w:style>
  <w:style w:type="paragraph" w:customStyle="1" w:styleId="B19D4631DDAE46BCBAF59FCD11C71DDE6">
    <w:name w:val="B19D4631DDAE46BCBAF59FCD11C71DDE6"/>
    <w:rsid w:val="00714B91"/>
    <w:rPr>
      <w:rFonts w:ascii="Calibri" w:eastAsia="Calibri" w:hAnsi="Calibri" w:cs="Calibri"/>
    </w:rPr>
  </w:style>
  <w:style w:type="paragraph" w:customStyle="1" w:styleId="EF53B5295AC4404EA345F6BDA5B3EB4C6">
    <w:name w:val="EF53B5295AC4404EA345F6BDA5B3EB4C6"/>
    <w:rsid w:val="00714B91"/>
    <w:rPr>
      <w:rFonts w:ascii="Calibri" w:eastAsia="Calibri" w:hAnsi="Calibri" w:cs="Calibri"/>
    </w:rPr>
  </w:style>
  <w:style w:type="paragraph" w:customStyle="1" w:styleId="6AE3CF8D512E4C2E8F92836D6F1326476">
    <w:name w:val="6AE3CF8D512E4C2E8F92836D6F1326476"/>
    <w:rsid w:val="00714B91"/>
    <w:rPr>
      <w:rFonts w:ascii="Calibri" w:eastAsia="Calibri" w:hAnsi="Calibri" w:cs="Calibri"/>
    </w:rPr>
  </w:style>
  <w:style w:type="paragraph" w:customStyle="1" w:styleId="04258C02D2BE438AAE9EF4AB50AC9F4F6">
    <w:name w:val="04258C02D2BE438AAE9EF4AB50AC9F4F6"/>
    <w:rsid w:val="00714B91"/>
    <w:rPr>
      <w:rFonts w:ascii="Calibri" w:eastAsia="Calibri" w:hAnsi="Calibri" w:cs="Calibri"/>
    </w:rPr>
  </w:style>
  <w:style w:type="paragraph" w:customStyle="1" w:styleId="7FC326DE44694926B04B53F99778BA126">
    <w:name w:val="7FC326DE44694926B04B53F99778BA126"/>
    <w:rsid w:val="00714B91"/>
    <w:rPr>
      <w:rFonts w:ascii="Calibri" w:eastAsia="Calibri" w:hAnsi="Calibri" w:cs="Calibri"/>
    </w:rPr>
  </w:style>
  <w:style w:type="paragraph" w:customStyle="1" w:styleId="E9DBC61FAB9C4B2EA5C57C006FCA68D56">
    <w:name w:val="E9DBC61FAB9C4B2EA5C57C006FCA68D56"/>
    <w:rsid w:val="00714B91"/>
    <w:rPr>
      <w:rFonts w:ascii="Calibri" w:eastAsia="Calibri" w:hAnsi="Calibri" w:cs="Calibri"/>
    </w:rPr>
  </w:style>
  <w:style w:type="paragraph" w:customStyle="1" w:styleId="128AEF9AE7A04D1FBA7CD51DB1A428576">
    <w:name w:val="128AEF9AE7A04D1FBA7CD51DB1A428576"/>
    <w:rsid w:val="00714B91"/>
    <w:rPr>
      <w:rFonts w:ascii="Calibri" w:eastAsia="Calibri" w:hAnsi="Calibri" w:cs="Calibri"/>
    </w:rPr>
  </w:style>
  <w:style w:type="paragraph" w:customStyle="1" w:styleId="41DFF4349943466CA4FF005A8362A5F86">
    <w:name w:val="41DFF4349943466CA4FF005A8362A5F86"/>
    <w:rsid w:val="00714B91"/>
    <w:rPr>
      <w:rFonts w:ascii="Calibri" w:eastAsia="Calibri" w:hAnsi="Calibri" w:cs="Calibri"/>
    </w:rPr>
  </w:style>
  <w:style w:type="paragraph" w:customStyle="1" w:styleId="74002177294F428C9D6CEF8898B05BBE6">
    <w:name w:val="74002177294F428C9D6CEF8898B05BBE6"/>
    <w:rsid w:val="00714B91"/>
    <w:rPr>
      <w:rFonts w:ascii="Calibri" w:eastAsia="Calibri" w:hAnsi="Calibri" w:cs="Calibri"/>
    </w:rPr>
  </w:style>
  <w:style w:type="paragraph" w:customStyle="1" w:styleId="4F2A4F557A5E469795273333B6C47AD76">
    <w:name w:val="4F2A4F557A5E469795273333B6C47AD76"/>
    <w:rsid w:val="00714B91"/>
    <w:rPr>
      <w:rFonts w:ascii="Calibri" w:eastAsia="Calibri" w:hAnsi="Calibri" w:cs="Calibri"/>
    </w:rPr>
  </w:style>
  <w:style w:type="paragraph" w:customStyle="1" w:styleId="12869343A7FE4483946F7972EC5F7C856">
    <w:name w:val="12869343A7FE4483946F7972EC5F7C856"/>
    <w:rsid w:val="00714B91"/>
    <w:rPr>
      <w:rFonts w:ascii="Calibri" w:eastAsia="Calibri" w:hAnsi="Calibri" w:cs="Calibri"/>
    </w:rPr>
  </w:style>
  <w:style w:type="paragraph" w:customStyle="1" w:styleId="46666A7899C842CA99545C0BDC18EB166">
    <w:name w:val="46666A7899C842CA99545C0BDC18EB166"/>
    <w:rsid w:val="00714B91"/>
    <w:rPr>
      <w:rFonts w:ascii="Calibri" w:eastAsia="Calibri" w:hAnsi="Calibri" w:cs="Calibri"/>
    </w:rPr>
  </w:style>
  <w:style w:type="paragraph" w:customStyle="1" w:styleId="914B60554D224C06965BD3573A3C8D3E6">
    <w:name w:val="914B60554D224C06965BD3573A3C8D3E6"/>
    <w:rsid w:val="00714B91"/>
    <w:rPr>
      <w:rFonts w:ascii="Calibri" w:eastAsia="Calibri" w:hAnsi="Calibri" w:cs="Calibri"/>
    </w:rPr>
  </w:style>
  <w:style w:type="paragraph" w:customStyle="1" w:styleId="F6D1F1127C744A9EAE81BCA3F4AD92736">
    <w:name w:val="F6D1F1127C744A9EAE81BCA3F4AD92736"/>
    <w:rsid w:val="00714B91"/>
    <w:rPr>
      <w:rFonts w:ascii="Calibri" w:eastAsia="Calibri" w:hAnsi="Calibri" w:cs="Calibri"/>
    </w:rPr>
  </w:style>
  <w:style w:type="paragraph" w:customStyle="1" w:styleId="18A526F717CD45CB8BFDB352E4F776C06">
    <w:name w:val="18A526F717CD45CB8BFDB352E4F776C06"/>
    <w:rsid w:val="00714B91"/>
    <w:rPr>
      <w:rFonts w:ascii="Calibri" w:eastAsia="Calibri" w:hAnsi="Calibri" w:cs="Calibri"/>
    </w:rPr>
  </w:style>
  <w:style w:type="paragraph" w:customStyle="1" w:styleId="A29571F2A1E04440847C9D2E614D0D8F6">
    <w:name w:val="A29571F2A1E04440847C9D2E614D0D8F6"/>
    <w:rsid w:val="00714B91"/>
    <w:rPr>
      <w:rFonts w:ascii="Calibri" w:eastAsia="Calibri" w:hAnsi="Calibri" w:cs="Calibri"/>
    </w:rPr>
  </w:style>
  <w:style w:type="paragraph" w:customStyle="1" w:styleId="B1E2DE8F0EFB4AE5A2CC55C6898869746">
    <w:name w:val="B1E2DE8F0EFB4AE5A2CC55C6898869746"/>
    <w:rsid w:val="00714B91"/>
    <w:rPr>
      <w:rFonts w:ascii="Calibri" w:eastAsia="Calibri" w:hAnsi="Calibri" w:cs="Calibri"/>
    </w:rPr>
  </w:style>
  <w:style w:type="paragraph" w:customStyle="1" w:styleId="51FE4E6D5413438E9780F4E5F49F66496">
    <w:name w:val="51FE4E6D5413438E9780F4E5F49F66496"/>
    <w:rsid w:val="00714B91"/>
    <w:rPr>
      <w:rFonts w:ascii="Calibri" w:eastAsia="Calibri" w:hAnsi="Calibri" w:cs="Calibri"/>
    </w:rPr>
  </w:style>
  <w:style w:type="paragraph" w:customStyle="1" w:styleId="D6787E56D9364F818965F780DB46F78E5">
    <w:name w:val="D6787E56D9364F818965F780DB46F78E5"/>
    <w:rsid w:val="00714B91"/>
    <w:rPr>
      <w:rFonts w:ascii="Calibri" w:eastAsia="Calibri" w:hAnsi="Calibri" w:cs="Calibri"/>
    </w:rPr>
  </w:style>
  <w:style w:type="paragraph" w:customStyle="1" w:styleId="35245FA22EF64478AF93B2A18E24B04B29">
    <w:name w:val="35245FA22EF64478AF93B2A18E24B04B29"/>
    <w:rsid w:val="00714B91"/>
    <w:rPr>
      <w:rFonts w:ascii="Calibri" w:eastAsia="Calibri" w:hAnsi="Calibri" w:cs="Calibri"/>
    </w:rPr>
  </w:style>
  <w:style w:type="paragraph" w:customStyle="1" w:styleId="073CE04D185643878B84AD5BC03D02A329">
    <w:name w:val="073CE04D185643878B84AD5BC03D02A329"/>
    <w:rsid w:val="00714B91"/>
    <w:rPr>
      <w:rFonts w:ascii="Calibri" w:eastAsia="Calibri" w:hAnsi="Calibri" w:cs="Calibri"/>
    </w:rPr>
  </w:style>
  <w:style w:type="paragraph" w:customStyle="1" w:styleId="F350FBA2C29B46F6AAF0F236D2BB5ADF29">
    <w:name w:val="F350FBA2C29B46F6AAF0F236D2BB5ADF29"/>
    <w:rsid w:val="00714B91"/>
    <w:rPr>
      <w:rFonts w:ascii="Calibri" w:eastAsia="Calibri" w:hAnsi="Calibri" w:cs="Calibri"/>
    </w:rPr>
  </w:style>
  <w:style w:type="paragraph" w:customStyle="1" w:styleId="CCBDD2368CED4B3BB3C09F0E91897B8429">
    <w:name w:val="CCBDD2368CED4B3BB3C09F0E91897B8429"/>
    <w:rsid w:val="00714B91"/>
    <w:rPr>
      <w:rFonts w:ascii="Calibri" w:eastAsia="Calibri" w:hAnsi="Calibri" w:cs="Calibri"/>
    </w:rPr>
  </w:style>
  <w:style w:type="paragraph" w:customStyle="1" w:styleId="769D10671D634164A6D2DB2AF97D16D329">
    <w:name w:val="769D10671D634164A6D2DB2AF97D16D329"/>
    <w:rsid w:val="00714B91"/>
    <w:rPr>
      <w:rFonts w:ascii="Calibri" w:eastAsia="Calibri" w:hAnsi="Calibri" w:cs="Calibri"/>
    </w:rPr>
  </w:style>
  <w:style w:type="paragraph" w:customStyle="1" w:styleId="10E766A6AF224B9A9B890F7E14E19E8413">
    <w:name w:val="10E766A6AF224B9A9B890F7E14E19E8413"/>
    <w:rsid w:val="00714B91"/>
    <w:rPr>
      <w:rFonts w:ascii="Calibri" w:eastAsia="Calibri" w:hAnsi="Calibri" w:cs="Calibri"/>
    </w:rPr>
  </w:style>
  <w:style w:type="paragraph" w:customStyle="1" w:styleId="22D1173ECA85442FAAE1546580C4047F29">
    <w:name w:val="22D1173ECA85442FAAE1546580C4047F29"/>
    <w:rsid w:val="00714B91"/>
    <w:rPr>
      <w:rFonts w:ascii="Calibri" w:eastAsia="Calibri" w:hAnsi="Calibri" w:cs="Calibri"/>
    </w:rPr>
  </w:style>
  <w:style w:type="paragraph" w:customStyle="1" w:styleId="2E09607F8F574648BE510D79D43D776E29">
    <w:name w:val="2E09607F8F574648BE510D79D43D776E29"/>
    <w:rsid w:val="00714B91"/>
    <w:rPr>
      <w:rFonts w:ascii="Calibri" w:eastAsia="Calibri" w:hAnsi="Calibri" w:cs="Calibri"/>
    </w:rPr>
  </w:style>
  <w:style w:type="paragraph" w:customStyle="1" w:styleId="81C726644747499688BEA02F99DA886129">
    <w:name w:val="81C726644747499688BEA02F99DA886129"/>
    <w:rsid w:val="00714B91"/>
    <w:rPr>
      <w:rFonts w:ascii="Calibri" w:eastAsia="Calibri" w:hAnsi="Calibri" w:cs="Calibri"/>
    </w:rPr>
  </w:style>
  <w:style w:type="paragraph" w:customStyle="1" w:styleId="0055559777E949F0982D40CD4DB8130229">
    <w:name w:val="0055559777E949F0982D40CD4DB8130229"/>
    <w:rsid w:val="00714B91"/>
    <w:rPr>
      <w:rFonts w:ascii="Calibri" w:eastAsia="Calibri" w:hAnsi="Calibri" w:cs="Calibri"/>
    </w:rPr>
  </w:style>
  <w:style w:type="paragraph" w:customStyle="1" w:styleId="6D449A5E81354584AA7270E94DC2907729">
    <w:name w:val="6D449A5E81354584AA7270E94DC2907729"/>
    <w:rsid w:val="00714B91"/>
    <w:rPr>
      <w:rFonts w:ascii="Calibri" w:eastAsia="Calibri" w:hAnsi="Calibri" w:cs="Calibri"/>
    </w:rPr>
  </w:style>
  <w:style w:type="paragraph" w:customStyle="1" w:styleId="738D7F6E969544BF88B80478D072D0FE29">
    <w:name w:val="738D7F6E969544BF88B80478D072D0FE29"/>
    <w:rsid w:val="00714B91"/>
    <w:rPr>
      <w:rFonts w:ascii="Calibri" w:eastAsia="Calibri" w:hAnsi="Calibri" w:cs="Calibri"/>
    </w:rPr>
  </w:style>
  <w:style w:type="paragraph" w:customStyle="1" w:styleId="A10F9FAD60BB468D828486437A5103B619">
    <w:name w:val="A10F9FAD60BB468D828486437A5103B619"/>
    <w:rsid w:val="00714B91"/>
    <w:rPr>
      <w:rFonts w:ascii="Calibri" w:eastAsia="Calibri" w:hAnsi="Calibri" w:cs="Calibri"/>
    </w:rPr>
  </w:style>
  <w:style w:type="paragraph" w:customStyle="1" w:styleId="2277121C6A224167B684D32D1BC7D5B728">
    <w:name w:val="2277121C6A224167B684D32D1BC7D5B728"/>
    <w:rsid w:val="00714B91"/>
    <w:rPr>
      <w:rFonts w:ascii="Calibri" w:eastAsia="Calibri" w:hAnsi="Calibri" w:cs="Calibri"/>
    </w:rPr>
  </w:style>
  <w:style w:type="paragraph" w:customStyle="1" w:styleId="4A60C4FFAACB4F43B39B767999F4191428">
    <w:name w:val="4A60C4FFAACB4F43B39B767999F4191428"/>
    <w:rsid w:val="00714B91"/>
    <w:rPr>
      <w:rFonts w:ascii="Calibri" w:eastAsia="Calibri" w:hAnsi="Calibri" w:cs="Calibri"/>
    </w:rPr>
  </w:style>
  <w:style w:type="paragraph" w:customStyle="1" w:styleId="67FE404E89BA49AC8E6C2FA842E57E6E28">
    <w:name w:val="67FE404E89BA49AC8E6C2FA842E57E6E28"/>
    <w:rsid w:val="00714B91"/>
    <w:rPr>
      <w:rFonts w:ascii="Calibri" w:eastAsia="Calibri" w:hAnsi="Calibri" w:cs="Calibri"/>
    </w:rPr>
  </w:style>
  <w:style w:type="paragraph" w:customStyle="1" w:styleId="7406B72CE29443ED92101E6250F6121328">
    <w:name w:val="7406B72CE29443ED92101E6250F6121328"/>
    <w:rsid w:val="00714B91"/>
    <w:rPr>
      <w:rFonts w:ascii="Calibri" w:eastAsia="Calibri" w:hAnsi="Calibri" w:cs="Calibri"/>
    </w:rPr>
  </w:style>
  <w:style w:type="paragraph" w:customStyle="1" w:styleId="852C8E64E84C43ACBDA4BFFCECA51BF028">
    <w:name w:val="852C8E64E84C43ACBDA4BFFCECA51BF028"/>
    <w:rsid w:val="00714B91"/>
    <w:rPr>
      <w:rFonts w:ascii="Calibri" w:eastAsia="Calibri" w:hAnsi="Calibri" w:cs="Calibri"/>
    </w:rPr>
  </w:style>
  <w:style w:type="paragraph" w:customStyle="1" w:styleId="4EA8C8749A3A49BAB490C88F8DE3D4D728">
    <w:name w:val="4EA8C8749A3A49BAB490C88F8DE3D4D728"/>
    <w:rsid w:val="00714B91"/>
    <w:rPr>
      <w:rFonts w:ascii="Calibri" w:eastAsia="Calibri" w:hAnsi="Calibri" w:cs="Calibri"/>
    </w:rPr>
  </w:style>
  <w:style w:type="paragraph" w:customStyle="1" w:styleId="6E1328EB82374AC9A3530A0D99C80EB328">
    <w:name w:val="6E1328EB82374AC9A3530A0D99C80EB328"/>
    <w:rsid w:val="00714B91"/>
    <w:rPr>
      <w:rFonts w:ascii="Calibri" w:eastAsia="Calibri" w:hAnsi="Calibri" w:cs="Calibri"/>
    </w:rPr>
  </w:style>
  <w:style w:type="paragraph" w:customStyle="1" w:styleId="22CD0A45E8184A74823BAB2420C6EC883">
    <w:name w:val="22CD0A45E8184A74823BAB2420C6EC883"/>
    <w:rsid w:val="00714B91"/>
    <w:rPr>
      <w:rFonts w:ascii="Calibri" w:eastAsia="Calibri" w:hAnsi="Calibri" w:cs="Calibri"/>
    </w:rPr>
  </w:style>
  <w:style w:type="paragraph" w:customStyle="1" w:styleId="6D1E5C5B8F084D14A0EF701DF649934528">
    <w:name w:val="6D1E5C5B8F084D14A0EF701DF649934528"/>
    <w:rsid w:val="00714B91"/>
    <w:rPr>
      <w:rFonts w:ascii="Calibri" w:eastAsia="Calibri" w:hAnsi="Calibri" w:cs="Calibri"/>
    </w:rPr>
  </w:style>
  <w:style w:type="paragraph" w:customStyle="1" w:styleId="4C0ADCF2C7EC4D74AC449DE59F3B5C4A28">
    <w:name w:val="4C0ADCF2C7EC4D74AC449DE59F3B5C4A28"/>
    <w:rsid w:val="00714B91"/>
    <w:rPr>
      <w:rFonts w:ascii="Calibri" w:eastAsia="Calibri" w:hAnsi="Calibri" w:cs="Calibri"/>
    </w:rPr>
  </w:style>
  <w:style w:type="paragraph" w:customStyle="1" w:styleId="A4BDE212CF4E497B8CAACDB3064576B128">
    <w:name w:val="A4BDE212CF4E497B8CAACDB3064576B128"/>
    <w:rsid w:val="00714B91"/>
    <w:rPr>
      <w:rFonts w:ascii="Calibri" w:eastAsia="Calibri" w:hAnsi="Calibri" w:cs="Calibri"/>
    </w:rPr>
  </w:style>
  <w:style w:type="paragraph" w:customStyle="1" w:styleId="7BA1716E82564C578833C48E3D78578528">
    <w:name w:val="7BA1716E82564C578833C48E3D78578528"/>
    <w:rsid w:val="00714B91"/>
    <w:rPr>
      <w:rFonts w:ascii="Calibri" w:eastAsia="Calibri" w:hAnsi="Calibri" w:cs="Calibri"/>
    </w:rPr>
  </w:style>
  <w:style w:type="paragraph" w:customStyle="1" w:styleId="AE0762346C5944D78DAF56CF3384227B28">
    <w:name w:val="AE0762346C5944D78DAF56CF3384227B28"/>
    <w:rsid w:val="00714B91"/>
    <w:rPr>
      <w:rFonts w:ascii="Calibri" w:eastAsia="Calibri" w:hAnsi="Calibri" w:cs="Calibri"/>
    </w:rPr>
  </w:style>
  <w:style w:type="paragraph" w:customStyle="1" w:styleId="11873BB6AA814438AF3867193FC31ADD27">
    <w:name w:val="11873BB6AA814438AF3867193FC31ADD27"/>
    <w:rsid w:val="00714B91"/>
    <w:rPr>
      <w:rFonts w:ascii="Calibri" w:eastAsia="Calibri" w:hAnsi="Calibri" w:cs="Calibri"/>
    </w:rPr>
  </w:style>
  <w:style w:type="paragraph" w:customStyle="1" w:styleId="8E6D8326792A44E5A9B35F3AE8E8A72A17">
    <w:name w:val="8E6D8326792A44E5A9B35F3AE8E8A72A17"/>
    <w:rsid w:val="00714B91"/>
    <w:rPr>
      <w:rFonts w:ascii="Calibri" w:eastAsia="Calibri" w:hAnsi="Calibri" w:cs="Calibri"/>
    </w:rPr>
  </w:style>
  <w:style w:type="paragraph" w:customStyle="1" w:styleId="C4FE3561BEE14D9F9F819BEA1519829227">
    <w:name w:val="C4FE3561BEE14D9F9F819BEA1519829227"/>
    <w:rsid w:val="00714B91"/>
    <w:rPr>
      <w:rFonts w:ascii="Calibri" w:eastAsia="Calibri" w:hAnsi="Calibri" w:cs="Calibri"/>
    </w:rPr>
  </w:style>
  <w:style w:type="paragraph" w:customStyle="1" w:styleId="438043E8C2954971BBD4ABC392492DE626">
    <w:name w:val="438043E8C2954971BBD4ABC392492DE626"/>
    <w:rsid w:val="00714B91"/>
    <w:rPr>
      <w:rFonts w:ascii="Calibri" w:eastAsia="Calibri" w:hAnsi="Calibri" w:cs="Calibri"/>
    </w:rPr>
  </w:style>
  <w:style w:type="paragraph" w:customStyle="1" w:styleId="858D6DA1D0EA43D490955717AA8E343025">
    <w:name w:val="858D6DA1D0EA43D490955717AA8E343025"/>
    <w:rsid w:val="00714B91"/>
    <w:rPr>
      <w:rFonts w:ascii="Calibri" w:eastAsia="Calibri" w:hAnsi="Calibri" w:cs="Calibri"/>
    </w:rPr>
  </w:style>
  <w:style w:type="paragraph" w:customStyle="1" w:styleId="13AA16B01F5E4DF4BE64D9905885839625">
    <w:name w:val="13AA16B01F5E4DF4BE64D9905885839625"/>
    <w:rsid w:val="00714B91"/>
    <w:rPr>
      <w:rFonts w:ascii="Calibri" w:eastAsia="Calibri" w:hAnsi="Calibri" w:cs="Calibri"/>
    </w:rPr>
  </w:style>
  <w:style w:type="paragraph" w:customStyle="1" w:styleId="D2ABBFF8472F4B72A6FAA0B58A32CBD125">
    <w:name w:val="D2ABBFF8472F4B72A6FAA0B58A32CBD125"/>
    <w:rsid w:val="00714B91"/>
    <w:rPr>
      <w:rFonts w:ascii="Calibri" w:eastAsia="Calibri" w:hAnsi="Calibri" w:cs="Calibri"/>
    </w:rPr>
  </w:style>
  <w:style w:type="paragraph" w:customStyle="1" w:styleId="CAEFC4ECF4264832970C20468252F72914">
    <w:name w:val="CAEFC4ECF4264832970C20468252F72914"/>
    <w:rsid w:val="00714B91"/>
    <w:rPr>
      <w:rFonts w:ascii="Calibri" w:eastAsia="Calibri" w:hAnsi="Calibri" w:cs="Calibri"/>
    </w:rPr>
  </w:style>
  <w:style w:type="paragraph" w:customStyle="1" w:styleId="E0A138E2AA5949EFB6AD8CE82D35B10B14">
    <w:name w:val="E0A138E2AA5949EFB6AD8CE82D35B10B14"/>
    <w:rsid w:val="00714B91"/>
    <w:rPr>
      <w:rFonts w:ascii="Calibri" w:eastAsia="Calibri" w:hAnsi="Calibri" w:cs="Calibri"/>
    </w:rPr>
  </w:style>
  <w:style w:type="paragraph" w:customStyle="1" w:styleId="21465FFE5959440ABA43700EA4EC4C2E14">
    <w:name w:val="21465FFE5959440ABA43700EA4EC4C2E14"/>
    <w:rsid w:val="00714B91"/>
    <w:pPr>
      <w:ind w:left="720"/>
      <w:contextualSpacing/>
    </w:pPr>
    <w:rPr>
      <w:rFonts w:ascii="Calibri" w:eastAsia="Calibri" w:hAnsi="Calibri" w:cs="Calibri"/>
    </w:rPr>
  </w:style>
  <w:style w:type="paragraph" w:customStyle="1" w:styleId="F8C79C859D0B4B449A9EAD37F199A1A625">
    <w:name w:val="F8C79C859D0B4B449A9EAD37F199A1A625"/>
    <w:rsid w:val="00714B91"/>
    <w:rPr>
      <w:rFonts w:ascii="Calibri" w:eastAsia="Calibri" w:hAnsi="Calibri" w:cs="Calibri"/>
    </w:rPr>
  </w:style>
  <w:style w:type="paragraph" w:customStyle="1" w:styleId="A8A8D2E1A07B4ED19E3C5F0AAD74B17725">
    <w:name w:val="A8A8D2E1A07B4ED19E3C5F0AAD74B17725"/>
    <w:rsid w:val="00714B91"/>
    <w:rPr>
      <w:rFonts w:ascii="Calibri" w:eastAsia="Calibri" w:hAnsi="Calibri" w:cs="Calibri"/>
    </w:rPr>
  </w:style>
  <w:style w:type="paragraph" w:customStyle="1" w:styleId="77BCAE2AB5C94FD0A827BEAD4B63388225">
    <w:name w:val="77BCAE2AB5C94FD0A827BEAD4B63388225"/>
    <w:rsid w:val="00714B91"/>
    <w:rPr>
      <w:rFonts w:ascii="Calibri" w:eastAsia="Calibri" w:hAnsi="Calibri" w:cs="Calibri"/>
    </w:rPr>
  </w:style>
  <w:style w:type="paragraph" w:customStyle="1" w:styleId="358394327311429C8447C86E8082B51A25">
    <w:name w:val="358394327311429C8447C86E8082B51A25"/>
    <w:rsid w:val="00714B91"/>
    <w:rPr>
      <w:rFonts w:ascii="Calibri" w:eastAsia="Calibri" w:hAnsi="Calibri" w:cs="Calibri"/>
    </w:rPr>
  </w:style>
  <w:style w:type="paragraph" w:customStyle="1" w:styleId="115BB9D40D38436DB565B45BF180420425">
    <w:name w:val="115BB9D40D38436DB565B45BF180420425"/>
    <w:rsid w:val="00714B91"/>
    <w:rPr>
      <w:rFonts w:ascii="Calibri" w:eastAsia="Calibri" w:hAnsi="Calibri" w:cs="Calibri"/>
    </w:rPr>
  </w:style>
  <w:style w:type="paragraph" w:customStyle="1" w:styleId="116C6487F72145EB84B88F61438A772E25">
    <w:name w:val="116C6487F72145EB84B88F61438A772E25"/>
    <w:rsid w:val="00714B91"/>
    <w:rPr>
      <w:rFonts w:ascii="Calibri" w:eastAsia="Calibri" w:hAnsi="Calibri" w:cs="Calibri"/>
    </w:rPr>
  </w:style>
  <w:style w:type="paragraph" w:customStyle="1" w:styleId="CF0BAE5B2AE44C598F988E849ECFA5E225">
    <w:name w:val="CF0BAE5B2AE44C598F988E849ECFA5E225"/>
    <w:rsid w:val="00714B91"/>
    <w:rPr>
      <w:rFonts w:ascii="Calibri" w:eastAsia="Calibri" w:hAnsi="Calibri" w:cs="Calibri"/>
    </w:rPr>
  </w:style>
  <w:style w:type="paragraph" w:customStyle="1" w:styleId="CE7BD6CB3F454FB0B2A90BD1F41B7F8F25">
    <w:name w:val="CE7BD6CB3F454FB0B2A90BD1F41B7F8F25"/>
    <w:rsid w:val="00714B91"/>
    <w:rPr>
      <w:rFonts w:ascii="Calibri" w:eastAsia="Calibri" w:hAnsi="Calibri" w:cs="Calibri"/>
    </w:rPr>
  </w:style>
  <w:style w:type="paragraph" w:customStyle="1" w:styleId="4338AC1CD07B41C885CD49D7E1CB469B12">
    <w:name w:val="4338AC1CD07B41C885CD49D7E1CB469B12"/>
    <w:rsid w:val="00714B91"/>
    <w:rPr>
      <w:rFonts w:ascii="Calibri" w:eastAsia="Calibri" w:hAnsi="Calibri" w:cs="Calibri"/>
    </w:rPr>
  </w:style>
  <w:style w:type="paragraph" w:customStyle="1" w:styleId="4B961C06F6184FCAA04F89B2032E4D3612">
    <w:name w:val="4B961C06F6184FCAA04F89B2032E4D3612"/>
    <w:rsid w:val="00714B91"/>
    <w:rPr>
      <w:rFonts w:ascii="Calibri" w:eastAsia="Calibri" w:hAnsi="Calibri" w:cs="Calibri"/>
    </w:rPr>
  </w:style>
  <w:style w:type="paragraph" w:customStyle="1" w:styleId="222CC323CD7E455FA6E502D98AA9148112">
    <w:name w:val="222CC323CD7E455FA6E502D98AA9148112"/>
    <w:rsid w:val="00714B91"/>
    <w:rPr>
      <w:rFonts w:ascii="Calibri" w:eastAsia="Calibri" w:hAnsi="Calibri" w:cs="Calibri"/>
    </w:rPr>
  </w:style>
  <w:style w:type="paragraph" w:customStyle="1" w:styleId="AB16D2BA0D954AA892A3AC64FECB354F10">
    <w:name w:val="AB16D2BA0D954AA892A3AC64FECB354F10"/>
    <w:rsid w:val="00714B91"/>
    <w:rPr>
      <w:rFonts w:ascii="Calibri" w:eastAsia="Calibri" w:hAnsi="Calibri" w:cs="Calibri"/>
    </w:rPr>
  </w:style>
  <w:style w:type="paragraph" w:customStyle="1" w:styleId="3CA3693D4C144CECBC02986CD8E52AB410">
    <w:name w:val="3CA3693D4C144CECBC02986CD8E52AB410"/>
    <w:rsid w:val="00714B91"/>
    <w:rPr>
      <w:rFonts w:ascii="Calibri" w:eastAsia="Calibri" w:hAnsi="Calibri" w:cs="Calibri"/>
    </w:rPr>
  </w:style>
  <w:style w:type="paragraph" w:customStyle="1" w:styleId="4C87EDF3529A460BBD35B37379FB01CF24">
    <w:name w:val="4C87EDF3529A460BBD35B37379FB01CF24"/>
    <w:rsid w:val="00714B91"/>
    <w:rPr>
      <w:rFonts w:ascii="Calibri" w:eastAsia="Calibri" w:hAnsi="Calibri" w:cs="Calibri"/>
    </w:rPr>
  </w:style>
  <w:style w:type="paragraph" w:customStyle="1" w:styleId="F7AD68BCB4C74E76BFB08F92321656FD24">
    <w:name w:val="F7AD68BCB4C74E76BFB08F92321656FD24"/>
    <w:rsid w:val="00714B91"/>
    <w:rPr>
      <w:rFonts w:ascii="Calibri" w:eastAsia="Calibri" w:hAnsi="Calibri" w:cs="Calibri"/>
    </w:rPr>
  </w:style>
  <w:style w:type="paragraph" w:customStyle="1" w:styleId="2DA24947D4DA46249D11064E21AABEF424">
    <w:name w:val="2DA24947D4DA46249D11064E21AABEF424"/>
    <w:rsid w:val="00714B91"/>
    <w:rPr>
      <w:rFonts w:ascii="Calibri" w:eastAsia="Calibri" w:hAnsi="Calibri" w:cs="Calibri"/>
    </w:rPr>
  </w:style>
  <w:style w:type="paragraph" w:customStyle="1" w:styleId="00668E3C07AF448393735BDAF6AF494C22">
    <w:name w:val="00668E3C07AF448393735BDAF6AF494C22"/>
    <w:rsid w:val="00714B91"/>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4">
    <w:name w:val="66E8B845E0AC44739041F377DCC9463324"/>
    <w:rsid w:val="00714B91"/>
    <w:rPr>
      <w:rFonts w:ascii="Calibri" w:eastAsia="Calibri" w:hAnsi="Calibri" w:cs="Calibri"/>
    </w:rPr>
  </w:style>
  <w:style w:type="paragraph" w:customStyle="1" w:styleId="631E1FB997434FBC8CF6A8388DE7BAEB24">
    <w:name w:val="631E1FB997434FBC8CF6A8388DE7BAEB24"/>
    <w:rsid w:val="00714B91"/>
    <w:rPr>
      <w:rFonts w:ascii="Calibri" w:eastAsia="Calibri" w:hAnsi="Calibri" w:cs="Calibri"/>
    </w:rPr>
  </w:style>
  <w:style w:type="paragraph" w:customStyle="1" w:styleId="C20548BDB768419E8DE99B210EB3B62D24">
    <w:name w:val="C20548BDB768419E8DE99B210EB3B62D24"/>
    <w:rsid w:val="00714B91"/>
    <w:rPr>
      <w:rFonts w:ascii="Calibri" w:eastAsia="Calibri" w:hAnsi="Calibri" w:cs="Calibri"/>
    </w:rPr>
  </w:style>
  <w:style w:type="paragraph" w:customStyle="1" w:styleId="ACFF48D6DCB64F9EB5591E7236D686E124">
    <w:name w:val="ACFF48D6DCB64F9EB5591E7236D686E124"/>
    <w:rsid w:val="00714B91"/>
    <w:rPr>
      <w:rFonts w:ascii="Calibri" w:eastAsia="Calibri" w:hAnsi="Calibri" w:cs="Calibri"/>
    </w:rPr>
  </w:style>
  <w:style w:type="paragraph" w:customStyle="1" w:styleId="B6CC6B50EDD44454A81D88C3F66EDDBB24">
    <w:name w:val="B6CC6B50EDD44454A81D88C3F66EDDBB24"/>
    <w:rsid w:val="00714B91"/>
    <w:rPr>
      <w:rFonts w:ascii="Calibri" w:eastAsia="Calibri" w:hAnsi="Calibri" w:cs="Calibri"/>
    </w:rPr>
  </w:style>
  <w:style w:type="paragraph" w:customStyle="1" w:styleId="5B5F4E9040134207A0694C22AB88486C24">
    <w:name w:val="5B5F4E9040134207A0694C22AB88486C24"/>
    <w:rsid w:val="00714B91"/>
    <w:rPr>
      <w:rFonts w:ascii="Calibri" w:eastAsia="Calibri" w:hAnsi="Calibri" w:cs="Calibri"/>
    </w:rPr>
  </w:style>
  <w:style w:type="paragraph" w:customStyle="1" w:styleId="B3B18CD5A2D94BC89611EA3FECB3A19F24">
    <w:name w:val="B3B18CD5A2D94BC89611EA3FECB3A19F24"/>
    <w:rsid w:val="00714B91"/>
    <w:rPr>
      <w:rFonts w:ascii="Calibri" w:eastAsia="Calibri" w:hAnsi="Calibri" w:cs="Calibri"/>
    </w:rPr>
  </w:style>
  <w:style w:type="paragraph" w:customStyle="1" w:styleId="662052D1FFA641BABB671BC491BA871224">
    <w:name w:val="662052D1FFA641BABB671BC491BA871224"/>
    <w:rsid w:val="00714B91"/>
    <w:rPr>
      <w:rFonts w:ascii="Calibri" w:eastAsia="Calibri" w:hAnsi="Calibri" w:cs="Calibri"/>
    </w:rPr>
  </w:style>
  <w:style w:type="paragraph" w:customStyle="1" w:styleId="9D9CB62892494461AC95664789F4CBCE24">
    <w:name w:val="9D9CB62892494461AC95664789F4CBCE24"/>
    <w:rsid w:val="00714B91"/>
    <w:rPr>
      <w:rFonts w:ascii="Calibri" w:eastAsia="Calibri" w:hAnsi="Calibri" w:cs="Calibri"/>
    </w:rPr>
  </w:style>
  <w:style w:type="paragraph" w:customStyle="1" w:styleId="5B496F62C19F4E7487C10EBECD141F8624">
    <w:name w:val="5B496F62C19F4E7487C10EBECD141F8624"/>
    <w:rsid w:val="00714B91"/>
    <w:rPr>
      <w:rFonts w:ascii="Calibri" w:eastAsia="Calibri" w:hAnsi="Calibri" w:cs="Calibri"/>
    </w:rPr>
  </w:style>
  <w:style w:type="paragraph" w:customStyle="1" w:styleId="B1C310055E954392947742591F66853D24">
    <w:name w:val="B1C310055E954392947742591F66853D24"/>
    <w:rsid w:val="00714B91"/>
    <w:rPr>
      <w:rFonts w:ascii="Calibri" w:eastAsia="Calibri" w:hAnsi="Calibri" w:cs="Calibri"/>
    </w:rPr>
  </w:style>
  <w:style w:type="paragraph" w:customStyle="1" w:styleId="EA027927E1C040CBB77A5137F5558CEF24">
    <w:name w:val="EA027927E1C040CBB77A5137F5558CEF24"/>
    <w:rsid w:val="00714B91"/>
    <w:rPr>
      <w:rFonts w:ascii="Calibri" w:eastAsia="Calibri" w:hAnsi="Calibri" w:cs="Calibri"/>
    </w:rPr>
  </w:style>
  <w:style w:type="paragraph" w:customStyle="1" w:styleId="2550E25B87FE4324A4953BD39111C56D24">
    <w:name w:val="2550E25B87FE4324A4953BD39111C56D24"/>
    <w:rsid w:val="00714B91"/>
    <w:rPr>
      <w:rFonts w:ascii="Calibri" w:eastAsia="Calibri" w:hAnsi="Calibri" w:cs="Calibri"/>
    </w:rPr>
  </w:style>
  <w:style w:type="paragraph" w:customStyle="1" w:styleId="8F58311E97064659B2BE728B47C867E29">
    <w:name w:val="8F58311E97064659B2BE728B47C867E29"/>
    <w:rsid w:val="00714B91"/>
    <w:rPr>
      <w:rFonts w:ascii="Calibri" w:eastAsia="Calibri" w:hAnsi="Calibri" w:cs="Calibri"/>
    </w:rPr>
  </w:style>
  <w:style w:type="paragraph" w:customStyle="1" w:styleId="1DC8D9D1542D416EBA3478426FF110B89">
    <w:name w:val="1DC8D9D1542D416EBA3478426FF110B89"/>
    <w:rsid w:val="00714B91"/>
    <w:rPr>
      <w:rFonts w:ascii="Calibri" w:eastAsia="Calibri" w:hAnsi="Calibri" w:cs="Calibri"/>
    </w:rPr>
  </w:style>
  <w:style w:type="paragraph" w:customStyle="1" w:styleId="5EC4F321C3514BEBB638E45950A370369">
    <w:name w:val="5EC4F321C3514BEBB638E45950A370369"/>
    <w:rsid w:val="00714B91"/>
    <w:rPr>
      <w:rFonts w:ascii="Calibri" w:eastAsia="Calibri" w:hAnsi="Calibri" w:cs="Calibri"/>
    </w:rPr>
  </w:style>
  <w:style w:type="paragraph" w:customStyle="1" w:styleId="5283F055DC7C48F7AC6BA1FC6D01BC599">
    <w:name w:val="5283F055DC7C48F7AC6BA1FC6D01BC599"/>
    <w:rsid w:val="00714B91"/>
    <w:rPr>
      <w:rFonts w:ascii="Calibri" w:eastAsia="Calibri" w:hAnsi="Calibri" w:cs="Calibri"/>
    </w:rPr>
  </w:style>
  <w:style w:type="paragraph" w:customStyle="1" w:styleId="4FEA84AEBF8D4442B44428960A5D355F9">
    <w:name w:val="4FEA84AEBF8D4442B44428960A5D355F9"/>
    <w:rsid w:val="00714B91"/>
    <w:rPr>
      <w:rFonts w:ascii="Calibri" w:eastAsia="Calibri" w:hAnsi="Calibri" w:cs="Calibri"/>
    </w:rPr>
  </w:style>
  <w:style w:type="paragraph" w:customStyle="1" w:styleId="F97ADC7ABEB94942B6FB0315F24AB5949">
    <w:name w:val="F97ADC7ABEB94942B6FB0315F24AB5949"/>
    <w:rsid w:val="00714B91"/>
    <w:rPr>
      <w:rFonts w:ascii="Calibri" w:eastAsia="Calibri" w:hAnsi="Calibri" w:cs="Calibri"/>
    </w:rPr>
  </w:style>
  <w:style w:type="paragraph" w:customStyle="1" w:styleId="1E24F7E839DA4DD482AACE3A0951F15A9">
    <w:name w:val="1E24F7E839DA4DD482AACE3A0951F15A9"/>
    <w:rsid w:val="00714B91"/>
    <w:rPr>
      <w:rFonts w:ascii="Calibri" w:eastAsia="Calibri" w:hAnsi="Calibri" w:cs="Calibri"/>
    </w:rPr>
  </w:style>
  <w:style w:type="paragraph" w:customStyle="1" w:styleId="129248C7622A48AB81365C167A8B4D109">
    <w:name w:val="129248C7622A48AB81365C167A8B4D109"/>
    <w:rsid w:val="00714B91"/>
    <w:rPr>
      <w:rFonts w:ascii="Calibri" w:eastAsia="Calibri" w:hAnsi="Calibri" w:cs="Calibri"/>
    </w:rPr>
  </w:style>
  <w:style w:type="paragraph" w:customStyle="1" w:styleId="8DBF10D0570346C082A900D0FC3608427">
    <w:name w:val="8DBF10D0570346C082A900D0FC3608427"/>
    <w:rsid w:val="00714B91"/>
    <w:rPr>
      <w:rFonts w:ascii="Calibri" w:eastAsia="Calibri" w:hAnsi="Calibri" w:cs="Calibri"/>
    </w:rPr>
  </w:style>
  <w:style w:type="paragraph" w:customStyle="1" w:styleId="D8812BBED5BB433FB71BE3FDB4D05FAC7">
    <w:name w:val="D8812BBED5BB433FB71BE3FDB4D05FAC7"/>
    <w:rsid w:val="00714B91"/>
    <w:rPr>
      <w:rFonts w:ascii="Calibri" w:eastAsia="Calibri" w:hAnsi="Calibri" w:cs="Calibri"/>
    </w:rPr>
  </w:style>
  <w:style w:type="paragraph" w:customStyle="1" w:styleId="CE8323C00AAB4750B967BBF2B9411C427">
    <w:name w:val="CE8323C00AAB4750B967BBF2B9411C427"/>
    <w:rsid w:val="00714B91"/>
    <w:rPr>
      <w:rFonts w:ascii="Calibri" w:eastAsia="Calibri" w:hAnsi="Calibri" w:cs="Calibri"/>
    </w:rPr>
  </w:style>
  <w:style w:type="paragraph" w:customStyle="1" w:styleId="11919DFA65AA45AE9DC7776D122BEFEB7">
    <w:name w:val="11919DFA65AA45AE9DC7776D122BEFEB7"/>
    <w:rsid w:val="00714B91"/>
    <w:rPr>
      <w:rFonts w:ascii="Calibri" w:eastAsia="Calibri" w:hAnsi="Calibri" w:cs="Calibri"/>
    </w:rPr>
  </w:style>
  <w:style w:type="paragraph" w:customStyle="1" w:styleId="E6331D6E8DD74EF5BDF01B67D72896767">
    <w:name w:val="E6331D6E8DD74EF5BDF01B67D72896767"/>
    <w:rsid w:val="00714B91"/>
    <w:rPr>
      <w:rFonts w:ascii="Calibri" w:eastAsia="Calibri" w:hAnsi="Calibri" w:cs="Calibri"/>
    </w:rPr>
  </w:style>
  <w:style w:type="paragraph" w:customStyle="1" w:styleId="B83CD492EED74D3481D458F1DAF80B3E7">
    <w:name w:val="B83CD492EED74D3481D458F1DAF80B3E7"/>
    <w:rsid w:val="00714B91"/>
    <w:rPr>
      <w:rFonts w:ascii="Calibri" w:eastAsia="Calibri" w:hAnsi="Calibri" w:cs="Calibri"/>
    </w:rPr>
  </w:style>
  <w:style w:type="paragraph" w:customStyle="1" w:styleId="B19D4631DDAE46BCBAF59FCD11C71DDE7">
    <w:name w:val="B19D4631DDAE46BCBAF59FCD11C71DDE7"/>
    <w:rsid w:val="00714B91"/>
    <w:rPr>
      <w:rFonts w:ascii="Calibri" w:eastAsia="Calibri" w:hAnsi="Calibri" w:cs="Calibri"/>
    </w:rPr>
  </w:style>
  <w:style w:type="paragraph" w:customStyle="1" w:styleId="EF53B5295AC4404EA345F6BDA5B3EB4C7">
    <w:name w:val="EF53B5295AC4404EA345F6BDA5B3EB4C7"/>
    <w:rsid w:val="00714B91"/>
    <w:rPr>
      <w:rFonts w:ascii="Calibri" w:eastAsia="Calibri" w:hAnsi="Calibri" w:cs="Calibri"/>
    </w:rPr>
  </w:style>
  <w:style w:type="paragraph" w:customStyle="1" w:styleId="6AE3CF8D512E4C2E8F92836D6F1326477">
    <w:name w:val="6AE3CF8D512E4C2E8F92836D6F1326477"/>
    <w:rsid w:val="00714B91"/>
    <w:rPr>
      <w:rFonts w:ascii="Calibri" w:eastAsia="Calibri" w:hAnsi="Calibri" w:cs="Calibri"/>
    </w:rPr>
  </w:style>
  <w:style w:type="paragraph" w:customStyle="1" w:styleId="04258C02D2BE438AAE9EF4AB50AC9F4F7">
    <w:name w:val="04258C02D2BE438AAE9EF4AB50AC9F4F7"/>
    <w:rsid w:val="00714B91"/>
    <w:rPr>
      <w:rFonts w:ascii="Calibri" w:eastAsia="Calibri" w:hAnsi="Calibri" w:cs="Calibri"/>
    </w:rPr>
  </w:style>
  <w:style w:type="paragraph" w:customStyle="1" w:styleId="7FC326DE44694926B04B53F99778BA127">
    <w:name w:val="7FC326DE44694926B04B53F99778BA127"/>
    <w:rsid w:val="00714B91"/>
    <w:rPr>
      <w:rFonts w:ascii="Calibri" w:eastAsia="Calibri" w:hAnsi="Calibri" w:cs="Calibri"/>
    </w:rPr>
  </w:style>
  <w:style w:type="paragraph" w:customStyle="1" w:styleId="E9DBC61FAB9C4B2EA5C57C006FCA68D57">
    <w:name w:val="E9DBC61FAB9C4B2EA5C57C006FCA68D57"/>
    <w:rsid w:val="00714B91"/>
    <w:rPr>
      <w:rFonts w:ascii="Calibri" w:eastAsia="Calibri" w:hAnsi="Calibri" w:cs="Calibri"/>
    </w:rPr>
  </w:style>
  <w:style w:type="paragraph" w:customStyle="1" w:styleId="128AEF9AE7A04D1FBA7CD51DB1A428577">
    <w:name w:val="128AEF9AE7A04D1FBA7CD51DB1A428577"/>
    <w:rsid w:val="00714B91"/>
    <w:rPr>
      <w:rFonts w:ascii="Calibri" w:eastAsia="Calibri" w:hAnsi="Calibri" w:cs="Calibri"/>
    </w:rPr>
  </w:style>
  <w:style w:type="paragraph" w:customStyle="1" w:styleId="41DFF4349943466CA4FF005A8362A5F87">
    <w:name w:val="41DFF4349943466CA4FF005A8362A5F87"/>
    <w:rsid w:val="00714B91"/>
    <w:rPr>
      <w:rFonts w:ascii="Calibri" w:eastAsia="Calibri" w:hAnsi="Calibri" w:cs="Calibri"/>
    </w:rPr>
  </w:style>
  <w:style w:type="paragraph" w:customStyle="1" w:styleId="74002177294F428C9D6CEF8898B05BBE7">
    <w:name w:val="74002177294F428C9D6CEF8898B05BBE7"/>
    <w:rsid w:val="00714B91"/>
    <w:rPr>
      <w:rFonts w:ascii="Calibri" w:eastAsia="Calibri" w:hAnsi="Calibri" w:cs="Calibri"/>
    </w:rPr>
  </w:style>
  <w:style w:type="paragraph" w:customStyle="1" w:styleId="4F2A4F557A5E469795273333B6C47AD77">
    <w:name w:val="4F2A4F557A5E469795273333B6C47AD77"/>
    <w:rsid w:val="00714B91"/>
    <w:rPr>
      <w:rFonts w:ascii="Calibri" w:eastAsia="Calibri" w:hAnsi="Calibri" w:cs="Calibri"/>
    </w:rPr>
  </w:style>
  <w:style w:type="paragraph" w:customStyle="1" w:styleId="12869343A7FE4483946F7972EC5F7C857">
    <w:name w:val="12869343A7FE4483946F7972EC5F7C857"/>
    <w:rsid w:val="00714B91"/>
    <w:rPr>
      <w:rFonts w:ascii="Calibri" w:eastAsia="Calibri" w:hAnsi="Calibri" w:cs="Calibri"/>
    </w:rPr>
  </w:style>
  <w:style w:type="paragraph" w:customStyle="1" w:styleId="46666A7899C842CA99545C0BDC18EB167">
    <w:name w:val="46666A7899C842CA99545C0BDC18EB167"/>
    <w:rsid w:val="00714B91"/>
    <w:rPr>
      <w:rFonts w:ascii="Calibri" w:eastAsia="Calibri" w:hAnsi="Calibri" w:cs="Calibri"/>
    </w:rPr>
  </w:style>
  <w:style w:type="paragraph" w:customStyle="1" w:styleId="914B60554D224C06965BD3573A3C8D3E7">
    <w:name w:val="914B60554D224C06965BD3573A3C8D3E7"/>
    <w:rsid w:val="00714B91"/>
    <w:rPr>
      <w:rFonts w:ascii="Calibri" w:eastAsia="Calibri" w:hAnsi="Calibri" w:cs="Calibri"/>
    </w:rPr>
  </w:style>
  <w:style w:type="paragraph" w:customStyle="1" w:styleId="F6D1F1127C744A9EAE81BCA3F4AD92737">
    <w:name w:val="F6D1F1127C744A9EAE81BCA3F4AD92737"/>
    <w:rsid w:val="00714B91"/>
    <w:rPr>
      <w:rFonts w:ascii="Calibri" w:eastAsia="Calibri" w:hAnsi="Calibri" w:cs="Calibri"/>
    </w:rPr>
  </w:style>
  <w:style w:type="paragraph" w:customStyle="1" w:styleId="18A526F717CD45CB8BFDB352E4F776C07">
    <w:name w:val="18A526F717CD45CB8BFDB352E4F776C07"/>
    <w:rsid w:val="00714B91"/>
    <w:rPr>
      <w:rFonts w:ascii="Calibri" w:eastAsia="Calibri" w:hAnsi="Calibri" w:cs="Calibri"/>
    </w:rPr>
  </w:style>
  <w:style w:type="paragraph" w:customStyle="1" w:styleId="A29571F2A1E04440847C9D2E614D0D8F7">
    <w:name w:val="A29571F2A1E04440847C9D2E614D0D8F7"/>
    <w:rsid w:val="00714B91"/>
    <w:rPr>
      <w:rFonts w:ascii="Calibri" w:eastAsia="Calibri" w:hAnsi="Calibri" w:cs="Calibri"/>
    </w:rPr>
  </w:style>
  <w:style w:type="paragraph" w:customStyle="1" w:styleId="B1E2DE8F0EFB4AE5A2CC55C6898869747">
    <w:name w:val="B1E2DE8F0EFB4AE5A2CC55C6898869747"/>
    <w:rsid w:val="00714B91"/>
    <w:rPr>
      <w:rFonts w:ascii="Calibri" w:eastAsia="Calibri" w:hAnsi="Calibri" w:cs="Calibri"/>
    </w:rPr>
  </w:style>
  <w:style w:type="paragraph" w:customStyle="1" w:styleId="51FE4E6D5413438E9780F4E5F49F66497">
    <w:name w:val="51FE4E6D5413438E9780F4E5F49F66497"/>
    <w:rsid w:val="00714B91"/>
    <w:rPr>
      <w:rFonts w:ascii="Calibri" w:eastAsia="Calibri" w:hAnsi="Calibri" w:cs="Calibri"/>
    </w:rPr>
  </w:style>
  <w:style w:type="paragraph" w:customStyle="1" w:styleId="D6787E56D9364F818965F780DB46F78E6">
    <w:name w:val="D6787E56D9364F818965F780DB46F78E6"/>
    <w:rsid w:val="00714B91"/>
    <w:rPr>
      <w:rFonts w:ascii="Calibri" w:eastAsia="Calibri" w:hAnsi="Calibri" w:cs="Calibri"/>
    </w:rPr>
  </w:style>
  <w:style w:type="paragraph" w:customStyle="1" w:styleId="35245FA22EF64478AF93B2A18E24B04B30">
    <w:name w:val="35245FA22EF64478AF93B2A18E24B04B30"/>
    <w:rsid w:val="005D14AC"/>
    <w:rPr>
      <w:rFonts w:ascii="Calibri" w:eastAsia="Calibri" w:hAnsi="Calibri" w:cs="Calibri"/>
    </w:rPr>
  </w:style>
  <w:style w:type="paragraph" w:customStyle="1" w:styleId="073CE04D185643878B84AD5BC03D02A330">
    <w:name w:val="073CE04D185643878B84AD5BC03D02A330"/>
    <w:rsid w:val="005D14AC"/>
    <w:rPr>
      <w:rFonts w:ascii="Calibri" w:eastAsia="Calibri" w:hAnsi="Calibri" w:cs="Calibri"/>
    </w:rPr>
  </w:style>
  <w:style w:type="paragraph" w:customStyle="1" w:styleId="F350FBA2C29B46F6AAF0F236D2BB5ADF30">
    <w:name w:val="F350FBA2C29B46F6AAF0F236D2BB5ADF30"/>
    <w:rsid w:val="005D14AC"/>
    <w:rPr>
      <w:rFonts w:ascii="Calibri" w:eastAsia="Calibri" w:hAnsi="Calibri" w:cs="Calibri"/>
    </w:rPr>
  </w:style>
  <w:style w:type="paragraph" w:customStyle="1" w:styleId="CCBDD2368CED4B3BB3C09F0E91897B8430">
    <w:name w:val="CCBDD2368CED4B3BB3C09F0E91897B8430"/>
    <w:rsid w:val="005D14AC"/>
    <w:rPr>
      <w:rFonts w:ascii="Calibri" w:eastAsia="Calibri" w:hAnsi="Calibri" w:cs="Calibri"/>
    </w:rPr>
  </w:style>
  <w:style w:type="paragraph" w:customStyle="1" w:styleId="769D10671D634164A6D2DB2AF97D16D330">
    <w:name w:val="769D10671D634164A6D2DB2AF97D16D330"/>
    <w:rsid w:val="005D14AC"/>
    <w:rPr>
      <w:rFonts w:ascii="Calibri" w:eastAsia="Calibri" w:hAnsi="Calibri" w:cs="Calibri"/>
    </w:rPr>
  </w:style>
  <w:style w:type="paragraph" w:customStyle="1" w:styleId="10E766A6AF224B9A9B890F7E14E19E8414">
    <w:name w:val="10E766A6AF224B9A9B890F7E14E19E8414"/>
    <w:rsid w:val="005D14AC"/>
    <w:rPr>
      <w:rFonts w:ascii="Calibri" w:eastAsia="Calibri" w:hAnsi="Calibri" w:cs="Calibri"/>
    </w:rPr>
  </w:style>
  <w:style w:type="paragraph" w:customStyle="1" w:styleId="22D1173ECA85442FAAE1546580C4047F30">
    <w:name w:val="22D1173ECA85442FAAE1546580C4047F30"/>
    <w:rsid w:val="005D14AC"/>
    <w:rPr>
      <w:rFonts w:ascii="Calibri" w:eastAsia="Calibri" w:hAnsi="Calibri" w:cs="Calibri"/>
    </w:rPr>
  </w:style>
  <w:style w:type="paragraph" w:customStyle="1" w:styleId="2E09607F8F574648BE510D79D43D776E30">
    <w:name w:val="2E09607F8F574648BE510D79D43D776E30"/>
    <w:rsid w:val="005D14AC"/>
    <w:rPr>
      <w:rFonts w:ascii="Calibri" w:eastAsia="Calibri" w:hAnsi="Calibri" w:cs="Calibri"/>
    </w:rPr>
  </w:style>
  <w:style w:type="paragraph" w:customStyle="1" w:styleId="81C726644747499688BEA02F99DA886130">
    <w:name w:val="81C726644747499688BEA02F99DA886130"/>
    <w:rsid w:val="005D14AC"/>
    <w:rPr>
      <w:rFonts w:ascii="Calibri" w:eastAsia="Calibri" w:hAnsi="Calibri" w:cs="Calibri"/>
    </w:rPr>
  </w:style>
  <w:style w:type="paragraph" w:customStyle="1" w:styleId="0055559777E949F0982D40CD4DB8130230">
    <w:name w:val="0055559777E949F0982D40CD4DB8130230"/>
    <w:rsid w:val="005D14AC"/>
    <w:rPr>
      <w:rFonts w:ascii="Calibri" w:eastAsia="Calibri" w:hAnsi="Calibri" w:cs="Calibri"/>
    </w:rPr>
  </w:style>
  <w:style w:type="paragraph" w:customStyle="1" w:styleId="6D449A5E81354584AA7270E94DC2907730">
    <w:name w:val="6D449A5E81354584AA7270E94DC2907730"/>
    <w:rsid w:val="005D14AC"/>
    <w:rPr>
      <w:rFonts w:ascii="Calibri" w:eastAsia="Calibri" w:hAnsi="Calibri" w:cs="Calibri"/>
    </w:rPr>
  </w:style>
  <w:style w:type="paragraph" w:customStyle="1" w:styleId="738D7F6E969544BF88B80478D072D0FE30">
    <w:name w:val="738D7F6E969544BF88B80478D072D0FE30"/>
    <w:rsid w:val="005D14AC"/>
    <w:rPr>
      <w:rFonts w:ascii="Calibri" w:eastAsia="Calibri" w:hAnsi="Calibri" w:cs="Calibri"/>
    </w:rPr>
  </w:style>
  <w:style w:type="paragraph" w:customStyle="1" w:styleId="A10F9FAD60BB468D828486437A5103B620">
    <w:name w:val="A10F9FAD60BB468D828486437A5103B620"/>
    <w:rsid w:val="005D14AC"/>
    <w:rPr>
      <w:rFonts w:ascii="Calibri" w:eastAsia="Calibri" w:hAnsi="Calibri" w:cs="Calibri"/>
    </w:rPr>
  </w:style>
  <w:style w:type="paragraph" w:customStyle="1" w:styleId="2277121C6A224167B684D32D1BC7D5B729">
    <w:name w:val="2277121C6A224167B684D32D1BC7D5B729"/>
    <w:rsid w:val="005D14AC"/>
    <w:rPr>
      <w:rFonts w:ascii="Calibri" w:eastAsia="Calibri" w:hAnsi="Calibri" w:cs="Calibri"/>
    </w:rPr>
  </w:style>
  <w:style w:type="paragraph" w:customStyle="1" w:styleId="4A60C4FFAACB4F43B39B767999F4191429">
    <w:name w:val="4A60C4FFAACB4F43B39B767999F4191429"/>
    <w:rsid w:val="005D14AC"/>
    <w:rPr>
      <w:rFonts w:ascii="Calibri" w:eastAsia="Calibri" w:hAnsi="Calibri" w:cs="Calibri"/>
    </w:rPr>
  </w:style>
  <w:style w:type="paragraph" w:customStyle="1" w:styleId="67FE404E89BA49AC8E6C2FA842E57E6E29">
    <w:name w:val="67FE404E89BA49AC8E6C2FA842E57E6E29"/>
    <w:rsid w:val="005D14AC"/>
    <w:rPr>
      <w:rFonts w:ascii="Calibri" w:eastAsia="Calibri" w:hAnsi="Calibri" w:cs="Calibri"/>
    </w:rPr>
  </w:style>
  <w:style w:type="paragraph" w:customStyle="1" w:styleId="7406B72CE29443ED92101E6250F6121329">
    <w:name w:val="7406B72CE29443ED92101E6250F6121329"/>
    <w:rsid w:val="005D14AC"/>
    <w:rPr>
      <w:rFonts w:ascii="Calibri" w:eastAsia="Calibri" w:hAnsi="Calibri" w:cs="Calibri"/>
    </w:rPr>
  </w:style>
  <w:style w:type="paragraph" w:customStyle="1" w:styleId="852C8E64E84C43ACBDA4BFFCECA51BF029">
    <w:name w:val="852C8E64E84C43ACBDA4BFFCECA51BF029"/>
    <w:rsid w:val="005D14AC"/>
    <w:rPr>
      <w:rFonts w:ascii="Calibri" w:eastAsia="Calibri" w:hAnsi="Calibri" w:cs="Calibri"/>
    </w:rPr>
  </w:style>
  <w:style w:type="paragraph" w:customStyle="1" w:styleId="4EA8C8749A3A49BAB490C88F8DE3D4D729">
    <w:name w:val="4EA8C8749A3A49BAB490C88F8DE3D4D729"/>
    <w:rsid w:val="005D14AC"/>
    <w:rPr>
      <w:rFonts w:ascii="Calibri" w:eastAsia="Calibri" w:hAnsi="Calibri" w:cs="Calibri"/>
    </w:rPr>
  </w:style>
  <w:style w:type="paragraph" w:customStyle="1" w:styleId="6E1328EB82374AC9A3530A0D99C80EB329">
    <w:name w:val="6E1328EB82374AC9A3530A0D99C80EB329"/>
    <w:rsid w:val="005D14AC"/>
    <w:rPr>
      <w:rFonts w:ascii="Calibri" w:eastAsia="Calibri" w:hAnsi="Calibri" w:cs="Calibri"/>
    </w:rPr>
  </w:style>
  <w:style w:type="paragraph" w:customStyle="1" w:styleId="22CD0A45E8184A74823BAB2420C6EC884">
    <w:name w:val="22CD0A45E8184A74823BAB2420C6EC884"/>
    <w:rsid w:val="005D14AC"/>
    <w:rPr>
      <w:rFonts w:ascii="Calibri" w:eastAsia="Calibri" w:hAnsi="Calibri" w:cs="Calibri"/>
    </w:rPr>
  </w:style>
  <w:style w:type="paragraph" w:customStyle="1" w:styleId="6D1E5C5B8F084D14A0EF701DF649934529">
    <w:name w:val="6D1E5C5B8F084D14A0EF701DF649934529"/>
    <w:rsid w:val="005D14AC"/>
    <w:rPr>
      <w:rFonts w:ascii="Calibri" w:eastAsia="Calibri" w:hAnsi="Calibri" w:cs="Calibri"/>
    </w:rPr>
  </w:style>
  <w:style w:type="paragraph" w:customStyle="1" w:styleId="4C0ADCF2C7EC4D74AC449DE59F3B5C4A29">
    <w:name w:val="4C0ADCF2C7EC4D74AC449DE59F3B5C4A29"/>
    <w:rsid w:val="005D14AC"/>
    <w:rPr>
      <w:rFonts w:ascii="Calibri" w:eastAsia="Calibri" w:hAnsi="Calibri" w:cs="Calibri"/>
    </w:rPr>
  </w:style>
  <w:style w:type="paragraph" w:customStyle="1" w:styleId="A4BDE212CF4E497B8CAACDB3064576B129">
    <w:name w:val="A4BDE212CF4E497B8CAACDB3064576B129"/>
    <w:rsid w:val="005D14AC"/>
    <w:rPr>
      <w:rFonts w:ascii="Calibri" w:eastAsia="Calibri" w:hAnsi="Calibri" w:cs="Calibri"/>
    </w:rPr>
  </w:style>
  <w:style w:type="paragraph" w:customStyle="1" w:styleId="7BA1716E82564C578833C48E3D78578529">
    <w:name w:val="7BA1716E82564C578833C48E3D78578529"/>
    <w:rsid w:val="005D14AC"/>
    <w:rPr>
      <w:rFonts w:ascii="Calibri" w:eastAsia="Calibri" w:hAnsi="Calibri" w:cs="Calibri"/>
    </w:rPr>
  </w:style>
  <w:style w:type="paragraph" w:customStyle="1" w:styleId="AE0762346C5944D78DAF56CF3384227B29">
    <w:name w:val="AE0762346C5944D78DAF56CF3384227B29"/>
    <w:rsid w:val="005D14AC"/>
    <w:rPr>
      <w:rFonts w:ascii="Calibri" w:eastAsia="Calibri" w:hAnsi="Calibri" w:cs="Calibri"/>
    </w:rPr>
  </w:style>
  <w:style w:type="paragraph" w:customStyle="1" w:styleId="11873BB6AA814438AF3867193FC31ADD28">
    <w:name w:val="11873BB6AA814438AF3867193FC31ADD28"/>
    <w:rsid w:val="005D14AC"/>
    <w:rPr>
      <w:rFonts w:ascii="Calibri" w:eastAsia="Calibri" w:hAnsi="Calibri" w:cs="Calibri"/>
    </w:rPr>
  </w:style>
  <w:style w:type="paragraph" w:customStyle="1" w:styleId="8E6D8326792A44E5A9B35F3AE8E8A72A18">
    <w:name w:val="8E6D8326792A44E5A9B35F3AE8E8A72A18"/>
    <w:rsid w:val="005D14AC"/>
    <w:rPr>
      <w:rFonts w:ascii="Calibri" w:eastAsia="Calibri" w:hAnsi="Calibri" w:cs="Calibri"/>
    </w:rPr>
  </w:style>
  <w:style w:type="paragraph" w:customStyle="1" w:styleId="C4FE3561BEE14D9F9F819BEA1519829228">
    <w:name w:val="C4FE3561BEE14D9F9F819BEA1519829228"/>
    <w:rsid w:val="005D14AC"/>
    <w:rPr>
      <w:rFonts w:ascii="Calibri" w:eastAsia="Calibri" w:hAnsi="Calibri" w:cs="Calibri"/>
    </w:rPr>
  </w:style>
  <w:style w:type="paragraph" w:customStyle="1" w:styleId="438043E8C2954971BBD4ABC392492DE627">
    <w:name w:val="438043E8C2954971BBD4ABC392492DE627"/>
    <w:rsid w:val="005D14AC"/>
    <w:rPr>
      <w:rFonts w:ascii="Calibri" w:eastAsia="Calibri" w:hAnsi="Calibri" w:cs="Calibri"/>
    </w:rPr>
  </w:style>
  <w:style w:type="paragraph" w:customStyle="1" w:styleId="858D6DA1D0EA43D490955717AA8E343026">
    <w:name w:val="858D6DA1D0EA43D490955717AA8E343026"/>
    <w:rsid w:val="005D14AC"/>
    <w:rPr>
      <w:rFonts w:ascii="Calibri" w:eastAsia="Calibri" w:hAnsi="Calibri" w:cs="Calibri"/>
    </w:rPr>
  </w:style>
  <w:style w:type="paragraph" w:customStyle="1" w:styleId="13AA16B01F5E4DF4BE64D9905885839626">
    <w:name w:val="13AA16B01F5E4DF4BE64D9905885839626"/>
    <w:rsid w:val="005D14AC"/>
    <w:rPr>
      <w:rFonts w:ascii="Calibri" w:eastAsia="Calibri" w:hAnsi="Calibri" w:cs="Calibri"/>
    </w:rPr>
  </w:style>
  <w:style w:type="paragraph" w:customStyle="1" w:styleId="D2ABBFF8472F4B72A6FAA0B58A32CBD126">
    <w:name w:val="D2ABBFF8472F4B72A6FAA0B58A32CBD126"/>
    <w:rsid w:val="005D14AC"/>
    <w:rPr>
      <w:rFonts w:ascii="Calibri" w:eastAsia="Calibri" w:hAnsi="Calibri" w:cs="Calibri"/>
    </w:rPr>
  </w:style>
  <w:style w:type="paragraph" w:customStyle="1" w:styleId="CAEFC4ECF4264832970C20468252F72915">
    <w:name w:val="CAEFC4ECF4264832970C20468252F72915"/>
    <w:rsid w:val="005D14AC"/>
    <w:rPr>
      <w:rFonts w:ascii="Calibri" w:eastAsia="Calibri" w:hAnsi="Calibri" w:cs="Calibri"/>
    </w:rPr>
  </w:style>
  <w:style w:type="paragraph" w:customStyle="1" w:styleId="E0A138E2AA5949EFB6AD8CE82D35B10B15">
    <w:name w:val="E0A138E2AA5949EFB6AD8CE82D35B10B15"/>
    <w:rsid w:val="005D14AC"/>
    <w:rPr>
      <w:rFonts w:ascii="Calibri" w:eastAsia="Calibri" w:hAnsi="Calibri" w:cs="Calibri"/>
    </w:rPr>
  </w:style>
  <w:style w:type="paragraph" w:customStyle="1" w:styleId="21465FFE5959440ABA43700EA4EC4C2E15">
    <w:name w:val="21465FFE5959440ABA43700EA4EC4C2E15"/>
    <w:rsid w:val="005D14AC"/>
    <w:pPr>
      <w:ind w:left="720"/>
      <w:contextualSpacing/>
    </w:pPr>
    <w:rPr>
      <w:rFonts w:ascii="Calibri" w:eastAsia="Calibri" w:hAnsi="Calibri" w:cs="Calibri"/>
    </w:rPr>
  </w:style>
  <w:style w:type="paragraph" w:customStyle="1" w:styleId="F8C79C859D0B4B449A9EAD37F199A1A626">
    <w:name w:val="F8C79C859D0B4B449A9EAD37F199A1A626"/>
    <w:rsid w:val="005D14AC"/>
    <w:rPr>
      <w:rFonts w:ascii="Calibri" w:eastAsia="Calibri" w:hAnsi="Calibri" w:cs="Calibri"/>
    </w:rPr>
  </w:style>
  <w:style w:type="paragraph" w:customStyle="1" w:styleId="A8A8D2E1A07B4ED19E3C5F0AAD74B17726">
    <w:name w:val="A8A8D2E1A07B4ED19E3C5F0AAD74B17726"/>
    <w:rsid w:val="005D14AC"/>
    <w:rPr>
      <w:rFonts w:ascii="Calibri" w:eastAsia="Calibri" w:hAnsi="Calibri" w:cs="Calibri"/>
    </w:rPr>
  </w:style>
  <w:style w:type="paragraph" w:customStyle="1" w:styleId="77BCAE2AB5C94FD0A827BEAD4B63388226">
    <w:name w:val="77BCAE2AB5C94FD0A827BEAD4B63388226"/>
    <w:rsid w:val="005D14AC"/>
    <w:rPr>
      <w:rFonts w:ascii="Calibri" w:eastAsia="Calibri" w:hAnsi="Calibri" w:cs="Calibri"/>
    </w:rPr>
  </w:style>
  <w:style w:type="paragraph" w:customStyle="1" w:styleId="358394327311429C8447C86E8082B51A26">
    <w:name w:val="358394327311429C8447C86E8082B51A26"/>
    <w:rsid w:val="005D14AC"/>
    <w:rPr>
      <w:rFonts w:ascii="Calibri" w:eastAsia="Calibri" w:hAnsi="Calibri" w:cs="Calibri"/>
    </w:rPr>
  </w:style>
  <w:style w:type="paragraph" w:customStyle="1" w:styleId="115BB9D40D38436DB565B45BF180420426">
    <w:name w:val="115BB9D40D38436DB565B45BF180420426"/>
    <w:rsid w:val="005D14AC"/>
    <w:rPr>
      <w:rFonts w:ascii="Calibri" w:eastAsia="Calibri" w:hAnsi="Calibri" w:cs="Calibri"/>
    </w:rPr>
  </w:style>
  <w:style w:type="paragraph" w:customStyle="1" w:styleId="116C6487F72145EB84B88F61438A772E26">
    <w:name w:val="116C6487F72145EB84B88F61438A772E26"/>
    <w:rsid w:val="005D14AC"/>
    <w:rPr>
      <w:rFonts w:ascii="Calibri" w:eastAsia="Calibri" w:hAnsi="Calibri" w:cs="Calibri"/>
    </w:rPr>
  </w:style>
  <w:style w:type="paragraph" w:customStyle="1" w:styleId="CF0BAE5B2AE44C598F988E849ECFA5E226">
    <w:name w:val="CF0BAE5B2AE44C598F988E849ECFA5E226"/>
    <w:rsid w:val="005D14AC"/>
    <w:rPr>
      <w:rFonts w:ascii="Calibri" w:eastAsia="Calibri" w:hAnsi="Calibri" w:cs="Calibri"/>
    </w:rPr>
  </w:style>
  <w:style w:type="paragraph" w:customStyle="1" w:styleId="CE7BD6CB3F454FB0B2A90BD1F41B7F8F26">
    <w:name w:val="CE7BD6CB3F454FB0B2A90BD1F41B7F8F26"/>
    <w:rsid w:val="005D14AC"/>
    <w:rPr>
      <w:rFonts w:ascii="Calibri" w:eastAsia="Calibri" w:hAnsi="Calibri" w:cs="Calibri"/>
    </w:rPr>
  </w:style>
  <w:style w:type="paragraph" w:customStyle="1" w:styleId="4338AC1CD07B41C885CD49D7E1CB469B13">
    <w:name w:val="4338AC1CD07B41C885CD49D7E1CB469B13"/>
    <w:rsid w:val="005D14AC"/>
    <w:rPr>
      <w:rFonts w:ascii="Calibri" w:eastAsia="Calibri" w:hAnsi="Calibri" w:cs="Calibri"/>
    </w:rPr>
  </w:style>
  <w:style w:type="paragraph" w:customStyle="1" w:styleId="4B961C06F6184FCAA04F89B2032E4D3613">
    <w:name w:val="4B961C06F6184FCAA04F89B2032E4D3613"/>
    <w:rsid w:val="005D14AC"/>
    <w:rPr>
      <w:rFonts w:ascii="Calibri" w:eastAsia="Calibri" w:hAnsi="Calibri" w:cs="Calibri"/>
    </w:rPr>
  </w:style>
  <w:style w:type="paragraph" w:customStyle="1" w:styleId="222CC323CD7E455FA6E502D98AA9148113">
    <w:name w:val="222CC323CD7E455FA6E502D98AA9148113"/>
    <w:rsid w:val="005D14AC"/>
    <w:rPr>
      <w:rFonts w:ascii="Calibri" w:eastAsia="Calibri" w:hAnsi="Calibri" w:cs="Calibri"/>
    </w:rPr>
  </w:style>
  <w:style w:type="paragraph" w:customStyle="1" w:styleId="AB16D2BA0D954AA892A3AC64FECB354F11">
    <w:name w:val="AB16D2BA0D954AA892A3AC64FECB354F11"/>
    <w:rsid w:val="005D14AC"/>
    <w:rPr>
      <w:rFonts w:ascii="Calibri" w:eastAsia="Calibri" w:hAnsi="Calibri" w:cs="Calibri"/>
    </w:rPr>
  </w:style>
  <w:style w:type="paragraph" w:customStyle="1" w:styleId="3CA3693D4C144CECBC02986CD8E52AB411">
    <w:name w:val="3CA3693D4C144CECBC02986CD8E52AB411"/>
    <w:rsid w:val="005D14AC"/>
    <w:rPr>
      <w:rFonts w:ascii="Calibri" w:eastAsia="Calibri" w:hAnsi="Calibri" w:cs="Calibri"/>
    </w:rPr>
  </w:style>
  <w:style w:type="paragraph" w:customStyle="1" w:styleId="4C87EDF3529A460BBD35B37379FB01CF25">
    <w:name w:val="4C87EDF3529A460BBD35B37379FB01CF25"/>
    <w:rsid w:val="005D14AC"/>
    <w:rPr>
      <w:rFonts w:ascii="Calibri" w:eastAsia="Calibri" w:hAnsi="Calibri" w:cs="Calibri"/>
    </w:rPr>
  </w:style>
  <w:style w:type="paragraph" w:customStyle="1" w:styleId="F7AD68BCB4C74E76BFB08F92321656FD25">
    <w:name w:val="F7AD68BCB4C74E76BFB08F92321656FD25"/>
    <w:rsid w:val="005D14AC"/>
    <w:rPr>
      <w:rFonts w:ascii="Calibri" w:eastAsia="Calibri" w:hAnsi="Calibri" w:cs="Calibri"/>
    </w:rPr>
  </w:style>
  <w:style w:type="paragraph" w:customStyle="1" w:styleId="2DA24947D4DA46249D11064E21AABEF425">
    <w:name w:val="2DA24947D4DA46249D11064E21AABEF425"/>
    <w:rsid w:val="005D14AC"/>
    <w:rPr>
      <w:rFonts w:ascii="Calibri" w:eastAsia="Calibri" w:hAnsi="Calibri" w:cs="Calibri"/>
    </w:rPr>
  </w:style>
  <w:style w:type="paragraph" w:customStyle="1" w:styleId="00668E3C07AF448393735BDAF6AF494C23">
    <w:name w:val="00668E3C07AF448393735BDAF6AF494C23"/>
    <w:rsid w:val="005D14AC"/>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5">
    <w:name w:val="66E8B845E0AC44739041F377DCC9463325"/>
    <w:rsid w:val="005D14AC"/>
    <w:rPr>
      <w:rFonts w:ascii="Calibri" w:eastAsia="Calibri" w:hAnsi="Calibri" w:cs="Calibri"/>
    </w:rPr>
  </w:style>
  <w:style w:type="paragraph" w:customStyle="1" w:styleId="631E1FB997434FBC8CF6A8388DE7BAEB25">
    <w:name w:val="631E1FB997434FBC8CF6A8388DE7BAEB25"/>
    <w:rsid w:val="005D14AC"/>
    <w:rPr>
      <w:rFonts w:ascii="Calibri" w:eastAsia="Calibri" w:hAnsi="Calibri" w:cs="Calibri"/>
    </w:rPr>
  </w:style>
  <w:style w:type="paragraph" w:customStyle="1" w:styleId="C20548BDB768419E8DE99B210EB3B62D25">
    <w:name w:val="C20548BDB768419E8DE99B210EB3B62D25"/>
    <w:rsid w:val="005D14AC"/>
    <w:rPr>
      <w:rFonts w:ascii="Calibri" w:eastAsia="Calibri" w:hAnsi="Calibri" w:cs="Calibri"/>
    </w:rPr>
  </w:style>
  <w:style w:type="paragraph" w:customStyle="1" w:styleId="ACFF48D6DCB64F9EB5591E7236D686E125">
    <w:name w:val="ACFF48D6DCB64F9EB5591E7236D686E125"/>
    <w:rsid w:val="005D14AC"/>
    <w:rPr>
      <w:rFonts w:ascii="Calibri" w:eastAsia="Calibri" w:hAnsi="Calibri" w:cs="Calibri"/>
    </w:rPr>
  </w:style>
  <w:style w:type="paragraph" w:customStyle="1" w:styleId="B6CC6B50EDD44454A81D88C3F66EDDBB25">
    <w:name w:val="B6CC6B50EDD44454A81D88C3F66EDDBB25"/>
    <w:rsid w:val="005D14AC"/>
    <w:rPr>
      <w:rFonts w:ascii="Calibri" w:eastAsia="Calibri" w:hAnsi="Calibri" w:cs="Calibri"/>
    </w:rPr>
  </w:style>
  <w:style w:type="paragraph" w:customStyle="1" w:styleId="5B5F4E9040134207A0694C22AB88486C25">
    <w:name w:val="5B5F4E9040134207A0694C22AB88486C25"/>
    <w:rsid w:val="005D14AC"/>
    <w:rPr>
      <w:rFonts w:ascii="Calibri" w:eastAsia="Calibri" w:hAnsi="Calibri" w:cs="Calibri"/>
    </w:rPr>
  </w:style>
  <w:style w:type="paragraph" w:customStyle="1" w:styleId="B3B18CD5A2D94BC89611EA3FECB3A19F25">
    <w:name w:val="B3B18CD5A2D94BC89611EA3FECB3A19F25"/>
    <w:rsid w:val="005D14AC"/>
    <w:rPr>
      <w:rFonts w:ascii="Calibri" w:eastAsia="Calibri" w:hAnsi="Calibri" w:cs="Calibri"/>
    </w:rPr>
  </w:style>
  <w:style w:type="paragraph" w:customStyle="1" w:styleId="662052D1FFA641BABB671BC491BA871225">
    <w:name w:val="662052D1FFA641BABB671BC491BA871225"/>
    <w:rsid w:val="005D14AC"/>
    <w:rPr>
      <w:rFonts w:ascii="Calibri" w:eastAsia="Calibri" w:hAnsi="Calibri" w:cs="Calibri"/>
    </w:rPr>
  </w:style>
  <w:style w:type="paragraph" w:customStyle="1" w:styleId="9D9CB62892494461AC95664789F4CBCE25">
    <w:name w:val="9D9CB62892494461AC95664789F4CBCE25"/>
    <w:rsid w:val="005D14AC"/>
    <w:rPr>
      <w:rFonts w:ascii="Calibri" w:eastAsia="Calibri" w:hAnsi="Calibri" w:cs="Calibri"/>
    </w:rPr>
  </w:style>
  <w:style w:type="paragraph" w:customStyle="1" w:styleId="5B496F62C19F4E7487C10EBECD141F8625">
    <w:name w:val="5B496F62C19F4E7487C10EBECD141F8625"/>
    <w:rsid w:val="005D14AC"/>
    <w:rPr>
      <w:rFonts w:ascii="Calibri" w:eastAsia="Calibri" w:hAnsi="Calibri" w:cs="Calibri"/>
    </w:rPr>
  </w:style>
  <w:style w:type="paragraph" w:customStyle="1" w:styleId="B1C310055E954392947742591F66853D25">
    <w:name w:val="B1C310055E954392947742591F66853D25"/>
    <w:rsid w:val="005D14AC"/>
    <w:rPr>
      <w:rFonts w:ascii="Calibri" w:eastAsia="Calibri" w:hAnsi="Calibri" w:cs="Calibri"/>
    </w:rPr>
  </w:style>
  <w:style w:type="paragraph" w:customStyle="1" w:styleId="EA027927E1C040CBB77A5137F5558CEF25">
    <w:name w:val="EA027927E1C040CBB77A5137F5558CEF25"/>
    <w:rsid w:val="005D14AC"/>
    <w:rPr>
      <w:rFonts w:ascii="Calibri" w:eastAsia="Calibri" w:hAnsi="Calibri" w:cs="Calibri"/>
    </w:rPr>
  </w:style>
  <w:style w:type="paragraph" w:customStyle="1" w:styleId="2550E25B87FE4324A4953BD39111C56D25">
    <w:name w:val="2550E25B87FE4324A4953BD39111C56D25"/>
    <w:rsid w:val="005D14AC"/>
    <w:rPr>
      <w:rFonts w:ascii="Calibri" w:eastAsia="Calibri" w:hAnsi="Calibri" w:cs="Calibri"/>
    </w:rPr>
  </w:style>
  <w:style w:type="paragraph" w:customStyle="1" w:styleId="8F58311E97064659B2BE728B47C867E210">
    <w:name w:val="8F58311E97064659B2BE728B47C867E210"/>
    <w:rsid w:val="005D14AC"/>
    <w:rPr>
      <w:rFonts w:ascii="Calibri" w:eastAsia="Calibri" w:hAnsi="Calibri" w:cs="Calibri"/>
    </w:rPr>
  </w:style>
  <w:style w:type="paragraph" w:customStyle="1" w:styleId="1DC8D9D1542D416EBA3478426FF110B810">
    <w:name w:val="1DC8D9D1542D416EBA3478426FF110B810"/>
    <w:rsid w:val="005D14AC"/>
    <w:rPr>
      <w:rFonts w:ascii="Calibri" w:eastAsia="Calibri" w:hAnsi="Calibri" w:cs="Calibri"/>
    </w:rPr>
  </w:style>
  <w:style w:type="paragraph" w:customStyle="1" w:styleId="5EC4F321C3514BEBB638E45950A3703610">
    <w:name w:val="5EC4F321C3514BEBB638E45950A3703610"/>
    <w:rsid w:val="005D14AC"/>
    <w:rPr>
      <w:rFonts w:ascii="Calibri" w:eastAsia="Calibri" w:hAnsi="Calibri" w:cs="Calibri"/>
    </w:rPr>
  </w:style>
  <w:style w:type="paragraph" w:customStyle="1" w:styleId="5283F055DC7C48F7AC6BA1FC6D01BC5910">
    <w:name w:val="5283F055DC7C48F7AC6BA1FC6D01BC5910"/>
    <w:rsid w:val="005D14AC"/>
    <w:rPr>
      <w:rFonts w:ascii="Calibri" w:eastAsia="Calibri" w:hAnsi="Calibri" w:cs="Calibri"/>
    </w:rPr>
  </w:style>
  <w:style w:type="paragraph" w:customStyle="1" w:styleId="4FEA84AEBF8D4442B44428960A5D355F10">
    <w:name w:val="4FEA84AEBF8D4442B44428960A5D355F10"/>
    <w:rsid w:val="005D14AC"/>
    <w:rPr>
      <w:rFonts w:ascii="Calibri" w:eastAsia="Calibri" w:hAnsi="Calibri" w:cs="Calibri"/>
    </w:rPr>
  </w:style>
  <w:style w:type="paragraph" w:customStyle="1" w:styleId="F97ADC7ABEB94942B6FB0315F24AB59410">
    <w:name w:val="F97ADC7ABEB94942B6FB0315F24AB59410"/>
    <w:rsid w:val="005D14AC"/>
    <w:rPr>
      <w:rFonts w:ascii="Calibri" w:eastAsia="Calibri" w:hAnsi="Calibri" w:cs="Calibri"/>
    </w:rPr>
  </w:style>
  <w:style w:type="paragraph" w:customStyle="1" w:styleId="1E24F7E839DA4DD482AACE3A0951F15A10">
    <w:name w:val="1E24F7E839DA4DD482AACE3A0951F15A10"/>
    <w:rsid w:val="005D14AC"/>
    <w:rPr>
      <w:rFonts w:ascii="Calibri" w:eastAsia="Calibri" w:hAnsi="Calibri" w:cs="Calibri"/>
    </w:rPr>
  </w:style>
  <w:style w:type="paragraph" w:customStyle="1" w:styleId="129248C7622A48AB81365C167A8B4D1010">
    <w:name w:val="129248C7622A48AB81365C167A8B4D1010"/>
    <w:rsid w:val="005D14AC"/>
    <w:rPr>
      <w:rFonts w:ascii="Calibri" w:eastAsia="Calibri" w:hAnsi="Calibri" w:cs="Calibri"/>
    </w:rPr>
  </w:style>
  <w:style w:type="paragraph" w:customStyle="1" w:styleId="8DBF10D0570346C082A900D0FC3608428">
    <w:name w:val="8DBF10D0570346C082A900D0FC3608428"/>
    <w:rsid w:val="005D14AC"/>
    <w:rPr>
      <w:rFonts w:ascii="Calibri" w:eastAsia="Calibri" w:hAnsi="Calibri" w:cs="Calibri"/>
    </w:rPr>
  </w:style>
  <w:style w:type="paragraph" w:customStyle="1" w:styleId="D8812BBED5BB433FB71BE3FDB4D05FAC8">
    <w:name w:val="D8812BBED5BB433FB71BE3FDB4D05FAC8"/>
    <w:rsid w:val="005D14AC"/>
    <w:rPr>
      <w:rFonts w:ascii="Calibri" w:eastAsia="Calibri" w:hAnsi="Calibri" w:cs="Calibri"/>
    </w:rPr>
  </w:style>
  <w:style w:type="paragraph" w:customStyle="1" w:styleId="CE8323C00AAB4750B967BBF2B9411C428">
    <w:name w:val="CE8323C00AAB4750B967BBF2B9411C428"/>
    <w:rsid w:val="005D14AC"/>
    <w:rPr>
      <w:rFonts w:ascii="Calibri" w:eastAsia="Calibri" w:hAnsi="Calibri" w:cs="Calibri"/>
    </w:rPr>
  </w:style>
  <w:style w:type="paragraph" w:customStyle="1" w:styleId="11919DFA65AA45AE9DC7776D122BEFEB8">
    <w:name w:val="11919DFA65AA45AE9DC7776D122BEFEB8"/>
    <w:rsid w:val="005D14AC"/>
    <w:rPr>
      <w:rFonts w:ascii="Calibri" w:eastAsia="Calibri" w:hAnsi="Calibri" w:cs="Calibri"/>
    </w:rPr>
  </w:style>
  <w:style w:type="paragraph" w:customStyle="1" w:styleId="E6331D6E8DD74EF5BDF01B67D72896768">
    <w:name w:val="E6331D6E8DD74EF5BDF01B67D72896768"/>
    <w:rsid w:val="005D14AC"/>
    <w:rPr>
      <w:rFonts w:ascii="Calibri" w:eastAsia="Calibri" w:hAnsi="Calibri" w:cs="Calibri"/>
    </w:rPr>
  </w:style>
  <w:style w:type="paragraph" w:customStyle="1" w:styleId="B83CD492EED74D3481D458F1DAF80B3E8">
    <w:name w:val="B83CD492EED74D3481D458F1DAF80B3E8"/>
    <w:rsid w:val="005D14AC"/>
    <w:rPr>
      <w:rFonts w:ascii="Calibri" w:eastAsia="Calibri" w:hAnsi="Calibri" w:cs="Calibri"/>
    </w:rPr>
  </w:style>
  <w:style w:type="paragraph" w:customStyle="1" w:styleId="B19D4631DDAE46BCBAF59FCD11C71DDE8">
    <w:name w:val="B19D4631DDAE46BCBAF59FCD11C71DDE8"/>
    <w:rsid w:val="005D14AC"/>
    <w:rPr>
      <w:rFonts w:ascii="Calibri" w:eastAsia="Calibri" w:hAnsi="Calibri" w:cs="Calibri"/>
    </w:rPr>
  </w:style>
  <w:style w:type="paragraph" w:customStyle="1" w:styleId="EF53B5295AC4404EA345F6BDA5B3EB4C8">
    <w:name w:val="EF53B5295AC4404EA345F6BDA5B3EB4C8"/>
    <w:rsid w:val="005D14AC"/>
    <w:rPr>
      <w:rFonts w:ascii="Calibri" w:eastAsia="Calibri" w:hAnsi="Calibri" w:cs="Calibri"/>
    </w:rPr>
  </w:style>
  <w:style w:type="paragraph" w:customStyle="1" w:styleId="6AE3CF8D512E4C2E8F92836D6F1326478">
    <w:name w:val="6AE3CF8D512E4C2E8F92836D6F1326478"/>
    <w:rsid w:val="005D14AC"/>
    <w:rPr>
      <w:rFonts w:ascii="Calibri" w:eastAsia="Calibri" w:hAnsi="Calibri" w:cs="Calibri"/>
    </w:rPr>
  </w:style>
  <w:style w:type="paragraph" w:customStyle="1" w:styleId="04258C02D2BE438AAE9EF4AB50AC9F4F8">
    <w:name w:val="04258C02D2BE438AAE9EF4AB50AC9F4F8"/>
    <w:rsid w:val="005D14AC"/>
    <w:rPr>
      <w:rFonts w:ascii="Calibri" w:eastAsia="Calibri" w:hAnsi="Calibri" w:cs="Calibri"/>
    </w:rPr>
  </w:style>
  <w:style w:type="paragraph" w:customStyle="1" w:styleId="7FC326DE44694926B04B53F99778BA128">
    <w:name w:val="7FC326DE44694926B04B53F99778BA128"/>
    <w:rsid w:val="005D14AC"/>
    <w:rPr>
      <w:rFonts w:ascii="Calibri" w:eastAsia="Calibri" w:hAnsi="Calibri" w:cs="Calibri"/>
    </w:rPr>
  </w:style>
  <w:style w:type="paragraph" w:customStyle="1" w:styleId="E9DBC61FAB9C4B2EA5C57C006FCA68D58">
    <w:name w:val="E9DBC61FAB9C4B2EA5C57C006FCA68D58"/>
    <w:rsid w:val="005D14AC"/>
    <w:rPr>
      <w:rFonts w:ascii="Calibri" w:eastAsia="Calibri" w:hAnsi="Calibri" w:cs="Calibri"/>
    </w:rPr>
  </w:style>
  <w:style w:type="paragraph" w:customStyle="1" w:styleId="128AEF9AE7A04D1FBA7CD51DB1A428578">
    <w:name w:val="128AEF9AE7A04D1FBA7CD51DB1A428578"/>
    <w:rsid w:val="005D14AC"/>
    <w:rPr>
      <w:rFonts w:ascii="Calibri" w:eastAsia="Calibri" w:hAnsi="Calibri" w:cs="Calibri"/>
    </w:rPr>
  </w:style>
  <w:style w:type="paragraph" w:customStyle="1" w:styleId="41DFF4349943466CA4FF005A8362A5F88">
    <w:name w:val="41DFF4349943466CA4FF005A8362A5F88"/>
    <w:rsid w:val="005D14AC"/>
    <w:rPr>
      <w:rFonts w:ascii="Calibri" w:eastAsia="Calibri" w:hAnsi="Calibri" w:cs="Calibri"/>
    </w:rPr>
  </w:style>
  <w:style w:type="paragraph" w:customStyle="1" w:styleId="74002177294F428C9D6CEF8898B05BBE8">
    <w:name w:val="74002177294F428C9D6CEF8898B05BBE8"/>
    <w:rsid w:val="005D14AC"/>
    <w:rPr>
      <w:rFonts w:ascii="Calibri" w:eastAsia="Calibri" w:hAnsi="Calibri" w:cs="Calibri"/>
    </w:rPr>
  </w:style>
  <w:style w:type="paragraph" w:customStyle="1" w:styleId="4F2A4F557A5E469795273333B6C47AD78">
    <w:name w:val="4F2A4F557A5E469795273333B6C47AD78"/>
    <w:rsid w:val="005D14AC"/>
    <w:rPr>
      <w:rFonts w:ascii="Calibri" w:eastAsia="Calibri" w:hAnsi="Calibri" w:cs="Calibri"/>
    </w:rPr>
  </w:style>
  <w:style w:type="paragraph" w:customStyle="1" w:styleId="12869343A7FE4483946F7972EC5F7C858">
    <w:name w:val="12869343A7FE4483946F7972EC5F7C858"/>
    <w:rsid w:val="005D14AC"/>
    <w:rPr>
      <w:rFonts w:ascii="Calibri" w:eastAsia="Calibri" w:hAnsi="Calibri" w:cs="Calibri"/>
    </w:rPr>
  </w:style>
  <w:style w:type="paragraph" w:customStyle="1" w:styleId="46666A7899C842CA99545C0BDC18EB168">
    <w:name w:val="46666A7899C842CA99545C0BDC18EB168"/>
    <w:rsid w:val="005D14AC"/>
    <w:rPr>
      <w:rFonts w:ascii="Calibri" w:eastAsia="Calibri" w:hAnsi="Calibri" w:cs="Calibri"/>
    </w:rPr>
  </w:style>
  <w:style w:type="paragraph" w:customStyle="1" w:styleId="914B60554D224C06965BD3573A3C8D3E8">
    <w:name w:val="914B60554D224C06965BD3573A3C8D3E8"/>
    <w:rsid w:val="005D14AC"/>
    <w:rPr>
      <w:rFonts w:ascii="Calibri" w:eastAsia="Calibri" w:hAnsi="Calibri" w:cs="Calibri"/>
    </w:rPr>
  </w:style>
  <w:style w:type="paragraph" w:customStyle="1" w:styleId="F6D1F1127C744A9EAE81BCA3F4AD92738">
    <w:name w:val="F6D1F1127C744A9EAE81BCA3F4AD92738"/>
    <w:rsid w:val="005D14AC"/>
    <w:rPr>
      <w:rFonts w:ascii="Calibri" w:eastAsia="Calibri" w:hAnsi="Calibri" w:cs="Calibri"/>
    </w:rPr>
  </w:style>
  <w:style w:type="paragraph" w:customStyle="1" w:styleId="18A526F717CD45CB8BFDB352E4F776C08">
    <w:name w:val="18A526F717CD45CB8BFDB352E4F776C08"/>
    <w:rsid w:val="005D14AC"/>
    <w:rPr>
      <w:rFonts w:ascii="Calibri" w:eastAsia="Calibri" w:hAnsi="Calibri" w:cs="Calibri"/>
    </w:rPr>
  </w:style>
  <w:style w:type="paragraph" w:customStyle="1" w:styleId="A29571F2A1E04440847C9D2E614D0D8F8">
    <w:name w:val="A29571F2A1E04440847C9D2E614D0D8F8"/>
    <w:rsid w:val="005D14AC"/>
    <w:rPr>
      <w:rFonts w:ascii="Calibri" w:eastAsia="Calibri" w:hAnsi="Calibri" w:cs="Calibri"/>
    </w:rPr>
  </w:style>
  <w:style w:type="paragraph" w:customStyle="1" w:styleId="B1E2DE8F0EFB4AE5A2CC55C6898869748">
    <w:name w:val="B1E2DE8F0EFB4AE5A2CC55C6898869748"/>
    <w:rsid w:val="005D14AC"/>
    <w:rPr>
      <w:rFonts w:ascii="Calibri" w:eastAsia="Calibri" w:hAnsi="Calibri" w:cs="Calibri"/>
    </w:rPr>
  </w:style>
  <w:style w:type="paragraph" w:customStyle="1" w:styleId="51FE4E6D5413438E9780F4E5F49F66498">
    <w:name w:val="51FE4E6D5413438E9780F4E5F49F66498"/>
    <w:rsid w:val="005D14AC"/>
    <w:rPr>
      <w:rFonts w:ascii="Calibri" w:eastAsia="Calibri" w:hAnsi="Calibri" w:cs="Calibri"/>
    </w:rPr>
  </w:style>
  <w:style w:type="paragraph" w:customStyle="1" w:styleId="D6787E56D9364F818965F780DB46F78E7">
    <w:name w:val="D6787E56D9364F818965F780DB46F78E7"/>
    <w:rsid w:val="005D14AC"/>
    <w:rPr>
      <w:rFonts w:ascii="Calibri" w:eastAsia="Calibri" w:hAnsi="Calibri" w:cs="Calibri"/>
    </w:rPr>
  </w:style>
  <w:style w:type="paragraph" w:customStyle="1" w:styleId="35245FA22EF64478AF93B2A18E24B04B31">
    <w:name w:val="35245FA22EF64478AF93B2A18E24B04B31"/>
    <w:rsid w:val="005D14AC"/>
    <w:rPr>
      <w:rFonts w:ascii="Calibri" w:eastAsia="Calibri" w:hAnsi="Calibri" w:cs="Calibri"/>
    </w:rPr>
  </w:style>
  <w:style w:type="paragraph" w:customStyle="1" w:styleId="073CE04D185643878B84AD5BC03D02A331">
    <w:name w:val="073CE04D185643878B84AD5BC03D02A331"/>
    <w:rsid w:val="005D14AC"/>
    <w:rPr>
      <w:rFonts w:ascii="Calibri" w:eastAsia="Calibri" w:hAnsi="Calibri" w:cs="Calibri"/>
    </w:rPr>
  </w:style>
  <w:style w:type="paragraph" w:customStyle="1" w:styleId="F350FBA2C29B46F6AAF0F236D2BB5ADF31">
    <w:name w:val="F350FBA2C29B46F6AAF0F236D2BB5ADF31"/>
    <w:rsid w:val="005D14AC"/>
    <w:rPr>
      <w:rFonts w:ascii="Calibri" w:eastAsia="Calibri" w:hAnsi="Calibri" w:cs="Calibri"/>
    </w:rPr>
  </w:style>
  <w:style w:type="paragraph" w:customStyle="1" w:styleId="CCBDD2368CED4B3BB3C09F0E91897B8431">
    <w:name w:val="CCBDD2368CED4B3BB3C09F0E91897B8431"/>
    <w:rsid w:val="005D14AC"/>
    <w:rPr>
      <w:rFonts w:ascii="Calibri" w:eastAsia="Calibri" w:hAnsi="Calibri" w:cs="Calibri"/>
    </w:rPr>
  </w:style>
  <w:style w:type="paragraph" w:customStyle="1" w:styleId="769D10671D634164A6D2DB2AF97D16D331">
    <w:name w:val="769D10671D634164A6D2DB2AF97D16D331"/>
    <w:rsid w:val="005D14AC"/>
    <w:rPr>
      <w:rFonts w:ascii="Calibri" w:eastAsia="Calibri" w:hAnsi="Calibri" w:cs="Calibri"/>
    </w:rPr>
  </w:style>
  <w:style w:type="paragraph" w:customStyle="1" w:styleId="10E766A6AF224B9A9B890F7E14E19E8415">
    <w:name w:val="10E766A6AF224B9A9B890F7E14E19E8415"/>
    <w:rsid w:val="005D14AC"/>
    <w:rPr>
      <w:rFonts w:ascii="Calibri" w:eastAsia="Calibri" w:hAnsi="Calibri" w:cs="Calibri"/>
    </w:rPr>
  </w:style>
  <w:style w:type="paragraph" w:customStyle="1" w:styleId="22D1173ECA85442FAAE1546580C4047F31">
    <w:name w:val="22D1173ECA85442FAAE1546580C4047F31"/>
    <w:rsid w:val="005D14AC"/>
    <w:rPr>
      <w:rFonts w:ascii="Calibri" w:eastAsia="Calibri" w:hAnsi="Calibri" w:cs="Calibri"/>
    </w:rPr>
  </w:style>
  <w:style w:type="paragraph" w:customStyle="1" w:styleId="2E09607F8F574648BE510D79D43D776E31">
    <w:name w:val="2E09607F8F574648BE510D79D43D776E31"/>
    <w:rsid w:val="005D14AC"/>
    <w:rPr>
      <w:rFonts w:ascii="Calibri" w:eastAsia="Calibri" w:hAnsi="Calibri" w:cs="Calibri"/>
    </w:rPr>
  </w:style>
  <w:style w:type="paragraph" w:customStyle="1" w:styleId="81C726644747499688BEA02F99DA886131">
    <w:name w:val="81C726644747499688BEA02F99DA886131"/>
    <w:rsid w:val="005D14AC"/>
    <w:rPr>
      <w:rFonts w:ascii="Calibri" w:eastAsia="Calibri" w:hAnsi="Calibri" w:cs="Calibri"/>
    </w:rPr>
  </w:style>
  <w:style w:type="paragraph" w:customStyle="1" w:styleId="0055559777E949F0982D40CD4DB8130231">
    <w:name w:val="0055559777E949F0982D40CD4DB8130231"/>
    <w:rsid w:val="005D14AC"/>
    <w:rPr>
      <w:rFonts w:ascii="Calibri" w:eastAsia="Calibri" w:hAnsi="Calibri" w:cs="Calibri"/>
    </w:rPr>
  </w:style>
  <w:style w:type="paragraph" w:customStyle="1" w:styleId="6D449A5E81354584AA7270E94DC2907731">
    <w:name w:val="6D449A5E81354584AA7270E94DC2907731"/>
    <w:rsid w:val="005D14AC"/>
    <w:rPr>
      <w:rFonts w:ascii="Calibri" w:eastAsia="Calibri" w:hAnsi="Calibri" w:cs="Calibri"/>
    </w:rPr>
  </w:style>
  <w:style w:type="paragraph" w:customStyle="1" w:styleId="738D7F6E969544BF88B80478D072D0FE31">
    <w:name w:val="738D7F6E969544BF88B80478D072D0FE31"/>
    <w:rsid w:val="005D14AC"/>
    <w:rPr>
      <w:rFonts w:ascii="Calibri" w:eastAsia="Calibri" w:hAnsi="Calibri" w:cs="Calibri"/>
    </w:rPr>
  </w:style>
  <w:style w:type="paragraph" w:customStyle="1" w:styleId="A10F9FAD60BB468D828486437A5103B621">
    <w:name w:val="A10F9FAD60BB468D828486437A5103B621"/>
    <w:rsid w:val="005D14AC"/>
    <w:rPr>
      <w:rFonts w:ascii="Calibri" w:eastAsia="Calibri" w:hAnsi="Calibri" w:cs="Calibri"/>
    </w:rPr>
  </w:style>
  <w:style w:type="paragraph" w:customStyle="1" w:styleId="2277121C6A224167B684D32D1BC7D5B730">
    <w:name w:val="2277121C6A224167B684D32D1BC7D5B730"/>
    <w:rsid w:val="005D14AC"/>
    <w:rPr>
      <w:rFonts w:ascii="Calibri" w:eastAsia="Calibri" w:hAnsi="Calibri" w:cs="Calibri"/>
    </w:rPr>
  </w:style>
  <w:style w:type="paragraph" w:customStyle="1" w:styleId="4A60C4FFAACB4F43B39B767999F4191430">
    <w:name w:val="4A60C4FFAACB4F43B39B767999F4191430"/>
    <w:rsid w:val="005D14AC"/>
    <w:rPr>
      <w:rFonts w:ascii="Calibri" w:eastAsia="Calibri" w:hAnsi="Calibri" w:cs="Calibri"/>
    </w:rPr>
  </w:style>
  <w:style w:type="paragraph" w:customStyle="1" w:styleId="67FE404E89BA49AC8E6C2FA842E57E6E30">
    <w:name w:val="67FE404E89BA49AC8E6C2FA842E57E6E30"/>
    <w:rsid w:val="005D14AC"/>
    <w:rPr>
      <w:rFonts w:ascii="Calibri" w:eastAsia="Calibri" w:hAnsi="Calibri" w:cs="Calibri"/>
    </w:rPr>
  </w:style>
  <w:style w:type="paragraph" w:customStyle="1" w:styleId="7406B72CE29443ED92101E6250F6121330">
    <w:name w:val="7406B72CE29443ED92101E6250F6121330"/>
    <w:rsid w:val="005D14AC"/>
    <w:rPr>
      <w:rFonts w:ascii="Calibri" w:eastAsia="Calibri" w:hAnsi="Calibri" w:cs="Calibri"/>
    </w:rPr>
  </w:style>
  <w:style w:type="paragraph" w:customStyle="1" w:styleId="852C8E64E84C43ACBDA4BFFCECA51BF030">
    <w:name w:val="852C8E64E84C43ACBDA4BFFCECA51BF030"/>
    <w:rsid w:val="005D14AC"/>
    <w:rPr>
      <w:rFonts w:ascii="Calibri" w:eastAsia="Calibri" w:hAnsi="Calibri" w:cs="Calibri"/>
    </w:rPr>
  </w:style>
  <w:style w:type="paragraph" w:customStyle="1" w:styleId="4EA8C8749A3A49BAB490C88F8DE3D4D730">
    <w:name w:val="4EA8C8749A3A49BAB490C88F8DE3D4D730"/>
    <w:rsid w:val="005D14AC"/>
    <w:rPr>
      <w:rFonts w:ascii="Calibri" w:eastAsia="Calibri" w:hAnsi="Calibri" w:cs="Calibri"/>
    </w:rPr>
  </w:style>
  <w:style w:type="paragraph" w:customStyle="1" w:styleId="6E1328EB82374AC9A3530A0D99C80EB330">
    <w:name w:val="6E1328EB82374AC9A3530A0D99C80EB330"/>
    <w:rsid w:val="005D14AC"/>
    <w:rPr>
      <w:rFonts w:ascii="Calibri" w:eastAsia="Calibri" w:hAnsi="Calibri" w:cs="Calibri"/>
    </w:rPr>
  </w:style>
  <w:style w:type="paragraph" w:customStyle="1" w:styleId="22CD0A45E8184A74823BAB2420C6EC885">
    <w:name w:val="22CD0A45E8184A74823BAB2420C6EC885"/>
    <w:rsid w:val="005D14AC"/>
    <w:rPr>
      <w:rFonts w:ascii="Calibri" w:eastAsia="Calibri" w:hAnsi="Calibri" w:cs="Calibri"/>
    </w:rPr>
  </w:style>
  <w:style w:type="paragraph" w:customStyle="1" w:styleId="6D1E5C5B8F084D14A0EF701DF649934530">
    <w:name w:val="6D1E5C5B8F084D14A0EF701DF649934530"/>
    <w:rsid w:val="005D14AC"/>
    <w:rPr>
      <w:rFonts w:ascii="Calibri" w:eastAsia="Calibri" w:hAnsi="Calibri" w:cs="Calibri"/>
    </w:rPr>
  </w:style>
  <w:style w:type="paragraph" w:customStyle="1" w:styleId="4C0ADCF2C7EC4D74AC449DE59F3B5C4A30">
    <w:name w:val="4C0ADCF2C7EC4D74AC449DE59F3B5C4A30"/>
    <w:rsid w:val="005D14AC"/>
    <w:rPr>
      <w:rFonts w:ascii="Calibri" w:eastAsia="Calibri" w:hAnsi="Calibri" w:cs="Calibri"/>
    </w:rPr>
  </w:style>
  <w:style w:type="paragraph" w:customStyle="1" w:styleId="A4BDE212CF4E497B8CAACDB3064576B130">
    <w:name w:val="A4BDE212CF4E497B8CAACDB3064576B130"/>
    <w:rsid w:val="005D14AC"/>
    <w:rPr>
      <w:rFonts w:ascii="Calibri" w:eastAsia="Calibri" w:hAnsi="Calibri" w:cs="Calibri"/>
    </w:rPr>
  </w:style>
  <w:style w:type="paragraph" w:customStyle="1" w:styleId="7BA1716E82564C578833C48E3D78578530">
    <w:name w:val="7BA1716E82564C578833C48E3D78578530"/>
    <w:rsid w:val="005D14AC"/>
    <w:rPr>
      <w:rFonts w:ascii="Calibri" w:eastAsia="Calibri" w:hAnsi="Calibri" w:cs="Calibri"/>
    </w:rPr>
  </w:style>
  <w:style w:type="paragraph" w:customStyle="1" w:styleId="AE0762346C5944D78DAF56CF3384227B30">
    <w:name w:val="AE0762346C5944D78DAF56CF3384227B30"/>
    <w:rsid w:val="005D14AC"/>
    <w:rPr>
      <w:rFonts w:ascii="Calibri" w:eastAsia="Calibri" w:hAnsi="Calibri" w:cs="Calibri"/>
    </w:rPr>
  </w:style>
  <w:style w:type="paragraph" w:customStyle="1" w:styleId="11873BB6AA814438AF3867193FC31ADD29">
    <w:name w:val="11873BB6AA814438AF3867193FC31ADD29"/>
    <w:rsid w:val="005D14AC"/>
    <w:rPr>
      <w:rFonts w:ascii="Calibri" w:eastAsia="Calibri" w:hAnsi="Calibri" w:cs="Calibri"/>
    </w:rPr>
  </w:style>
  <w:style w:type="paragraph" w:customStyle="1" w:styleId="8E6D8326792A44E5A9B35F3AE8E8A72A19">
    <w:name w:val="8E6D8326792A44E5A9B35F3AE8E8A72A19"/>
    <w:rsid w:val="005D14AC"/>
    <w:rPr>
      <w:rFonts w:ascii="Calibri" w:eastAsia="Calibri" w:hAnsi="Calibri" w:cs="Calibri"/>
    </w:rPr>
  </w:style>
  <w:style w:type="paragraph" w:customStyle="1" w:styleId="C4FE3561BEE14D9F9F819BEA1519829229">
    <w:name w:val="C4FE3561BEE14D9F9F819BEA1519829229"/>
    <w:rsid w:val="005D14AC"/>
    <w:rPr>
      <w:rFonts w:ascii="Calibri" w:eastAsia="Calibri" w:hAnsi="Calibri" w:cs="Calibri"/>
    </w:rPr>
  </w:style>
  <w:style w:type="paragraph" w:customStyle="1" w:styleId="438043E8C2954971BBD4ABC392492DE628">
    <w:name w:val="438043E8C2954971BBD4ABC392492DE628"/>
    <w:rsid w:val="005D14AC"/>
    <w:rPr>
      <w:rFonts w:ascii="Calibri" w:eastAsia="Calibri" w:hAnsi="Calibri" w:cs="Calibri"/>
    </w:rPr>
  </w:style>
  <w:style w:type="paragraph" w:customStyle="1" w:styleId="858D6DA1D0EA43D490955717AA8E343027">
    <w:name w:val="858D6DA1D0EA43D490955717AA8E343027"/>
    <w:rsid w:val="005D14AC"/>
    <w:rPr>
      <w:rFonts w:ascii="Calibri" w:eastAsia="Calibri" w:hAnsi="Calibri" w:cs="Calibri"/>
    </w:rPr>
  </w:style>
  <w:style w:type="paragraph" w:customStyle="1" w:styleId="13AA16B01F5E4DF4BE64D9905885839627">
    <w:name w:val="13AA16B01F5E4DF4BE64D9905885839627"/>
    <w:rsid w:val="005D14AC"/>
    <w:rPr>
      <w:rFonts w:ascii="Calibri" w:eastAsia="Calibri" w:hAnsi="Calibri" w:cs="Calibri"/>
    </w:rPr>
  </w:style>
  <w:style w:type="paragraph" w:customStyle="1" w:styleId="D2ABBFF8472F4B72A6FAA0B58A32CBD127">
    <w:name w:val="D2ABBFF8472F4B72A6FAA0B58A32CBD127"/>
    <w:rsid w:val="005D14AC"/>
    <w:rPr>
      <w:rFonts w:ascii="Calibri" w:eastAsia="Calibri" w:hAnsi="Calibri" w:cs="Calibri"/>
    </w:rPr>
  </w:style>
  <w:style w:type="paragraph" w:customStyle="1" w:styleId="CAEFC4ECF4264832970C20468252F72916">
    <w:name w:val="CAEFC4ECF4264832970C20468252F72916"/>
    <w:rsid w:val="005D14AC"/>
    <w:rPr>
      <w:rFonts w:ascii="Calibri" w:eastAsia="Calibri" w:hAnsi="Calibri" w:cs="Calibri"/>
    </w:rPr>
  </w:style>
  <w:style w:type="paragraph" w:customStyle="1" w:styleId="E0A138E2AA5949EFB6AD8CE82D35B10B16">
    <w:name w:val="E0A138E2AA5949EFB6AD8CE82D35B10B16"/>
    <w:rsid w:val="005D14AC"/>
    <w:rPr>
      <w:rFonts w:ascii="Calibri" w:eastAsia="Calibri" w:hAnsi="Calibri" w:cs="Calibri"/>
    </w:rPr>
  </w:style>
  <w:style w:type="paragraph" w:customStyle="1" w:styleId="21465FFE5959440ABA43700EA4EC4C2E16">
    <w:name w:val="21465FFE5959440ABA43700EA4EC4C2E16"/>
    <w:rsid w:val="005D14AC"/>
    <w:pPr>
      <w:ind w:left="720"/>
      <w:contextualSpacing/>
    </w:pPr>
    <w:rPr>
      <w:rFonts w:ascii="Calibri" w:eastAsia="Calibri" w:hAnsi="Calibri" w:cs="Calibri"/>
    </w:rPr>
  </w:style>
  <w:style w:type="paragraph" w:customStyle="1" w:styleId="F8C79C859D0B4B449A9EAD37F199A1A627">
    <w:name w:val="F8C79C859D0B4B449A9EAD37F199A1A627"/>
    <w:rsid w:val="005D14AC"/>
    <w:rPr>
      <w:rFonts w:ascii="Calibri" w:eastAsia="Calibri" w:hAnsi="Calibri" w:cs="Calibri"/>
    </w:rPr>
  </w:style>
  <w:style w:type="paragraph" w:customStyle="1" w:styleId="A8A8D2E1A07B4ED19E3C5F0AAD74B17727">
    <w:name w:val="A8A8D2E1A07B4ED19E3C5F0AAD74B17727"/>
    <w:rsid w:val="005D14AC"/>
    <w:rPr>
      <w:rFonts w:ascii="Calibri" w:eastAsia="Calibri" w:hAnsi="Calibri" w:cs="Calibri"/>
    </w:rPr>
  </w:style>
  <w:style w:type="paragraph" w:customStyle="1" w:styleId="77BCAE2AB5C94FD0A827BEAD4B63388227">
    <w:name w:val="77BCAE2AB5C94FD0A827BEAD4B63388227"/>
    <w:rsid w:val="005D14AC"/>
    <w:rPr>
      <w:rFonts w:ascii="Calibri" w:eastAsia="Calibri" w:hAnsi="Calibri" w:cs="Calibri"/>
    </w:rPr>
  </w:style>
  <w:style w:type="paragraph" w:customStyle="1" w:styleId="358394327311429C8447C86E8082B51A27">
    <w:name w:val="358394327311429C8447C86E8082B51A27"/>
    <w:rsid w:val="005D14AC"/>
    <w:rPr>
      <w:rFonts w:ascii="Calibri" w:eastAsia="Calibri" w:hAnsi="Calibri" w:cs="Calibri"/>
    </w:rPr>
  </w:style>
  <w:style w:type="paragraph" w:customStyle="1" w:styleId="115BB9D40D38436DB565B45BF180420427">
    <w:name w:val="115BB9D40D38436DB565B45BF180420427"/>
    <w:rsid w:val="005D14AC"/>
    <w:rPr>
      <w:rFonts w:ascii="Calibri" w:eastAsia="Calibri" w:hAnsi="Calibri" w:cs="Calibri"/>
    </w:rPr>
  </w:style>
  <w:style w:type="paragraph" w:customStyle="1" w:styleId="116C6487F72145EB84B88F61438A772E27">
    <w:name w:val="116C6487F72145EB84B88F61438A772E27"/>
    <w:rsid w:val="005D14AC"/>
    <w:rPr>
      <w:rFonts w:ascii="Calibri" w:eastAsia="Calibri" w:hAnsi="Calibri" w:cs="Calibri"/>
    </w:rPr>
  </w:style>
  <w:style w:type="paragraph" w:customStyle="1" w:styleId="CF0BAE5B2AE44C598F988E849ECFA5E227">
    <w:name w:val="CF0BAE5B2AE44C598F988E849ECFA5E227"/>
    <w:rsid w:val="005D14AC"/>
    <w:rPr>
      <w:rFonts w:ascii="Calibri" w:eastAsia="Calibri" w:hAnsi="Calibri" w:cs="Calibri"/>
    </w:rPr>
  </w:style>
  <w:style w:type="paragraph" w:customStyle="1" w:styleId="CE7BD6CB3F454FB0B2A90BD1F41B7F8F27">
    <w:name w:val="CE7BD6CB3F454FB0B2A90BD1F41B7F8F27"/>
    <w:rsid w:val="005D14AC"/>
    <w:rPr>
      <w:rFonts w:ascii="Calibri" w:eastAsia="Calibri" w:hAnsi="Calibri" w:cs="Calibri"/>
    </w:rPr>
  </w:style>
  <w:style w:type="paragraph" w:customStyle="1" w:styleId="4338AC1CD07B41C885CD49D7E1CB469B14">
    <w:name w:val="4338AC1CD07B41C885CD49D7E1CB469B14"/>
    <w:rsid w:val="005D14AC"/>
    <w:rPr>
      <w:rFonts w:ascii="Calibri" w:eastAsia="Calibri" w:hAnsi="Calibri" w:cs="Calibri"/>
    </w:rPr>
  </w:style>
  <w:style w:type="paragraph" w:customStyle="1" w:styleId="4B961C06F6184FCAA04F89B2032E4D3614">
    <w:name w:val="4B961C06F6184FCAA04F89B2032E4D3614"/>
    <w:rsid w:val="005D14AC"/>
    <w:rPr>
      <w:rFonts w:ascii="Calibri" w:eastAsia="Calibri" w:hAnsi="Calibri" w:cs="Calibri"/>
    </w:rPr>
  </w:style>
  <w:style w:type="paragraph" w:customStyle="1" w:styleId="222CC323CD7E455FA6E502D98AA9148114">
    <w:name w:val="222CC323CD7E455FA6E502D98AA9148114"/>
    <w:rsid w:val="005D14AC"/>
    <w:rPr>
      <w:rFonts w:ascii="Calibri" w:eastAsia="Calibri" w:hAnsi="Calibri" w:cs="Calibri"/>
    </w:rPr>
  </w:style>
  <w:style w:type="paragraph" w:customStyle="1" w:styleId="AB16D2BA0D954AA892A3AC64FECB354F12">
    <w:name w:val="AB16D2BA0D954AA892A3AC64FECB354F12"/>
    <w:rsid w:val="005D14AC"/>
    <w:rPr>
      <w:rFonts w:ascii="Calibri" w:eastAsia="Calibri" w:hAnsi="Calibri" w:cs="Calibri"/>
    </w:rPr>
  </w:style>
  <w:style w:type="paragraph" w:customStyle="1" w:styleId="3CA3693D4C144CECBC02986CD8E52AB412">
    <w:name w:val="3CA3693D4C144CECBC02986CD8E52AB412"/>
    <w:rsid w:val="005D14AC"/>
    <w:rPr>
      <w:rFonts w:ascii="Calibri" w:eastAsia="Calibri" w:hAnsi="Calibri" w:cs="Calibri"/>
    </w:rPr>
  </w:style>
  <w:style w:type="paragraph" w:customStyle="1" w:styleId="4C87EDF3529A460BBD35B37379FB01CF26">
    <w:name w:val="4C87EDF3529A460BBD35B37379FB01CF26"/>
    <w:rsid w:val="005D14AC"/>
    <w:rPr>
      <w:rFonts w:ascii="Calibri" w:eastAsia="Calibri" w:hAnsi="Calibri" w:cs="Calibri"/>
    </w:rPr>
  </w:style>
  <w:style w:type="paragraph" w:customStyle="1" w:styleId="F7AD68BCB4C74E76BFB08F92321656FD26">
    <w:name w:val="F7AD68BCB4C74E76BFB08F92321656FD26"/>
    <w:rsid w:val="005D14AC"/>
    <w:rPr>
      <w:rFonts w:ascii="Calibri" w:eastAsia="Calibri" w:hAnsi="Calibri" w:cs="Calibri"/>
    </w:rPr>
  </w:style>
  <w:style w:type="paragraph" w:customStyle="1" w:styleId="2DA24947D4DA46249D11064E21AABEF426">
    <w:name w:val="2DA24947D4DA46249D11064E21AABEF426"/>
    <w:rsid w:val="005D14AC"/>
    <w:rPr>
      <w:rFonts w:ascii="Calibri" w:eastAsia="Calibri" w:hAnsi="Calibri" w:cs="Calibri"/>
    </w:rPr>
  </w:style>
  <w:style w:type="paragraph" w:customStyle="1" w:styleId="00668E3C07AF448393735BDAF6AF494C24">
    <w:name w:val="00668E3C07AF448393735BDAF6AF494C24"/>
    <w:rsid w:val="005D14AC"/>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6">
    <w:name w:val="66E8B845E0AC44739041F377DCC9463326"/>
    <w:rsid w:val="005D14AC"/>
    <w:rPr>
      <w:rFonts w:ascii="Calibri" w:eastAsia="Calibri" w:hAnsi="Calibri" w:cs="Calibri"/>
    </w:rPr>
  </w:style>
  <w:style w:type="paragraph" w:customStyle="1" w:styleId="631E1FB997434FBC8CF6A8388DE7BAEB26">
    <w:name w:val="631E1FB997434FBC8CF6A8388DE7BAEB26"/>
    <w:rsid w:val="005D14AC"/>
    <w:rPr>
      <w:rFonts w:ascii="Calibri" w:eastAsia="Calibri" w:hAnsi="Calibri" w:cs="Calibri"/>
    </w:rPr>
  </w:style>
  <w:style w:type="paragraph" w:customStyle="1" w:styleId="C20548BDB768419E8DE99B210EB3B62D26">
    <w:name w:val="C20548BDB768419E8DE99B210EB3B62D26"/>
    <w:rsid w:val="005D14AC"/>
    <w:rPr>
      <w:rFonts w:ascii="Calibri" w:eastAsia="Calibri" w:hAnsi="Calibri" w:cs="Calibri"/>
    </w:rPr>
  </w:style>
  <w:style w:type="paragraph" w:customStyle="1" w:styleId="ACFF48D6DCB64F9EB5591E7236D686E126">
    <w:name w:val="ACFF48D6DCB64F9EB5591E7236D686E126"/>
    <w:rsid w:val="005D14AC"/>
    <w:rPr>
      <w:rFonts w:ascii="Calibri" w:eastAsia="Calibri" w:hAnsi="Calibri" w:cs="Calibri"/>
    </w:rPr>
  </w:style>
  <w:style w:type="paragraph" w:customStyle="1" w:styleId="B6CC6B50EDD44454A81D88C3F66EDDBB26">
    <w:name w:val="B6CC6B50EDD44454A81D88C3F66EDDBB26"/>
    <w:rsid w:val="005D14AC"/>
    <w:rPr>
      <w:rFonts w:ascii="Calibri" w:eastAsia="Calibri" w:hAnsi="Calibri" w:cs="Calibri"/>
    </w:rPr>
  </w:style>
  <w:style w:type="paragraph" w:customStyle="1" w:styleId="5B5F4E9040134207A0694C22AB88486C26">
    <w:name w:val="5B5F4E9040134207A0694C22AB88486C26"/>
    <w:rsid w:val="005D14AC"/>
    <w:rPr>
      <w:rFonts w:ascii="Calibri" w:eastAsia="Calibri" w:hAnsi="Calibri" w:cs="Calibri"/>
    </w:rPr>
  </w:style>
  <w:style w:type="paragraph" w:customStyle="1" w:styleId="B3B18CD5A2D94BC89611EA3FECB3A19F26">
    <w:name w:val="B3B18CD5A2D94BC89611EA3FECB3A19F26"/>
    <w:rsid w:val="005D14AC"/>
    <w:rPr>
      <w:rFonts w:ascii="Calibri" w:eastAsia="Calibri" w:hAnsi="Calibri" w:cs="Calibri"/>
    </w:rPr>
  </w:style>
  <w:style w:type="paragraph" w:customStyle="1" w:styleId="662052D1FFA641BABB671BC491BA871226">
    <w:name w:val="662052D1FFA641BABB671BC491BA871226"/>
    <w:rsid w:val="005D14AC"/>
    <w:rPr>
      <w:rFonts w:ascii="Calibri" w:eastAsia="Calibri" w:hAnsi="Calibri" w:cs="Calibri"/>
    </w:rPr>
  </w:style>
  <w:style w:type="paragraph" w:customStyle="1" w:styleId="9D9CB62892494461AC95664789F4CBCE26">
    <w:name w:val="9D9CB62892494461AC95664789F4CBCE26"/>
    <w:rsid w:val="005D14AC"/>
    <w:rPr>
      <w:rFonts w:ascii="Calibri" w:eastAsia="Calibri" w:hAnsi="Calibri" w:cs="Calibri"/>
    </w:rPr>
  </w:style>
  <w:style w:type="paragraph" w:customStyle="1" w:styleId="5B496F62C19F4E7487C10EBECD141F8626">
    <w:name w:val="5B496F62C19F4E7487C10EBECD141F8626"/>
    <w:rsid w:val="005D14AC"/>
    <w:rPr>
      <w:rFonts w:ascii="Calibri" w:eastAsia="Calibri" w:hAnsi="Calibri" w:cs="Calibri"/>
    </w:rPr>
  </w:style>
  <w:style w:type="paragraph" w:customStyle="1" w:styleId="B1C310055E954392947742591F66853D26">
    <w:name w:val="B1C310055E954392947742591F66853D26"/>
    <w:rsid w:val="005D14AC"/>
    <w:rPr>
      <w:rFonts w:ascii="Calibri" w:eastAsia="Calibri" w:hAnsi="Calibri" w:cs="Calibri"/>
    </w:rPr>
  </w:style>
  <w:style w:type="paragraph" w:customStyle="1" w:styleId="EA027927E1C040CBB77A5137F5558CEF26">
    <w:name w:val="EA027927E1C040CBB77A5137F5558CEF26"/>
    <w:rsid w:val="005D14AC"/>
    <w:rPr>
      <w:rFonts w:ascii="Calibri" w:eastAsia="Calibri" w:hAnsi="Calibri" w:cs="Calibri"/>
    </w:rPr>
  </w:style>
  <w:style w:type="paragraph" w:customStyle="1" w:styleId="2550E25B87FE4324A4953BD39111C56D26">
    <w:name w:val="2550E25B87FE4324A4953BD39111C56D26"/>
    <w:rsid w:val="005D14AC"/>
    <w:rPr>
      <w:rFonts w:ascii="Calibri" w:eastAsia="Calibri" w:hAnsi="Calibri" w:cs="Calibri"/>
    </w:rPr>
  </w:style>
  <w:style w:type="paragraph" w:customStyle="1" w:styleId="8F58311E97064659B2BE728B47C867E211">
    <w:name w:val="8F58311E97064659B2BE728B47C867E211"/>
    <w:rsid w:val="005D14AC"/>
    <w:rPr>
      <w:rFonts w:ascii="Calibri" w:eastAsia="Calibri" w:hAnsi="Calibri" w:cs="Calibri"/>
    </w:rPr>
  </w:style>
  <w:style w:type="paragraph" w:customStyle="1" w:styleId="1DC8D9D1542D416EBA3478426FF110B811">
    <w:name w:val="1DC8D9D1542D416EBA3478426FF110B811"/>
    <w:rsid w:val="005D14AC"/>
    <w:rPr>
      <w:rFonts w:ascii="Calibri" w:eastAsia="Calibri" w:hAnsi="Calibri" w:cs="Calibri"/>
    </w:rPr>
  </w:style>
  <w:style w:type="paragraph" w:customStyle="1" w:styleId="5EC4F321C3514BEBB638E45950A3703611">
    <w:name w:val="5EC4F321C3514BEBB638E45950A3703611"/>
    <w:rsid w:val="005D14AC"/>
    <w:rPr>
      <w:rFonts w:ascii="Calibri" w:eastAsia="Calibri" w:hAnsi="Calibri" w:cs="Calibri"/>
    </w:rPr>
  </w:style>
  <w:style w:type="paragraph" w:customStyle="1" w:styleId="5283F055DC7C48F7AC6BA1FC6D01BC5911">
    <w:name w:val="5283F055DC7C48F7AC6BA1FC6D01BC5911"/>
    <w:rsid w:val="005D14AC"/>
    <w:rPr>
      <w:rFonts w:ascii="Calibri" w:eastAsia="Calibri" w:hAnsi="Calibri" w:cs="Calibri"/>
    </w:rPr>
  </w:style>
  <w:style w:type="paragraph" w:customStyle="1" w:styleId="4FEA84AEBF8D4442B44428960A5D355F11">
    <w:name w:val="4FEA84AEBF8D4442B44428960A5D355F11"/>
    <w:rsid w:val="005D14AC"/>
    <w:rPr>
      <w:rFonts w:ascii="Calibri" w:eastAsia="Calibri" w:hAnsi="Calibri" w:cs="Calibri"/>
    </w:rPr>
  </w:style>
  <w:style w:type="paragraph" w:customStyle="1" w:styleId="F97ADC7ABEB94942B6FB0315F24AB59411">
    <w:name w:val="F97ADC7ABEB94942B6FB0315F24AB59411"/>
    <w:rsid w:val="005D14AC"/>
    <w:rPr>
      <w:rFonts w:ascii="Calibri" w:eastAsia="Calibri" w:hAnsi="Calibri" w:cs="Calibri"/>
    </w:rPr>
  </w:style>
  <w:style w:type="paragraph" w:customStyle="1" w:styleId="1E24F7E839DA4DD482AACE3A0951F15A11">
    <w:name w:val="1E24F7E839DA4DD482AACE3A0951F15A11"/>
    <w:rsid w:val="005D14AC"/>
    <w:rPr>
      <w:rFonts w:ascii="Calibri" w:eastAsia="Calibri" w:hAnsi="Calibri" w:cs="Calibri"/>
    </w:rPr>
  </w:style>
  <w:style w:type="paragraph" w:customStyle="1" w:styleId="129248C7622A48AB81365C167A8B4D1011">
    <w:name w:val="129248C7622A48AB81365C167A8B4D1011"/>
    <w:rsid w:val="005D14AC"/>
    <w:rPr>
      <w:rFonts w:ascii="Calibri" w:eastAsia="Calibri" w:hAnsi="Calibri" w:cs="Calibri"/>
    </w:rPr>
  </w:style>
  <w:style w:type="paragraph" w:customStyle="1" w:styleId="8DBF10D0570346C082A900D0FC3608429">
    <w:name w:val="8DBF10D0570346C082A900D0FC3608429"/>
    <w:rsid w:val="005D14AC"/>
    <w:rPr>
      <w:rFonts w:ascii="Calibri" w:eastAsia="Calibri" w:hAnsi="Calibri" w:cs="Calibri"/>
    </w:rPr>
  </w:style>
  <w:style w:type="paragraph" w:customStyle="1" w:styleId="D8812BBED5BB433FB71BE3FDB4D05FAC9">
    <w:name w:val="D8812BBED5BB433FB71BE3FDB4D05FAC9"/>
    <w:rsid w:val="005D14AC"/>
    <w:rPr>
      <w:rFonts w:ascii="Calibri" w:eastAsia="Calibri" w:hAnsi="Calibri" w:cs="Calibri"/>
    </w:rPr>
  </w:style>
  <w:style w:type="paragraph" w:customStyle="1" w:styleId="CE8323C00AAB4750B967BBF2B9411C429">
    <w:name w:val="CE8323C00AAB4750B967BBF2B9411C429"/>
    <w:rsid w:val="005D14AC"/>
    <w:rPr>
      <w:rFonts w:ascii="Calibri" w:eastAsia="Calibri" w:hAnsi="Calibri" w:cs="Calibri"/>
    </w:rPr>
  </w:style>
  <w:style w:type="paragraph" w:customStyle="1" w:styleId="11919DFA65AA45AE9DC7776D122BEFEB9">
    <w:name w:val="11919DFA65AA45AE9DC7776D122BEFEB9"/>
    <w:rsid w:val="005D14AC"/>
    <w:rPr>
      <w:rFonts w:ascii="Calibri" w:eastAsia="Calibri" w:hAnsi="Calibri" w:cs="Calibri"/>
    </w:rPr>
  </w:style>
  <w:style w:type="paragraph" w:customStyle="1" w:styleId="E6331D6E8DD74EF5BDF01B67D72896769">
    <w:name w:val="E6331D6E8DD74EF5BDF01B67D72896769"/>
    <w:rsid w:val="005D14AC"/>
    <w:rPr>
      <w:rFonts w:ascii="Calibri" w:eastAsia="Calibri" w:hAnsi="Calibri" w:cs="Calibri"/>
    </w:rPr>
  </w:style>
  <w:style w:type="paragraph" w:customStyle="1" w:styleId="B83CD492EED74D3481D458F1DAF80B3E9">
    <w:name w:val="B83CD492EED74D3481D458F1DAF80B3E9"/>
    <w:rsid w:val="005D14AC"/>
    <w:rPr>
      <w:rFonts w:ascii="Calibri" w:eastAsia="Calibri" w:hAnsi="Calibri" w:cs="Calibri"/>
    </w:rPr>
  </w:style>
  <w:style w:type="paragraph" w:customStyle="1" w:styleId="B19D4631DDAE46BCBAF59FCD11C71DDE9">
    <w:name w:val="B19D4631DDAE46BCBAF59FCD11C71DDE9"/>
    <w:rsid w:val="005D14AC"/>
    <w:rPr>
      <w:rFonts w:ascii="Calibri" w:eastAsia="Calibri" w:hAnsi="Calibri" w:cs="Calibri"/>
    </w:rPr>
  </w:style>
  <w:style w:type="paragraph" w:customStyle="1" w:styleId="EF53B5295AC4404EA345F6BDA5B3EB4C9">
    <w:name w:val="EF53B5295AC4404EA345F6BDA5B3EB4C9"/>
    <w:rsid w:val="005D14AC"/>
    <w:rPr>
      <w:rFonts w:ascii="Calibri" w:eastAsia="Calibri" w:hAnsi="Calibri" w:cs="Calibri"/>
    </w:rPr>
  </w:style>
  <w:style w:type="paragraph" w:customStyle="1" w:styleId="6AE3CF8D512E4C2E8F92836D6F1326479">
    <w:name w:val="6AE3CF8D512E4C2E8F92836D6F1326479"/>
    <w:rsid w:val="005D14AC"/>
    <w:rPr>
      <w:rFonts w:ascii="Calibri" w:eastAsia="Calibri" w:hAnsi="Calibri" w:cs="Calibri"/>
    </w:rPr>
  </w:style>
  <w:style w:type="paragraph" w:customStyle="1" w:styleId="04258C02D2BE438AAE9EF4AB50AC9F4F9">
    <w:name w:val="04258C02D2BE438AAE9EF4AB50AC9F4F9"/>
    <w:rsid w:val="005D14AC"/>
    <w:rPr>
      <w:rFonts w:ascii="Calibri" w:eastAsia="Calibri" w:hAnsi="Calibri" w:cs="Calibri"/>
    </w:rPr>
  </w:style>
  <w:style w:type="paragraph" w:customStyle="1" w:styleId="7FC326DE44694926B04B53F99778BA129">
    <w:name w:val="7FC326DE44694926B04B53F99778BA129"/>
    <w:rsid w:val="005D14AC"/>
    <w:rPr>
      <w:rFonts w:ascii="Calibri" w:eastAsia="Calibri" w:hAnsi="Calibri" w:cs="Calibri"/>
    </w:rPr>
  </w:style>
  <w:style w:type="paragraph" w:customStyle="1" w:styleId="E9DBC61FAB9C4B2EA5C57C006FCA68D59">
    <w:name w:val="E9DBC61FAB9C4B2EA5C57C006FCA68D59"/>
    <w:rsid w:val="005D14AC"/>
    <w:rPr>
      <w:rFonts w:ascii="Calibri" w:eastAsia="Calibri" w:hAnsi="Calibri" w:cs="Calibri"/>
    </w:rPr>
  </w:style>
  <w:style w:type="paragraph" w:customStyle="1" w:styleId="128AEF9AE7A04D1FBA7CD51DB1A428579">
    <w:name w:val="128AEF9AE7A04D1FBA7CD51DB1A428579"/>
    <w:rsid w:val="005D14AC"/>
    <w:rPr>
      <w:rFonts w:ascii="Calibri" w:eastAsia="Calibri" w:hAnsi="Calibri" w:cs="Calibri"/>
    </w:rPr>
  </w:style>
  <w:style w:type="paragraph" w:customStyle="1" w:styleId="41DFF4349943466CA4FF005A8362A5F89">
    <w:name w:val="41DFF4349943466CA4FF005A8362A5F89"/>
    <w:rsid w:val="005D14AC"/>
    <w:rPr>
      <w:rFonts w:ascii="Calibri" w:eastAsia="Calibri" w:hAnsi="Calibri" w:cs="Calibri"/>
    </w:rPr>
  </w:style>
  <w:style w:type="paragraph" w:customStyle="1" w:styleId="74002177294F428C9D6CEF8898B05BBE9">
    <w:name w:val="74002177294F428C9D6CEF8898B05BBE9"/>
    <w:rsid w:val="005D14AC"/>
    <w:rPr>
      <w:rFonts w:ascii="Calibri" w:eastAsia="Calibri" w:hAnsi="Calibri" w:cs="Calibri"/>
    </w:rPr>
  </w:style>
  <w:style w:type="paragraph" w:customStyle="1" w:styleId="4F2A4F557A5E469795273333B6C47AD79">
    <w:name w:val="4F2A4F557A5E469795273333B6C47AD79"/>
    <w:rsid w:val="005D14AC"/>
    <w:rPr>
      <w:rFonts w:ascii="Calibri" w:eastAsia="Calibri" w:hAnsi="Calibri" w:cs="Calibri"/>
    </w:rPr>
  </w:style>
  <w:style w:type="paragraph" w:customStyle="1" w:styleId="12869343A7FE4483946F7972EC5F7C859">
    <w:name w:val="12869343A7FE4483946F7972EC5F7C859"/>
    <w:rsid w:val="005D14AC"/>
    <w:rPr>
      <w:rFonts w:ascii="Calibri" w:eastAsia="Calibri" w:hAnsi="Calibri" w:cs="Calibri"/>
    </w:rPr>
  </w:style>
  <w:style w:type="paragraph" w:customStyle="1" w:styleId="46666A7899C842CA99545C0BDC18EB169">
    <w:name w:val="46666A7899C842CA99545C0BDC18EB169"/>
    <w:rsid w:val="005D14AC"/>
    <w:rPr>
      <w:rFonts w:ascii="Calibri" w:eastAsia="Calibri" w:hAnsi="Calibri" w:cs="Calibri"/>
    </w:rPr>
  </w:style>
  <w:style w:type="paragraph" w:customStyle="1" w:styleId="914B60554D224C06965BD3573A3C8D3E9">
    <w:name w:val="914B60554D224C06965BD3573A3C8D3E9"/>
    <w:rsid w:val="005D14AC"/>
    <w:rPr>
      <w:rFonts w:ascii="Calibri" w:eastAsia="Calibri" w:hAnsi="Calibri" w:cs="Calibri"/>
    </w:rPr>
  </w:style>
  <w:style w:type="paragraph" w:customStyle="1" w:styleId="F6D1F1127C744A9EAE81BCA3F4AD92739">
    <w:name w:val="F6D1F1127C744A9EAE81BCA3F4AD92739"/>
    <w:rsid w:val="005D14AC"/>
    <w:rPr>
      <w:rFonts w:ascii="Calibri" w:eastAsia="Calibri" w:hAnsi="Calibri" w:cs="Calibri"/>
    </w:rPr>
  </w:style>
  <w:style w:type="paragraph" w:customStyle="1" w:styleId="18A526F717CD45CB8BFDB352E4F776C09">
    <w:name w:val="18A526F717CD45CB8BFDB352E4F776C09"/>
    <w:rsid w:val="005D14AC"/>
    <w:rPr>
      <w:rFonts w:ascii="Calibri" w:eastAsia="Calibri" w:hAnsi="Calibri" w:cs="Calibri"/>
    </w:rPr>
  </w:style>
  <w:style w:type="paragraph" w:customStyle="1" w:styleId="A29571F2A1E04440847C9D2E614D0D8F9">
    <w:name w:val="A29571F2A1E04440847C9D2E614D0D8F9"/>
    <w:rsid w:val="005D14AC"/>
    <w:rPr>
      <w:rFonts w:ascii="Calibri" w:eastAsia="Calibri" w:hAnsi="Calibri" w:cs="Calibri"/>
    </w:rPr>
  </w:style>
  <w:style w:type="paragraph" w:customStyle="1" w:styleId="B1E2DE8F0EFB4AE5A2CC55C6898869749">
    <w:name w:val="B1E2DE8F0EFB4AE5A2CC55C6898869749"/>
    <w:rsid w:val="005D14AC"/>
    <w:rPr>
      <w:rFonts w:ascii="Calibri" w:eastAsia="Calibri" w:hAnsi="Calibri" w:cs="Calibri"/>
    </w:rPr>
  </w:style>
  <w:style w:type="paragraph" w:customStyle="1" w:styleId="51FE4E6D5413438E9780F4E5F49F66499">
    <w:name w:val="51FE4E6D5413438E9780F4E5F49F66499"/>
    <w:rsid w:val="005D14AC"/>
    <w:rPr>
      <w:rFonts w:ascii="Calibri" w:eastAsia="Calibri" w:hAnsi="Calibri" w:cs="Calibri"/>
    </w:rPr>
  </w:style>
  <w:style w:type="paragraph" w:customStyle="1" w:styleId="D6787E56D9364F818965F780DB46F78E8">
    <w:name w:val="D6787E56D9364F818965F780DB46F78E8"/>
    <w:rsid w:val="005D14AC"/>
    <w:rPr>
      <w:rFonts w:ascii="Calibri" w:eastAsia="Calibri" w:hAnsi="Calibri" w:cs="Calibri"/>
    </w:rPr>
  </w:style>
  <w:style w:type="paragraph" w:customStyle="1" w:styleId="35245FA22EF64478AF93B2A18E24B04B32">
    <w:name w:val="35245FA22EF64478AF93B2A18E24B04B32"/>
    <w:rsid w:val="005D14AC"/>
    <w:rPr>
      <w:rFonts w:ascii="Calibri" w:eastAsia="Calibri" w:hAnsi="Calibri" w:cs="Calibri"/>
    </w:rPr>
  </w:style>
  <w:style w:type="paragraph" w:customStyle="1" w:styleId="073CE04D185643878B84AD5BC03D02A332">
    <w:name w:val="073CE04D185643878B84AD5BC03D02A332"/>
    <w:rsid w:val="005D14AC"/>
    <w:rPr>
      <w:rFonts w:ascii="Calibri" w:eastAsia="Calibri" w:hAnsi="Calibri" w:cs="Calibri"/>
    </w:rPr>
  </w:style>
  <w:style w:type="paragraph" w:customStyle="1" w:styleId="F350FBA2C29B46F6AAF0F236D2BB5ADF32">
    <w:name w:val="F350FBA2C29B46F6AAF0F236D2BB5ADF32"/>
    <w:rsid w:val="005D14AC"/>
    <w:rPr>
      <w:rFonts w:ascii="Calibri" w:eastAsia="Calibri" w:hAnsi="Calibri" w:cs="Calibri"/>
    </w:rPr>
  </w:style>
  <w:style w:type="paragraph" w:customStyle="1" w:styleId="CCBDD2368CED4B3BB3C09F0E91897B8432">
    <w:name w:val="CCBDD2368CED4B3BB3C09F0E91897B8432"/>
    <w:rsid w:val="005D14AC"/>
    <w:rPr>
      <w:rFonts w:ascii="Calibri" w:eastAsia="Calibri" w:hAnsi="Calibri" w:cs="Calibri"/>
    </w:rPr>
  </w:style>
  <w:style w:type="paragraph" w:customStyle="1" w:styleId="769D10671D634164A6D2DB2AF97D16D332">
    <w:name w:val="769D10671D634164A6D2DB2AF97D16D332"/>
    <w:rsid w:val="005D14AC"/>
    <w:rPr>
      <w:rFonts w:ascii="Calibri" w:eastAsia="Calibri" w:hAnsi="Calibri" w:cs="Calibri"/>
    </w:rPr>
  </w:style>
  <w:style w:type="paragraph" w:customStyle="1" w:styleId="1BCCAAA731DE4199B6C7663B347D57868">
    <w:name w:val="1BCCAAA731DE4199B6C7663B347D57868"/>
    <w:rsid w:val="005D14AC"/>
    <w:rPr>
      <w:rFonts w:ascii="Calibri" w:eastAsia="Calibri" w:hAnsi="Calibri" w:cs="Calibri"/>
    </w:rPr>
  </w:style>
  <w:style w:type="paragraph" w:customStyle="1" w:styleId="22D1173ECA85442FAAE1546580C4047F32">
    <w:name w:val="22D1173ECA85442FAAE1546580C4047F32"/>
    <w:rsid w:val="005D14AC"/>
    <w:rPr>
      <w:rFonts w:ascii="Calibri" w:eastAsia="Calibri" w:hAnsi="Calibri" w:cs="Calibri"/>
    </w:rPr>
  </w:style>
  <w:style w:type="paragraph" w:customStyle="1" w:styleId="2E09607F8F574648BE510D79D43D776E32">
    <w:name w:val="2E09607F8F574648BE510D79D43D776E32"/>
    <w:rsid w:val="005D14AC"/>
    <w:rPr>
      <w:rFonts w:ascii="Calibri" w:eastAsia="Calibri" w:hAnsi="Calibri" w:cs="Calibri"/>
    </w:rPr>
  </w:style>
  <w:style w:type="paragraph" w:customStyle="1" w:styleId="81C726644747499688BEA02F99DA886132">
    <w:name w:val="81C726644747499688BEA02F99DA886132"/>
    <w:rsid w:val="005D14AC"/>
    <w:rPr>
      <w:rFonts w:ascii="Calibri" w:eastAsia="Calibri" w:hAnsi="Calibri" w:cs="Calibri"/>
    </w:rPr>
  </w:style>
  <w:style w:type="paragraph" w:customStyle="1" w:styleId="0055559777E949F0982D40CD4DB8130232">
    <w:name w:val="0055559777E949F0982D40CD4DB8130232"/>
    <w:rsid w:val="005D14AC"/>
    <w:rPr>
      <w:rFonts w:ascii="Calibri" w:eastAsia="Calibri" w:hAnsi="Calibri" w:cs="Calibri"/>
    </w:rPr>
  </w:style>
  <w:style w:type="paragraph" w:customStyle="1" w:styleId="6D449A5E81354584AA7270E94DC2907732">
    <w:name w:val="6D449A5E81354584AA7270E94DC2907732"/>
    <w:rsid w:val="005D14AC"/>
    <w:rPr>
      <w:rFonts w:ascii="Calibri" w:eastAsia="Calibri" w:hAnsi="Calibri" w:cs="Calibri"/>
    </w:rPr>
  </w:style>
  <w:style w:type="paragraph" w:customStyle="1" w:styleId="738D7F6E969544BF88B80478D072D0FE32">
    <w:name w:val="738D7F6E969544BF88B80478D072D0FE32"/>
    <w:rsid w:val="005D14AC"/>
    <w:rPr>
      <w:rFonts w:ascii="Calibri" w:eastAsia="Calibri" w:hAnsi="Calibri" w:cs="Calibri"/>
    </w:rPr>
  </w:style>
  <w:style w:type="paragraph" w:customStyle="1" w:styleId="A10F9FAD60BB468D828486437A5103B622">
    <w:name w:val="A10F9FAD60BB468D828486437A5103B622"/>
    <w:rsid w:val="005D14AC"/>
    <w:rPr>
      <w:rFonts w:ascii="Calibri" w:eastAsia="Calibri" w:hAnsi="Calibri" w:cs="Calibri"/>
    </w:rPr>
  </w:style>
  <w:style w:type="paragraph" w:customStyle="1" w:styleId="2277121C6A224167B684D32D1BC7D5B731">
    <w:name w:val="2277121C6A224167B684D32D1BC7D5B731"/>
    <w:rsid w:val="005D14AC"/>
    <w:rPr>
      <w:rFonts w:ascii="Calibri" w:eastAsia="Calibri" w:hAnsi="Calibri" w:cs="Calibri"/>
    </w:rPr>
  </w:style>
  <w:style w:type="paragraph" w:customStyle="1" w:styleId="4A60C4FFAACB4F43B39B767999F4191431">
    <w:name w:val="4A60C4FFAACB4F43B39B767999F4191431"/>
    <w:rsid w:val="005D14AC"/>
    <w:rPr>
      <w:rFonts w:ascii="Calibri" w:eastAsia="Calibri" w:hAnsi="Calibri" w:cs="Calibri"/>
    </w:rPr>
  </w:style>
  <w:style w:type="paragraph" w:customStyle="1" w:styleId="67FE404E89BA49AC8E6C2FA842E57E6E31">
    <w:name w:val="67FE404E89BA49AC8E6C2FA842E57E6E31"/>
    <w:rsid w:val="005D14AC"/>
    <w:rPr>
      <w:rFonts w:ascii="Calibri" w:eastAsia="Calibri" w:hAnsi="Calibri" w:cs="Calibri"/>
    </w:rPr>
  </w:style>
  <w:style w:type="paragraph" w:customStyle="1" w:styleId="7406B72CE29443ED92101E6250F6121331">
    <w:name w:val="7406B72CE29443ED92101E6250F6121331"/>
    <w:rsid w:val="005D14AC"/>
    <w:rPr>
      <w:rFonts w:ascii="Calibri" w:eastAsia="Calibri" w:hAnsi="Calibri" w:cs="Calibri"/>
    </w:rPr>
  </w:style>
  <w:style w:type="paragraph" w:customStyle="1" w:styleId="852C8E64E84C43ACBDA4BFFCECA51BF031">
    <w:name w:val="852C8E64E84C43ACBDA4BFFCECA51BF031"/>
    <w:rsid w:val="005D14AC"/>
    <w:rPr>
      <w:rFonts w:ascii="Calibri" w:eastAsia="Calibri" w:hAnsi="Calibri" w:cs="Calibri"/>
    </w:rPr>
  </w:style>
  <w:style w:type="paragraph" w:customStyle="1" w:styleId="4EA8C8749A3A49BAB490C88F8DE3D4D731">
    <w:name w:val="4EA8C8749A3A49BAB490C88F8DE3D4D731"/>
    <w:rsid w:val="005D14AC"/>
    <w:rPr>
      <w:rFonts w:ascii="Calibri" w:eastAsia="Calibri" w:hAnsi="Calibri" w:cs="Calibri"/>
    </w:rPr>
  </w:style>
  <w:style w:type="paragraph" w:customStyle="1" w:styleId="6E1328EB82374AC9A3530A0D99C80EB331">
    <w:name w:val="6E1328EB82374AC9A3530A0D99C80EB331"/>
    <w:rsid w:val="005D14AC"/>
    <w:rPr>
      <w:rFonts w:ascii="Calibri" w:eastAsia="Calibri" w:hAnsi="Calibri" w:cs="Calibri"/>
    </w:rPr>
  </w:style>
  <w:style w:type="paragraph" w:customStyle="1" w:styleId="22CD0A45E8184A74823BAB2420C6EC886">
    <w:name w:val="22CD0A45E8184A74823BAB2420C6EC886"/>
    <w:rsid w:val="005D14AC"/>
    <w:rPr>
      <w:rFonts w:ascii="Calibri" w:eastAsia="Calibri" w:hAnsi="Calibri" w:cs="Calibri"/>
    </w:rPr>
  </w:style>
  <w:style w:type="paragraph" w:customStyle="1" w:styleId="6D1E5C5B8F084D14A0EF701DF649934531">
    <w:name w:val="6D1E5C5B8F084D14A0EF701DF649934531"/>
    <w:rsid w:val="005D14AC"/>
    <w:rPr>
      <w:rFonts w:ascii="Calibri" w:eastAsia="Calibri" w:hAnsi="Calibri" w:cs="Calibri"/>
    </w:rPr>
  </w:style>
  <w:style w:type="paragraph" w:customStyle="1" w:styleId="4C0ADCF2C7EC4D74AC449DE59F3B5C4A31">
    <w:name w:val="4C0ADCF2C7EC4D74AC449DE59F3B5C4A31"/>
    <w:rsid w:val="005D14AC"/>
    <w:rPr>
      <w:rFonts w:ascii="Calibri" w:eastAsia="Calibri" w:hAnsi="Calibri" w:cs="Calibri"/>
    </w:rPr>
  </w:style>
  <w:style w:type="paragraph" w:customStyle="1" w:styleId="A4BDE212CF4E497B8CAACDB3064576B131">
    <w:name w:val="A4BDE212CF4E497B8CAACDB3064576B131"/>
    <w:rsid w:val="005D14AC"/>
    <w:rPr>
      <w:rFonts w:ascii="Calibri" w:eastAsia="Calibri" w:hAnsi="Calibri" w:cs="Calibri"/>
    </w:rPr>
  </w:style>
  <w:style w:type="paragraph" w:customStyle="1" w:styleId="7BA1716E82564C578833C48E3D78578531">
    <w:name w:val="7BA1716E82564C578833C48E3D78578531"/>
    <w:rsid w:val="005D14AC"/>
    <w:rPr>
      <w:rFonts w:ascii="Calibri" w:eastAsia="Calibri" w:hAnsi="Calibri" w:cs="Calibri"/>
    </w:rPr>
  </w:style>
  <w:style w:type="paragraph" w:customStyle="1" w:styleId="AE0762346C5944D78DAF56CF3384227B31">
    <w:name w:val="AE0762346C5944D78DAF56CF3384227B31"/>
    <w:rsid w:val="005D14AC"/>
    <w:rPr>
      <w:rFonts w:ascii="Calibri" w:eastAsia="Calibri" w:hAnsi="Calibri" w:cs="Calibri"/>
    </w:rPr>
  </w:style>
  <w:style w:type="paragraph" w:customStyle="1" w:styleId="11873BB6AA814438AF3867193FC31ADD30">
    <w:name w:val="11873BB6AA814438AF3867193FC31ADD30"/>
    <w:rsid w:val="005D14AC"/>
    <w:rPr>
      <w:rFonts w:ascii="Calibri" w:eastAsia="Calibri" w:hAnsi="Calibri" w:cs="Calibri"/>
    </w:rPr>
  </w:style>
  <w:style w:type="paragraph" w:customStyle="1" w:styleId="8E6D8326792A44E5A9B35F3AE8E8A72A20">
    <w:name w:val="8E6D8326792A44E5A9B35F3AE8E8A72A20"/>
    <w:rsid w:val="005D14AC"/>
    <w:rPr>
      <w:rFonts w:ascii="Calibri" w:eastAsia="Calibri" w:hAnsi="Calibri" w:cs="Calibri"/>
    </w:rPr>
  </w:style>
  <w:style w:type="paragraph" w:customStyle="1" w:styleId="C4FE3561BEE14D9F9F819BEA1519829230">
    <w:name w:val="C4FE3561BEE14D9F9F819BEA1519829230"/>
    <w:rsid w:val="005D14AC"/>
    <w:rPr>
      <w:rFonts w:ascii="Calibri" w:eastAsia="Calibri" w:hAnsi="Calibri" w:cs="Calibri"/>
    </w:rPr>
  </w:style>
  <w:style w:type="paragraph" w:customStyle="1" w:styleId="438043E8C2954971BBD4ABC392492DE629">
    <w:name w:val="438043E8C2954971BBD4ABC392492DE629"/>
    <w:rsid w:val="005D14AC"/>
    <w:rPr>
      <w:rFonts w:ascii="Calibri" w:eastAsia="Calibri" w:hAnsi="Calibri" w:cs="Calibri"/>
    </w:rPr>
  </w:style>
  <w:style w:type="paragraph" w:customStyle="1" w:styleId="858D6DA1D0EA43D490955717AA8E343028">
    <w:name w:val="858D6DA1D0EA43D490955717AA8E343028"/>
    <w:rsid w:val="005D14AC"/>
    <w:rPr>
      <w:rFonts w:ascii="Calibri" w:eastAsia="Calibri" w:hAnsi="Calibri" w:cs="Calibri"/>
    </w:rPr>
  </w:style>
  <w:style w:type="paragraph" w:customStyle="1" w:styleId="13AA16B01F5E4DF4BE64D9905885839628">
    <w:name w:val="13AA16B01F5E4DF4BE64D9905885839628"/>
    <w:rsid w:val="005D14AC"/>
    <w:rPr>
      <w:rFonts w:ascii="Calibri" w:eastAsia="Calibri" w:hAnsi="Calibri" w:cs="Calibri"/>
    </w:rPr>
  </w:style>
  <w:style w:type="paragraph" w:customStyle="1" w:styleId="D2ABBFF8472F4B72A6FAA0B58A32CBD128">
    <w:name w:val="D2ABBFF8472F4B72A6FAA0B58A32CBD128"/>
    <w:rsid w:val="005D14AC"/>
    <w:rPr>
      <w:rFonts w:ascii="Calibri" w:eastAsia="Calibri" w:hAnsi="Calibri" w:cs="Calibri"/>
    </w:rPr>
  </w:style>
  <w:style w:type="paragraph" w:customStyle="1" w:styleId="CAEFC4ECF4264832970C20468252F72917">
    <w:name w:val="CAEFC4ECF4264832970C20468252F72917"/>
    <w:rsid w:val="005D14AC"/>
    <w:rPr>
      <w:rFonts w:ascii="Calibri" w:eastAsia="Calibri" w:hAnsi="Calibri" w:cs="Calibri"/>
    </w:rPr>
  </w:style>
  <w:style w:type="paragraph" w:customStyle="1" w:styleId="E0A138E2AA5949EFB6AD8CE82D35B10B17">
    <w:name w:val="E0A138E2AA5949EFB6AD8CE82D35B10B17"/>
    <w:rsid w:val="005D14AC"/>
    <w:rPr>
      <w:rFonts w:ascii="Calibri" w:eastAsia="Calibri" w:hAnsi="Calibri" w:cs="Calibri"/>
    </w:rPr>
  </w:style>
  <w:style w:type="paragraph" w:customStyle="1" w:styleId="21465FFE5959440ABA43700EA4EC4C2E17">
    <w:name w:val="21465FFE5959440ABA43700EA4EC4C2E17"/>
    <w:rsid w:val="005D14AC"/>
    <w:pPr>
      <w:ind w:left="720"/>
      <w:contextualSpacing/>
    </w:pPr>
    <w:rPr>
      <w:rFonts w:ascii="Calibri" w:eastAsia="Calibri" w:hAnsi="Calibri" w:cs="Calibri"/>
    </w:rPr>
  </w:style>
  <w:style w:type="paragraph" w:customStyle="1" w:styleId="F8C79C859D0B4B449A9EAD37F199A1A628">
    <w:name w:val="F8C79C859D0B4B449A9EAD37F199A1A628"/>
    <w:rsid w:val="005D14AC"/>
    <w:rPr>
      <w:rFonts w:ascii="Calibri" w:eastAsia="Calibri" w:hAnsi="Calibri" w:cs="Calibri"/>
    </w:rPr>
  </w:style>
  <w:style w:type="paragraph" w:customStyle="1" w:styleId="A8A8D2E1A07B4ED19E3C5F0AAD74B17728">
    <w:name w:val="A8A8D2E1A07B4ED19E3C5F0AAD74B17728"/>
    <w:rsid w:val="005D14AC"/>
    <w:rPr>
      <w:rFonts w:ascii="Calibri" w:eastAsia="Calibri" w:hAnsi="Calibri" w:cs="Calibri"/>
    </w:rPr>
  </w:style>
  <w:style w:type="paragraph" w:customStyle="1" w:styleId="77BCAE2AB5C94FD0A827BEAD4B63388228">
    <w:name w:val="77BCAE2AB5C94FD0A827BEAD4B63388228"/>
    <w:rsid w:val="005D14AC"/>
    <w:rPr>
      <w:rFonts w:ascii="Calibri" w:eastAsia="Calibri" w:hAnsi="Calibri" w:cs="Calibri"/>
    </w:rPr>
  </w:style>
  <w:style w:type="paragraph" w:customStyle="1" w:styleId="358394327311429C8447C86E8082B51A28">
    <w:name w:val="358394327311429C8447C86E8082B51A28"/>
    <w:rsid w:val="005D14AC"/>
    <w:rPr>
      <w:rFonts w:ascii="Calibri" w:eastAsia="Calibri" w:hAnsi="Calibri" w:cs="Calibri"/>
    </w:rPr>
  </w:style>
  <w:style w:type="paragraph" w:customStyle="1" w:styleId="115BB9D40D38436DB565B45BF180420428">
    <w:name w:val="115BB9D40D38436DB565B45BF180420428"/>
    <w:rsid w:val="005D14AC"/>
    <w:rPr>
      <w:rFonts w:ascii="Calibri" w:eastAsia="Calibri" w:hAnsi="Calibri" w:cs="Calibri"/>
    </w:rPr>
  </w:style>
  <w:style w:type="paragraph" w:customStyle="1" w:styleId="116C6487F72145EB84B88F61438A772E28">
    <w:name w:val="116C6487F72145EB84B88F61438A772E28"/>
    <w:rsid w:val="005D14AC"/>
    <w:rPr>
      <w:rFonts w:ascii="Calibri" w:eastAsia="Calibri" w:hAnsi="Calibri" w:cs="Calibri"/>
    </w:rPr>
  </w:style>
  <w:style w:type="paragraph" w:customStyle="1" w:styleId="CF0BAE5B2AE44C598F988E849ECFA5E228">
    <w:name w:val="CF0BAE5B2AE44C598F988E849ECFA5E228"/>
    <w:rsid w:val="005D14AC"/>
    <w:rPr>
      <w:rFonts w:ascii="Calibri" w:eastAsia="Calibri" w:hAnsi="Calibri" w:cs="Calibri"/>
    </w:rPr>
  </w:style>
  <w:style w:type="paragraph" w:customStyle="1" w:styleId="CE7BD6CB3F454FB0B2A90BD1F41B7F8F28">
    <w:name w:val="CE7BD6CB3F454FB0B2A90BD1F41B7F8F28"/>
    <w:rsid w:val="005D14AC"/>
    <w:rPr>
      <w:rFonts w:ascii="Calibri" w:eastAsia="Calibri" w:hAnsi="Calibri" w:cs="Calibri"/>
    </w:rPr>
  </w:style>
  <w:style w:type="paragraph" w:customStyle="1" w:styleId="4338AC1CD07B41C885CD49D7E1CB469B15">
    <w:name w:val="4338AC1CD07B41C885CD49D7E1CB469B15"/>
    <w:rsid w:val="005D14AC"/>
    <w:rPr>
      <w:rFonts w:ascii="Calibri" w:eastAsia="Calibri" w:hAnsi="Calibri" w:cs="Calibri"/>
    </w:rPr>
  </w:style>
  <w:style w:type="paragraph" w:customStyle="1" w:styleId="4B961C06F6184FCAA04F89B2032E4D3615">
    <w:name w:val="4B961C06F6184FCAA04F89B2032E4D3615"/>
    <w:rsid w:val="005D14AC"/>
    <w:rPr>
      <w:rFonts w:ascii="Calibri" w:eastAsia="Calibri" w:hAnsi="Calibri" w:cs="Calibri"/>
    </w:rPr>
  </w:style>
  <w:style w:type="paragraph" w:customStyle="1" w:styleId="222CC323CD7E455FA6E502D98AA9148115">
    <w:name w:val="222CC323CD7E455FA6E502D98AA9148115"/>
    <w:rsid w:val="005D14AC"/>
    <w:rPr>
      <w:rFonts w:ascii="Calibri" w:eastAsia="Calibri" w:hAnsi="Calibri" w:cs="Calibri"/>
    </w:rPr>
  </w:style>
  <w:style w:type="paragraph" w:customStyle="1" w:styleId="AB16D2BA0D954AA892A3AC64FECB354F13">
    <w:name w:val="AB16D2BA0D954AA892A3AC64FECB354F13"/>
    <w:rsid w:val="005D14AC"/>
    <w:rPr>
      <w:rFonts w:ascii="Calibri" w:eastAsia="Calibri" w:hAnsi="Calibri" w:cs="Calibri"/>
    </w:rPr>
  </w:style>
  <w:style w:type="paragraph" w:customStyle="1" w:styleId="3CA3693D4C144CECBC02986CD8E52AB413">
    <w:name w:val="3CA3693D4C144CECBC02986CD8E52AB413"/>
    <w:rsid w:val="005D14AC"/>
    <w:rPr>
      <w:rFonts w:ascii="Calibri" w:eastAsia="Calibri" w:hAnsi="Calibri" w:cs="Calibri"/>
    </w:rPr>
  </w:style>
  <w:style w:type="paragraph" w:customStyle="1" w:styleId="4C87EDF3529A460BBD35B37379FB01CF27">
    <w:name w:val="4C87EDF3529A460BBD35B37379FB01CF27"/>
    <w:rsid w:val="005D14AC"/>
    <w:rPr>
      <w:rFonts w:ascii="Calibri" w:eastAsia="Calibri" w:hAnsi="Calibri" w:cs="Calibri"/>
    </w:rPr>
  </w:style>
  <w:style w:type="paragraph" w:customStyle="1" w:styleId="F7AD68BCB4C74E76BFB08F92321656FD27">
    <w:name w:val="F7AD68BCB4C74E76BFB08F92321656FD27"/>
    <w:rsid w:val="005D14AC"/>
    <w:rPr>
      <w:rFonts w:ascii="Calibri" w:eastAsia="Calibri" w:hAnsi="Calibri" w:cs="Calibri"/>
    </w:rPr>
  </w:style>
  <w:style w:type="paragraph" w:customStyle="1" w:styleId="2DA24947D4DA46249D11064E21AABEF427">
    <w:name w:val="2DA24947D4DA46249D11064E21AABEF427"/>
    <w:rsid w:val="005D14AC"/>
    <w:rPr>
      <w:rFonts w:ascii="Calibri" w:eastAsia="Calibri" w:hAnsi="Calibri" w:cs="Calibri"/>
    </w:rPr>
  </w:style>
  <w:style w:type="paragraph" w:customStyle="1" w:styleId="00668E3C07AF448393735BDAF6AF494C25">
    <w:name w:val="00668E3C07AF448393735BDAF6AF494C25"/>
    <w:rsid w:val="005D14AC"/>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7">
    <w:name w:val="66E8B845E0AC44739041F377DCC9463327"/>
    <w:rsid w:val="005D14AC"/>
    <w:rPr>
      <w:rFonts w:ascii="Calibri" w:eastAsia="Calibri" w:hAnsi="Calibri" w:cs="Calibri"/>
    </w:rPr>
  </w:style>
  <w:style w:type="paragraph" w:customStyle="1" w:styleId="631E1FB997434FBC8CF6A8388DE7BAEB27">
    <w:name w:val="631E1FB997434FBC8CF6A8388DE7BAEB27"/>
    <w:rsid w:val="005D14AC"/>
    <w:rPr>
      <w:rFonts w:ascii="Calibri" w:eastAsia="Calibri" w:hAnsi="Calibri" w:cs="Calibri"/>
    </w:rPr>
  </w:style>
  <w:style w:type="paragraph" w:customStyle="1" w:styleId="C20548BDB768419E8DE99B210EB3B62D27">
    <w:name w:val="C20548BDB768419E8DE99B210EB3B62D27"/>
    <w:rsid w:val="005D14AC"/>
    <w:rPr>
      <w:rFonts w:ascii="Calibri" w:eastAsia="Calibri" w:hAnsi="Calibri" w:cs="Calibri"/>
    </w:rPr>
  </w:style>
  <w:style w:type="paragraph" w:customStyle="1" w:styleId="ACFF48D6DCB64F9EB5591E7236D686E127">
    <w:name w:val="ACFF48D6DCB64F9EB5591E7236D686E127"/>
    <w:rsid w:val="005D14AC"/>
    <w:rPr>
      <w:rFonts w:ascii="Calibri" w:eastAsia="Calibri" w:hAnsi="Calibri" w:cs="Calibri"/>
    </w:rPr>
  </w:style>
  <w:style w:type="paragraph" w:customStyle="1" w:styleId="B6CC6B50EDD44454A81D88C3F66EDDBB27">
    <w:name w:val="B6CC6B50EDD44454A81D88C3F66EDDBB27"/>
    <w:rsid w:val="005D14AC"/>
    <w:rPr>
      <w:rFonts w:ascii="Calibri" w:eastAsia="Calibri" w:hAnsi="Calibri" w:cs="Calibri"/>
    </w:rPr>
  </w:style>
  <w:style w:type="paragraph" w:customStyle="1" w:styleId="5B5F4E9040134207A0694C22AB88486C27">
    <w:name w:val="5B5F4E9040134207A0694C22AB88486C27"/>
    <w:rsid w:val="005D14AC"/>
    <w:rPr>
      <w:rFonts w:ascii="Calibri" w:eastAsia="Calibri" w:hAnsi="Calibri" w:cs="Calibri"/>
    </w:rPr>
  </w:style>
  <w:style w:type="paragraph" w:customStyle="1" w:styleId="B3B18CD5A2D94BC89611EA3FECB3A19F27">
    <w:name w:val="B3B18CD5A2D94BC89611EA3FECB3A19F27"/>
    <w:rsid w:val="005D14AC"/>
    <w:rPr>
      <w:rFonts w:ascii="Calibri" w:eastAsia="Calibri" w:hAnsi="Calibri" w:cs="Calibri"/>
    </w:rPr>
  </w:style>
  <w:style w:type="paragraph" w:customStyle="1" w:styleId="662052D1FFA641BABB671BC491BA871227">
    <w:name w:val="662052D1FFA641BABB671BC491BA871227"/>
    <w:rsid w:val="005D14AC"/>
    <w:rPr>
      <w:rFonts w:ascii="Calibri" w:eastAsia="Calibri" w:hAnsi="Calibri" w:cs="Calibri"/>
    </w:rPr>
  </w:style>
  <w:style w:type="paragraph" w:customStyle="1" w:styleId="9D9CB62892494461AC95664789F4CBCE27">
    <w:name w:val="9D9CB62892494461AC95664789F4CBCE27"/>
    <w:rsid w:val="005D14AC"/>
    <w:rPr>
      <w:rFonts w:ascii="Calibri" w:eastAsia="Calibri" w:hAnsi="Calibri" w:cs="Calibri"/>
    </w:rPr>
  </w:style>
  <w:style w:type="paragraph" w:customStyle="1" w:styleId="5B496F62C19F4E7487C10EBECD141F8627">
    <w:name w:val="5B496F62C19F4E7487C10EBECD141F8627"/>
    <w:rsid w:val="005D14AC"/>
    <w:rPr>
      <w:rFonts w:ascii="Calibri" w:eastAsia="Calibri" w:hAnsi="Calibri" w:cs="Calibri"/>
    </w:rPr>
  </w:style>
  <w:style w:type="paragraph" w:customStyle="1" w:styleId="B1C310055E954392947742591F66853D27">
    <w:name w:val="B1C310055E954392947742591F66853D27"/>
    <w:rsid w:val="005D14AC"/>
    <w:rPr>
      <w:rFonts w:ascii="Calibri" w:eastAsia="Calibri" w:hAnsi="Calibri" w:cs="Calibri"/>
    </w:rPr>
  </w:style>
  <w:style w:type="paragraph" w:customStyle="1" w:styleId="EA027927E1C040CBB77A5137F5558CEF27">
    <w:name w:val="EA027927E1C040CBB77A5137F5558CEF27"/>
    <w:rsid w:val="005D14AC"/>
    <w:rPr>
      <w:rFonts w:ascii="Calibri" w:eastAsia="Calibri" w:hAnsi="Calibri" w:cs="Calibri"/>
    </w:rPr>
  </w:style>
  <w:style w:type="paragraph" w:customStyle="1" w:styleId="2550E25B87FE4324A4953BD39111C56D27">
    <w:name w:val="2550E25B87FE4324A4953BD39111C56D27"/>
    <w:rsid w:val="005D14AC"/>
    <w:rPr>
      <w:rFonts w:ascii="Calibri" w:eastAsia="Calibri" w:hAnsi="Calibri" w:cs="Calibri"/>
    </w:rPr>
  </w:style>
  <w:style w:type="paragraph" w:customStyle="1" w:styleId="8F58311E97064659B2BE728B47C867E212">
    <w:name w:val="8F58311E97064659B2BE728B47C867E212"/>
    <w:rsid w:val="005D14AC"/>
    <w:rPr>
      <w:rFonts w:ascii="Calibri" w:eastAsia="Calibri" w:hAnsi="Calibri" w:cs="Calibri"/>
    </w:rPr>
  </w:style>
  <w:style w:type="paragraph" w:customStyle="1" w:styleId="1DC8D9D1542D416EBA3478426FF110B812">
    <w:name w:val="1DC8D9D1542D416EBA3478426FF110B812"/>
    <w:rsid w:val="005D14AC"/>
    <w:rPr>
      <w:rFonts w:ascii="Calibri" w:eastAsia="Calibri" w:hAnsi="Calibri" w:cs="Calibri"/>
    </w:rPr>
  </w:style>
  <w:style w:type="paragraph" w:customStyle="1" w:styleId="5EC4F321C3514BEBB638E45950A3703612">
    <w:name w:val="5EC4F321C3514BEBB638E45950A3703612"/>
    <w:rsid w:val="005D14AC"/>
    <w:rPr>
      <w:rFonts w:ascii="Calibri" w:eastAsia="Calibri" w:hAnsi="Calibri" w:cs="Calibri"/>
    </w:rPr>
  </w:style>
  <w:style w:type="paragraph" w:customStyle="1" w:styleId="5283F055DC7C48F7AC6BA1FC6D01BC5912">
    <w:name w:val="5283F055DC7C48F7AC6BA1FC6D01BC5912"/>
    <w:rsid w:val="005D14AC"/>
    <w:rPr>
      <w:rFonts w:ascii="Calibri" w:eastAsia="Calibri" w:hAnsi="Calibri" w:cs="Calibri"/>
    </w:rPr>
  </w:style>
  <w:style w:type="paragraph" w:customStyle="1" w:styleId="4FEA84AEBF8D4442B44428960A5D355F12">
    <w:name w:val="4FEA84AEBF8D4442B44428960A5D355F12"/>
    <w:rsid w:val="005D14AC"/>
    <w:rPr>
      <w:rFonts w:ascii="Calibri" w:eastAsia="Calibri" w:hAnsi="Calibri" w:cs="Calibri"/>
    </w:rPr>
  </w:style>
  <w:style w:type="paragraph" w:customStyle="1" w:styleId="F97ADC7ABEB94942B6FB0315F24AB59412">
    <w:name w:val="F97ADC7ABEB94942B6FB0315F24AB59412"/>
    <w:rsid w:val="005D14AC"/>
    <w:rPr>
      <w:rFonts w:ascii="Calibri" w:eastAsia="Calibri" w:hAnsi="Calibri" w:cs="Calibri"/>
    </w:rPr>
  </w:style>
  <w:style w:type="paragraph" w:customStyle="1" w:styleId="1E24F7E839DA4DD482AACE3A0951F15A12">
    <w:name w:val="1E24F7E839DA4DD482AACE3A0951F15A12"/>
    <w:rsid w:val="005D14AC"/>
    <w:rPr>
      <w:rFonts w:ascii="Calibri" w:eastAsia="Calibri" w:hAnsi="Calibri" w:cs="Calibri"/>
    </w:rPr>
  </w:style>
  <w:style w:type="paragraph" w:customStyle="1" w:styleId="129248C7622A48AB81365C167A8B4D1012">
    <w:name w:val="129248C7622A48AB81365C167A8B4D1012"/>
    <w:rsid w:val="005D14AC"/>
    <w:rPr>
      <w:rFonts w:ascii="Calibri" w:eastAsia="Calibri" w:hAnsi="Calibri" w:cs="Calibri"/>
    </w:rPr>
  </w:style>
  <w:style w:type="paragraph" w:customStyle="1" w:styleId="8DBF10D0570346C082A900D0FC36084210">
    <w:name w:val="8DBF10D0570346C082A900D0FC36084210"/>
    <w:rsid w:val="005D14AC"/>
    <w:rPr>
      <w:rFonts w:ascii="Calibri" w:eastAsia="Calibri" w:hAnsi="Calibri" w:cs="Calibri"/>
    </w:rPr>
  </w:style>
  <w:style w:type="paragraph" w:customStyle="1" w:styleId="D8812BBED5BB433FB71BE3FDB4D05FAC10">
    <w:name w:val="D8812BBED5BB433FB71BE3FDB4D05FAC10"/>
    <w:rsid w:val="005D14AC"/>
    <w:rPr>
      <w:rFonts w:ascii="Calibri" w:eastAsia="Calibri" w:hAnsi="Calibri" w:cs="Calibri"/>
    </w:rPr>
  </w:style>
  <w:style w:type="paragraph" w:customStyle="1" w:styleId="CE8323C00AAB4750B967BBF2B9411C4210">
    <w:name w:val="CE8323C00AAB4750B967BBF2B9411C4210"/>
    <w:rsid w:val="005D14AC"/>
    <w:rPr>
      <w:rFonts w:ascii="Calibri" w:eastAsia="Calibri" w:hAnsi="Calibri" w:cs="Calibri"/>
    </w:rPr>
  </w:style>
  <w:style w:type="paragraph" w:customStyle="1" w:styleId="11919DFA65AA45AE9DC7776D122BEFEB10">
    <w:name w:val="11919DFA65AA45AE9DC7776D122BEFEB10"/>
    <w:rsid w:val="005D14AC"/>
    <w:rPr>
      <w:rFonts w:ascii="Calibri" w:eastAsia="Calibri" w:hAnsi="Calibri" w:cs="Calibri"/>
    </w:rPr>
  </w:style>
  <w:style w:type="paragraph" w:customStyle="1" w:styleId="E6331D6E8DD74EF5BDF01B67D728967610">
    <w:name w:val="E6331D6E8DD74EF5BDF01B67D728967610"/>
    <w:rsid w:val="005D14AC"/>
    <w:rPr>
      <w:rFonts w:ascii="Calibri" w:eastAsia="Calibri" w:hAnsi="Calibri" w:cs="Calibri"/>
    </w:rPr>
  </w:style>
  <w:style w:type="paragraph" w:customStyle="1" w:styleId="B83CD492EED74D3481D458F1DAF80B3E10">
    <w:name w:val="B83CD492EED74D3481D458F1DAF80B3E10"/>
    <w:rsid w:val="005D14AC"/>
    <w:rPr>
      <w:rFonts w:ascii="Calibri" w:eastAsia="Calibri" w:hAnsi="Calibri" w:cs="Calibri"/>
    </w:rPr>
  </w:style>
  <w:style w:type="paragraph" w:customStyle="1" w:styleId="B19D4631DDAE46BCBAF59FCD11C71DDE10">
    <w:name w:val="B19D4631DDAE46BCBAF59FCD11C71DDE10"/>
    <w:rsid w:val="005D14AC"/>
    <w:rPr>
      <w:rFonts w:ascii="Calibri" w:eastAsia="Calibri" w:hAnsi="Calibri" w:cs="Calibri"/>
    </w:rPr>
  </w:style>
  <w:style w:type="paragraph" w:customStyle="1" w:styleId="EF53B5295AC4404EA345F6BDA5B3EB4C10">
    <w:name w:val="EF53B5295AC4404EA345F6BDA5B3EB4C10"/>
    <w:rsid w:val="005D14AC"/>
    <w:rPr>
      <w:rFonts w:ascii="Calibri" w:eastAsia="Calibri" w:hAnsi="Calibri" w:cs="Calibri"/>
    </w:rPr>
  </w:style>
  <w:style w:type="paragraph" w:customStyle="1" w:styleId="6AE3CF8D512E4C2E8F92836D6F13264710">
    <w:name w:val="6AE3CF8D512E4C2E8F92836D6F13264710"/>
    <w:rsid w:val="005D14AC"/>
    <w:rPr>
      <w:rFonts w:ascii="Calibri" w:eastAsia="Calibri" w:hAnsi="Calibri" w:cs="Calibri"/>
    </w:rPr>
  </w:style>
  <w:style w:type="paragraph" w:customStyle="1" w:styleId="04258C02D2BE438AAE9EF4AB50AC9F4F10">
    <w:name w:val="04258C02D2BE438AAE9EF4AB50AC9F4F10"/>
    <w:rsid w:val="005D14AC"/>
    <w:rPr>
      <w:rFonts w:ascii="Calibri" w:eastAsia="Calibri" w:hAnsi="Calibri" w:cs="Calibri"/>
    </w:rPr>
  </w:style>
  <w:style w:type="paragraph" w:customStyle="1" w:styleId="7FC326DE44694926B04B53F99778BA1210">
    <w:name w:val="7FC326DE44694926B04B53F99778BA1210"/>
    <w:rsid w:val="005D14AC"/>
    <w:rPr>
      <w:rFonts w:ascii="Calibri" w:eastAsia="Calibri" w:hAnsi="Calibri" w:cs="Calibri"/>
    </w:rPr>
  </w:style>
  <w:style w:type="paragraph" w:customStyle="1" w:styleId="E9DBC61FAB9C4B2EA5C57C006FCA68D510">
    <w:name w:val="E9DBC61FAB9C4B2EA5C57C006FCA68D510"/>
    <w:rsid w:val="005D14AC"/>
    <w:rPr>
      <w:rFonts w:ascii="Calibri" w:eastAsia="Calibri" w:hAnsi="Calibri" w:cs="Calibri"/>
    </w:rPr>
  </w:style>
  <w:style w:type="paragraph" w:customStyle="1" w:styleId="128AEF9AE7A04D1FBA7CD51DB1A4285710">
    <w:name w:val="128AEF9AE7A04D1FBA7CD51DB1A4285710"/>
    <w:rsid w:val="005D14AC"/>
    <w:rPr>
      <w:rFonts w:ascii="Calibri" w:eastAsia="Calibri" w:hAnsi="Calibri" w:cs="Calibri"/>
    </w:rPr>
  </w:style>
  <w:style w:type="paragraph" w:customStyle="1" w:styleId="41DFF4349943466CA4FF005A8362A5F810">
    <w:name w:val="41DFF4349943466CA4FF005A8362A5F810"/>
    <w:rsid w:val="005D14AC"/>
    <w:rPr>
      <w:rFonts w:ascii="Calibri" w:eastAsia="Calibri" w:hAnsi="Calibri" w:cs="Calibri"/>
    </w:rPr>
  </w:style>
  <w:style w:type="paragraph" w:customStyle="1" w:styleId="74002177294F428C9D6CEF8898B05BBE10">
    <w:name w:val="74002177294F428C9D6CEF8898B05BBE10"/>
    <w:rsid w:val="005D14AC"/>
    <w:rPr>
      <w:rFonts w:ascii="Calibri" w:eastAsia="Calibri" w:hAnsi="Calibri" w:cs="Calibri"/>
    </w:rPr>
  </w:style>
  <w:style w:type="paragraph" w:customStyle="1" w:styleId="4F2A4F557A5E469795273333B6C47AD710">
    <w:name w:val="4F2A4F557A5E469795273333B6C47AD710"/>
    <w:rsid w:val="005D14AC"/>
    <w:rPr>
      <w:rFonts w:ascii="Calibri" w:eastAsia="Calibri" w:hAnsi="Calibri" w:cs="Calibri"/>
    </w:rPr>
  </w:style>
  <w:style w:type="paragraph" w:customStyle="1" w:styleId="12869343A7FE4483946F7972EC5F7C8510">
    <w:name w:val="12869343A7FE4483946F7972EC5F7C8510"/>
    <w:rsid w:val="005D14AC"/>
    <w:rPr>
      <w:rFonts w:ascii="Calibri" w:eastAsia="Calibri" w:hAnsi="Calibri" w:cs="Calibri"/>
    </w:rPr>
  </w:style>
  <w:style w:type="paragraph" w:customStyle="1" w:styleId="46666A7899C842CA99545C0BDC18EB1610">
    <w:name w:val="46666A7899C842CA99545C0BDC18EB1610"/>
    <w:rsid w:val="005D14AC"/>
    <w:rPr>
      <w:rFonts w:ascii="Calibri" w:eastAsia="Calibri" w:hAnsi="Calibri" w:cs="Calibri"/>
    </w:rPr>
  </w:style>
  <w:style w:type="paragraph" w:customStyle="1" w:styleId="914B60554D224C06965BD3573A3C8D3E10">
    <w:name w:val="914B60554D224C06965BD3573A3C8D3E10"/>
    <w:rsid w:val="005D14AC"/>
    <w:rPr>
      <w:rFonts w:ascii="Calibri" w:eastAsia="Calibri" w:hAnsi="Calibri" w:cs="Calibri"/>
    </w:rPr>
  </w:style>
  <w:style w:type="paragraph" w:customStyle="1" w:styleId="F6D1F1127C744A9EAE81BCA3F4AD927310">
    <w:name w:val="F6D1F1127C744A9EAE81BCA3F4AD927310"/>
    <w:rsid w:val="005D14AC"/>
    <w:rPr>
      <w:rFonts w:ascii="Calibri" w:eastAsia="Calibri" w:hAnsi="Calibri" w:cs="Calibri"/>
    </w:rPr>
  </w:style>
  <w:style w:type="paragraph" w:customStyle="1" w:styleId="18A526F717CD45CB8BFDB352E4F776C010">
    <w:name w:val="18A526F717CD45CB8BFDB352E4F776C010"/>
    <w:rsid w:val="005D14AC"/>
    <w:rPr>
      <w:rFonts w:ascii="Calibri" w:eastAsia="Calibri" w:hAnsi="Calibri" w:cs="Calibri"/>
    </w:rPr>
  </w:style>
  <w:style w:type="paragraph" w:customStyle="1" w:styleId="A29571F2A1E04440847C9D2E614D0D8F10">
    <w:name w:val="A29571F2A1E04440847C9D2E614D0D8F10"/>
    <w:rsid w:val="005D14AC"/>
    <w:rPr>
      <w:rFonts w:ascii="Calibri" w:eastAsia="Calibri" w:hAnsi="Calibri" w:cs="Calibri"/>
    </w:rPr>
  </w:style>
  <w:style w:type="paragraph" w:customStyle="1" w:styleId="B1E2DE8F0EFB4AE5A2CC55C68988697410">
    <w:name w:val="B1E2DE8F0EFB4AE5A2CC55C68988697410"/>
    <w:rsid w:val="005D14AC"/>
    <w:rPr>
      <w:rFonts w:ascii="Calibri" w:eastAsia="Calibri" w:hAnsi="Calibri" w:cs="Calibri"/>
    </w:rPr>
  </w:style>
  <w:style w:type="paragraph" w:customStyle="1" w:styleId="51FE4E6D5413438E9780F4E5F49F664910">
    <w:name w:val="51FE4E6D5413438E9780F4E5F49F664910"/>
    <w:rsid w:val="005D14AC"/>
    <w:rPr>
      <w:rFonts w:ascii="Calibri" w:eastAsia="Calibri" w:hAnsi="Calibri" w:cs="Calibri"/>
    </w:rPr>
  </w:style>
  <w:style w:type="paragraph" w:customStyle="1" w:styleId="D6787E56D9364F818965F780DB46F78E9">
    <w:name w:val="D6787E56D9364F818965F780DB46F78E9"/>
    <w:rsid w:val="005D14AC"/>
    <w:rPr>
      <w:rFonts w:ascii="Calibri" w:eastAsia="Calibri" w:hAnsi="Calibri" w:cs="Calibri"/>
    </w:rPr>
  </w:style>
  <w:style w:type="paragraph" w:customStyle="1" w:styleId="35245FA22EF64478AF93B2A18E24B04B33">
    <w:name w:val="35245FA22EF64478AF93B2A18E24B04B33"/>
    <w:rsid w:val="005D14AC"/>
    <w:rPr>
      <w:rFonts w:ascii="Calibri" w:eastAsia="Calibri" w:hAnsi="Calibri" w:cs="Calibri"/>
    </w:rPr>
  </w:style>
  <w:style w:type="paragraph" w:customStyle="1" w:styleId="073CE04D185643878B84AD5BC03D02A333">
    <w:name w:val="073CE04D185643878B84AD5BC03D02A333"/>
    <w:rsid w:val="005D14AC"/>
    <w:rPr>
      <w:rFonts w:ascii="Calibri" w:eastAsia="Calibri" w:hAnsi="Calibri" w:cs="Calibri"/>
    </w:rPr>
  </w:style>
  <w:style w:type="paragraph" w:customStyle="1" w:styleId="F350FBA2C29B46F6AAF0F236D2BB5ADF33">
    <w:name w:val="F350FBA2C29B46F6AAF0F236D2BB5ADF33"/>
    <w:rsid w:val="005D14AC"/>
    <w:rPr>
      <w:rFonts w:ascii="Calibri" w:eastAsia="Calibri" w:hAnsi="Calibri" w:cs="Calibri"/>
    </w:rPr>
  </w:style>
  <w:style w:type="paragraph" w:customStyle="1" w:styleId="CCBDD2368CED4B3BB3C09F0E91897B8433">
    <w:name w:val="CCBDD2368CED4B3BB3C09F0E91897B8433"/>
    <w:rsid w:val="005D14AC"/>
    <w:rPr>
      <w:rFonts w:ascii="Calibri" w:eastAsia="Calibri" w:hAnsi="Calibri" w:cs="Calibri"/>
    </w:rPr>
  </w:style>
  <w:style w:type="paragraph" w:customStyle="1" w:styleId="769D10671D634164A6D2DB2AF97D16D333">
    <w:name w:val="769D10671D634164A6D2DB2AF97D16D333"/>
    <w:rsid w:val="005D14AC"/>
    <w:rPr>
      <w:rFonts w:ascii="Calibri" w:eastAsia="Calibri" w:hAnsi="Calibri" w:cs="Calibri"/>
    </w:rPr>
  </w:style>
  <w:style w:type="paragraph" w:customStyle="1" w:styleId="1BCCAAA731DE4199B6C7663B347D57869">
    <w:name w:val="1BCCAAA731DE4199B6C7663B347D57869"/>
    <w:rsid w:val="005D14AC"/>
    <w:rPr>
      <w:rFonts w:ascii="Calibri" w:eastAsia="Calibri" w:hAnsi="Calibri" w:cs="Calibri"/>
    </w:rPr>
  </w:style>
  <w:style w:type="paragraph" w:customStyle="1" w:styleId="22D1173ECA85442FAAE1546580C4047F33">
    <w:name w:val="22D1173ECA85442FAAE1546580C4047F33"/>
    <w:rsid w:val="005D14AC"/>
    <w:rPr>
      <w:rFonts w:ascii="Calibri" w:eastAsia="Calibri" w:hAnsi="Calibri" w:cs="Calibri"/>
    </w:rPr>
  </w:style>
  <w:style w:type="paragraph" w:customStyle="1" w:styleId="2E09607F8F574648BE510D79D43D776E33">
    <w:name w:val="2E09607F8F574648BE510D79D43D776E33"/>
    <w:rsid w:val="005D14AC"/>
    <w:rPr>
      <w:rFonts w:ascii="Calibri" w:eastAsia="Calibri" w:hAnsi="Calibri" w:cs="Calibri"/>
    </w:rPr>
  </w:style>
  <w:style w:type="paragraph" w:customStyle="1" w:styleId="81C726644747499688BEA02F99DA886133">
    <w:name w:val="81C726644747499688BEA02F99DA886133"/>
    <w:rsid w:val="005D14AC"/>
    <w:rPr>
      <w:rFonts w:ascii="Calibri" w:eastAsia="Calibri" w:hAnsi="Calibri" w:cs="Calibri"/>
    </w:rPr>
  </w:style>
  <w:style w:type="paragraph" w:customStyle="1" w:styleId="0055559777E949F0982D40CD4DB8130233">
    <w:name w:val="0055559777E949F0982D40CD4DB8130233"/>
    <w:rsid w:val="005D14AC"/>
    <w:rPr>
      <w:rFonts w:ascii="Calibri" w:eastAsia="Calibri" w:hAnsi="Calibri" w:cs="Calibri"/>
    </w:rPr>
  </w:style>
  <w:style w:type="paragraph" w:customStyle="1" w:styleId="6D449A5E81354584AA7270E94DC2907733">
    <w:name w:val="6D449A5E81354584AA7270E94DC2907733"/>
    <w:rsid w:val="005D14AC"/>
    <w:rPr>
      <w:rFonts w:ascii="Calibri" w:eastAsia="Calibri" w:hAnsi="Calibri" w:cs="Calibri"/>
    </w:rPr>
  </w:style>
  <w:style w:type="paragraph" w:customStyle="1" w:styleId="738D7F6E969544BF88B80478D072D0FE33">
    <w:name w:val="738D7F6E969544BF88B80478D072D0FE33"/>
    <w:rsid w:val="005D14AC"/>
    <w:rPr>
      <w:rFonts w:ascii="Calibri" w:eastAsia="Calibri" w:hAnsi="Calibri" w:cs="Calibri"/>
    </w:rPr>
  </w:style>
  <w:style w:type="paragraph" w:customStyle="1" w:styleId="A10F9FAD60BB468D828486437A5103B623">
    <w:name w:val="A10F9FAD60BB468D828486437A5103B623"/>
    <w:rsid w:val="005D14AC"/>
    <w:rPr>
      <w:rFonts w:ascii="Calibri" w:eastAsia="Calibri" w:hAnsi="Calibri" w:cs="Calibri"/>
    </w:rPr>
  </w:style>
  <w:style w:type="paragraph" w:customStyle="1" w:styleId="2277121C6A224167B684D32D1BC7D5B732">
    <w:name w:val="2277121C6A224167B684D32D1BC7D5B732"/>
    <w:rsid w:val="005D14AC"/>
    <w:rPr>
      <w:rFonts w:ascii="Calibri" w:eastAsia="Calibri" w:hAnsi="Calibri" w:cs="Calibri"/>
    </w:rPr>
  </w:style>
  <w:style w:type="paragraph" w:customStyle="1" w:styleId="4A60C4FFAACB4F43B39B767999F4191432">
    <w:name w:val="4A60C4FFAACB4F43B39B767999F4191432"/>
    <w:rsid w:val="005D14AC"/>
    <w:rPr>
      <w:rFonts w:ascii="Calibri" w:eastAsia="Calibri" w:hAnsi="Calibri" w:cs="Calibri"/>
    </w:rPr>
  </w:style>
  <w:style w:type="paragraph" w:customStyle="1" w:styleId="67FE404E89BA49AC8E6C2FA842E57E6E32">
    <w:name w:val="67FE404E89BA49AC8E6C2FA842E57E6E32"/>
    <w:rsid w:val="005D14AC"/>
    <w:rPr>
      <w:rFonts w:ascii="Calibri" w:eastAsia="Calibri" w:hAnsi="Calibri" w:cs="Calibri"/>
    </w:rPr>
  </w:style>
  <w:style w:type="paragraph" w:customStyle="1" w:styleId="7406B72CE29443ED92101E6250F6121332">
    <w:name w:val="7406B72CE29443ED92101E6250F6121332"/>
    <w:rsid w:val="005D14AC"/>
    <w:rPr>
      <w:rFonts w:ascii="Calibri" w:eastAsia="Calibri" w:hAnsi="Calibri" w:cs="Calibri"/>
    </w:rPr>
  </w:style>
  <w:style w:type="paragraph" w:customStyle="1" w:styleId="852C8E64E84C43ACBDA4BFFCECA51BF032">
    <w:name w:val="852C8E64E84C43ACBDA4BFFCECA51BF032"/>
    <w:rsid w:val="005D14AC"/>
    <w:rPr>
      <w:rFonts w:ascii="Calibri" w:eastAsia="Calibri" w:hAnsi="Calibri" w:cs="Calibri"/>
    </w:rPr>
  </w:style>
  <w:style w:type="paragraph" w:customStyle="1" w:styleId="4EA8C8749A3A49BAB490C88F8DE3D4D732">
    <w:name w:val="4EA8C8749A3A49BAB490C88F8DE3D4D732"/>
    <w:rsid w:val="005D14AC"/>
    <w:rPr>
      <w:rFonts w:ascii="Calibri" w:eastAsia="Calibri" w:hAnsi="Calibri" w:cs="Calibri"/>
    </w:rPr>
  </w:style>
  <w:style w:type="paragraph" w:customStyle="1" w:styleId="6E1328EB82374AC9A3530A0D99C80EB332">
    <w:name w:val="6E1328EB82374AC9A3530A0D99C80EB332"/>
    <w:rsid w:val="005D14AC"/>
    <w:rPr>
      <w:rFonts w:ascii="Calibri" w:eastAsia="Calibri" w:hAnsi="Calibri" w:cs="Calibri"/>
    </w:rPr>
  </w:style>
  <w:style w:type="paragraph" w:customStyle="1" w:styleId="22CD0A45E8184A74823BAB2420C6EC887">
    <w:name w:val="22CD0A45E8184A74823BAB2420C6EC887"/>
    <w:rsid w:val="005D14AC"/>
    <w:rPr>
      <w:rFonts w:ascii="Calibri" w:eastAsia="Calibri" w:hAnsi="Calibri" w:cs="Calibri"/>
    </w:rPr>
  </w:style>
  <w:style w:type="paragraph" w:customStyle="1" w:styleId="6D1E5C5B8F084D14A0EF701DF649934532">
    <w:name w:val="6D1E5C5B8F084D14A0EF701DF649934532"/>
    <w:rsid w:val="005D14AC"/>
    <w:rPr>
      <w:rFonts w:ascii="Calibri" w:eastAsia="Calibri" w:hAnsi="Calibri" w:cs="Calibri"/>
    </w:rPr>
  </w:style>
  <w:style w:type="paragraph" w:customStyle="1" w:styleId="4C0ADCF2C7EC4D74AC449DE59F3B5C4A32">
    <w:name w:val="4C0ADCF2C7EC4D74AC449DE59F3B5C4A32"/>
    <w:rsid w:val="005D14AC"/>
    <w:rPr>
      <w:rFonts w:ascii="Calibri" w:eastAsia="Calibri" w:hAnsi="Calibri" w:cs="Calibri"/>
    </w:rPr>
  </w:style>
  <w:style w:type="paragraph" w:customStyle="1" w:styleId="A4BDE212CF4E497B8CAACDB3064576B132">
    <w:name w:val="A4BDE212CF4E497B8CAACDB3064576B132"/>
    <w:rsid w:val="005D14AC"/>
    <w:rPr>
      <w:rFonts w:ascii="Calibri" w:eastAsia="Calibri" w:hAnsi="Calibri" w:cs="Calibri"/>
    </w:rPr>
  </w:style>
  <w:style w:type="paragraph" w:customStyle="1" w:styleId="7BA1716E82564C578833C48E3D78578532">
    <w:name w:val="7BA1716E82564C578833C48E3D78578532"/>
    <w:rsid w:val="005D14AC"/>
    <w:rPr>
      <w:rFonts w:ascii="Calibri" w:eastAsia="Calibri" w:hAnsi="Calibri" w:cs="Calibri"/>
    </w:rPr>
  </w:style>
  <w:style w:type="paragraph" w:customStyle="1" w:styleId="AE0762346C5944D78DAF56CF3384227B32">
    <w:name w:val="AE0762346C5944D78DAF56CF3384227B32"/>
    <w:rsid w:val="005D14AC"/>
    <w:rPr>
      <w:rFonts w:ascii="Calibri" w:eastAsia="Calibri" w:hAnsi="Calibri" w:cs="Calibri"/>
    </w:rPr>
  </w:style>
  <w:style w:type="paragraph" w:customStyle="1" w:styleId="11873BB6AA814438AF3867193FC31ADD31">
    <w:name w:val="11873BB6AA814438AF3867193FC31ADD31"/>
    <w:rsid w:val="005D14AC"/>
    <w:rPr>
      <w:rFonts w:ascii="Calibri" w:eastAsia="Calibri" w:hAnsi="Calibri" w:cs="Calibri"/>
    </w:rPr>
  </w:style>
  <w:style w:type="paragraph" w:customStyle="1" w:styleId="8E6D8326792A44E5A9B35F3AE8E8A72A21">
    <w:name w:val="8E6D8326792A44E5A9B35F3AE8E8A72A21"/>
    <w:rsid w:val="005D14AC"/>
    <w:rPr>
      <w:rFonts w:ascii="Calibri" w:eastAsia="Calibri" w:hAnsi="Calibri" w:cs="Calibri"/>
    </w:rPr>
  </w:style>
  <w:style w:type="paragraph" w:customStyle="1" w:styleId="C4FE3561BEE14D9F9F819BEA1519829231">
    <w:name w:val="C4FE3561BEE14D9F9F819BEA1519829231"/>
    <w:rsid w:val="005D14AC"/>
    <w:rPr>
      <w:rFonts w:ascii="Calibri" w:eastAsia="Calibri" w:hAnsi="Calibri" w:cs="Calibri"/>
    </w:rPr>
  </w:style>
  <w:style w:type="paragraph" w:customStyle="1" w:styleId="438043E8C2954971BBD4ABC392492DE630">
    <w:name w:val="438043E8C2954971BBD4ABC392492DE630"/>
    <w:rsid w:val="005D14AC"/>
    <w:rPr>
      <w:rFonts w:ascii="Calibri" w:eastAsia="Calibri" w:hAnsi="Calibri" w:cs="Calibri"/>
    </w:rPr>
  </w:style>
  <w:style w:type="paragraph" w:customStyle="1" w:styleId="858D6DA1D0EA43D490955717AA8E343029">
    <w:name w:val="858D6DA1D0EA43D490955717AA8E343029"/>
    <w:rsid w:val="005D14AC"/>
    <w:rPr>
      <w:rFonts w:ascii="Calibri" w:eastAsia="Calibri" w:hAnsi="Calibri" w:cs="Calibri"/>
    </w:rPr>
  </w:style>
  <w:style w:type="paragraph" w:customStyle="1" w:styleId="13AA16B01F5E4DF4BE64D9905885839629">
    <w:name w:val="13AA16B01F5E4DF4BE64D9905885839629"/>
    <w:rsid w:val="005D14AC"/>
    <w:rPr>
      <w:rFonts w:ascii="Calibri" w:eastAsia="Calibri" w:hAnsi="Calibri" w:cs="Calibri"/>
    </w:rPr>
  </w:style>
  <w:style w:type="paragraph" w:customStyle="1" w:styleId="D2ABBFF8472F4B72A6FAA0B58A32CBD129">
    <w:name w:val="D2ABBFF8472F4B72A6FAA0B58A32CBD129"/>
    <w:rsid w:val="005D14AC"/>
    <w:rPr>
      <w:rFonts w:ascii="Calibri" w:eastAsia="Calibri" w:hAnsi="Calibri" w:cs="Calibri"/>
    </w:rPr>
  </w:style>
  <w:style w:type="paragraph" w:customStyle="1" w:styleId="CAEFC4ECF4264832970C20468252F72918">
    <w:name w:val="CAEFC4ECF4264832970C20468252F72918"/>
    <w:rsid w:val="005D14AC"/>
    <w:rPr>
      <w:rFonts w:ascii="Calibri" w:eastAsia="Calibri" w:hAnsi="Calibri" w:cs="Calibri"/>
    </w:rPr>
  </w:style>
  <w:style w:type="paragraph" w:customStyle="1" w:styleId="E0A138E2AA5949EFB6AD8CE82D35B10B18">
    <w:name w:val="E0A138E2AA5949EFB6AD8CE82D35B10B18"/>
    <w:rsid w:val="005D14AC"/>
    <w:rPr>
      <w:rFonts w:ascii="Calibri" w:eastAsia="Calibri" w:hAnsi="Calibri" w:cs="Calibri"/>
    </w:rPr>
  </w:style>
  <w:style w:type="paragraph" w:customStyle="1" w:styleId="21465FFE5959440ABA43700EA4EC4C2E18">
    <w:name w:val="21465FFE5959440ABA43700EA4EC4C2E18"/>
    <w:rsid w:val="005D14AC"/>
    <w:pPr>
      <w:ind w:left="720"/>
      <w:contextualSpacing/>
    </w:pPr>
    <w:rPr>
      <w:rFonts w:ascii="Calibri" w:eastAsia="Calibri" w:hAnsi="Calibri" w:cs="Calibri"/>
    </w:rPr>
  </w:style>
  <w:style w:type="paragraph" w:customStyle="1" w:styleId="F8C79C859D0B4B449A9EAD37F199A1A629">
    <w:name w:val="F8C79C859D0B4B449A9EAD37F199A1A629"/>
    <w:rsid w:val="005D14AC"/>
    <w:rPr>
      <w:rFonts w:ascii="Calibri" w:eastAsia="Calibri" w:hAnsi="Calibri" w:cs="Calibri"/>
    </w:rPr>
  </w:style>
  <w:style w:type="paragraph" w:customStyle="1" w:styleId="A8A8D2E1A07B4ED19E3C5F0AAD74B17729">
    <w:name w:val="A8A8D2E1A07B4ED19E3C5F0AAD74B17729"/>
    <w:rsid w:val="005D14AC"/>
    <w:rPr>
      <w:rFonts w:ascii="Calibri" w:eastAsia="Calibri" w:hAnsi="Calibri" w:cs="Calibri"/>
    </w:rPr>
  </w:style>
  <w:style w:type="paragraph" w:customStyle="1" w:styleId="77BCAE2AB5C94FD0A827BEAD4B63388229">
    <w:name w:val="77BCAE2AB5C94FD0A827BEAD4B63388229"/>
    <w:rsid w:val="005D14AC"/>
    <w:rPr>
      <w:rFonts w:ascii="Calibri" w:eastAsia="Calibri" w:hAnsi="Calibri" w:cs="Calibri"/>
    </w:rPr>
  </w:style>
  <w:style w:type="paragraph" w:customStyle="1" w:styleId="358394327311429C8447C86E8082B51A29">
    <w:name w:val="358394327311429C8447C86E8082B51A29"/>
    <w:rsid w:val="005D14AC"/>
    <w:rPr>
      <w:rFonts w:ascii="Calibri" w:eastAsia="Calibri" w:hAnsi="Calibri" w:cs="Calibri"/>
    </w:rPr>
  </w:style>
  <w:style w:type="paragraph" w:customStyle="1" w:styleId="115BB9D40D38436DB565B45BF180420429">
    <w:name w:val="115BB9D40D38436DB565B45BF180420429"/>
    <w:rsid w:val="005D14AC"/>
    <w:rPr>
      <w:rFonts w:ascii="Calibri" w:eastAsia="Calibri" w:hAnsi="Calibri" w:cs="Calibri"/>
    </w:rPr>
  </w:style>
  <w:style w:type="paragraph" w:customStyle="1" w:styleId="116C6487F72145EB84B88F61438A772E29">
    <w:name w:val="116C6487F72145EB84B88F61438A772E29"/>
    <w:rsid w:val="005D14AC"/>
    <w:rPr>
      <w:rFonts w:ascii="Calibri" w:eastAsia="Calibri" w:hAnsi="Calibri" w:cs="Calibri"/>
    </w:rPr>
  </w:style>
  <w:style w:type="paragraph" w:customStyle="1" w:styleId="CF0BAE5B2AE44C598F988E849ECFA5E229">
    <w:name w:val="CF0BAE5B2AE44C598F988E849ECFA5E229"/>
    <w:rsid w:val="005D14AC"/>
    <w:rPr>
      <w:rFonts w:ascii="Calibri" w:eastAsia="Calibri" w:hAnsi="Calibri" w:cs="Calibri"/>
    </w:rPr>
  </w:style>
  <w:style w:type="paragraph" w:customStyle="1" w:styleId="CE7BD6CB3F454FB0B2A90BD1F41B7F8F29">
    <w:name w:val="CE7BD6CB3F454FB0B2A90BD1F41B7F8F29"/>
    <w:rsid w:val="005D14AC"/>
    <w:rPr>
      <w:rFonts w:ascii="Calibri" w:eastAsia="Calibri" w:hAnsi="Calibri" w:cs="Calibri"/>
    </w:rPr>
  </w:style>
  <w:style w:type="paragraph" w:customStyle="1" w:styleId="4338AC1CD07B41C885CD49D7E1CB469B16">
    <w:name w:val="4338AC1CD07B41C885CD49D7E1CB469B16"/>
    <w:rsid w:val="005D14AC"/>
    <w:rPr>
      <w:rFonts w:ascii="Calibri" w:eastAsia="Calibri" w:hAnsi="Calibri" w:cs="Calibri"/>
    </w:rPr>
  </w:style>
  <w:style w:type="paragraph" w:customStyle="1" w:styleId="4B961C06F6184FCAA04F89B2032E4D3616">
    <w:name w:val="4B961C06F6184FCAA04F89B2032E4D3616"/>
    <w:rsid w:val="005D14AC"/>
    <w:rPr>
      <w:rFonts w:ascii="Calibri" w:eastAsia="Calibri" w:hAnsi="Calibri" w:cs="Calibri"/>
    </w:rPr>
  </w:style>
  <w:style w:type="paragraph" w:customStyle="1" w:styleId="222CC323CD7E455FA6E502D98AA9148116">
    <w:name w:val="222CC323CD7E455FA6E502D98AA9148116"/>
    <w:rsid w:val="005D14AC"/>
    <w:rPr>
      <w:rFonts w:ascii="Calibri" w:eastAsia="Calibri" w:hAnsi="Calibri" w:cs="Calibri"/>
    </w:rPr>
  </w:style>
  <w:style w:type="paragraph" w:customStyle="1" w:styleId="AB16D2BA0D954AA892A3AC64FECB354F14">
    <w:name w:val="AB16D2BA0D954AA892A3AC64FECB354F14"/>
    <w:rsid w:val="005D14AC"/>
    <w:rPr>
      <w:rFonts w:ascii="Calibri" w:eastAsia="Calibri" w:hAnsi="Calibri" w:cs="Calibri"/>
    </w:rPr>
  </w:style>
  <w:style w:type="paragraph" w:customStyle="1" w:styleId="3CA3693D4C144CECBC02986CD8E52AB414">
    <w:name w:val="3CA3693D4C144CECBC02986CD8E52AB414"/>
    <w:rsid w:val="005D14AC"/>
    <w:rPr>
      <w:rFonts w:ascii="Calibri" w:eastAsia="Calibri" w:hAnsi="Calibri" w:cs="Calibri"/>
    </w:rPr>
  </w:style>
  <w:style w:type="paragraph" w:customStyle="1" w:styleId="4C87EDF3529A460BBD35B37379FB01CF28">
    <w:name w:val="4C87EDF3529A460BBD35B37379FB01CF28"/>
    <w:rsid w:val="005D14AC"/>
    <w:rPr>
      <w:rFonts w:ascii="Calibri" w:eastAsia="Calibri" w:hAnsi="Calibri" w:cs="Calibri"/>
    </w:rPr>
  </w:style>
  <w:style w:type="paragraph" w:customStyle="1" w:styleId="F7AD68BCB4C74E76BFB08F92321656FD28">
    <w:name w:val="F7AD68BCB4C74E76BFB08F92321656FD28"/>
    <w:rsid w:val="005D14AC"/>
    <w:rPr>
      <w:rFonts w:ascii="Calibri" w:eastAsia="Calibri" w:hAnsi="Calibri" w:cs="Calibri"/>
    </w:rPr>
  </w:style>
  <w:style w:type="paragraph" w:customStyle="1" w:styleId="2DA24947D4DA46249D11064E21AABEF428">
    <w:name w:val="2DA24947D4DA46249D11064E21AABEF428"/>
    <w:rsid w:val="005D14AC"/>
    <w:rPr>
      <w:rFonts w:ascii="Calibri" w:eastAsia="Calibri" w:hAnsi="Calibri" w:cs="Calibri"/>
    </w:rPr>
  </w:style>
  <w:style w:type="paragraph" w:customStyle="1" w:styleId="00668E3C07AF448393735BDAF6AF494C26">
    <w:name w:val="00668E3C07AF448393735BDAF6AF494C26"/>
    <w:rsid w:val="005D14AC"/>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8">
    <w:name w:val="66E8B845E0AC44739041F377DCC9463328"/>
    <w:rsid w:val="005D14AC"/>
    <w:rPr>
      <w:rFonts w:ascii="Calibri" w:eastAsia="Calibri" w:hAnsi="Calibri" w:cs="Calibri"/>
    </w:rPr>
  </w:style>
  <w:style w:type="paragraph" w:customStyle="1" w:styleId="631E1FB997434FBC8CF6A8388DE7BAEB28">
    <w:name w:val="631E1FB997434FBC8CF6A8388DE7BAEB28"/>
    <w:rsid w:val="005D14AC"/>
    <w:rPr>
      <w:rFonts w:ascii="Calibri" w:eastAsia="Calibri" w:hAnsi="Calibri" w:cs="Calibri"/>
    </w:rPr>
  </w:style>
  <w:style w:type="paragraph" w:customStyle="1" w:styleId="C20548BDB768419E8DE99B210EB3B62D28">
    <w:name w:val="C20548BDB768419E8DE99B210EB3B62D28"/>
    <w:rsid w:val="005D14AC"/>
    <w:rPr>
      <w:rFonts w:ascii="Calibri" w:eastAsia="Calibri" w:hAnsi="Calibri" w:cs="Calibri"/>
    </w:rPr>
  </w:style>
  <w:style w:type="paragraph" w:customStyle="1" w:styleId="ACFF48D6DCB64F9EB5591E7236D686E128">
    <w:name w:val="ACFF48D6DCB64F9EB5591E7236D686E128"/>
    <w:rsid w:val="005D14AC"/>
    <w:rPr>
      <w:rFonts w:ascii="Calibri" w:eastAsia="Calibri" w:hAnsi="Calibri" w:cs="Calibri"/>
    </w:rPr>
  </w:style>
  <w:style w:type="paragraph" w:customStyle="1" w:styleId="B6CC6B50EDD44454A81D88C3F66EDDBB28">
    <w:name w:val="B6CC6B50EDD44454A81D88C3F66EDDBB28"/>
    <w:rsid w:val="005D14AC"/>
    <w:rPr>
      <w:rFonts w:ascii="Calibri" w:eastAsia="Calibri" w:hAnsi="Calibri" w:cs="Calibri"/>
    </w:rPr>
  </w:style>
  <w:style w:type="paragraph" w:customStyle="1" w:styleId="5B5F4E9040134207A0694C22AB88486C28">
    <w:name w:val="5B5F4E9040134207A0694C22AB88486C28"/>
    <w:rsid w:val="005D14AC"/>
    <w:rPr>
      <w:rFonts w:ascii="Calibri" w:eastAsia="Calibri" w:hAnsi="Calibri" w:cs="Calibri"/>
    </w:rPr>
  </w:style>
  <w:style w:type="paragraph" w:customStyle="1" w:styleId="B3B18CD5A2D94BC89611EA3FECB3A19F28">
    <w:name w:val="B3B18CD5A2D94BC89611EA3FECB3A19F28"/>
    <w:rsid w:val="005D14AC"/>
    <w:rPr>
      <w:rFonts w:ascii="Calibri" w:eastAsia="Calibri" w:hAnsi="Calibri" w:cs="Calibri"/>
    </w:rPr>
  </w:style>
  <w:style w:type="paragraph" w:customStyle="1" w:styleId="662052D1FFA641BABB671BC491BA871228">
    <w:name w:val="662052D1FFA641BABB671BC491BA871228"/>
    <w:rsid w:val="005D14AC"/>
    <w:rPr>
      <w:rFonts w:ascii="Calibri" w:eastAsia="Calibri" w:hAnsi="Calibri" w:cs="Calibri"/>
    </w:rPr>
  </w:style>
  <w:style w:type="paragraph" w:customStyle="1" w:styleId="9D9CB62892494461AC95664789F4CBCE28">
    <w:name w:val="9D9CB62892494461AC95664789F4CBCE28"/>
    <w:rsid w:val="005D14AC"/>
    <w:rPr>
      <w:rFonts w:ascii="Calibri" w:eastAsia="Calibri" w:hAnsi="Calibri" w:cs="Calibri"/>
    </w:rPr>
  </w:style>
  <w:style w:type="paragraph" w:customStyle="1" w:styleId="5B496F62C19F4E7487C10EBECD141F8628">
    <w:name w:val="5B496F62C19F4E7487C10EBECD141F8628"/>
    <w:rsid w:val="005D14AC"/>
    <w:rPr>
      <w:rFonts w:ascii="Calibri" w:eastAsia="Calibri" w:hAnsi="Calibri" w:cs="Calibri"/>
    </w:rPr>
  </w:style>
  <w:style w:type="paragraph" w:customStyle="1" w:styleId="B1C310055E954392947742591F66853D28">
    <w:name w:val="B1C310055E954392947742591F66853D28"/>
    <w:rsid w:val="005D14AC"/>
    <w:rPr>
      <w:rFonts w:ascii="Calibri" w:eastAsia="Calibri" w:hAnsi="Calibri" w:cs="Calibri"/>
    </w:rPr>
  </w:style>
  <w:style w:type="paragraph" w:customStyle="1" w:styleId="EA027927E1C040CBB77A5137F5558CEF28">
    <w:name w:val="EA027927E1C040CBB77A5137F5558CEF28"/>
    <w:rsid w:val="005D14AC"/>
    <w:rPr>
      <w:rFonts w:ascii="Calibri" w:eastAsia="Calibri" w:hAnsi="Calibri" w:cs="Calibri"/>
    </w:rPr>
  </w:style>
  <w:style w:type="paragraph" w:customStyle="1" w:styleId="2550E25B87FE4324A4953BD39111C56D28">
    <w:name w:val="2550E25B87FE4324A4953BD39111C56D28"/>
    <w:rsid w:val="005D14AC"/>
    <w:rPr>
      <w:rFonts w:ascii="Calibri" w:eastAsia="Calibri" w:hAnsi="Calibri" w:cs="Calibri"/>
    </w:rPr>
  </w:style>
  <w:style w:type="paragraph" w:customStyle="1" w:styleId="8F58311E97064659B2BE728B47C867E213">
    <w:name w:val="8F58311E97064659B2BE728B47C867E213"/>
    <w:rsid w:val="005D14AC"/>
    <w:rPr>
      <w:rFonts w:ascii="Calibri" w:eastAsia="Calibri" w:hAnsi="Calibri" w:cs="Calibri"/>
    </w:rPr>
  </w:style>
  <w:style w:type="paragraph" w:customStyle="1" w:styleId="1DC8D9D1542D416EBA3478426FF110B813">
    <w:name w:val="1DC8D9D1542D416EBA3478426FF110B813"/>
    <w:rsid w:val="005D14AC"/>
    <w:rPr>
      <w:rFonts w:ascii="Calibri" w:eastAsia="Calibri" w:hAnsi="Calibri" w:cs="Calibri"/>
    </w:rPr>
  </w:style>
  <w:style w:type="paragraph" w:customStyle="1" w:styleId="5EC4F321C3514BEBB638E45950A3703613">
    <w:name w:val="5EC4F321C3514BEBB638E45950A3703613"/>
    <w:rsid w:val="005D14AC"/>
    <w:rPr>
      <w:rFonts w:ascii="Calibri" w:eastAsia="Calibri" w:hAnsi="Calibri" w:cs="Calibri"/>
    </w:rPr>
  </w:style>
  <w:style w:type="paragraph" w:customStyle="1" w:styleId="5283F055DC7C48F7AC6BA1FC6D01BC5913">
    <w:name w:val="5283F055DC7C48F7AC6BA1FC6D01BC5913"/>
    <w:rsid w:val="005D14AC"/>
    <w:rPr>
      <w:rFonts w:ascii="Calibri" w:eastAsia="Calibri" w:hAnsi="Calibri" w:cs="Calibri"/>
    </w:rPr>
  </w:style>
  <w:style w:type="paragraph" w:customStyle="1" w:styleId="4FEA84AEBF8D4442B44428960A5D355F13">
    <w:name w:val="4FEA84AEBF8D4442B44428960A5D355F13"/>
    <w:rsid w:val="005D14AC"/>
    <w:rPr>
      <w:rFonts w:ascii="Calibri" w:eastAsia="Calibri" w:hAnsi="Calibri" w:cs="Calibri"/>
    </w:rPr>
  </w:style>
  <w:style w:type="paragraph" w:customStyle="1" w:styleId="F97ADC7ABEB94942B6FB0315F24AB59413">
    <w:name w:val="F97ADC7ABEB94942B6FB0315F24AB59413"/>
    <w:rsid w:val="005D14AC"/>
    <w:rPr>
      <w:rFonts w:ascii="Calibri" w:eastAsia="Calibri" w:hAnsi="Calibri" w:cs="Calibri"/>
    </w:rPr>
  </w:style>
  <w:style w:type="paragraph" w:customStyle="1" w:styleId="1E24F7E839DA4DD482AACE3A0951F15A13">
    <w:name w:val="1E24F7E839DA4DD482AACE3A0951F15A13"/>
    <w:rsid w:val="005D14AC"/>
    <w:rPr>
      <w:rFonts w:ascii="Calibri" w:eastAsia="Calibri" w:hAnsi="Calibri" w:cs="Calibri"/>
    </w:rPr>
  </w:style>
  <w:style w:type="paragraph" w:customStyle="1" w:styleId="129248C7622A48AB81365C167A8B4D1013">
    <w:name w:val="129248C7622A48AB81365C167A8B4D1013"/>
    <w:rsid w:val="005D14AC"/>
    <w:rPr>
      <w:rFonts w:ascii="Calibri" w:eastAsia="Calibri" w:hAnsi="Calibri" w:cs="Calibri"/>
    </w:rPr>
  </w:style>
  <w:style w:type="paragraph" w:customStyle="1" w:styleId="8DBF10D0570346C082A900D0FC36084211">
    <w:name w:val="8DBF10D0570346C082A900D0FC36084211"/>
    <w:rsid w:val="005D14AC"/>
    <w:rPr>
      <w:rFonts w:ascii="Calibri" w:eastAsia="Calibri" w:hAnsi="Calibri" w:cs="Calibri"/>
    </w:rPr>
  </w:style>
  <w:style w:type="paragraph" w:customStyle="1" w:styleId="D8812BBED5BB433FB71BE3FDB4D05FAC11">
    <w:name w:val="D8812BBED5BB433FB71BE3FDB4D05FAC11"/>
    <w:rsid w:val="005D14AC"/>
    <w:rPr>
      <w:rFonts w:ascii="Calibri" w:eastAsia="Calibri" w:hAnsi="Calibri" w:cs="Calibri"/>
    </w:rPr>
  </w:style>
  <w:style w:type="paragraph" w:customStyle="1" w:styleId="CE8323C00AAB4750B967BBF2B9411C4211">
    <w:name w:val="CE8323C00AAB4750B967BBF2B9411C4211"/>
    <w:rsid w:val="005D14AC"/>
    <w:rPr>
      <w:rFonts w:ascii="Calibri" w:eastAsia="Calibri" w:hAnsi="Calibri" w:cs="Calibri"/>
    </w:rPr>
  </w:style>
  <w:style w:type="paragraph" w:customStyle="1" w:styleId="11919DFA65AA45AE9DC7776D122BEFEB11">
    <w:name w:val="11919DFA65AA45AE9DC7776D122BEFEB11"/>
    <w:rsid w:val="005D14AC"/>
    <w:rPr>
      <w:rFonts w:ascii="Calibri" w:eastAsia="Calibri" w:hAnsi="Calibri" w:cs="Calibri"/>
    </w:rPr>
  </w:style>
  <w:style w:type="paragraph" w:customStyle="1" w:styleId="E6331D6E8DD74EF5BDF01B67D728967611">
    <w:name w:val="E6331D6E8DD74EF5BDF01B67D728967611"/>
    <w:rsid w:val="005D14AC"/>
    <w:rPr>
      <w:rFonts w:ascii="Calibri" w:eastAsia="Calibri" w:hAnsi="Calibri" w:cs="Calibri"/>
    </w:rPr>
  </w:style>
  <w:style w:type="paragraph" w:customStyle="1" w:styleId="B83CD492EED74D3481D458F1DAF80B3E11">
    <w:name w:val="B83CD492EED74D3481D458F1DAF80B3E11"/>
    <w:rsid w:val="005D14AC"/>
    <w:rPr>
      <w:rFonts w:ascii="Calibri" w:eastAsia="Calibri" w:hAnsi="Calibri" w:cs="Calibri"/>
    </w:rPr>
  </w:style>
  <w:style w:type="paragraph" w:customStyle="1" w:styleId="B19D4631DDAE46BCBAF59FCD11C71DDE11">
    <w:name w:val="B19D4631DDAE46BCBAF59FCD11C71DDE11"/>
    <w:rsid w:val="005D14AC"/>
    <w:rPr>
      <w:rFonts w:ascii="Calibri" w:eastAsia="Calibri" w:hAnsi="Calibri" w:cs="Calibri"/>
    </w:rPr>
  </w:style>
  <w:style w:type="paragraph" w:customStyle="1" w:styleId="EF53B5295AC4404EA345F6BDA5B3EB4C11">
    <w:name w:val="EF53B5295AC4404EA345F6BDA5B3EB4C11"/>
    <w:rsid w:val="005D14AC"/>
    <w:rPr>
      <w:rFonts w:ascii="Calibri" w:eastAsia="Calibri" w:hAnsi="Calibri" w:cs="Calibri"/>
    </w:rPr>
  </w:style>
  <w:style w:type="paragraph" w:customStyle="1" w:styleId="6AE3CF8D512E4C2E8F92836D6F13264711">
    <w:name w:val="6AE3CF8D512E4C2E8F92836D6F13264711"/>
    <w:rsid w:val="005D14AC"/>
    <w:rPr>
      <w:rFonts w:ascii="Calibri" w:eastAsia="Calibri" w:hAnsi="Calibri" w:cs="Calibri"/>
    </w:rPr>
  </w:style>
  <w:style w:type="paragraph" w:customStyle="1" w:styleId="04258C02D2BE438AAE9EF4AB50AC9F4F11">
    <w:name w:val="04258C02D2BE438AAE9EF4AB50AC9F4F11"/>
    <w:rsid w:val="005D14AC"/>
    <w:rPr>
      <w:rFonts w:ascii="Calibri" w:eastAsia="Calibri" w:hAnsi="Calibri" w:cs="Calibri"/>
    </w:rPr>
  </w:style>
  <w:style w:type="paragraph" w:customStyle="1" w:styleId="7FC326DE44694926B04B53F99778BA1211">
    <w:name w:val="7FC326DE44694926B04B53F99778BA1211"/>
    <w:rsid w:val="005D14AC"/>
    <w:rPr>
      <w:rFonts w:ascii="Calibri" w:eastAsia="Calibri" w:hAnsi="Calibri" w:cs="Calibri"/>
    </w:rPr>
  </w:style>
  <w:style w:type="paragraph" w:customStyle="1" w:styleId="E9DBC61FAB9C4B2EA5C57C006FCA68D511">
    <w:name w:val="E9DBC61FAB9C4B2EA5C57C006FCA68D511"/>
    <w:rsid w:val="005D14AC"/>
    <w:rPr>
      <w:rFonts w:ascii="Calibri" w:eastAsia="Calibri" w:hAnsi="Calibri" w:cs="Calibri"/>
    </w:rPr>
  </w:style>
  <w:style w:type="paragraph" w:customStyle="1" w:styleId="128AEF9AE7A04D1FBA7CD51DB1A4285711">
    <w:name w:val="128AEF9AE7A04D1FBA7CD51DB1A4285711"/>
    <w:rsid w:val="005D14AC"/>
    <w:rPr>
      <w:rFonts w:ascii="Calibri" w:eastAsia="Calibri" w:hAnsi="Calibri" w:cs="Calibri"/>
    </w:rPr>
  </w:style>
  <w:style w:type="paragraph" w:customStyle="1" w:styleId="41DFF4349943466CA4FF005A8362A5F811">
    <w:name w:val="41DFF4349943466CA4FF005A8362A5F811"/>
    <w:rsid w:val="005D14AC"/>
    <w:rPr>
      <w:rFonts w:ascii="Calibri" w:eastAsia="Calibri" w:hAnsi="Calibri" w:cs="Calibri"/>
    </w:rPr>
  </w:style>
  <w:style w:type="paragraph" w:customStyle="1" w:styleId="74002177294F428C9D6CEF8898B05BBE11">
    <w:name w:val="74002177294F428C9D6CEF8898B05BBE11"/>
    <w:rsid w:val="005D14AC"/>
    <w:rPr>
      <w:rFonts w:ascii="Calibri" w:eastAsia="Calibri" w:hAnsi="Calibri" w:cs="Calibri"/>
    </w:rPr>
  </w:style>
  <w:style w:type="paragraph" w:customStyle="1" w:styleId="4F2A4F557A5E469795273333B6C47AD711">
    <w:name w:val="4F2A4F557A5E469795273333B6C47AD711"/>
    <w:rsid w:val="005D14AC"/>
    <w:rPr>
      <w:rFonts w:ascii="Calibri" w:eastAsia="Calibri" w:hAnsi="Calibri" w:cs="Calibri"/>
    </w:rPr>
  </w:style>
  <w:style w:type="paragraph" w:customStyle="1" w:styleId="12869343A7FE4483946F7972EC5F7C8511">
    <w:name w:val="12869343A7FE4483946F7972EC5F7C8511"/>
    <w:rsid w:val="005D14AC"/>
    <w:rPr>
      <w:rFonts w:ascii="Calibri" w:eastAsia="Calibri" w:hAnsi="Calibri" w:cs="Calibri"/>
    </w:rPr>
  </w:style>
  <w:style w:type="paragraph" w:customStyle="1" w:styleId="46666A7899C842CA99545C0BDC18EB1611">
    <w:name w:val="46666A7899C842CA99545C0BDC18EB1611"/>
    <w:rsid w:val="005D14AC"/>
    <w:rPr>
      <w:rFonts w:ascii="Calibri" w:eastAsia="Calibri" w:hAnsi="Calibri" w:cs="Calibri"/>
    </w:rPr>
  </w:style>
  <w:style w:type="paragraph" w:customStyle="1" w:styleId="914B60554D224C06965BD3573A3C8D3E11">
    <w:name w:val="914B60554D224C06965BD3573A3C8D3E11"/>
    <w:rsid w:val="005D14AC"/>
    <w:rPr>
      <w:rFonts w:ascii="Calibri" w:eastAsia="Calibri" w:hAnsi="Calibri" w:cs="Calibri"/>
    </w:rPr>
  </w:style>
  <w:style w:type="paragraph" w:customStyle="1" w:styleId="F6D1F1127C744A9EAE81BCA3F4AD927311">
    <w:name w:val="F6D1F1127C744A9EAE81BCA3F4AD927311"/>
    <w:rsid w:val="005D14AC"/>
    <w:rPr>
      <w:rFonts w:ascii="Calibri" w:eastAsia="Calibri" w:hAnsi="Calibri" w:cs="Calibri"/>
    </w:rPr>
  </w:style>
  <w:style w:type="paragraph" w:customStyle="1" w:styleId="18A526F717CD45CB8BFDB352E4F776C011">
    <w:name w:val="18A526F717CD45CB8BFDB352E4F776C011"/>
    <w:rsid w:val="005D14AC"/>
    <w:rPr>
      <w:rFonts w:ascii="Calibri" w:eastAsia="Calibri" w:hAnsi="Calibri" w:cs="Calibri"/>
    </w:rPr>
  </w:style>
  <w:style w:type="paragraph" w:customStyle="1" w:styleId="A29571F2A1E04440847C9D2E614D0D8F11">
    <w:name w:val="A29571F2A1E04440847C9D2E614D0D8F11"/>
    <w:rsid w:val="005D14AC"/>
    <w:rPr>
      <w:rFonts w:ascii="Calibri" w:eastAsia="Calibri" w:hAnsi="Calibri" w:cs="Calibri"/>
    </w:rPr>
  </w:style>
  <w:style w:type="paragraph" w:customStyle="1" w:styleId="B1E2DE8F0EFB4AE5A2CC55C68988697411">
    <w:name w:val="B1E2DE8F0EFB4AE5A2CC55C68988697411"/>
    <w:rsid w:val="005D14AC"/>
    <w:rPr>
      <w:rFonts w:ascii="Calibri" w:eastAsia="Calibri" w:hAnsi="Calibri" w:cs="Calibri"/>
    </w:rPr>
  </w:style>
  <w:style w:type="paragraph" w:customStyle="1" w:styleId="51FE4E6D5413438E9780F4E5F49F664911">
    <w:name w:val="51FE4E6D5413438E9780F4E5F49F664911"/>
    <w:rsid w:val="005D14AC"/>
    <w:rPr>
      <w:rFonts w:ascii="Calibri" w:eastAsia="Calibri" w:hAnsi="Calibri" w:cs="Calibri"/>
    </w:rPr>
  </w:style>
  <w:style w:type="paragraph" w:customStyle="1" w:styleId="D6787E56D9364F818965F780DB46F78E10">
    <w:name w:val="D6787E56D9364F818965F780DB46F78E10"/>
    <w:rsid w:val="005D14AC"/>
    <w:rPr>
      <w:rFonts w:ascii="Calibri" w:eastAsia="Calibri" w:hAnsi="Calibri" w:cs="Calibri"/>
    </w:rPr>
  </w:style>
  <w:style w:type="paragraph" w:customStyle="1" w:styleId="A683E6C248DA4EBDA0C10CDC7A8C8B23">
    <w:name w:val="A683E6C248DA4EBDA0C10CDC7A8C8B23"/>
    <w:rsid w:val="00BE7073"/>
  </w:style>
  <w:style w:type="paragraph" w:customStyle="1" w:styleId="A375DC977BA24ECBA64B5C4A643C3440">
    <w:name w:val="A375DC977BA24ECBA64B5C4A643C3440"/>
    <w:rsid w:val="00BE7073"/>
  </w:style>
  <w:style w:type="paragraph" w:customStyle="1" w:styleId="956683DB955441F88492D13C6029403F">
    <w:name w:val="956683DB955441F88492D13C6029403F"/>
    <w:rsid w:val="00BE7073"/>
  </w:style>
  <w:style w:type="paragraph" w:customStyle="1" w:styleId="0F403801AE644FA195FAE279C3D8048A">
    <w:name w:val="0F403801AE644FA195FAE279C3D8048A"/>
    <w:rsid w:val="00BE7073"/>
  </w:style>
  <w:style w:type="paragraph" w:customStyle="1" w:styleId="524D2E6AB8CC4167BA53B8A56D2D5997">
    <w:name w:val="524D2E6AB8CC4167BA53B8A56D2D5997"/>
    <w:rsid w:val="00BE7073"/>
  </w:style>
  <w:style w:type="paragraph" w:customStyle="1" w:styleId="2CD8EC26754547F782551EB1F131B035">
    <w:name w:val="2CD8EC26754547F782551EB1F131B035"/>
    <w:rsid w:val="00BE7073"/>
  </w:style>
  <w:style w:type="paragraph" w:customStyle="1" w:styleId="C8E19ECF21A740DF9D9B3E0F59B8DE45">
    <w:name w:val="C8E19ECF21A740DF9D9B3E0F59B8DE45"/>
    <w:rsid w:val="00BE7073"/>
  </w:style>
  <w:style w:type="paragraph" w:customStyle="1" w:styleId="EAF6B140492E4F84B0A677C12F70A0DA">
    <w:name w:val="EAF6B140492E4F84B0A677C12F70A0DA"/>
    <w:rsid w:val="00BE7073"/>
  </w:style>
  <w:style w:type="paragraph" w:customStyle="1" w:styleId="09BB4285B87444D988D5544A9BAA4BE7">
    <w:name w:val="09BB4285B87444D988D5544A9BAA4BE7"/>
    <w:rsid w:val="00BE7073"/>
  </w:style>
  <w:style w:type="paragraph" w:customStyle="1" w:styleId="0F47AE1FCB7C47619AA156B234209A97">
    <w:name w:val="0F47AE1FCB7C47619AA156B234209A97"/>
    <w:rsid w:val="00BE7073"/>
  </w:style>
  <w:style w:type="paragraph" w:customStyle="1" w:styleId="D5D76CE026744FCFA2283A8848ECB6D5">
    <w:name w:val="D5D76CE026744FCFA2283A8848ECB6D5"/>
    <w:rsid w:val="00BE7073"/>
  </w:style>
  <w:style w:type="paragraph" w:customStyle="1" w:styleId="06990A2C7EE948FBB584DABF7A3B9CFF">
    <w:name w:val="06990A2C7EE948FBB584DABF7A3B9CFF"/>
    <w:rsid w:val="00BE7073"/>
  </w:style>
  <w:style w:type="paragraph" w:customStyle="1" w:styleId="BD3A97DEFC88451B8ABD5188D4B5ABD0">
    <w:name w:val="BD3A97DEFC88451B8ABD5188D4B5ABD0"/>
    <w:rsid w:val="00BE7073"/>
  </w:style>
  <w:style w:type="paragraph" w:customStyle="1" w:styleId="24DFC57EB45C456BABB388E680B5AB97">
    <w:name w:val="24DFC57EB45C456BABB388E680B5AB97"/>
    <w:rsid w:val="00BE7073"/>
  </w:style>
  <w:style w:type="paragraph" w:customStyle="1" w:styleId="5DD99C0573024B8DB6262BC1D5EBC42E">
    <w:name w:val="5DD99C0573024B8DB6262BC1D5EBC42E"/>
    <w:rsid w:val="00BE7073"/>
  </w:style>
  <w:style w:type="paragraph" w:customStyle="1" w:styleId="8B1130AA24E04C19B918B6881BDF02BF">
    <w:name w:val="8B1130AA24E04C19B918B6881BDF02BF"/>
    <w:rsid w:val="00BE7073"/>
  </w:style>
  <w:style w:type="paragraph" w:customStyle="1" w:styleId="07BCD89E8DF84544BC10C64124199936">
    <w:name w:val="07BCD89E8DF84544BC10C64124199936"/>
    <w:rsid w:val="00BE7073"/>
  </w:style>
  <w:style w:type="paragraph" w:customStyle="1" w:styleId="9D4BE39EC16B471DB9182D14CB8C7131">
    <w:name w:val="9D4BE39EC16B471DB9182D14CB8C7131"/>
    <w:rsid w:val="00BE7073"/>
  </w:style>
  <w:style w:type="paragraph" w:customStyle="1" w:styleId="B072A6CAB58B449397458EDCCC16D313">
    <w:name w:val="B072A6CAB58B449397458EDCCC16D313"/>
    <w:rsid w:val="00BE7073"/>
  </w:style>
  <w:style w:type="paragraph" w:customStyle="1" w:styleId="8EFB7689D0BC46859F41258AAE5E315C">
    <w:name w:val="8EFB7689D0BC46859F41258AAE5E315C"/>
    <w:rsid w:val="00BE7073"/>
  </w:style>
  <w:style w:type="paragraph" w:customStyle="1" w:styleId="811445D9715D40AABD4390A7E0E14F03">
    <w:name w:val="811445D9715D40AABD4390A7E0E14F03"/>
    <w:rsid w:val="00BE7073"/>
  </w:style>
  <w:style w:type="paragraph" w:customStyle="1" w:styleId="5C630D07E9874DCA82F7649FC0D85B9C">
    <w:name w:val="5C630D07E9874DCA82F7649FC0D85B9C"/>
    <w:rsid w:val="00BE7073"/>
  </w:style>
  <w:style w:type="paragraph" w:customStyle="1" w:styleId="000EADC8EDF344CAAC0CD5459AD51DD5">
    <w:name w:val="000EADC8EDF344CAAC0CD5459AD51DD5"/>
    <w:rsid w:val="00BE7073"/>
  </w:style>
  <w:style w:type="paragraph" w:customStyle="1" w:styleId="D6B0F4D7BEE147BD8A77A47DFFAF3330">
    <w:name w:val="D6B0F4D7BEE147BD8A77A47DFFAF3330"/>
    <w:rsid w:val="00BE7073"/>
  </w:style>
  <w:style w:type="paragraph" w:customStyle="1" w:styleId="7C944FCE586C4C26A8124EE2D28F9648">
    <w:name w:val="7C944FCE586C4C26A8124EE2D28F9648"/>
    <w:rsid w:val="00BE7073"/>
  </w:style>
  <w:style w:type="paragraph" w:customStyle="1" w:styleId="FB41FD2FD157406CA4E90BBA0D478880">
    <w:name w:val="FB41FD2FD157406CA4E90BBA0D478880"/>
    <w:rsid w:val="00BE7073"/>
  </w:style>
  <w:style w:type="paragraph" w:customStyle="1" w:styleId="5B89F58EA1A94D63A2491AB08D4D44AB">
    <w:name w:val="5B89F58EA1A94D63A2491AB08D4D44AB"/>
    <w:rsid w:val="00BE7073"/>
  </w:style>
  <w:style w:type="paragraph" w:customStyle="1" w:styleId="784963F37130428A9854FA42735E3107">
    <w:name w:val="784963F37130428A9854FA42735E3107"/>
    <w:rsid w:val="00BE7073"/>
  </w:style>
  <w:style w:type="paragraph" w:customStyle="1" w:styleId="A518CDB26A4D4DA8B7D9C793F506A4CB">
    <w:name w:val="A518CDB26A4D4DA8B7D9C793F506A4CB"/>
    <w:rsid w:val="00BE7073"/>
  </w:style>
  <w:style w:type="paragraph" w:customStyle="1" w:styleId="E5FD4DD0775E4E36BD25871A9CD01527">
    <w:name w:val="E5FD4DD0775E4E36BD25871A9CD01527"/>
    <w:rsid w:val="00BE7073"/>
  </w:style>
  <w:style w:type="paragraph" w:customStyle="1" w:styleId="55ADE57C26F34CC984767ADA82AFE2F2">
    <w:name w:val="55ADE57C26F34CC984767ADA82AFE2F2"/>
    <w:rsid w:val="00BE7073"/>
  </w:style>
  <w:style w:type="paragraph" w:customStyle="1" w:styleId="CD3991DC22664D77ADAD8F0E976B9A38">
    <w:name w:val="CD3991DC22664D77ADAD8F0E976B9A38"/>
    <w:rsid w:val="00BE7073"/>
  </w:style>
  <w:style w:type="paragraph" w:customStyle="1" w:styleId="CE257AA20383448FAF7D843179999466">
    <w:name w:val="CE257AA20383448FAF7D843179999466"/>
    <w:rsid w:val="00BE7073"/>
  </w:style>
  <w:style w:type="paragraph" w:customStyle="1" w:styleId="D2AB85DC886140DDBF5D3DFBB49C439A">
    <w:name w:val="D2AB85DC886140DDBF5D3DFBB49C439A"/>
    <w:rsid w:val="00BE7073"/>
  </w:style>
  <w:style w:type="paragraph" w:customStyle="1" w:styleId="377F433DBBCE4B46B7A9ED8B65205363">
    <w:name w:val="377F433DBBCE4B46B7A9ED8B65205363"/>
    <w:rsid w:val="00BE7073"/>
  </w:style>
  <w:style w:type="paragraph" w:customStyle="1" w:styleId="7F3C280936F74DF0B4AE6DEE28039B23">
    <w:name w:val="7F3C280936F74DF0B4AE6DEE28039B23"/>
    <w:rsid w:val="00BE7073"/>
  </w:style>
  <w:style w:type="paragraph" w:customStyle="1" w:styleId="06CA2270E0694FDEAE0462E10BBDD5B6">
    <w:name w:val="06CA2270E0694FDEAE0462E10BBDD5B6"/>
    <w:rsid w:val="00BE7073"/>
  </w:style>
  <w:style w:type="paragraph" w:customStyle="1" w:styleId="35245FA22EF64478AF93B2A18E24B04B34">
    <w:name w:val="35245FA22EF64478AF93B2A18E24B04B34"/>
    <w:rsid w:val="00BE7073"/>
    <w:rPr>
      <w:rFonts w:ascii="Calibri" w:eastAsia="Calibri" w:hAnsi="Calibri" w:cs="Calibri"/>
    </w:rPr>
  </w:style>
  <w:style w:type="paragraph" w:customStyle="1" w:styleId="073CE04D185643878B84AD5BC03D02A334">
    <w:name w:val="073CE04D185643878B84AD5BC03D02A334"/>
    <w:rsid w:val="00BE7073"/>
    <w:rPr>
      <w:rFonts w:ascii="Calibri" w:eastAsia="Calibri" w:hAnsi="Calibri" w:cs="Calibri"/>
    </w:rPr>
  </w:style>
  <w:style w:type="paragraph" w:customStyle="1" w:styleId="F350FBA2C29B46F6AAF0F236D2BB5ADF34">
    <w:name w:val="F350FBA2C29B46F6AAF0F236D2BB5ADF34"/>
    <w:rsid w:val="00BE7073"/>
    <w:rPr>
      <w:rFonts w:ascii="Calibri" w:eastAsia="Calibri" w:hAnsi="Calibri" w:cs="Calibri"/>
    </w:rPr>
  </w:style>
  <w:style w:type="paragraph" w:customStyle="1" w:styleId="CCBDD2368CED4B3BB3C09F0E91897B8434">
    <w:name w:val="CCBDD2368CED4B3BB3C09F0E91897B8434"/>
    <w:rsid w:val="00BE7073"/>
    <w:rPr>
      <w:rFonts w:ascii="Calibri" w:eastAsia="Calibri" w:hAnsi="Calibri" w:cs="Calibri"/>
    </w:rPr>
  </w:style>
  <w:style w:type="paragraph" w:customStyle="1" w:styleId="769D10671D634164A6D2DB2AF97D16D334">
    <w:name w:val="769D10671D634164A6D2DB2AF97D16D334"/>
    <w:rsid w:val="00BE7073"/>
    <w:rPr>
      <w:rFonts w:ascii="Calibri" w:eastAsia="Calibri" w:hAnsi="Calibri" w:cs="Calibri"/>
    </w:rPr>
  </w:style>
  <w:style w:type="paragraph" w:customStyle="1" w:styleId="1BCCAAA731DE4199B6C7663B347D578610">
    <w:name w:val="1BCCAAA731DE4199B6C7663B347D578610"/>
    <w:rsid w:val="00BE7073"/>
    <w:rPr>
      <w:rFonts w:ascii="Calibri" w:eastAsia="Calibri" w:hAnsi="Calibri" w:cs="Calibri"/>
    </w:rPr>
  </w:style>
  <w:style w:type="paragraph" w:customStyle="1" w:styleId="22D1173ECA85442FAAE1546580C4047F34">
    <w:name w:val="22D1173ECA85442FAAE1546580C4047F34"/>
    <w:rsid w:val="00BE7073"/>
    <w:rPr>
      <w:rFonts w:ascii="Calibri" w:eastAsia="Calibri" w:hAnsi="Calibri" w:cs="Calibri"/>
    </w:rPr>
  </w:style>
  <w:style w:type="paragraph" w:customStyle="1" w:styleId="2E09607F8F574648BE510D79D43D776E34">
    <w:name w:val="2E09607F8F574648BE510D79D43D776E34"/>
    <w:rsid w:val="00BE7073"/>
    <w:rPr>
      <w:rFonts w:ascii="Calibri" w:eastAsia="Calibri" w:hAnsi="Calibri" w:cs="Calibri"/>
    </w:rPr>
  </w:style>
  <w:style w:type="paragraph" w:customStyle="1" w:styleId="81C726644747499688BEA02F99DA886134">
    <w:name w:val="81C726644747499688BEA02F99DA886134"/>
    <w:rsid w:val="00BE7073"/>
    <w:rPr>
      <w:rFonts w:ascii="Calibri" w:eastAsia="Calibri" w:hAnsi="Calibri" w:cs="Calibri"/>
    </w:rPr>
  </w:style>
  <w:style w:type="paragraph" w:customStyle="1" w:styleId="0055559777E949F0982D40CD4DB8130234">
    <w:name w:val="0055559777E949F0982D40CD4DB8130234"/>
    <w:rsid w:val="00BE7073"/>
    <w:rPr>
      <w:rFonts w:ascii="Calibri" w:eastAsia="Calibri" w:hAnsi="Calibri" w:cs="Calibri"/>
    </w:rPr>
  </w:style>
  <w:style w:type="paragraph" w:customStyle="1" w:styleId="6D449A5E81354584AA7270E94DC2907734">
    <w:name w:val="6D449A5E81354584AA7270E94DC2907734"/>
    <w:rsid w:val="00BE7073"/>
    <w:rPr>
      <w:rFonts w:ascii="Calibri" w:eastAsia="Calibri" w:hAnsi="Calibri" w:cs="Calibri"/>
    </w:rPr>
  </w:style>
  <w:style w:type="paragraph" w:customStyle="1" w:styleId="738D7F6E969544BF88B80478D072D0FE34">
    <w:name w:val="738D7F6E969544BF88B80478D072D0FE34"/>
    <w:rsid w:val="00BE7073"/>
    <w:rPr>
      <w:rFonts w:ascii="Calibri" w:eastAsia="Calibri" w:hAnsi="Calibri" w:cs="Calibri"/>
    </w:rPr>
  </w:style>
  <w:style w:type="paragraph" w:customStyle="1" w:styleId="A10F9FAD60BB468D828486437A5103B624">
    <w:name w:val="A10F9FAD60BB468D828486437A5103B624"/>
    <w:rsid w:val="00BE7073"/>
    <w:rPr>
      <w:rFonts w:ascii="Calibri" w:eastAsia="Calibri" w:hAnsi="Calibri" w:cs="Calibri"/>
    </w:rPr>
  </w:style>
  <w:style w:type="paragraph" w:customStyle="1" w:styleId="2277121C6A224167B684D32D1BC7D5B733">
    <w:name w:val="2277121C6A224167B684D32D1BC7D5B733"/>
    <w:rsid w:val="00BE7073"/>
    <w:rPr>
      <w:rFonts w:ascii="Calibri" w:eastAsia="Calibri" w:hAnsi="Calibri" w:cs="Calibri"/>
    </w:rPr>
  </w:style>
  <w:style w:type="paragraph" w:customStyle="1" w:styleId="4A60C4FFAACB4F43B39B767999F4191433">
    <w:name w:val="4A60C4FFAACB4F43B39B767999F4191433"/>
    <w:rsid w:val="00BE7073"/>
    <w:rPr>
      <w:rFonts w:ascii="Calibri" w:eastAsia="Calibri" w:hAnsi="Calibri" w:cs="Calibri"/>
    </w:rPr>
  </w:style>
  <w:style w:type="paragraph" w:customStyle="1" w:styleId="67FE404E89BA49AC8E6C2FA842E57E6E33">
    <w:name w:val="67FE404E89BA49AC8E6C2FA842E57E6E33"/>
    <w:rsid w:val="00BE7073"/>
    <w:rPr>
      <w:rFonts w:ascii="Calibri" w:eastAsia="Calibri" w:hAnsi="Calibri" w:cs="Calibri"/>
    </w:rPr>
  </w:style>
  <w:style w:type="paragraph" w:customStyle="1" w:styleId="7406B72CE29443ED92101E6250F6121333">
    <w:name w:val="7406B72CE29443ED92101E6250F6121333"/>
    <w:rsid w:val="00BE7073"/>
    <w:rPr>
      <w:rFonts w:ascii="Calibri" w:eastAsia="Calibri" w:hAnsi="Calibri" w:cs="Calibri"/>
    </w:rPr>
  </w:style>
  <w:style w:type="paragraph" w:customStyle="1" w:styleId="852C8E64E84C43ACBDA4BFFCECA51BF033">
    <w:name w:val="852C8E64E84C43ACBDA4BFFCECA51BF033"/>
    <w:rsid w:val="00BE7073"/>
    <w:rPr>
      <w:rFonts w:ascii="Calibri" w:eastAsia="Calibri" w:hAnsi="Calibri" w:cs="Calibri"/>
    </w:rPr>
  </w:style>
  <w:style w:type="paragraph" w:customStyle="1" w:styleId="4EA8C8749A3A49BAB490C88F8DE3D4D733">
    <w:name w:val="4EA8C8749A3A49BAB490C88F8DE3D4D733"/>
    <w:rsid w:val="00BE7073"/>
    <w:rPr>
      <w:rFonts w:ascii="Calibri" w:eastAsia="Calibri" w:hAnsi="Calibri" w:cs="Calibri"/>
    </w:rPr>
  </w:style>
  <w:style w:type="paragraph" w:customStyle="1" w:styleId="6E1328EB82374AC9A3530A0D99C80EB333">
    <w:name w:val="6E1328EB82374AC9A3530A0D99C80EB333"/>
    <w:rsid w:val="00BE7073"/>
    <w:rPr>
      <w:rFonts w:ascii="Calibri" w:eastAsia="Calibri" w:hAnsi="Calibri" w:cs="Calibri"/>
    </w:rPr>
  </w:style>
  <w:style w:type="paragraph" w:customStyle="1" w:styleId="22CD0A45E8184A74823BAB2420C6EC888">
    <w:name w:val="22CD0A45E8184A74823BAB2420C6EC888"/>
    <w:rsid w:val="00BE7073"/>
    <w:rPr>
      <w:rFonts w:ascii="Calibri" w:eastAsia="Calibri" w:hAnsi="Calibri" w:cs="Calibri"/>
    </w:rPr>
  </w:style>
  <w:style w:type="paragraph" w:customStyle="1" w:styleId="6D1E5C5B8F084D14A0EF701DF649934533">
    <w:name w:val="6D1E5C5B8F084D14A0EF701DF649934533"/>
    <w:rsid w:val="00BE7073"/>
    <w:rPr>
      <w:rFonts w:ascii="Calibri" w:eastAsia="Calibri" w:hAnsi="Calibri" w:cs="Calibri"/>
    </w:rPr>
  </w:style>
  <w:style w:type="paragraph" w:customStyle="1" w:styleId="4C0ADCF2C7EC4D74AC449DE59F3B5C4A33">
    <w:name w:val="4C0ADCF2C7EC4D74AC449DE59F3B5C4A33"/>
    <w:rsid w:val="00BE7073"/>
    <w:rPr>
      <w:rFonts w:ascii="Calibri" w:eastAsia="Calibri" w:hAnsi="Calibri" w:cs="Calibri"/>
    </w:rPr>
  </w:style>
  <w:style w:type="paragraph" w:customStyle="1" w:styleId="A4BDE212CF4E497B8CAACDB3064576B133">
    <w:name w:val="A4BDE212CF4E497B8CAACDB3064576B133"/>
    <w:rsid w:val="00BE7073"/>
    <w:rPr>
      <w:rFonts w:ascii="Calibri" w:eastAsia="Calibri" w:hAnsi="Calibri" w:cs="Calibri"/>
    </w:rPr>
  </w:style>
  <w:style w:type="paragraph" w:customStyle="1" w:styleId="7BA1716E82564C578833C48E3D78578533">
    <w:name w:val="7BA1716E82564C578833C48E3D78578533"/>
    <w:rsid w:val="00BE7073"/>
    <w:rPr>
      <w:rFonts w:ascii="Calibri" w:eastAsia="Calibri" w:hAnsi="Calibri" w:cs="Calibri"/>
    </w:rPr>
  </w:style>
  <w:style w:type="paragraph" w:customStyle="1" w:styleId="AE0762346C5944D78DAF56CF3384227B33">
    <w:name w:val="AE0762346C5944D78DAF56CF3384227B33"/>
    <w:rsid w:val="00BE7073"/>
    <w:rPr>
      <w:rFonts w:ascii="Calibri" w:eastAsia="Calibri" w:hAnsi="Calibri" w:cs="Calibri"/>
    </w:rPr>
  </w:style>
  <w:style w:type="paragraph" w:customStyle="1" w:styleId="11873BB6AA814438AF3867193FC31ADD32">
    <w:name w:val="11873BB6AA814438AF3867193FC31ADD32"/>
    <w:rsid w:val="00BE7073"/>
    <w:rPr>
      <w:rFonts w:ascii="Calibri" w:eastAsia="Calibri" w:hAnsi="Calibri" w:cs="Calibri"/>
    </w:rPr>
  </w:style>
  <w:style w:type="paragraph" w:customStyle="1" w:styleId="8E6D8326792A44E5A9B35F3AE8E8A72A22">
    <w:name w:val="8E6D8326792A44E5A9B35F3AE8E8A72A22"/>
    <w:rsid w:val="00BE7073"/>
    <w:rPr>
      <w:rFonts w:ascii="Calibri" w:eastAsia="Calibri" w:hAnsi="Calibri" w:cs="Calibri"/>
    </w:rPr>
  </w:style>
  <w:style w:type="paragraph" w:customStyle="1" w:styleId="C4FE3561BEE14D9F9F819BEA1519829232">
    <w:name w:val="C4FE3561BEE14D9F9F819BEA1519829232"/>
    <w:rsid w:val="00BE7073"/>
    <w:rPr>
      <w:rFonts w:ascii="Calibri" w:eastAsia="Calibri" w:hAnsi="Calibri" w:cs="Calibri"/>
    </w:rPr>
  </w:style>
  <w:style w:type="paragraph" w:customStyle="1" w:styleId="438043E8C2954971BBD4ABC392492DE631">
    <w:name w:val="438043E8C2954971BBD4ABC392492DE631"/>
    <w:rsid w:val="00BE7073"/>
    <w:rPr>
      <w:rFonts w:ascii="Calibri" w:eastAsia="Calibri" w:hAnsi="Calibri" w:cs="Calibri"/>
    </w:rPr>
  </w:style>
  <w:style w:type="paragraph" w:customStyle="1" w:styleId="858D6DA1D0EA43D490955717AA8E343030">
    <w:name w:val="858D6DA1D0EA43D490955717AA8E343030"/>
    <w:rsid w:val="00BE7073"/>
    <w:rPr>
      <w:rFonts w:ascii="Calibri" w:eastAsia="Calibri" w:hAnsi="Calibri" w:cs="Calibri"/>
    </w:rPr>
  </w:style>
  <w:style w:type="paragraph" w:customStyle="1" w:styleId="13AA16B01F5E4DF4BE64D9905885839630">
    <w:name w:val="13AA16B01F5E4DF4BE64D9905885839630"/>
    <w:rsid w:val="00BE7073"/>
    <w:rPr>
      <w:rFonts w:ascii="Calibri" w:eastAsia="Calibri" w:hAnsi="Calibri" w:cs="Calibri"/>
    </w:rPr>
  </w:style>
  <w:style w:type="paragraph" w:customStyle="1" w:styleId="D2ABBFF8472F4B72A6FAA0B58A32CBD130">
    <w:name w:val="D2ABBFF8472F4B72A6FAA0B58A32CBD130"/>
    <w:rsid w:val="00BE7073"/>
    <w:rPr>
      <w:rFonts w:ascii="Calibri" w:eastAsia="Calibri" w:hAnsi="Calibri" w:cs="Calibri"/>
    </w:rPr>
  </w:style>
  <w:style w:type="paragraph" w:customStyle="1" w:styleId="CAEFC4ECF4264832970C20468252F72919">
    <w:name w:val="CAEFC4ECF4264832970C20468252F72919"/>
    <w:rsid w:val="00BE7073"/>
    <w:rPr>
      <w:rFonts w:ascii="Calibri" w:eastAsia="Calibri" w:hAnsi="Calibri" w:cs="Calibri"/>
    </w:rPr>
  </w:style>
  <w:style w:type="paragraph" w:customStyle="1" w:styleId="E0A138E2AA5949EFB6AD8CE82D35B10B19">
    <w:name w:val="E0A138E2AA5949EFB6AD8CE82D35B10B19"/>
    <w:rsid w:val="00BE7073"/>
    <w:rPr>
      <w:rFonts w:ascii="Calibri" w:eastAsia="Calibri" w:hAnsi="Calibri" w:cs="Calibri"/>
    </w:rPr>
  </w:style>
  <w:style w:type="paragraph" w:customStyle="1" w:styleId="21465FFE5959440ABA43700EA4EC4C2E19">
    <w:name w:val="21465FFE5959440ABA43700EA4EC4C2E19"/>
    <w:rsid w:val="00BE7073"/>
    <w:pPr>
      <w:ind w:left="720"/>
      <w:contextualSpacing/>
    </w:pPr>
    <w:rPr>
      <w:rFonts w:ascii="Calibri" w:eastAsia="Calibri" w:hAnsi="Calibri" w:cs="Calibri"/>
    </w:rPr>
  </w:style>
  <w:style w:type="paragraph" w:customStyle="1" w:styleId="F8C79C859D0B4B449A9EAD37F199A1A630">
    <w:name w:val="F8C79C859D0B4B449A9EAD37F199A1A630"/>
    <w:rsid w:val="00BE7073"/>
    <w:rPr>
      <w:rFonts w:ascii="Calibri" w:eastAsia="Calibri" w:hAnsi="Calibri" w:cs="Calibri"/>
    </w:rPr>
  </w:style>
  <w:style w:type="paragraph" w:customStyle="1" w:styleId="A8A8D2E1A07B4ED19E3C5F0AAD74B17730">
    <w:name w:val="A8A8D2E1A07B4ED19E3C5F0AAD74B17730"/>
    <w:rsid w:val="00BE7073"/>
    <w:rPr>
      <w:rFonts w:ascii="Calibri" w:eastAsia="Calibri" w:hAnsi="Calibri" w:cs="Calibri"/>
    </w:rPr>
  </w:style>
  <w:style w:type="paragraph" w:customStyle="1" w:styleId="77BCAE2AB5C94FD0A827BEAD4B63388230">
    <w:name w:val="77BCAE2AB5C94FD0A827BEAD4B63388230"/>
    <w:rsid w:val="00BE7073"/>
    <w:rPr>
      <w:rFonts w:ascii="Calibri" w:eastAsia="Calibri" w:hAnsi="Calibri" w:cs="Calibri"/>
    </w:rPr>
  </w:style>
  <w:style w:type="paragraph" w:customStyle="1" w:styleId="358394327311429C8447C86E8082B51A30">
    <w:name w:val="358394327311429C8447C86E8082B51A30"/>
    <w:rsid w:val="00BE7073"/>
    <w:rPr>
      <w:rFonts w:ascii="Calibri" w:eastAsia="Calibri" w:hAnsi="Calibri" w:cs="Calibri"/>
    </w:rPr>
  </w:style>
  <w:style w:type="paragraph" w:customStyle="1" w:styleId="115BB9D40D38436DB565B45BF180420430">
    <w:name w:val="115BB9D40D38436DB565B45BF180420430"/>
    <w:rsid w:val="00BE7073"/>
    <w:rPr>
      <w:rFonts w:ascii="Calibri" w:eastAsia="Calibri" w:hAnsi="Calibri" w:cs="Calibri"/>
    </w:rPr>
  </w:style>
  <w:style w:type="paragraph" w:customStyle="1" w:styleId="116C6487F72145EB84B88F61438A772E30">
    <w:name w:val="116C6487F72145EB84B88F61438A772E30"/>
    <w:rsid w:val="00BE7073"/>
    <w:rPr>
      <w:rFonts w:ascii="Calibri" w:eastAsia="Calibri" w:hAnsi="Calibri" w:cs="Calibri"/>
    </w:rPr>
  </w:style>
  <w:style w:type="paragraph" w:customStyle="1" w:styleId="CF0BAE5B2AE44C598F988E849ECFA5E230">
    <w:name w:val="CF0BAE5B2AE44C598F988E849ECFA5E230"/>
    <w:rsid w:val="00BE7073"/>
    <w:rPr>
      <w:rFonts w:ascii="Calibri" w:eastAsia="Calibri" w:hAnsi="Calibri" w:cs="Calibri"/>
    </w:rPr>
  </w:style>
  <w:style w:type="paragraph" w:customStyle="1" w:styleId="CE7BD6CB3F454FB0B2A90BD1F41B7F8F30">
    <w:name w:val="CE7BD6CB3F454FB0B2A90BD1F41B7F8F30"/>
    <w:rsid w:val="00BE7073"/>
    <w:rPr>
      <w:rFonts w:ascii="Calibri" w:eastAsia="Calibri" w:hAnsi="Calibri" w:cs="Calibri"/>
    </w:rPr>
  </w:style>
  <w:style w:type="paragraph" w:customStyle="1" w:styleId="4338AC1CD07B41C885CD49D7E1CB469B17">
    <w:name w:val="4338AC1CD07B41C885CD49D7E1CB469B17"/>
    <w:rsid w:val="00BE7073"/>
    <w:rPr>
      <w:rFonts w:ascii="Calibri" w:eastAsia="Calibri" w:hAnsi="Calibri" w:cs="Calibri"/>
    </w:rPr>
  </w:style>
  <w:style w:type="paragraph" w:customStyle="1" w:styleId="4B961C06F6184FCAA04F89B2032E4D3617">
    <w:name w:val="4B961C06F6184FCAA04F89B2032E4D3617"/>
    <w:rsid w:val="00BE7073"/>
    <w:rPr>
      <w:rFonts w:ascii="Calibri" w:eastAsia="Calibri" w:hAnsi="Calibri" w:cs="Calibri"/>
    </w:rPr>
  </w:style>
  <w:style w:type="paragraph" w:customStyle="1" w:styleId="222CC323CD7E455FA6E502D98AA9148117">
    <w:name w:val="222CC323CD7E455FA6E502D98AA9148117"/>
    <w:rsid w:val="00BE7073"/>
    <w:rPr>
      <w:rFonts w:ascii="Calibri" w:eastAsia="Calibri" w:hAnsi="Calibri" w:cs="Calibri"/>
    </w:rPr>
  </w:style>
  <w:style w:type="paragraph" w:customStyle="1" w:styleId="AB16D2BA0D954AA892A3AC64FECB354F15">
    <w:name w:val="AB16D2BA0D954AA892A3AC64FECB354F15"/>
    <w:rsid w:val="00BE7073"/>
    <w:rPr>
      <w:rFonts w:ascii="Calibri" w:eastAsia="Calibri" w:hAnsi="Calibri" w:cs="Calibri"/>
    </w:rPr>
  </w:style>
  <w:style w:type="paragraph" w:customStyle="1" w:styleId="3CA3693D4C144CECBC02986CD8E52AB415">
    <w:name w:val="3CA3693D4C144CECBC02986CD8E52AB415"/>
    <w:rsid w:val="00BE7073"/>
    <w:rPr>
      <w:rFonts w:ascii="Calibri" w:eastAsia="Calibri" w:hAnsi="Calibri" w:cs="Calibri"/>
    </w:rPr>
  </w:style>
  <w:style w:type="paragraph" w:customStyle="1" w:styleId="4C87EDF3529A460BBD35B37379FB01CF29">
    <w:name w:val="4C87EDF3529A460BBD35B37379FB01CF29"/>
    <w:rsid w:val="00BE7073"/>
    <w:rPr>
      <w:rFonts w:ascii="Calibri" w:eastAsia="Calibri" w:hAnsi="Calibri" w:cs="Calibri"/>
    </w:rPr>
  </w:style>
  <w:style w:type="paragraph" w:customStyle="1" w:styleId="F7AD68BCB4C74E76BFB08F92321656FD29">
    <w:name w:val="F7AD68BCB4C74E76BFB08F92321656FD29"/>
    <w:rsid w:val="00BE7073"/>
    <w:rPr>
      <w:rFonts w:ascii="Calibri" w:eastAsia="Calibri" w:hAnsi="Calibri" w:cs="Calibri"/>
    </w:rPr>
  </w:style>
  <w:style w:type="paragraph" w:customStyle="1" w:styleId="2DA24947D4DA46249D11064E21AABEF429">
    <w:name w:val="2DA24947D4DA46249D11064E21AABEF429"/>
    <w:rsid w:val="00BE7073"/>
    <w:rPr>
      <w:rFonts w:ascii="Calibri" w:eastAsia="Calibri" w:hAnsi="Calibri" w:cs="Calibri"/>
    </w:rPr>
  </w:style>
  <w:style w:type="paragraph" w:customStyle="1" w:styleId="00668E3C07AF448393735BDAF6AF494C27">
    <w:name w:val="00668E3C07AF448393735BDAF6AF494C27"/>
    <w:rsid w:val="00BE7073"/>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29">
    <w:name w:val="66E8B845E0AC44739041F377DCC9463329"/>
    <w:rsid w:val="00BE7073"/>
    <w:rPr>
      <w:rFonts w:ascii="Calibri" w:eastAsia="Calibri" w:hAnsi="Calibri" w:cs="Calibri"/>
    </w:rPr>
  </w:style>
  <w:style w:type="paragraph" w:customStyle="1" w:styleId="631E1FB997434FBC8CF6A8388DE7BAEB29">
    <w:name w:val="631E1FB997434FBC8CF6A8388DE7BAEB29"/>
    <w:rsid w:val="00BE7073"/>
    <w:rPr>
      <w:rFonts w:ascii="Calibri" w:eastAsia="Calibri" w:hAnsi="Calibri" w:cs="Calibri"/>
    </w:rPr>
  </w:style>
  <w:style w:type="paragraph" w:customStyle="1" w:styleId="C20548BDB768419E8DE99B210EB3B62D29">
    <w:name w:val="C20548BDB768419E8DE99B210EB3B62D29"/>
    <w:rsid w:val="00BE7073"/>
    <w:rPr>
      <w:rFonts w:ascii="Calibri" w:eastAsia="Calibri" w:hAnsi="Calibri" w:cs="Calibri"/>
    </w:rPr>
  </w:style>
  <w:style w:type="paragraph" w:customStyle="1" w:styleId="ACFF48D6DCB64F9EB5591E7236D686E129">
    <w:name w:val="ACFF48D6DCB64F9EB5591E7236D686E129"/>
    <w:rsid w:val="00BE7073"/>
    <w:rPr>
      <w:rFonts w:ascii="Calibri" w:eastAsia="Calibri" w:hAnsi="Calibri" w:cs="Calibri"/>
    </w:rPr>
  </w:style>
  <w:style w:type="paragraph" w:customStyle="1" w:styleId="B6CC6B50EDD44454A81D88C3F66EDDBB29">
    <w:name w:val="B6CC6B50EDD44454A81D88C3F66EDDBB29"/>
    <w:rsid w:val="00BE7073"/>
    <w:rPr>
      <w:rFonts w:ascii="Calibri" w:eastAsia="Calibri" w:hAnsi="Calibri" w:cs="Calibri"/>
    </w:rPr>
  </w:style>
  <w:style w:type="paragraph" w:customStyle="1" w:styleId="5B5F4E9040134207A0694C22AB88486C29">
    <w:name w:val="5B5F4E9040134207A0694C22AB88486C29"/>
    <w:rsid w:val="00BE7073"/>
    <w:rPr>
      <w:rFonts w:ascii="Calibri" w:eastAsia="Calibri" w:hAnsi="Calibri" w:cs="Calibri"/>
    </w:rPr>
  </w:style>
  <w:style w:type="paragraph" w:customStyle="1" w:styleId="B3B18CD5A2D94BC89611EA3FECB3A19F29">
    <w:name w:val="B3B18CD5A2D94BC89611EA3FECB3A19F29"/>
    <w:rsid w:val="00BE7073"/>
    <w:rPr>
      <w:rFonts w:ascii="Calibri" w:eastAsia="Calibri" w:hAnsi="Calibri" w:cs="Calibri"/>
    </w:rPr>
  </w:style>
  <w:style w:type="paragraph" w:customStyle="1" w:styleId="662052D1FFA641BABB671BC491BA871229">
    <w:name w:val="662052D1FFA641BABB671BC491BA871229"/>
    <w:rsid w:val="00BE7073"/>
    <w:rPr>
      <w:rFonts w:ascii="Calibri" w:eastAsia="Calibri" w:hAnsi="Calibri" w:cs="Calibri"/>
    </w:rPr>
  </w:style>
  <w:style w:type="paragraph" w:customStyle="1" w:styleId="9D9CB62892494461AC95664789F4CBCE29">
    <w:name w:val="9D9CB62892494461AC95664789F4CBCE29"/>
    <w:rsid w:val="00BE7073"/>
    <w:rPr>
      <w:rFonts w:ascii="Calibri" w:eastAsia="Calibri" w:hAnsi="Calibri" w:cs="Calibri"/>
    </w:rPr>
  </w:style>
  <w:style w:type="paragraph" w:customStyle="1" w:styleId="5B496F62C19F4E7487C10EBECD141F8629">
    <w:name w:val="5B496F62C19F4E7487C10EBECD141F8629"/>
    <w:rsid w:val="00BE7073"/>
    <w:rPr>
      <w:rFonts w:ascii="Calibri" w:eastAsia="Calibri" w:hAnsi="Calibri" w:cs="Calibri"/>
    </w:rPr>
  </w:style>
  <w:style w:type="paragraph" w:customStyle="1" w:styleId="B1C310055E954392947742591F66853D29">
    <w:name w:val="B1C310055E954392947742591F66853D29"/>
    <w:rsid w:val="00BE7073"/>
    <w:rPr>
      <w:rFonts w:ascii="Calibri" w:eastAsia="Calibri" w:hAnsi="Calibri" w:cs="Calibri"/>
    </w:rPr>
  </w:style>
  <w:style w:type="paragraph" w:customStyle="1" w:styleId="EA027927E1C040CBB77A5137F5558CEF29">
    <w:name w:val="EA027927E1C040CBB77A5137F5558CEF29"/>
    <w:rsid w:val="00BE7073"/>
    <w:rPr>
      <w:rFonts w:ascii="Calibri" w:eastAsia="Calibri" w:hAnsi="Calibri" w:cs="Calibri"/>
    </w:rPr>
  </w:style>
  <w:style w:type="paragraph" w:customStyle="1" w:styleId="2550E25B87FE4324A4953BD39111C56D29">
    <w:name w:val="2550E25B87FE4324A4953BD39111C56D29"/>
    <w:rsid w:val="00BE7073"/>
    <w:rPr>
      <w:rFonts w:ascii="Calibri" w:eastAsia="Calibri" w:hAnsi="Calibri" w:cs="Calibri"/>
    </w:rPr>
  </w:style>
  <w:style w:type="paragraph" w:customStyle="1" w:styleId="A375DC977BA24ECBA64B5C4A643C34401">
    <w:name w:val="A375DC977BA24ECBA64B5C4A643C34401"/>
    <w:rsid w:val="00BE7073"/>
    <w:rPr>
      <w:rFonts w:ascii="Calibri" w:eastAsia="Calibri" w:hAnsi="Calibri" w:cs="Calibri"/>
    </w:rPr>
  </w:style>
  <w:style w:type="paragraph" w:customStyle="1" w:styleId="956683DB955441F88492D13C6029403F1">
    <w:name w:val="956683DB955441F88492D13C6029403F1"/>
    <w:rsid w:val="00BE7073"/>
    <w:rPr>
      <w:rFonts w:ascii="Calibri" w:eastAsia="Calibri" w:hAnsi="Calibri" w:cs="Calibri"/>
    </w:rPr>
  </w:style>
  <w:style w:type="paragraph" w:customStyle="1" w:styleId="0F403801AE644FA195FAE279C3D8048A1">
    <w:name w:val="0F403801AE644FA195FAE279C3D8048A1"/>
    <w:rsid w:val="00BE7073"/>
    <w:rPr>
      <w:rFonts w:ascii="Calibri" w:eastAsia="Calibri" w:hAnsi="Calibri" w:cs="Calibri"/>
    </w:rPr>
  </w:style>
  <w:style w:type="paragraph" w:customStyle="1" w:styleId="524D2E6AB8CC4167BA53B8A56D2D59971">
    <w:name w:val="524D2E6AB8CC4167BA53B8A56D2D59971"/>
    <w:rsid w:val="00BE7073"/>
    <w:rPr>
      <w:rFonts w:ascii="Calibri" w:eastAsia="Calibri" w:hAnsi="Calibri" w:cs="Calibri"/>
    </w:rPr>
  </w:style>
  <w:style w:type="paragraph" w:customStyle="1" w:styleId="2CD8EC26754547F782551EB1F131B0351">
    <w:name w:val="2CD8EC26754547F782551EB1F131B0351"/>
    <w:rsid w:val="00BE7073"/>
    <w:rPr>
      <w:rFonts w:ascii="Calibri" w:eastAsia="Calibri" w:hAnsi="Calibri" w:cs="Calibri"/>
    </w:rPr>
  </w:style>
  <w:style w:type="paragraph" w:customStyle="1" w:styleId="C8E19ECF21A740DF9D9B3E0F59B8DE451">
    <w:name w:val="C8E19ECF21A740DF9D9B3E0F59B8DE451"/>
    <w:rsid w:val="00BE7073"/>
    <w:rPr>
      <w:rFonts w:ascii="Calibri" w:eastAsia="Calibri" w:hAnsi="Calibri" w:cs="Calibri"/>
    </w:rPr>
  </w:style>
  <w:style w:type="paragraph" w:customStyle="1" w:styleId="EAF6B140492E4F84B0A677C12F70A0DA1">
    <w:name w:val="EAF6B140492E4F84B0A677C12F70A0DA1"/>
    <w:rsid w:val="00BE7073"/>
    <w:rPr>
      <w:rFonts w:ascii="Calibri" w:eastAsia="Calibri" w:hAnsi="Calibri" w:cs="Calibri"/>
    </w:rPr>
  </w:style>
  <w:style w:type="paragraph" w:customStyle="1" w:styleId="09BB4285B87444D988D5544A9BAA4BE71">
    <w:name w:val="09BB4285B87444D988D5544A9BAA4BE71"/>
    <w:rsid w:val="00BE7073"/>
    <w:rPr>
      <w:rFonts w:ascii="Calibri" w:eastAsia="Calibri" w:hAnsi="Calibri" w:cs="Calibri"/>
    </w:rPr>
  </w:style>
  <w:style w:type="paragraph" w:customStyle="1" w:styleId="D5D76CE026744FCFA2283A8848ECB6D51">
    <w:name w:val="D5D76CE026744FCFA2283A8848ECB6D51"/>
    <w:rsid w:val="00BE7073"/>
    <w:rPr>
      <w:rFonts w:ascii="Calibri" w:eastAsia="Calibri" w:hAnsi="Calibri" w:cs="Calibri"/>
    </w:rPr>
  </w:style>
  <w:style w:type="paragraph" w:customStyle="1" w:styleId="06990A2C7EE948FBB584DABF7A3B9CFF1">
    <w:name w:val="06990A2C7EE948FBB584DABF7A3B9CFF1"/>
    <w:rsid w:val="00BE7073"/>
    <w:rPr>
      <w:rFonts w:ascii="Calibri" w:eastAsia="Calibri" w:hAnsi="Calibri" w:cs="Calibri"/>
    </w:rPr>
  </w:style>
  <w:style w:type="paragraph" w:customStyle="1" w:styleId="BD3A97DEFC88451B8ABD5188D4B5ABD01">
    <w:name w:val="BD3A97DEFC88451B8ABD5188D4B5ABD01"/>
    <w:rsid w:val="00BE7073"/>
    <w:rPr>
      <w:rFonts w:ascii="Calibri" w:eastAsia="Calibri" w:hAnsi="Calibri" w:cs="Calibri"/>
    </w:rPr>
  </w:style>
  <w:style w:type="paragraph" w:customStyle="1" w:styleId="24DFC57EB45C456BABB388E680B5AB971">
    <w:name w:val="24DFC57EB45C456BABB388E680B5AB971"/>
    <w:rsid w:val="00BE7073"/>
    <w:rPr>
      <w:rFonts w:ascii="Calibri" w:eastAsia="Calibri" w:hAnsi="Calibri" w:cs="Calibri"/>
    </w:rPr>
  </w:style>
  <w:style w:type="paragraph" w:customStyle="1" w:styleId="5DD99C0573024B8DB6262BC1D5EBC42E1">
    <w:name w:val="5DD99C0573024B8DB6262BC1D5EBC42E1"/>
    <w:rsid w:val="00BE7073"/>
    <w:rPr>
      <w:rFonts w:ascii="Calibri" w:eastAsia="Calibri" w:hAnsi="Calibri" w:cs="Calibri"/>
    </w:rPr>
  </w:style>
  <w:style w:type="paragraph" w:customStyle="1" w:styleId="8B1130AA24E04C19B918B6881BDF02BF1">
    <w:name w:val="8B1130AA24E04C19B918B6881BDF02BF1"/>
    <w:rsid w:val="00BE7073"/>
    <w:rPr>
      <w:rFonts w:ascii="Calibri" w:eastAsia="Calibri" w:hAnsi="Calibri" w:cs="Calibri"/>
    </w:rPr>
  </w:style>
  <w:style w:type="paragraph" w:customStyle="1" w:styleId="07BCD89E8DF84544BC10C641241999361">
    <w:name w:val="07BCD89E8DF84544BC10C641241999361"/>
    <w:rsid w:val="00BE7073"/>
    <w:rPr>
      <w:rFonts w:ascii="Calibri" w:eastAsia="Calibri" w:hAnsi="Calibri" w:cs="Calibri"/>
    </w:rPr>
  </w:style>
  <w:style w:type="paragraph" w:customStyle="1" w:styleId="9D4BE39EC16B471DB9182D14CB8C71311">
    <w:name w:val="9D4BE39EC16B471DB9182D14CB8C71311"/>
    <w:rsid w:val="00BE7073"/>
    <w:rPr>
      <w:rFonts w:ascii="Calibri" w:eastAsia="Calibri" w:hAnsi="Calibri" w:cs="Calibri"/>
    </w:rPr>
  </w:style>
  <w:style w:type="paragraph" w:customStyle="1" w:styleId="8EFB7689D0BC46859F41258AAE5E315C1">
    <w:name w:val="8EFB7689D0BC46859F41258AAE5E315C1"/>
    <w:rsid w:val="00BE7073"/>
    <w:rPr>
      <w:rFonts w:ascii="Calibri" w:eastAsia="Calibri" w:hAnsi="Calibri" w:cs="Calibri"/>
    </w:rPr>
  </w:style>
  <w:style w:type="paragraph" w:customStyle="1" w:styleId="811445D9715D40AABD4390A7E0E14F031">
    <w:name w:val="811445D9715D40AABD4390A7E0E14F031"/>
    <w:rsid w:val="00BE7073"/>
    <w:rPr>
      <w:rFonts w:ascii="Calibri" w:eastAsia="Calibri" w:hAnsi="Calibri" w:cs="Calibri"/>
    </w:rPr>
  </w:style>
  <w:style w:type="paragraph" w:customStyle="1" w:styleId="5C630D07E9874DCA82F7649FC0D85B9C1">
    <w:name w:val="5C630D07E9874DCA82F7649FC0D85B9C1"/>
    <w:rsid w:val="00BE7073"/>
    <w:rPr>
      <w:rFonts w:ascii="Calibri" w:eastAsia="Calibri" w:hAnsi="Calibri" w:cs="Calibri"/>
    </w:rPr>
  </w:style>
  <w:style w:type="paragraph" w:customStyle="1" w:styleId="000EADC8EDF344CAAC0CD5459AD51DD51">
    <w:name w:val="000EADC8EDF344CAAC0CD5459AD51DD51"/>
    <w:rsid w:val="00BE7073"/>
    <w:rPr>
      <w:rFonts w:ascii="Calibri" w:eastAsia="Calibri" w:hAnsi="Calibri" w:cs="Calibri"/>
    </w:rPr>
  </w:style>
  <w:style w:type="paragraph" w:customStyle="1" w:styleId="D6B0F4D7BEE147BD8A77A47DFFAF33301">
    <w:name w:val="D6B0F4D7BEE147BD8A77A47DFFAF33301"/>
    <w:rsid w:val="00BE7073"/>
    <w:rPr>
      <w:rFonts w:ascii="Calibri" w:eastAsia="Calibri" w:hAnsi="Calibri" w:cs="Calibri"/>
    </w:rPr>
  </w:style>
  <w:style w:type="paragraph" w:customStyle="1" w:styleId="7C944FCE586C4C26A8124EE2D28F96481">
    <w:name w:val="7C944FCE586C4C26A8124EE2D28F96481"/>
    <w:rsid w:val="00BE7073"/>
    <w:rPr>
      <w:rFonts w:ascii="Calibri" w:eastAsia="Calibri" w:hAnsi="Calibri" w:cs="Calibri"/>
    </w:rPr>
  </w:style>
  <w:style w:type="paragraph" w:customStyle="1" w:styleId="FB41FD2FD157406CA4E90BBA0D4788801">
    <w:name w:val="FB41FD2FD157406CA4E90BBA0D4788801"/>
    <w:rsid w:val="00BE7073"/>
    <w:rPr>
      <w:rFonts w:ascii="Calibri" w:eastAsia="Calibri" w:hAnsi="Calibri" w:cs="Calibri"/>
    </w:rPr>
  </w:style>
  <w:style w:type="paragraph" w:customStyle="1" w:styleId="5B89F58EA1A94D63A2491AB08D4D44AB1">
    <w:name w:val="5B89F58EA1A94D63A2491AB08D4D44AB1"/>
    <w:rsid w:val="00BE7073"/>
    <w:rPr>
      <w:rFonts w:ascii="Calibri" w:eastAsia="Calibri" w:hAnsi="Calibri" w:cs="Calibri"/>
    </w:rPr>
  </w:style>
  <w:style w:type="paragraph" w:customStyle="1" w:styleId="A518CDB26A4D4DA8B7D9C793F506A4CB1">
    <w:name w:val="A518CDB26A4D4DA8B7D9C793F506A4CB1"/>
    <w:rsid w:val="00BE7073"/>
    <w:rPr>
      <w:rFonts w:ascii="Calibri" w:eastAsia="Calibri" w:hAnsi="Calibri" w:cs="Calibri"/>
    </w:rPr>
  </w:style>
  <w:style w:type="paragraph" w:customStyle="1" w:styleId="E5FD4DD0775E4E36BD25871A9CD015271">
    <w:name w:val="E5FD4DD0775E4E36BD25871A9CD015271"/>
    <w:rsid w:val="00BE7073"/>
    <w:rPr>
      <w:rFonts w:ascii="Calibri" w:eastAsia="Calibri" w:hAnsi="Calibri" w:cs="Calibri"/>
    </w:rPr>
  </w:style>
  <w:style w:type="paragraph" w:customStyle="1" w:styleId="55ADE57C26F34CC984767ADA82AFE2F21">
    <w:name w:val="55ADE57C26F34CC984767ADA82AFE2F21"/>
    <w:rsid w:val="00BE7073"/>
    <w:rPr>
      <w:rFonts w:ascii="Calibri" w:eastAsia="Calibri" w:hAnsi="Calibri" w:cs="Calibri"/>
    </w:rPr>
  </w:style>
  <w:style w:type="paragraph" w:customStyle="1" w:styleId="CD3991DC22664D77ADAD8F0E976B9A381">
    <w:name w:val="CD3991DC22664D77ADAD8F0E976B9A381"/>
    <w:rsid w:val="00BE7073"/>
    <w:rPr>
      <w:rFonts w:ascii="Calibri" w:eastAsia="Calibri" w:hAnsi="Calibri" w:cs="Calibri"/>
    </w:rPr>
  </w:style>
  <w:style w:type="paragraph" w:customStyle="1" w:styleId="CE257AA20383448FAF7D8431799994661">
    <w:name w:val="CE257AA20383448FAF7D8431799994661"/>
    <w:rsid w:val="00BE7073"/>
    <w:rPr>
      <w:rFonts w:ascii="Calibri" w:eastAsia="Calibri" w:hAnsi="Calibri" w:cs="Calibri"/>
    </w:rPr>
  </w:style>
  <w:style w:type="paragraph" w:customStyle="1" w:styleId="D2AB85DC886140DDBF5D3DFBB49C439A1">
    <w:name w:val="D2AB85DC886140DDBF5D3DFBB49C439A1"/>
    <w:rsid w:val="00BE7073"/>
    <w:rPr>
      <w:rFonts w:ascii="Calibri" w:eastAsia="Calibri" w:hAnsi="Calibri" w:cs="Calibri"/>
    </w:rPr>
  </w:style>
  <w:style w:type="paragraph" w:customStyle="1" w:styleId="377F433DBBCE4B46B7A9ED8B652053631">
    <w:name w:val="377F433DBBCE4B46B7A9ED8B652053631"/>
    <w:rsid w:val="00BE7073"/>
    <w:rPr>
      <w:rFonts w:ascii="Calibri" w:eastAsia="Calibri" w:hAnsi="Calibri" w:cs="Calibri"/>
    </w:rPr>
  </w:style>
  <w:style w:type="paragraph" w:customStyle="1" w:styleId="7F3C280936F74DF0B4AE6DEE28039B231">
    <w:name w:val="7F3C280936F74DF0B4AE6DEE28039B231"/>
    <w:rsid w:val="00BE7073"/>
    <w:rPr>
      <w:rFonts w:ascii="Calibri" w:eastAsia="Calibri" w:hAnsi="Calibri" w:cs="Calibri"/>
    </w:rPr>
  </w:style>
  <w:style w:type="paragraph" w:customStyle="1" w:styleId="06CA2270E0694FDEAE0462E10BBDD5B61">
    <w:name w:val="06CA2270E0694FDEAE0462E10BBDD5B61"/>
    <w:rsid w:val="00BE7073"/>
    <w:rPr>
      <w:rFonts w:ascii="Calibri" w:eastAsia="Calibri" w:hAnsi="Calibri" w:cs="Calibri"/>
    </w:rPr>
  </w:style>
  <w:style w:type="paragraph" w:customStyle="1" w:styleId="35245FA22EF64478AF93B2A18E24B04B35">
    <w:name w:val="35245FA22EF64478AF93B2A18E24B04B35"/>
    <w:rsid w:val="00BE7073"/>
    <w:rPr>
      <w:rFonts w:ascii="Calibri" w:eastAsia="Calibri" w:hAnsi="Calibri" w:cs="Calibri"/>
    </w:rPr>
  </w:style>
  <w:style w:type="paragraph" w:customStyle="1" w:styleId="073CE04D185643878B84AD5BC03D02A335">
    <w:name w:val="073CE04D185643878B84AD5BC03D02A335"/>
    <w:rsid w:val="00BE7073"/>
    <w:rPr>
      <w:rFonts w:ascii="Calibri" w:eastAsia="Calibri" w:hAnsi="Calibri" w:cs="Calibri"/>
    </w:rPr>
  </w:style>
  <w:style w:type="paragraph" w:customStyle="1" w:styleId="F350FBA2C29B46F6AAF0F236D2BB5ADF35">
    <w:name w:val="F350FBA2C29B46F6AAF0F236D2BB5ADF35"/>
    <w:rsid w:val="00BE7073"/>
    <w:rPr>
      <w:rFonts w:ascii="Calibri" w:eastAsia="Calibri" w:hAnsi="Calibri" w:cs="Calibri"/>
    </w:rPr>
  </w:style>
  <w:style w:type="paragraph" w:customStyle="1" w:styleId="CCBDD2368CED4B3BB3C09F0E91897B8435">
    <w:name w:val="CCBDD2368CED4B3BB3C09F0E91897B8435"/>
    <w:rsid w:val="00BE7073"/>
    <w:rPr>
      <w:rFonts w:ascii="Calibri" w:eastAsia="Calibri" w:hAnsi="Calibri" w:cs="Calibri"/>
    </w:rPr>
  </w:style>
  <w:style w:type="paragraph" w:customStyle="1" w:styleId="769D10671D634164A6D2DB2AF97D16D335">
    <w:name w:val="769D10671D634164A6D2DB2AF97D16D335"/>
    <w:rsid w:val="00BE7073"/>
    <w:rPr>
      <w:rFonts w:ascii="Calibri" w:eastAsia="Calibri" w:hAnsi="Calibri" w:cs="Calibri"/>
    </w:rPr>
  </w:style>
  <w:style w:type="paragraph" w:customStyle="1" w:styleId="1BCCAAA731DE4199B6C7663B347D578611">
    <w:name w:val="1BCCAAA731DE4199B6C7663B347D578611"/>
    <w:rsid w:val="00BE7073"/>
    <w:rPr>
      <w:rFonts w:ascii="Calibri" w:eastAsia="Calibri" w:hAnsi="Calibri" w:cs="Calibri"/>
    </w:rPr>
  </w:style>
  <w:style w:type="paragraph" w:customStyle="1" w:styleId="22D1173ECA85442FAAE1546580C4047F35">
    <w:name w:val="22D1173ECA85442FAAE1546580C4047F35"/>
    <w:rsid w:val="00BE7073"/>
    <w:rPr>
      <w:rFonts w:ascii="Calibri" w:eastAsia="Calibri" w:hAnsi="Calibri" w:cs="Calibri"/>
    </w:rPr>
  </w:style>
  <w:style w:type="paragraph" w:customStyle="1" w:styleId="2E09607F8F574648BE510D79D43D776E35">
    <w:name w:val="2E09607F8F574648BE510D79D43D776E35"/>
    <w:rsid w:val="00BE7073"/>
    <w:rPr>
      <w:rFonts w:ascii="Calibri" w:eastAsia="Calibri" w:hAnsi="Calibri" w:cs="Calibri"/>
    </w:rPr>
  </w:style>
  <w:style w:type="paragraph" w:customStyle="1" w:styleId="81C726644747499688BEA02F99DA886135">
    <w:name w:val="81C726644747499688BEA02F99DA886135"/>
    <w:rsid w:val="00BE7073"/>
    <w:rPr>
      <w:rFonts w:ascii="Calibri" w:eastAsia="Calibri" w:hAnsi="Calibri" w:cs="Calibri"/>
    </w:rPr>
  </w:style>
  <w:style w:type="paragraph" w:customStyle="1" w:styleId="0055559777E949F0982D40CD4DB8130235">
    <w:name w:val="0055559777E949F0982D40CD4DB8130235"/>
    <w:rsid w:val="00BE7073"/>
    <w:rPr>
      <w:rFonts w:ascii="Calibri" w:eastAsia="Calibri" w:hAnsi="Calibri" w:cs="Calibri"/>
    </w:rPr>
  </w:style>
  <w:style w:type="paragraph" w:customStyle="1" w:styleId="6D449A5E81354584AA7270E94DC2907735">
    <w:name w:val="6D449A5E81354584AA7270E94DC2907735"/>
    <w:rsid w:val="00BE7073"/>
    <w:rPr>
      <w:rFonts w:ascii="Calibri" w:eastAsia="Calibri" w:hAnsi="Calibri" w:cs="Calibri"/>
    </w:rPr>
  </w:style>
  <w:style w:type="paragraph" w:customStyle="1" w:styleId="738D7F6E969544BF88B80478D072D0FE35">
    <w:name w:val="738D7F6E969544BF88B80478D072D0FE35"/>
    <w:rsid w:val="00BE7073"/>
    <w:rPr>
      <w:rFonts w:ascii="Calibri" w:eastAsia="Calibri" w:hAnsi="Calibri" w:cs="Calibri"/>
    </w:rPr>
  </w:style>
  <w:style w:type="paragraph" w:customStyle="1" w:styleId="A10F9FAD60BB468D828486437A5103B625">
    <w:name w:val="A10F9FAD60BB468D828486437A5103B625"/>
    <w:rsid w:val="00BE7073"/>
    <w:rPr>
      <w:rFonts w:ascii="Calibri" w:eastAsia="Calibri" w:hAnsi="Calibri" w:cs="Calibri"/>
    </w:rPr>
  </w:style>
  <w:style w:type="paragraph" w:customStyle="1" w:styleId="2277121C6A224167B684D32D1BC7D5B734">
    <w:name w:val="2277121C6A224167B684D32D1BC7D5B734"/>
    <w:rsid w:val="00BE7073"/>
    <w:rPr>
      <w:rFonts w:ascii="Calibri" w:eastAsia="Calibri" w:hAnsi="Calibri" w:cs="Calibri"/>
    </w:rPr>
  </w:style>
  <w:style w:type="paragraph" w:customStyle="1" w:styleId="4A60C4FFAACB4F43B39B767999F4191434">
    <w:name w:val="4A60C4FFAACB4F43B39B767999F4191434"/>
    <w:rsid w:val="00BE7073"/>
    <w:rPr>
      <w:rFonts w:ascii="Calibri" w:eastAsia="Calibri" w:hAnsi="Calibri" w:cs="Calibri"/>
    </w:rPr>
  </w:style>
  <w:style w:type="paragraph" w:customStyle="1" w:styleId="67FE404E89BA49AC8E6C2FA842E57E6E34">
    <w:name w:val="67FE404E89BA49AC8E6C2FA842E57E6E34"/>
    <w:rsid w:val="00BE7073"/>
    <w:rPr>
      <w:rFonts w:ascii="Calibri" w:eastAsia="Calibri" w:hAnsi="Calibri" w:cs="Calibri"/>
    </w:rPr>
  </w:style>
  <w:style w:type="paragraph" w:customStyle="1" w:styleId="7406B72CE29443ED92101E6250F6121334">
    <w:name w:val="7406B72CE29443ED92101E6250F6121334"/>
    <w:rsid w:val="00BE7073"/>
    <w:rPr>
      <w:rFonts w:ascii="Calibri" w:eastAsia="Calibri" w:hAnsi="Calibri" w:cs="Calibri"/>
    </w:rPr>
  </w:style>
  <w:style w:type="paragraph" w:customStyle="1" w:styleId="852C8E64E84C43ACBDA4BFFCECA51BF034">
    <w:name w:val="852C8E64E84C43ACBDA4BFFCECA51BF034"/>
    <w:rsid w:val="00BE7073"/>
    <w:rPr>
      <w:rFonts w:ascii="Calibri" w:eastAsia="Calibri" w:hAnsi="Calibri" w:cs="Calibri"/>
    </w:rPr>
  </w:style>
  <w:style w:type="paragraph" w:customStyle="1" w:styleId="4EA8C8749A3A49BAB490C88F8DE3D4D734">
    <w:name w:val="4EA8C8749A3A49BAB490C88F8DE3D4D734"/>
    <w:rsid w:val="00BE7073"/>
    <w:rPr>
      <w:rFonts w:ascii="Calibri" w:eastAsia="Calibri" w:hAnsi="Calibri" w:cs="Calibri"/>
    </w:rPr>
  </w:style>
  <w:style w:type="paragraph" w:customStyle="1" w:styleId="6E1328EB82374AC9A3530A0D99C80EB334">
    <w:name w:val="6E1328EB82374AC9A3530A0D99C80EB334"/>
    <w:rsid w:val="00BE7073"/>
    <w:rPr>
      <w:rFonts w:ascii="Calibri" w:eastAsia="Calibri" w:hAnsi="Calibri" w:cs="Calibri"/>
    </w:rPr>
  </w:style>
  <w:style w:type="paragraph" w:customStyle="1" w:styleId="22CD0A45E8184A74823BAB2420C6EC889">
    <w:name w:val="22CD0A45E8184A74823BAB2420C6EC889"/>
    <w:rsid w:val="00BE7073"/>
    <w:rPr>
      <w:rFonts w:ascii="Calibri" w:eastAsia="Calibri" w:hAnsi="Calibri" w:cs="Calibri"/>
    </w:rPr>
  </w:style>
  <w:style w:type="paragraph" w:customStyle="1" w:styleId="6D1E5C5B8F084D14A0EF701DF649934534">
    <w:name w:val="6D1E5C5B8F084D14A0EF701DF649934534"/>
    <w:rsid w:val="00BE7073"/>
    <w:rPr>
      <w:rFonts w:ascii="Calibri" w:eastAsia="Calibri" w:hAnsi="Calibri" w:cs="Calibri"/>
    </w:rPr>
  </w:style>
  <w:style w:type="paragraph" w:customStyle="1" w:styleId="4C0ADCF2C7EC4D74AC449DE59F3B5C4A34">
    <w:name w:val="4C0ADCF2C7EC4D74AC449DE59F3B5C4A34"/>
    <w:rsid w:val="00BE7073"/>
    <w:rPr>
      <w:rFonts w:ascii="Calibri" w:eastAsia="Calibri" w:hAnsi="Calibri" w:cs="Calibri"/>
    </w:rPr>
  </w:style>
  <w:style w:type="paragraph" w:customStyle="1" w:styleId="A4BDE212CF4E497B8CAACDB3064576B134">
    <w:name w:val="A4BDE212CF4E497B8CAACDB3064576B134"/>
    <w:rsid w:val="00BE7073"/>
    <w:rPr>
      <w:rFonts w:ascii="Calibri" w:eastAsia="Calibri" w:hAnsi="Calibri" w:cs="Calibri"/>
    </w:rPr>
  </w:style>
  <w:style w:type="paragraph" w:customStyle="1" w:styleId="7BA1716E82564C578833C48E3D78578534">
    <w:name w:val="7BA1716E82564C578833C48E3D78578534"/>
    <w:rsid w:val="00BE7073"/>
    <w:rPr>
      <w:rFonts w:ascii="Calibri" w:eastAsia="Calibri" w:hAnsi="Calibri" w:cs="Calibri"/>
    </w:rPr>
  </w:style>
  <w:style w:type="paragraph" w:customStyle="1" w:styleId="AE0762346C5944D78DAF56CF3384227B34">
    <w:name w:val="AE0762346C5944D78DAF56CF3384227B34"/>
    <w:rsid w:val="00BE7073"/>
    <w:rPr>
      <w:rFonts w:ascii="Calibri" w:eastAsia="Calibri" w:hAnsi="Calibri" w:cs="Calibri"/>
    </w:rPr>
  </w:style>
  <w:style w:type="paragraph" w:customStyle="1" w:styleId="11873BB6AA814438AF3867193FC31ADD33">
    <w:name w:val="11873BB6AA814438AF3867193FC31ADD33"/>
    <w:rsid w:val="00BE7073"/>
    <w:rPr>
      <w:rFonts w:ascii="Calibri" w:eastAsia="Calibri" w:hAnsi="Calibri" w:cs="Calibri"/>
    </w:rPr>
  </w:style>
  <w:style w:type="paragraph" w:customStyle="1" w:styleId="8E6D8326792A44E5A9B35F3AE8E8A72A23">
    <w:name w:val="8E6D8326792A44E5A9B35F3AE8E8A72A23"/>
    <w:rsid w:val="00BE7073"/>
    <w:rPr>
      <w:rFonts w:ascii="Calibri" w:eastAsia="Calibri" w:hAnsi="Calibri" w:cs="Calibri"/>
    </w:rPr>
  </w:style>
  <w:style w:type="paragraph" w:customStyle="1" w:styleId="C4FE3561BEE14D9F9F819BEA1519829233">
    <w:name w:val="C4FE3561BEE14D9F9F819BEA1519829233"/>
    <w:rsid w:val="00BE7073"/>
    <w:rPr>
      <w:rFonts w:ascii="Calibri" w:eastAsia="Calibri" w:hAnsi="Calibri" w:cs="Calibri"/>
    </w:rPr>
  </w:style>
  <w:style w:type="paragraph" w:customStyle="1" w:styleId="438043E8C2954971BBD4ABC392492DE632">
    <w:name w:val="438043E8C2954971BBD4ABC392492DE632"/>
    <w:rsid w:val="00BE7073"/>
    <w:rPr>
      <w:rFonts w:ascii="Calibri" w:eastAsia="Calibri" w:hAnsi="Calibri" w:cs="Calibri"/>
    </w:rPr>
  </w:style>
  <w:style w:type="paragraph" w:customStyle="1" w:styleId="858D6DA1D0EA43D490955717AA8E343031">
    <w:name w:val="858D6DA1D0EA43D490955717AA8E343031"/>
    <w:rsid w:val="00BE7073"/>
    <w:rPr>
      <w:rFonts w:ascii="Calibri" w:eastAsia="Calibri" w:hAnsi="Calibri" w:cs="Calibri"/>
    </w:rPr>
  </w:style>
  <w:style w:type="paragraph" w:customStyle="1" w:styleId="13AA16B01F5E4DF4BE64D9905885839631">
    <w:name w:val="13AA16B01F5E4DF4BE64D9905885839631"/>
    <w:rsid w:val="00BE7073"/>
    <w:rPr>
      <w:rFonts w:ascii="Calibri" w:eastAsia="Calibri" w:hAnsi="Calibri" w:cs="Calibri"/>
    </w:rPr>
  </w:style>
  <w:style w:type="paragraph" w:customStyle="1" w:styleId="D2ABBFF8472F4B72A6FAA0B58A32CBD131">
    <w:name w:val="D2ABBFF8472F4B72A6FAA0B58A32CBD131"/>
    <w:rsid w:val="00BE7073"/>
    <w:rPr>
      <w:rFonts w:ascii="Calibri" w:eastAsia="Calibri" w:hAnsi="Calibri" w:cs="Calibri"/>
    </w:rPr>
  </w:style>
  <w:style w:type="paragraph" w:customStyle="1" w:styleId="CAEFC4ECF4264832970C20468252F72920">
    <w:name w:val="CAEFC4ECF4264832970C20468252F72920"/>
    <w:rsid w:val="00BE7073"/>
    <w:rPr>
      <w:rFonts w:ascii="Calibri" w:eastAsia="Calibri" w:hAnsi="Calibri" w:cs="Calibri"/>
    </w:rPr>
  </w:style>
  <w:style w:type="paragraph" w:customStyle="1" w:styleId="E0A138E2AA5949EFB6AD8CE82D35B10B20">
    <w:name w:val="E0A138E2AA5949EFB6AD8CE82D35B10B20"/>
    <w:rsid w:val="00BE7073"/>
    <w:rPr>
      <w:rFonts w:ascii="Calibri" w:eastAsia="Calibri" w:hAnsi="Calibri" w:cs="Calibri"/>
    </w:rPr>
  </w:style>
  <w:style w:type="paragraph" w:customStyle="1" w:styleId="21465FFE5959440ABA43700EA4EC4C2E20">
    <w:name w:val="21465FFE5959440ABA43700EA4EC4C2E20"/>
    <w:rsid w:val="00BE7073"/>
    <w:pPr>
      <w:ind w:left="720"/>
      <w:contextualSpacing/>
    </w:pPr>
    <w:rPr>
      <w:rFonts w:ascii="Calibri" w:eastAsia="Calibri" w:hAnsi="Calibri" w:cs="Calibri"/>
    </w:rPr>
  </w:style>
  <w:style w:type="paragraph" w:customStyle="1" w:styleId="F8C79C859D0B4B449A9EAD37F199A1A631">
    <w:name w:val="F8C79C859D0B4B449A9EAD37F199A1A631"/>
    <w:rsid w:val="00BE7073"/>
    <w:rPr>
      <w:rFonts w:ascii="Calibri" w:eastAsia="Calibri" w:hAnsi="Calibri" w:cs="Calibri"/>
    </w:rPr>
  </w:style>
  <w:style w:type="paragraph" w:customStyle="1" w:styleId="A8A8D2E1A07B4ED19E3C5F0AAD74B17731">
    <w:name w:val="A8A8D2E1A07B4ED19E3C5F0AAD74B17731"/>
    <w:rsid w:val="00BE7073"/>
    <w:rPr>
      <w:rFonts w:ascii="Calibri" w:eastAsia="Calibri" w:hAnsi="Calibri" w:cs="Calibri"/>
    </w:rPr>
  </w:style>
  <w:style w:type="paragraph" w:customStyle="1" w:styleId="77BCAE2AB5C94FD0A827BEAD4B63388231">
    <w:name w:val="77BCAE2AB5C94FD0A827BEAD4B63388231"/>
    <w:rsid w:val="00BE7073"/>
    <w:rPr>
      <w:rFonts w:ascii="Calibri" w:eastAsia="Calibri" w:hAnsi="Calibri" w:cs="Calibri"/>
    </w:rPr>
  </w:style>
  <w:style w:type="paragraph" w:customStyle="1" w:styleId="358394327311429C8447C86E8082B51A31">
    <w:name w:val="358394327311429C8447C86E8082B51A31"/>
    <w:rsid w:val="00BE7073"/>
    <w:rPr>
      <w:rFonts w:ascii="Calibri" w:eastAsia="Calibri" w:hAnsi="Calibri" w:cs="Calibri"/>
    </w:rPr>
  </w:style>
  <w:style w:type="paragraph" w:customStyle="1" w:styleId="115BB9D40D38436DB565B45BF180420431">
    <w:name w:val="115BB9D40D38436DB565B45BF180420431"/>
    <w:rsid w:val="00BE7073"/>
    <w:rPr>
      <w:rFonts w:ascii="Calibri" w:eastAsia="Calibri" w:hAnsi="Calibri" w:cs="Calibri"/>
    </w:rPr>
  </w:style>
  <w:style w:type="paragraph" w:customStyle="1" w:styleId="116C6487F72145EB84B88F61438A772E31">
    <w:name w:val="116C6487F72145EB84B88F61438A772E31"/>
    <w:rsid w:val="00BE7073"/>
    <w:rPr>
      <w:rFonts w:ascii="Calibri" w:eastAsia="Calibri" w:hAnsi="Calibri" w:cs="Calibri"/>
    </w:rPr>
  </w:style>
  <w:style w:type="paragraph" w:customStyle="1" w:styleId="CF0BAE5B2AE44C598F988E849ECFA5E231">
    <w:name w:val="CF0BAE5B2AE44C598F988E849ECFA5E231"/>
    <w:rsid w:val="00BE7073"/>
    <w:rPr>
      <w:rFonts w:ascii="Calibri" w:eastAsia="Calibri" w:hAnsi="Calibri" w:cs="Calibri"/>
    </w:rPr>
  </w:style>
  <w:style w:type="paragraph" w:customStyle="1" w:styleId="CE7BD6CB3F454FB0B2A90BD1F41B7F8F31">
    <w:name w:val="CE7BD6CB3F454FB0B2A90BD1F41B7F8F31"/>
    <w:rsid w:val="00BE7073"/>
    <w:rPr>
      <w:rFonts w:ascii="Calibri" w:eastAsia="Calibri" w:hAnsi="Calibri" w:cs="Calibri"/>
    </w:rPr>
  </w:style>
  <w:style w:type="paragraph" w:customStyle="1" w:styleId="4338AC1CD07B41C885CD49D7E1CB469B18">
    <w:name w:val="4338AC1CD07B41C885CD49D7E1CB469B18"/>
    <w:rsid w:val="00BE7073"/>
    <w:rPr>
      <w:rFonts w:ascii="Calibri" w:eastAsia="Calibri" w:hAnsi="Calibri" w:cs="Calibri"/>
    </w:rPr>
  </w:style>
  <w:style w:type="paragraph" w:customStyle="1" w:styleId="4B961C06F6184FCAA04F89B2032E4D3618">
    <w:name w:val="4B961C06F6184FCAA04F89B2032E4D3618"/>
    <w:rsid w:val="00BE7073"/>
    <w:rPr>
      <w:rFonts w:ascii="Calibri" w:eastAsia="Calibri" w:hAnsi="Calibri" w:cs="Calibri"/>
    </w:rPr>
  </w:style>
  <w:style w:type="paragraph" w:customStyle="1" w:styleId="222CC323CD7E455FA6E502D98AA9148118">
    <w:name w:val="222CC323CD7E455FA6E502D98AA9148118"/>
    <w:rsid w:val="00BE7073"/>
    <w:rPr>
      <w:rFonts w:ascii="Calibri" w:eastAsia="Calibri" w:hAnsi="Calibri" w:cs="Calibri"/>
    </w:rPr>
  </w:style>
  <w:style w:type="paragraph" w:customStyle="1" w:styleId="AB16D2BA0D954AA892A3AC64FECB354F16">
    <w:name w:val="AB16D2BA0D954AA892A3AC64FECB354F16"/>
    <w:rsid w:val="00BE7073"/>
    <w:rPr>
      <w:rFonts w:ascii="Calibri" w:eastAsia="Calibri" w:hAnsi="Calibri" w:cs="Calibri"/>
    </w:rPr>
  </w:style>
  <w:style w:type="paragraph" w:customStyle="1" w:styleId="3CA3693D4C144CECBC02986CD8E52AB416">
    <w:name w:val="3CA3693D4C144CECBC02986CD8E52AB416"/>
    <w:rsid w:val="00BE7073"/>
    <w:rPr>
      <w:rFonts w:ascii="Calibri" w:eastAsia="Calibri" w:hAnsi="Calibri" w:cs="Calibri"/>
    </w:rPr>
  </w:style>
  <w:style w:type="paragraph" w:customStyle="1" w:styleId="4C87EDF3529A460BBD35B37379FB01CF30">
    <w:name w:val="4C87EDF3529A460BBD35B37379FB01CF30"/>
    <w:rsid w:val="00BE7073"/>
    <w:rPr>
      <w:rFonts w:ascii="Calibri" w:eastAsia="Calibri" w:hAnsi="Calibri" w:cs="Calibri"/>
    </w:rPr>
  </w:style>
  <w:style w:type="paragraph" w:customStyle="1" w:styleId="F7AD68BCB4C74E76BFB08F92321656FD30">
    <w:name w:val="F7AD68BCB4C74E76BFB08F92321656FD30"/>
    <w:rsid w:val="00BE7073"/>
    <w:rPr>
      <w:rFonts w:ascii="Calibri" w:eastAsia="Calibri" w:hAnsi="Calibri" w:cs="Calibri"/>
    </w:rPr>
  </w:style>
  <w:style w:type="paragraph" w:customStyle="1" w:styleId="2DA24947D4DA46249D11064E21AABEF430">
    <w:name w:val="2DA24947D4DA46249D11064E21AABEF430"/>
    <w:rsid w:val="00BE7073"/>
    <w:rPr>
      <w:rFonts w:ascii="Calibri" w:eastAsia="Calibri" w:hAnsi="Calibri" w:cs="Calibri"/>
    </w:rPr>
  </w:style>
  <w:style w:type="paragraph" w:customStyle="1" w:styleId="00668E3C07AF448393735BDAF6AF494C28">
    <w:name w:val="00668E3C07AF448393735BDAF6AF494C28"/>
    <w:rsid w:val="00BE7073"/>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0">
    <w:name w:val="66E8B845E0AC44739041F377DCC9463330"/>
    <w:rsid w:val="00BE7073"/>
    <w:rPr>
      <w:rFonts w:ascii="Calibri" w:eastAsia="Calibri" w:hAnsi="Calibri" w:cs="Calibri"/>
    </w:rPr>
  </w:style>
  <w:style w:type="paragraph" w:customStyle="1" w:styleId="631E1FB997434FBC8CF6A8388DE7BAEB30">
    <w:name w:val="631E1FB997434FBC8CF6A8388DE7BAEB30"/>
    <w:rsid w:val="00BE7073"/>
    <w:rPr>
      <w:rFonts w:ascii="Calibri" w:eastAsia="Calibri" w:hAnsi="Calibri" w:cs="Calibri"/>
    </w:rPr>
  </w:style>
  <w:style w:type="paragraph" w:customStyle="1" w:styleId="C20548BDB768419E8DE99B210EB3B62D30">
    <w:name w:val="C20548BDB768419E8DE99B210EB3B62D30"/>
    <w:rsid w:val="00BE7073"/>
    <w:rPr>
      <w:rFonts w:ascii="Calibri" w:eastAsia="Calibri" w:hAnsi="Calibri" w:cs="Calibri"/>
    </w:rPr>
  </w:style>
  <w:style w:type="paragraph" w:customStyle="1" w:styleId="ACFF48D6DCB64F9EB5591E7236D686E130">
    <w:name w:val="ACFF48D6DCB64F9EB5591E7236D686E130"/>
    <w:rsid w:val="00BE7073"/>
    <w:rPr>
      <w:rFonts w:ascii="Calibri" w:eastAsia="Calibri" w:hAnsi="Calibri" w:cs="Calibri"/>
    </w:rPr>
  </w:style>
  <w:style w:type="paragraph" w:customStyle="1" w:styleId="B6CC6B50EDD44454A81D88C3F66EDDBB30">
    <w:name w:val="B6CC6B50EDD44454A81D88C3F66EDDBB30"/>
    <w:rsid w:val="00BE7073"/>
    <w:rPr>
      <w:rFonts w:ascii="Calibri" w:eastAsia="Calibri" w:hAnsi="Calibri" w:cs="Calibri"/>
    </w:rPr>
  </w:style>
  <w:style w:type="paragraph" w:customStyle="1" w:styleId="5B5F4E9040134207A0694C22AB88486C30">
    <w:name w:val="5B5F4E9040134207A0694C22AB88486C30"/>
    <w:rsid w:val="00BE7073"/>
    <w:rPr>
      <w:rFonts w:ascii="Calibri" w:eastAsia="Calibri" w:hAnsi="Calibri" w:cs="Calibri"/>
    </w:rPr>
  </w:style>
  <w:style w:type="paragraph" w:customStyle="1" w:styleId="B3B18CD5A2D94BC89611EA3FECB3A19F30">
    <w:name w:val="B3B18CD5A2D94BC89611EA3FECB3A19F30"/>
    <w:rsid w:val="00BE7073"/>
    <w:rPr>
      <w:rFonts w:ascii="Calibri" w:eastAsia="Calibri" w:hAnsi="Calibri" w:cs="Calibri"/>
    </w:rPr>
  </w:style>
  <w:style w:type="paragraph" w:customStyle="1" w:styleId="662052D1FFA641BABB671BC491BA871230">
    <w:name w:val="662052D1FFA641BABB671BC491BA871230"/>
    <w:rsid w:val="00BE7073"/>
    <w:rPr>
      <w:rFonts w:ascii="Calibri" w:eastAsia="Calibri" w:hAnsi="Calibri" w:cs="Calibri"/>
    </w:rPr>
  </w:style>
  <w:style w:type="paragraph" w:customStyle="1" w:styleId="9D9CB62892494461AC95664789F4CBCE30">
    <w:name w:val="9D9CB62892494461AC95664789F4CBCE30"/>
    <w:rsid w:val="00BE7073"/>
    <w:rPr>
      <w:rFonts w:ascii="Calibri" w:eastAsia="Calibri" w:hAnsi="Calibri" w:cs="Calibri"/>
    </w:rPr>
  </w:style>
  <w:style w:type="paragraph" w:customStyle="1" w:styleId="5B496F62C19F4E7487C10EBECD141F8630">
    <w:name w:val="5B496F62C19F4E7487C10EBECD141F8630"/>
    <w:rsid w:val="00BE7073"/>
    <w:rPr>
      <w:rFonts w:ascii="Calibri" w:eastAsia="Calibri" w:hAnsi="Calibri" w:cs="Calibri"/>
    </w:rPr>
  </w:style>
  <w:style w:type="paragraph" w:customStyle="1" w:styleId="B1C310055E954392947742591F66853D30">
    <w:name w:val="B1C310055E954392947742591F66853D30"/>
    <w:rsid w:val="00BE7073"/>
    <w:rPr>
      <w:rFonts w:ascii="Calibri" w:eastAsia="Calibri" w:hAnsi="Calibri" w:cs="Calibri"/>
    </w:rPr>
  </w:style>
  <w:style w:type="paragraph" w:customStyle="1" w:styleId="EA027927E1C040CBB77A5137F5558CEF30">
    <w:name w:val="EA027927E1C040CBB77A5137F5558CEF30"/>
    <w:rsid w:val="00BE7073"/>
    <w:rPr>
      <w:rFonts w:ascii="Calibri" w:eastAsia="Calibri" w:hAnsi="Calibri" w:cs="Calibri"/>
    </w:rPr>
  </w:style>
  <w:style w:type="paragraph" w:customStyle="1" w:styleId="2550E25B87FE4324A4953BD39111C56D30">
    <w:name w:val="2550E25B87FE4324A4953BD39111C56D30"/>
    <w:rsid w:val="00BE7073"/>
    <w:rPr>
      <w:rFonts w:ascii="Calibri" w:eastAsia="Calibri" w:hAnsi="Calibri" w:cs="Calibri"/>
    </w:rPr>
  </w:style>
  <w:style w:type="paragraph" w:customStyle="1" w:styleId="A375DC977BA24ECBA64B5C4A643C34402">
    <w:name w:val="A375DC977BA24ECBA64B5C4A643C34402"/>
    <w:rsid w:val="00BE7073"/>
    <w:rPr>
      <w:rFonts w:ascii="Calibri" w:eastAsia="Calibri" w:hAnsi="Calibri" w:cs="Calibri"/>
    </w:rPr>
  </w:style>
  <w:style w:type="paragraph" w:customStyle="1" w:styleId="956683DB955441F88492D13C6029403F2">
    <w:name w:val="956683DB955441F88492D13C6029403F2"/>
    <w:rsid w:val="00BE7073"/>
    <w:rPr>
      <w:rFonts w:ascii="Calibri" w:eastAsia="Calibri" w:hAnsi="Calibri" w:cs="Calibri"/>
    </w:rPr>
  </w:style>
  <w:style w:type="paragraph" w:customStyle="1" w:styleId="0F403801AE644FA195FAE279C3D8048A2">
    <w:name w:val="0F403801AE644FA195FAE279C3D8048A2"/>
    <w:rsid w:val="00BE7073"/>
    <w:rPr>
      <w:rFonts w:ascii="Calibri" w:eastAsia="Calibri" w:hAnsi="Calibri" w:cs="Calibri"/>
    </w:rPr>
  </w:style>
  <w:style w:type="paragraph" w:customStyle="1" w:styleId="524D2E6AB8CC4167BA53B8A56D2D59972">
    <w:name w:val="524D2E6AB8CC4167BA53B8A56D2D59972"/>
    <w:rsid w:val="00BE7073"/>
    <w:rPr>
      <w:rFonts w:ascii="Calibri" w:eastAsia="Calibri" w:hAnsi="Calibri" w:cs="Calibri"/>
    </w:rPr>
  </w:style>
  <w:style w:type="paragraph" w:customStyle="1" w:styleId="2CD8EC26754547F782551EB1F131B0352">
    <w:name w:val="2CD8EC26754547F782551EB1F131B0352"/>
    <w:rsid w:val="00BE7073"/>
    <w:rPr>
      <w:rFonts w:ascii="Calibri" w:eastAsia="Calibri" w:hAnsi="Calibri" w:cs="Calibri"/>
    </w:rPr>
  </w:style>
  <w:style w:type="paragraph" w:customStyle="1" w:styleId="C8E19ECF21A740DF9D9B3E0F59B8DE452">
    <w:name w:val="C8E19ECF21A740DF9D9B3E0F59B8DE452"/>
    <w:rsid w:val="00BE7073"/>
    <w:rPr>
      <w:rFonts w:ascii="Calibri" w:eastAsia="Calibri" w:hAnsi="Calibri" w:cs="Calibri"/>
    </w:rPr>
  </w:style>
  <w:style w:type="paragraph" w:customStyle="1" w:styleId="EAF6B140492E4F84B0A677C12F70A0DA2">
    <w:name w:val="EAF6B140492E4F84B0A677C12F70A0DA2"/>
    <w:rsid w:val="00BE7073"/>
    <w:rPr>
      <w:rFonts w:ascii="Calibri" w:eastAsia="Calibri" w:hAnsi="Calibri" w:cs="Calibri"/>
    </w:rPr>
  </w:style>
  <w:style w:type="paragraph" w:customStyle="1" w:styleId="09BB4285B87444D988D5544A9BAA4BE72">
    <w:name w:val="09BB4285B87444D988D5544A9BAA4BE72"/>
    <w:rsid w:val="00BE7073"/>
    <w:rPr>
      <w:rFonts w:ascii="Calibri" w:eastAsia="Calibri" w:hAnsi="Calibri" w:cs="Calibri"/>
    </w:rPr>
  </w:style>
  <w:style w:type="paragraph" w:customStyle="1" w:styleId="D5D76CE026744FCFA2283A8848ECB6D52">
    <w:name w:val="D5D76CE026744FCFA2283A8848ECB6D52"/>
    <w:rsid w:val="00BE7073"/>
    <w:rPr>
      <w:rFonts w:ascii="Calibri" w:eastAsia="Calibri" w:hAnsi="Calibri" w:cs="Calibri"/>
    </w:rPr>
  </w:style>
  <w:style w:type="paragraph" w:customStyle="1" w:styleId="06990A2C7EE948FBB584DABF7A3B9CFF2">
    <w:name w:val="06990A2C7EE948FBB584DABF7A3B9CFF2"/>
    <w:rsid w:val="00BE7073"/>
    <w:rPr>
      <w:rFonts w:ascii="Calibri" w:eastAsia="Calibri" w:hAnsi="Calibri" w:cs="Calibri"/>
    </w:rPr>
  </w:style>
  <w:style w:type="paragraph" w:customStyle="1" w:styleId="BD3A97DEFC88451B8ABD5188D4B5ABD02">
    <w:name w:val="BD3A97DEFC88451B8ABD5188D4B5ABD02"/>
    <w:rsid w:val="00BE7073"/>
    <w:rPr>
      <w:rFonts w:ascii="Calibri" w:eastAsia="Calibri" w:hAnsi="Calibri" w:cs="Calibri"/>
    </w:rPr>
  </w:style>
  <w:style w:type="paragraph" w:customStyle="1" w:styleId="24DFC57EB45C456BABB388E680B5AB972">
    <w:name w:val="24DFC57EB45C456BABB388E680B5AB972"/>
    <w:rsid w:val="00BE7073"/>
    <w:rPr>
      <w:rFonts w:ascii="Calibri" w:eastAsia="Calibri" w:hAnsi="Calibri" w:cs="Calibri"/>
    </w:rPr>
  </w:style>
  <w:style w:type="paragraph" w:customStyle="1" w:styleId="5DD99C0573024B8DB6262BC1D5EBC42E2">
    <w:name w:val="5DD99C0573024B8DB6262BC1D5EBC42E2"/>
    <w:rsid w:val="00BE7073"/>
    <w:rPr>
      <w:rFonts w:ascii="Calibri" w:eastAsia="Calibri" w:hAnsi="Calibri" w:cs="Calibri"/>
    </w:rPr>
  </w:style>
  <w:style w:type="paragraph" w:customStyle="1" w:styleId="8B1130AA24E04C19B918B6881BDF02BF2">
    <w:name w:val="8B1130AA24E04C19B918B6881BDF02BF2"/>
    <w:rsid w:val="00BE7073"/>
    <w:rPr>
      <w:rFonts w:ascii="Calibri" w:eastAsia="Calibri" w:hAnsi="Calibri" w:cs="Calibri"/>
    </w:rPr>
  </w:style>
  <w:style w:type="paragraph" w:customStyle="1" w:styleId="07BCD89E8DF84544BC10C641241999362">
    <w:name w:val="07BCD89E8DF84544BC10C641241999362"/>
    <w:rsid w:val="00BE7073"/>
    <w:rPr>
      <w:rFonts w:ascii="Calibri" w:eastAsia="Calibri" w:hAnsi="Calibri" w:cs="Calibri"/>
    </w:rPr>
  </w:style>
  <w:style w:type="paragraph" w:customStyle="1" w:styleId="9D4BE39EC16B471DB9182D14CB8C71312">
    <w:name w:val="9D4BE39EC16B471DB9182D14CB8C71312"/>
    <w:rsid w:val="00BE7073"/>
    <w:rPr>
      <w:rFonts w:ascii="Calibri" w:eastAsia="Calibri" w:hAnsi="Calibri" w:cs="Calibri"/>
    </w:rPr>
  </w:style>
  <w:style w:type="paragraph" w:customStyle="1" w:styleId="8EFB7689D0BC46859F41258AAE5E315C2">
    <w:name w:val="8EFB7689D0BC46859F41258AAE5E315C2"/>
    <w:rsid w:val="00BE7073"/>
    <w:rPr>
      <w:rFonts w:ascii="Calibri" w:eastAsia="Calibri" w:hAnsi="Calibri" w:cs="Calibri"/>
    </w:rPr>
  </w:style>
  <w:style w:type="paragraph" w:customStyle="1" w:styleId="811445D9715D40AABD4390A7E0E14F032">
    <w:name w:val="811445D9715D40AABD4390A7E0E14F032"/>
    <w:rsid w:val="00BE7073"/>
    <w:rPr>
      <w:rFonts w:ascii="Calibri" w:eastAsia="Calibri" w:hAnsi="Calibri" w:cs="Calibri"/>
    </w:rPr>
  </w:style>
  <w:style w:type="paragraph" w:customStyle="1" w:styleId="5C630D07E9874DCA82F7649FC0D85B9C2">
    <w:name w:val="5C630D07E9874DCA82F7649FC0D85B9C2"/>
    <w:rsid w:val="00BE7073"/>
    <w:rPr>
      <w:rFonts w:ascii="Calibri" w:eastAsia="Calibri" w:hAnsi="Calibri" w:cs="Calibri"/>
    </w:rPr>
  </w:style>
  <w:style w:type="paragraph" w:customStyle="1" w:styleId="000EADC8EDF344CAAC0CD5459AD51DD52">
    <w:name w:val="000EADC8EDF344CAAC0CD5459AD51DD52"/>
    <w:rsid w:val="00BE7073"/>
    <w:rPr>
      <w:rFonts w:ascii="Calibri" w:eastAsia="Calibri" w:hAnsi="Calibri" w:cs="Calibri"/>
    </w:rPr>
  </w:style>
  <w:style w:type="paragraph" w:customStyle="1" w:styleId="D6B0F4D7BEE147BD8A77A47DFFAF33302">
    <w:name w:val="D6B0F4D7BEE147BD8A77A47DFFAF33302"/>
    <w:rsid w:val="00BE7073"/>
    <w:rPr>
      <w:rFonts w:ascii="Calibri" w:eastAsia="Calibri" w:hAnsi="Calibri" w:cs="Calibri"/>
    </w:rPr>
  </w:style>
  <w:style w:type="paragraph" w:customStyle="1" w:styleId="7C944FCE586C4C26A8124EE2D28F96482">
    <w:name w:val="7C944FCE586C4C26A8124EE2D28F96482"/>
    <w:rsid w:val="00BE7073"/>
    <w:rPr>
      <w:rFonts w:ascii="Calibri" w:eastAsia="Calibri" w:hAnsi="Calibri" w:cs="Calibri"/>
    </w:rPr>
  </w:style>
  <w:style w:type="paragraph" w:customStyle="1" w:styleId="FB41FD2FD157406CA4E90BBA0D4788802">
    <w:name w:val="FB41FD2FD157406CA4E90BBA0D4788802"/>
    <w:rsid w:val="00BE7073"/>
    <w:rPr>
      <w:rFonts w:ascii="Calibri" w:eastAsia="Calibri" w:hAnsi="Calibri" w:cs="Calibri"/>
    </w:rPr>
  </w:style>
  <w:style w:type="paragraph" w:customStyle="1" w:styleId="5B89F58EA1A94D63A2491AB08D4D44AB2">
    <w:name w:val="5B89F58EA1A94D63A2491AB08D4D44AB2"/>
    <w:rsid w:val="00BE7073"/>
    <w:rPr>
      <w:rFonts w:ascii="Calibri" w:eastAsia="Calibri" w:hAnsi="Calibri" w:cs="Calibri"/>
    </w:rPr>
  </w:style>
  <w:style w:type="paragraph" w:customStyle="1" w:styleId="A518CDB26A4D4DA8B7D9C793F506A4CB2">
    <w:name w:val="A518CDB26A4D4DA8B7D9C793F506A4CB2"/>
    <w:rsid w:val="00BE7073"/>
    <w:rPr>
      <w:rFonts w:ascii="Calibri" w:eastAsia="Calibri" w:hAnsi="Calibri" w:cs="Calibri"/>
    </w:rPr>
  </w:style>
  <w:style w:type="paragraph" w:customStyle="1" w:styleId="E5FD4DD0775E4E36BD25871A9CD015272">
    <w:name w:val="E5FD4DD0775E4E36BD25871A9CD015272"/>
    <w:rsid w:val="00BE7073"/>
    <w:rPr>
      <w:rFonts w:ascii="Calibri" w:eastAsia="Calibri" w:hAnsi="Calibri" w:cs="Calibri"/>
    </w:rPr>
  </w:style>
  <w:style w:type="paragraph" w:customStyle="1" w:styleId="55ADE57C26F34CC984767ADA82AFE2F22">
    <w:name w:val="55ADE57C26F34CC984767ADA82AFE2F22"/>
    <w:rsid w:val="00BE7073"/>
    <w:rPr>
      <w:rFonts w:ascii="Calibri" w:eastAsia="Calibri" w:hAnsi="Calibri" w:cs="Calibri"/>
    </w:rPr>
  </w:style>
  <w:style w:type="paragraph" w:customStyle="1" w:styleId="CD3991DC22664D77ADAD8F0E976B9A382">
    <w:name w:val="CD3991DC22664D77ADAD8F0E976B9A382"/>
    <w:rsid w:val="00BE7073"/>
    <w:rPr>
      <w:rFonts w:ascii="Calibri" w:eastAsia="Calibri" w:hAnsi="Calibri" w:cs="Calibri"/>
    </w:rPr>
  </w:style>
  <w:style w:type="paragraph" w:customStyle="1" w:styleId="CE257AA20383448FAF7D8431799994662">
    <w:name w:val="CE257AA20383448FAF7D8431799994662"/>
    <w:rsid w:val="00BE7073"/>
    <w:rPr>
      <w:rFonts w:ascii="Calibri" w:eastAsia="Calibri" w:hAnsi="Calibri" w:cs="Calibri"/>
    </w:rPr>
  </w:style>
  <w:style w:type="paragraph" w:customStyle="1" w:styleId="D2AB85DC886140DDBF5D3DFBB49C439A2">
    <w:name w:val="D2AB85DC886140DDBF5D3DFBB49C439A2"/>
    <w:rsid w:val="00BE7073"/>
    <w:rPr>
      <w:rFonts w:ascii="Calibri" w:eastAsia="Calibri" w:hAnsi="Calibri" w:cs="Calibri"/>
    </w:rPr>
  </w:style>
  <w:style w:type="paragraph" w:customStyle="1" w:styleId="377F433DBBCE4B46B7A9ED8B652053632">
    <w:name w:val="377F433DBBCE4B46B7A9ED8B652053632"/>
    <w:rsid w:val="00BE7073"/>
    <w:rPr>
      <w:rFonts w:ascii="Calibri" w:eastAsia="Calibri" w:hAnsi="Calibri" w:cs="Calibri"/>
    </w:rPr>
  </w:style>
  <w:style w:type="paragraph" w:customStyle="1" w:styleId="7F3C280936F74DF0B4AE6DEE28039B232">
    <w:name w:val="7F3C280936F74DF0B4AE6DEE28039B232"/>
    <w:rsid w:val="00BE7073"/>
    <w:rPr>
      <w:rFonts w:ascii="Calibri" w:eastAsia="Calibri" w:hAnsi="Calibri" w:cs="Calibri"/>
    </w:rPr>
  </w:style>
  <w:style w:type="paragraph" w:customStyle="1" w:styleId="06CA2270E0694FDEAE0462E10BBDD5B62">
    <w:name w:val="06CA2270E0694FDEAE0462E10BBDD5B62"/>
    <w:rsid w:val="00BE7073"/>
    <w:rPr>
      <w:rFonts w:ascii="Calibri" w:eastAsia="Calibri" w:hAnsi="Calibri" w:cs="Calibri"/>
    </w:rPr>
  </w:style>
  <w:style w:type="paragraph" w:customStyle="1" w:styleId="9F67CD187B02433684F6358490508AB8">
    <w:name w:val="9F67CD187B02433684F6358490508AB8"/>
    <w:rsid w:val="00BE7073"/>
  </w:style>
  <w:style w:type="paragraph" w:customStyle="1" w:styleId="C5548B98C7264F1AA7D1B93D5E85C738">
    <w:name w:val="C5548B98C7264F1AA7D1B93D5E85C738"/>
    <w:rsid w:val="00BE7073"/>
  </w:style>
  <w:style w:type="paragraph" w:customStyle="1" w:styleId="DCF64826E65941BC9243F46386150BC2">
    <w:name w:val="DCF64826E65941BC9243F46386150BC2"/>
    <w:rsid w:val="00BE7073"/>
  </w:style>
  <w:style w:type="paragraph" w:customStyle="1" w:styleId="27AE001FE3D44CC2811B2A65FCD00979">
    <w:name w:val="27AE001FE3D44CC2811B2A65FCD00979"/>
    <w:rsid w:val="00BE7073"/>
  </w:style>
  <w:style w:type="paragraph" w:customStyle="1" w:styleId="A43F947270CA4F67BE3DB38FDFC18402">
    <w:name w:val="A43F947270CA4F67BE3DB38FDFC18402"/>
    <w:rsid w:val="00BE7073"/>
  </w:style>
  <w:style w:type="paragraph" w:customStyle="1" w:styleId="1B5203FD1B5F4DB5987A8B4500D33C19">
    <w:name w:val="1B5203FD1B5F4DB5987A8B4500D33C19"/>
    <w:rsid w:val="00BE7073"/>
  </w:style>
  <w:style w:type="paragraph" w:customStyle="1" w:styleId="F100863DFB804219A56E8702317BF217">
    <w:name w:val="F100863DFB804219A56E8702317BF217"/>
    <w:rsid w:val="00BE7073"/>
  </w:style>
  <w:style w:type="paragraph" w:customStyle="1" w:styleId="155301B9DECD49DAA2EFC624B55B1997">
    <w:name w:val="155301B9DECD49DAA2EFC624B55B1997"/>
    <w:rsid w:val="00BE7073"/>
  </w:style>
  <w:style w:type="paragraph" w:customStyle="1" w:styleId="C8E55BC9F15C46A8B758D02A50B95E8B">
    <w:name w:val="C8E55BC9F15C46A8B758D02A50B95E8B"/>
    <w:rsid w:val="00BE7073"/>
  </w:style>
  <w:style w:type="paragraph" w:customStyle="1" w:styleId="1E0519F8A5514C8FBD51976C546323AD">
    <w:name w:val="1E0519F8A5514C8FBD51976C546323AD"/>
    <w:rsid w:val="00BE7073"/>
  </w:style>
  <w:style w:type="paragraph" w:customStyle="1" w:styleId="5AEF0CD8F46E4FF69FDD1B80F203318C">
    <w:name w:val="5AEF0CD8F46E4FF69FDD1B80F203318C"/>
    <w:rsid w:val="00BE7073"/>
  </w:style>
  <w:style w:type="paragraph" w:customStyle="1" w:styleId="2FC33BF2D23A4A898401A4BA2F00E3E1">
    <w:name w:val="2FC33BF2D23A4A898401A4BA2F00E3E1"/>
    <w:rsid w:val="00BE7073"/>
  </w:style>
  <w:style w:type="paragraph" w:customStyle="1" w:styleId="52B2D33E883F40768C829F581C44B25F">
    <w:name w:val="52B2D33E883F40768C829F581C44B25F"/>
    <w:rsid w:val="00BE7073"/>
  </w:style>
  <w:style w:type="paragraph" w:customStyle="1" w:styleId="9121F74EC99D4BE595451DC14176E89C">
    <w:name w:val="9121F74EC99D4BE595451DC14176E89C"/>
    <w:rsid w:val="00BE7073"/>
  </w:style>
  <w:style w:type="paragraph" w:customStyle="1" w:styleId="299C95FBC7EE490CAB6260C8D94186C0">
    <w:name w:val="299C95FBC7EE490CAB6260C8D94186C0"/>
    <w:rsid w:val="00BE7073"/>
  </w:style>
  <w:style w:type="paragraph" w:customStyle="1" w:styleId="16E2CCA3DFF54C7EA0BFE2A6C00346F0">
    <w:name w:val="16E2CCA3DFF54C7EA0BFE2A6C00346F0"/>
    <w:rsid w:val="00BE7073"/>
  </w:style>
  <w:style w:type="paragraph" w:customStyle="1" w:styleId="16FAAB141EAD4506A83F794E31180BA4">
    <w:name w:val="16FAAB141EAD4506A83F794E31180BA4"/>
    <w:rsid w:val="00BE7073"/>
  </w:style>
  <w:style w:type="paragraph" w:customStyle="1" w:styleId="857F300BBF054845AC398ED6996FF03E">
    <w:name w:val="857F300BBF054845AC398ED6996FF03E"/>
    <w:rsid w:val="00BE7073"/>
  </w:style>
  <w:style w:type="paragraph" w:customStyle="1" w:styleId="A1579C128C1A4E95B74645B7611A096B">
    <w:name w:val="A1579C128C1A4E95B74645B7611A096B"/>
    <w:rsid w:val="00BE7073"/>
  </w:style>
  <w:style w:type="paragraph" w:customStyle="1" w:styleId="914459A3300942BAADBC8AABF25A3E73">
    <w:name w:val="914459A3300942BAADBC8AABF25A3E73"/>
    <w:rsid w:val="00BE7073"/>
  </w:style>
  <w:style w:type="paragraph" w:customStyle="1" w:styleId="0C34237AF3334A72B8428D29C3618596">
    <w:name w:val="0C34237AF3334A72B8428D29C3618596"/>
    <w:rsid w:val="00BE7073"/>
  </w:style>
  <w:style w:type="paragraph" w:customStyle="1" w:styleId="C0F3B591D4084F7FB7D7979C4E72C5EA">
    <w:name w:val="C0F3B591D4084F7FB7D7979C4E72C5EA"/>
    <w:rsid w:val="00BE7073"/>
  </w:style>
  <w:style w:type="paragraph" w:customStyle="1" w:styleId="ABB89A35D755478498AC56F31B14C175">
    <w:name w:val="ABB89A35D755478498AC56F31B14C175"/>
    <w:rsid w:val="00BE7073"/>
  </w:style>
  <w:style w:type="paragraph" w:customStyle="1" w:styleId="F2B3D4DA670F433F923FC63683021008">
    <w:name w:val="F2B3D4DA670F433F923FC63683021008"/>
    <w:rsid w:val="00BE7073"/>
  </w:style>
  <w:style w:type="paragraph" w:customStyle="1" w:styleId="8CDE7C552FAF4598BD87C96AA9319F70">
    <w:name w:val="8CDE7C552FAF4598BD87C96AA9319F70"/>
    <w:rsid w:val="00BE7073"/>
  </w:style>
  <w:style w:type="paragraph" w:customStyle="1" w:styleId="583263B6B9944F9D9CDCFA4CCEFA8E98">
    <w:name w:val="583263B6B9944F9D9CDCFA4CCEFA8E98"/>
    <w:rsid w:val="00BE7073"/>
  </w:style>
  <w:style w:type="paragraph" w:customStyle="1" w:styleId="BB6CC5CB39B846CD82E8C18A3891F934">
    <w:name w:val="BB6CC5CB39B846CD82E8C18A3891F934"/>
    <w:rsid w:val="00BE7073"/>
  </w:style>
  <w:style w:type="paragraph" w:customStyle="1" w:styleId="4B0269C3F25F401EA5109DC35BCA84D0">
    <w:name w:val="4B0269C3F25F401EA5109DC35BCA84D0"/>
    <w:rsid w:val="00BE7073"/>
  </w:style>
  <w:style w:type="paragraph" w:customStyle="1" w:styleId="A4E58FE9F9944C978D379E8F096DA1BE">
    <w:name w:val="A4E58FE9F9944C978D379E8F096DA1BE"/>
    <w:rsid w:val="00BE7073"/>
  </w:style>
  <w:style w:type="paragraph" w:customStyle="1" w:styleId="1D37EE03BEF94A86AE082B4EEC2C5FDE">
    <w:name w:val="1D37EE03BEF94A86AE082B4EEC2C5FDE"/>
    <w:rsid w:val="00BE7073"/>
  </w:style>
  <w:style w:type="paragraph" w:customStyle="1" w:styleId="ED7DBA3D91E249E0BCA96557915CD359">
    <w:name w:val="ED7DBA3D91E249E0BCA96557915CD359"/>
    <w:rsid w:val="00BE7073"/>
  </w:style>
  <w:style w:type="paragraph" w:customStyle="1" w:styleId="21B5F4301F9B4822B600DE850D0A21C3">
    <w:name w:val="21B5F4301F9B4822B600DE850D0A21C3"/>
    <w:rsid w:val="00BE7073"/>
  </w:style>
  <w:style w:type="paragraph" w:customStyle="1" w:styleId="6A915F28518C4EA79E5BED94559EF6E7">
    <w:name w:val="6A915F28518C4EA79E5BED94559EF6E7"/>
    <w:rsid w:val="00BE7073"/>
  </w:style>
  <w:style w:type="paragraph" w:customStyle="1" w:styleId="6FD285651B17408B8FE7C624B4493E98">
    <w:name w:val="6FD285651B17408B8FE7C624B4493E98"/>
    <w:rsid w:val="00BE7073"/>
  </w:style>
  <w:style w:type="paragraph" w:customStyle="1" w:styleId="3F0D81B1347849C599B5517220BE918B">
    <w:name w:val="3F0D81B1347849C599B5517220BE918B"/>
    <w:rsid w:val="00BE7073"/>
  </w:style>
  <w:style w:type="paragraph" w:customStyle="1" w:styleId="DE09AF91AAAF4671A55B4EC0CAD01A66">
    <w:name w:val="DE09AF91AAAF4671A55B4EC0CAD01A66"/>
    <w:rsid w:val="00BE7073"/>
  </w:style>
  <w:style w:type="paragraph" w:customStyle="1" w:styleId="53BA0D2332BE4037B3F5FCA7126EF1F9">
    <w:name w:val="53BA0D2332BE4037B3F5FCA7126EF1F9"/>
    <w:rsid w:val="00BE7073"/>
  </w:style>
  <w:style w:type="paragraph" w:customStyle="1" w:styleId="35245FA22EF64478AF93B2A18E24B04B36">
    <w:name w:val="35245FA22EF64478AF93B2A18E24B04B36"/>
    <w:rsid w:val="00BE7073"/>
    <w:rPr>
      <w:rFonts w:ascii="Calibri" w:eastAsia="Calibri" w:hAnsi="Calibri" w:cs="Calibri"/>
    </w:rPr>
  </w:style>
  <w:style w:type="paragraph" w:customStyle="1" w:styleId="073CE04D185643878B84AD5BC03D02A336">
    <w:name w:val="073CE04D185643878B84AD5BC03D02A336"/>
    <w:rsid w:val="00BE7073"/>
    <w:rPr>
      <w:rFonts w:ascii="Calibri" w:eastAsia="Calibri" w:hAnsi="Calibri" w:cs="Calibri"/>
    </w:rPr>
  </w:style>
  <w:style w:type="paragraph" w:customStyle="1" w:styleId="F350FBA2C29B46F6AAF0F236D2BB5ADF36">
    <w:name w:val="F350FBA2C29B46F6AAF0F236D2BB5ADF36"/>
    <w:rsid w:val="00BE7073"/>
    <w:rPr>
      <w:rFonts w:ascii="Calibri" w:eastAsia="Calibri" w:hAnsi="Calibri" w:cs="Calibri"/>
    </w:rPr>
  </w:style>
  <w:style w:type="paragraph" w:customStyle="1" w:styleId="CCBDD2368CED4B3BB3C09F0E91897B8436">
    <w:name w:val="CCBDD2368CED4B3BB3C09F0E91897B8436"/>
    <w:rsid w:val="00BE7073"/>
    <w:rPr>
      <w:rFonts w:ascii="Calibri" w:eastAsia="Calibri" w:hAnsi="Calibri" w:cs="Calibri"/>
    </w:rPr>
  </w:style>
  <w:style w:type="paragraph" w:customStyle="1" w:styleId="769D10671D634164A6D2DB2AF97D16D336">
    <w:name w:val="769D10671D634164A6D2DB2AF97D16D336"/>
    <w:rsid w:val="00BE7073"/>
    <w:rPr>
      <w:rFonts w:ascii="Calibri" w:eastAsia="Calibri" w:hAnsi="Calibri" w:cs="Calibri"/>
    </w:rPr>
  </w:style>
  <w:style w:type="paragraph" w:customStyle="1" w:styleId="1BCCAAA731DE4199B6C7663B347D578612">
    <w:name w:val="1BCCAAA731DE4199B6C7663B347D578612"/>
    <w:rsid w:val="00BE7073"/>
    <w:rPr>
      <w:rFonts w:ascii="Calibri" w:eastAsia="Calibri" w:hAnsi="Calibri" w:cs="Calibri"/>
    </w:rPr>
  </w:style>
  <w:style w:type="paragraph" w:customStyle="1" w:styleId="22D1173ECA85442FAAE1546580C4047F36">
    <w:name w:val="22D1173ECA85442FAAE1546580C4047F36"/>
    <w:rsid w:val="00BE7073"/>
    <w:rPr>
      <w:rFonts w:ascii="Calibri" w:eastAsia="Calibri" w:hAnsi="Calibri" w:cs="Calibri"/>
    </w:rPr>
  </w:style>
  <w:style w:type="paragraph" w:customStyle="1" w:styleId="2E09607F8F574648BE510D79D43D776E36">
    <w:name w:val="2E09607F8F574648BE510D79D43D776E36"/>
    <w:rsid w:val="00BE7073"/>
    <w:rPr>
      <w:rFonts w:ascii="Calibri" w:eastAsia="Calibri" w:hAnsi="Calibri" w:cs="Calibri"/>
    </w:rPr>
  </w:style>
  <w:style w:type="paragraph" w:customStyle="1" w:styleId="81C726644747499688BEA02F99DA886136">
    <w:name w:val="81C726644747499688BEA02F99DA886136"/>
    <w:rsid w:val="00BE7073"/>
    <w:rPr>
      <w:rFonts w:ascii="Calibri" w:eastAsia="Calibri" w:hAnsi="Calibri" w:cs="Calibri"/>
    </w:rPr>
  </w:style>
  <w:style w:type="paragraph" w:customStyle="1" w:styleId="0055559777E949F0982D40CD4DB8130236">
    <w:name w:val="0055559777E949F0982D40CD4DB8130236"/>
    <w:rsid w:val="00BE7073"/>
    <w:rPr>
      <w:rFonts w:ascii="Calibri" w:eastAsia="Calibri" w:hAnsi="Calibri" w:cs="Calibri"/>
    </w:rPr>
  </w:style>
  <w:style w:type="paragraph" w:customStyle="1" w:styleId="6D449A5E81354584AA7270E94DC2907736">
    <w:name w:val="6D449A5E81354584AA7270E94DC2907736"/>
    <w:rsid w:val="00BE7073"/>
    <w:rPr>
      <w:rFonts w:ascii="Calibri" w:eastAsia="Calibri" w:hAnsi="Calibri" w:cs="Calibri"/>
    </w:rPr>
  </w:style>
  <w:style w:type="paragraph" w:customStyle="1" w:styleId="738D7F6E969544BF88B80478D072D0FE36">
    <w:name w:val="738D7F6E969544BF88B80478D072D0FE36"/>
    <w:rsid w:val="00BE7073"/>
    <w:rPr>
      <w:rFonts w:ascii="Calibri" w:eastAsia="Calibri" w:hAnsi="Calibri" w:cs="Calibri"/>
    </w:rPr>
  </w:style>
  <w:style w:type="paragraph" w:customStyle="1" w:styleId="A10F9FAD60BB468D828486437A5103B626">
    <w:name w:val="A10F9FAD60BB468D828486437A5103B626"/>
    <w:rsid w:val="00BE7073"/>
    <w:rPr>
      <w:rFonts w:ascii="Calibri" w:eastAsia="Calibri" w:hAnsi="Calibri" w:cs="Calibri"/>
    </w:rPr>
  </w:style>
  <w:style w:type="paragraph" w:customStyle="1" w:styleId="2277121C6A224167B684D32D1BC7D5B735">
    <w:name w:val="2277121C6A224167B684D32D1BC7D5B735"/>
    <w:rsid w:val="00BE7073"/>
    <w:rPr>
      <w:rFonts w:ascii="Calibri" w:eastAsia="Calibri" w:hAnsi="Calibri" w:cs="Calibri"/>
    </w:rPr>
  </w:style>
  <w:style w:type="paragraph" w:customStyle="1" w:styleId="4A60C4FFAACB4F43B39B767999F4191435">
    <w:name w:val="4A60C4FFAACB4F43B39B767999F4191435"/>
    <w:rsid w:val="00BE7073"/>
    <w:rPr>
      <w:rFonts w:ascii="Calibri" w:eastAsia="Calibri" w:hAnsi="Calibri" w:cs="Calibri"/>
    </w:rPr>
  </w:style>
  <w:style w:type="paragraph" w:customStyle="1" w:styleId="67FE404E89BA49AC8E6C2FA842E57E6E35">
    <w:name w:val="67FE404E89BA49AC8E6C2FA842E57E6E35"/>
    <w:rsid w:val="00BE7073"/>
    <w:rPr>
      <w:rFonts w:ascii="Calibri" w:eastAsia="Calibri" w:hAnsi="Calibri" w:cs="Calibri"/>
    </w:rPr>
  </w:style>
  <w:style w:type="paragraph" w:customStyle="1" w:styleId="7406B72CE29443ED92101E6250F6121335">
    <w:name w:val="7406B72CE29443ED92101E6250F6121335"/>
    <w:rsid w:val="00BE7073"/>
    <w:rPr>
      <w:rFonts w:ascii="Calibri" w:eastAsia="Calibri" w:hAnsi="Calibri" w:cs="Calibri"/>
    </w:rPr>
  </w:style>
  <w:style w:type="paragraph" w:customStyle="1" w:styleId="852C8E64E84C43ACBDA4BFFCECA51BF035">
    <w:name w:val="852C8E64E84C43ACBDA4BFFCECA51BF035"/>
    <w:rsid w:val="00BE7073"/>
    <w:rPr>
      <w:rFonts w:ascii="Calibri" w:eastAsia="Calibri" w:hAnsi="Calibri" w:cs="Calibri"/>
    </w:rPr>
  </w:style>
  <w:style w:type="paragraph" w:customStyle="1" w:styleId="4EA8C8749A3A49BAB490C88F8DE3D4D735">
    <w:name w:val="4EA8C8749A3A49BAB490C88F8DE3D4D735"/>
    <w:rsid w:val="00BE7073"/>
    <w:rPr>
      <w:rFonts w:ascii="Calibri" w:eastAsia="Calibri" w:hAnsi="Calibri" w:cs="Calibri"/>
    </w:rPr>
  </w:style>
  <w:style w:type="paragraph" w:customStyle="1" w:styleId="6E1328EB82374AC9A3530A0D99C80EB335">
    <w:name w:val="6E1328EB82374AC9A3530A0D99C80EB335"/>
    <w:rsid w:val="00BE7073"/>
    <w:rPr>
      <w:rFonts w:ascii="Calibri" w:eastAsia="Calibri" w:hAnsi="Calibri" w:cs="Calibri"/>
    </w:rPr>
  </w:style>
  <w:style w:type="paragraph" w:customStyle="1" w:styleId="22CD0A45E8184A74823BAB2420C6EC8810">
    <w:name w:val="22CD0A45E8184A74823BAB2420C6EC8810"/>
    <w:rsid w:val="00BE7073"/>
    <w:rPr>
      <w:rFonts w:ascii="Calibri" w:eastAsia="Calibri" w:hAnsi="Calibri" w:cs="Calibri"/>
    </w:rPr>
  </w:style>
  <w:style w:type="paragraph" w:customStyle="1" w:styleId="6D1E5C5B8F084D14A0EF701DF649934535">
    <w:name w:val="6D1E5C5B8F084D14A0EF701DF649934535"/>
    <w:rsid w:val="00BE7073"/>
    <w:rPr>
      <w:rFonts w:ascii="Calibri" w:eastAsia="Calibri" w:hAnsi="Calibri" w:cs="Calibri"/>
    </w:rPr>
  </w:style>
  <w:style w:type="paragraph" w:customStyle="1" w:styleId="4C0ADCF2C7EC4D74AC449DE59F3B5C4A35">
    <w:name w:val="4C0ADCF2C7EC4D74AC449DE59F3B5C4A35"/>
    <w:rsid w:val="00BE7073"/>
    <w:rPr>
      <w:rFonts w:ascii="Calibri" w:eastAsia="Calibri" w:hAnsi="Calibri" w:cs="Calibri"/>
    </w:rPr>
  </w:style>
  <w:style w:type="paragraph" w:customStyle="1" w:styleId="A4BDE212CF4E497B8CAACDB3064576B135">
    <w:name w:val="A4BDE212CF4E497B8CAACDB3064576B135"/>
    <w:rsid w:val="00BE7073"/>
    <w:rPr>
      <w:rFonts w:ascii="Calibri" w:eastAsia="Calibri" w:hAnsi="Calibri" w:cs="Calibri"/>
    </w:rPr>
  </w:style>
  <w:style w:type="paragraph" w:customStyle="1" w:styleId="7BA1716E82564C578833C48E3D78578535">
    <w:name w:val="7BA1716E82564C578833C48E3D78578535"/>
    <w:rsid w:val="00BE7073"/>
    <w:rPr>
      <w:rFonts w:ascii="Calibri" w:eastAsia="Calibri" w:hAnsi="Calibri" w:cs="Calibri"/>
    </w:rPr>
  </w:style>
  <w:style w:type="paragraph" w:customStyle="1" w:styleId="AE0762346C5944D78DAF56CF3384227B35">
    <w:name w:val="AE0762346C5944D78DAF56CF3384227B35"/>
    <w:rsid w:val="00BE7073"/>
    <w:rPr>
      <w:rFonts w:ascii="Calibri" w:eastAsia="Calibri" w:hAnsi="Calibri" w:cs="Calibri"/>
    </w:rPr>
  </w:style>
  <w:style w:type="paragraph" w:customStyle="1" w:styleId="11873BB6AA814438AF3867193FC31ADD34">
    <w:name w:val="11873BB6AA814438AF3867193FC31ADD34"/>
    <w:rsid w:val="00BE7073"/>
    <w:rPr>
      <w:rFonts w:ascii="Calibri" w:eastAsia="Calibri" w:hAnsi="Calibri" w:cs="Calibri"/>
    </w:rPr>
  </w:style>
  <w:style w:type="paragraph" w:customStyle="1" w:styleId="8E6D8326792A44E5A9B35F3AE8E8A72A24">
    <w:name w:val="8E6D8326792A44E5A9B35F3AE8E8A72A24"/>
    <w:rsid w:val="00BE7073"/>
    <w:rPr>
      <w:rFonts w:ascii="Calibri" w:eastAsia="Calibri" w:hAnsi="Calibri" w:cs="Calibri"/>
    </w:rPr>
  </w:style>
  <w:style w:type="paragraph" w:customStyle="1" w:styleId="C4FE3561BEE14D9F9F819BEA1519829234">
    <w:name w:val="C4FE3561BEE14D9F9F819BEA1519829234"/>
    <w:rsid w:val="00BE7073"/>
    <w:rPr>
      <w:rFonts w:ascii="Calibri" w:eastAsia="Calibri" w:hAnsi="Calibri" w:cs="Calibri"/>
    </w:rPr>
  </w:style>
  <w:style w:type="paragraph" w:customStyle="1" w:styleId="438043E8C2954971BBD4ABC392492DE633">
    <w:name w:val="438043E8C2954971BBD4ABC392492DE633"/>
    <w:rsid w:val="00BE7073"/>
    <w:rPr>
      <w:rFonts w:ascii="Calibri" w:eastAsia="Calibri" w:hAnsi="Calibri" w:cs="Calibri"/>
    </w:rPr>
  </w:style>
  <w:style w:type="paragraph" w:customStyle="1" w:styleId="858D6DA1D0EA43D490955717AA8E343032">
    <w:name w:val="858D6DA1D0EA43D490955717AA8E343032"/>
    <w:rsid w:val="00BE7073"/>
    <w:rPr>
      <w:rFonts w:ascii="Calibri" w:eastAsia="Calibri" w:hAnsi="Calibri" w:cs="Calibri"/>
    </w:rPr>
  </w:style>
  <w:style w:type="paragraph" w:customStyle="1" w:styleId="13AA16B01F5E4DF4BE64D9905885839632">
    <w:name w:val="13AA16B01F5E4DF4BE64D9905885839632"/>
    <w:rsid w:val="00BE7073"/>
    <w:rPr>
      <w:rFonts w:ascii="Calibri" w:eastAsia="Calibri" w:hAnsi="Calibri" w:cs="Calibri"/>
    </w:rPr>
  </w:style>
  <w:style w:type="paragraph" w:customStyle="1" w:styleId="D2ABBFF8472F4B72A6FAA0B58A32CBD132">
    <w:name w:val="D2ABBFF8472F4B72A6FAA0B58A32CBD132"/>
    <w:rsid w:val="00BE7073"/>
    <w:rPr>
      <w:rFonts w:ascii="Calibri" w:eastAsia="Calibri" w:hAnsi="Calibri" w:cs="Calibri"/>
    </w:rPr>
  </w:style>
  <w:style w:type="paragraph" w:customStyle="1" w:styleId="CAEFC4ECF4264832970C20468252F72921">
    <w:name w:val="CAEFC4ECF4264832970C20468252F72921"/>
    <w:rsid w:val="00BE7073"/>
    <w:rPr>
      <w:rFonts w:ascii="Calibri" w:eastAsia="Calibri" w:hAnsi="Calibri" w:cs="Calibri"/>
    </w:rPr>
  </w:style>
  <w:style w:type="paragraph" w:customStyle="1" w:styleId="E0A138E2AA5949EFB6AD8CE82D35B10B21">
    <w:name w:val="E0A138E2AA5949EFB6AD8CE82D35B10B21"/>
    <w:rsid w:val="00BE7073"/>
    <w:rPr>
      <w:rFonts w:ascii="Calibri" w:eastAsia="Calibri" w:hAnsi="Calibri" w:cs="Calibri"/>
    </w:rPr>
  </w:style>
  <w:style w:type="paragraph" w:customStyle="1" w:styleId="21465FFE5959440ABA43700EA4EC4C2E21">
    <w:name w:val="21465FFE5959440ABA43700EA4EC4C2E21"/>
    <w:rsid w:val="00BE7073"/>
    <w:pPr>
      <w:ind w:left="720"/>
      <w:contextualSpacing/>
    </w:pPr>
    <w:rPr>
      <w:rFonts w:ascii="Calibri" w:eastAsia="Calibri" w:hAnsi="Calibri" w:cs="Calibri"/>
    </w:rPr>
  </w:style>
  <w:style w:type="paragraph" w:customStyle="1" w:styleId="F8C79C859D0B4B449A9EAD37F199A1A632">
    <w:name w:val="F8C79C859D0B4B449A9EAD37F199A1A632"/>
    <w:rsid w:val="00BE7073"/>
    <w:rPr>
      <w:rFonts w:ascii="Calibri" w:eastAsia="Calibri" w:hAnsi="Calibri" w:cs="Calibri"/>
    </w:rPr>
  </w:style>
  <w:style w:type="paragraph" w:customStyle="1" w:styleId="A8A8D2E1A07B4ED19E3C5F0AAD74B17732">
    <w:name w:val="A8A8D2E1A07B4ED19E3C5F0AAD74B17732"/>
    <w:rsid w:val="00BE7073"/>
    <w:rPr>
      <w:rFonts w:ascii="Calibri" w:eastAsia="Calibri" w:hAnsi="Calibri" w:cs="Calibri"/>
    </w:rPr>
  </w:style>
  <w:style w:type="paragraph" w:customStyle="1" w:styleId="77BCAE2AB5C94FD0A827BEAD4B63388232">
    <w:name w:val="77BCAE2AB5C94FD0A827BEAD4B63388232"/>
    <w:rsid w:val="00BE7073"/>
    <w:rPr>
      <w:rFonts w:ascii="Calibri" w:eastAsia="Calibri" w:hAnsi="Calibri" w:cs="Calibri"/>
    </w:rPr>
  </w:style>
  <w:style w:type="paragraph" w:customStyle="1" w:styleId="358394327311429C8447C86E8082B51A32">
    <w:name w:val="358394327311429C8447C86E8082B51A32"/>
    <w:rsid w:val="00BE7073"/>
    <w:rPr>
      <w:rFonts w:ascii="Calibri" w:eastAsia="Calibri" w:hAnsi="Calibri" w:cs="Calibri"/>
    </w:rPr>
  </w:style>
  <w:style w:type="paragraph" w:customStyle="1" w:styleId="115BB9D40D38436DB565B45BF180420432">
    <w:name w:val="115BB9D40D38436DB565B45BF180420432"/>
    <w:rsid w:val="00BE7073"/>
    <w:rPr>
      <w:rFonts w:ascii="Calibri" w:eastAsia="Calibri" w:hAnsi="Calibri" w:cs="Calibri"/>
    </w:rPr>
  </w:style>
  <w:style w:type="paragraph" w:customStyle="1" w:styleId="116C6487F72145EB84B88F61438A772E32">
    <w:name w:val="116C6487F72145EB84B88F61438A772E32"/>
    <w:rsid w:val="00BE7073"/>
    <w:rPr>
      <w:rFonts w:ascii="Calibri" w:eastAsia="Calibri" w:hAnsi="Calibri" w:cs="Calibri"/>
    </w:rPr>
  </w:style>
  <w:style w:type="paragraph" w:customStyle="1" w:styleId="CF0BAE5B2AE44C598F988E849ECFA5E232">
    <w:name w:val="CF0BAE5B2AE44C598F988E849ECFA5E232"/>
    <w:rsid w:val="00BE7073"/>
    <w:rPr>
      <w:rFonts w:ascii="Calibri" w:eastAsia="Calibri" w:hAnsi="Calibri" w:cs="Calibri"/>
    </w:rPr>
  </w:style>
  <w:style w:type="paragraph" w:customStyle="1" w:styleId="CE7BD6CB3F454FB0B2A90BD1F41B7F8F32">
    <w:name w:val="CE7BD6CB3F454FB0B2A90BD1F41B7F8F32"/>
    <w:rsid w:val="00BE7073"/>
    <w:rPr>
      <w:rFonts w:ascii="Calibri" w:eastAsia="Calibri" w:hAnsi="Calibri" w:cs="Calibri"/>
    </w:rPr>
  </w:style>
  <w:style w:type="paragraph" w:customStyle="1" w:styleId="4338AC1CD07B41C885CD49D7E1CB469B19">
    <w:name w:val="4338AC1CD07B41C885CD49D7E1CB469B19"/>
    <w:rsid w:val="00BE7073"/>
    <w:rPr>
      <w:rFonts w:ascii="Calibri" w:eastAsia="Calibri" w:hAnsi="Calibri" w:cs="Calibri"/>
    </w:rPr>
  </w:style>
  <w:style w:type="paragraph" w:customStyle="1" w:styleId="4B961C06F6184FCAA04F89B2032E4D3619">
    <w:name w:val="4B961C06F6184FCAA04F89B2032E4D3619"/>
    <w:rsid w:val="00BE7073"/>
    <w:rPr>
      <w:rFonts w:ascii="Calibri" w:eastAsia="Calibri" w:hAnsi="Calibri" w:cs="Calibri"/>
    </w:rPr>
  </w:style>
  <w:style w:type="paragraph" w:customStyle="1" w:styleId="222CC323CD7E455FA6E502D98AA9148119">
    <w:name w:val="222CC323CD7E455FA6E502D98AA9148119"/>
    <w:rsid w:val="00BE7073"/>
    <w:rPr>
      <w:rFonts w:ascii="Calibri" w:eastAsia="Calibri" w:hAnsi="Calibri" w:cs="Calibri"/>
    </w:rPr>
  </w:style>
  <w:style w:type="paragraph" w:customStyle="1" w:styleId="AB16D2BA0D954AA892A3AC64FECB354F17">
    <w:name w:val="AB16D2BA0D954AA892A3AC64FECB354F17"/>
    <w:rsid w:val="00BE7073"/>
    <w:rPr>
      <w:rFonts w:ascii="Calibri" w:eastAsia="Calibri" w:hAnsi="Calibri" w:cs="Calibri"/>
    </w:rPr>
  </w:style>
  <w:style w:type="paragraph" w:customStyle="1" w:styleId="3CA3693D4C144CECBC02986CD8E52AB417">
    <w:name w:val="3CA3693D4C144CECBC02986CD8E52AB417"/>
    <w:rsid w:val="00BE7073"/>
    <w:rPr>
      <w:rFonts w:ascii="Calibri" w:eastAsia="Calibri" w:hAnsi="Calibri" w:cs="Calibri"/>
    </w:rPr>
  </w:style>
  <w:style w:type="paragraph" w:customStyle="1" w:styleId="4C87EDF3529A460BBD35B37379FB01CF31">
    <w:name w:val="4C87EDF3529A460BBD35B37379FB01CF31"/>
    <w:rsid w:val="00BE7073"/>
    <w:rPr>
      <w:rFonts w:ascii="Calibri" w:eastAsia="Calibri" w:hAnsi="Calibri" w:cs="Calibri"/>
    </w:rPr>
  </w:style>
  <w:style w:type="paragraph" w:customStyle="1" w:styleId="F7AD68BCB4C74E76BFB08F92321656FD31">
    <w:name w:val="F7AD68BCB4C74E76BFB08F92321656FD31"/>
    <w:rsid w:val="00BE7073"/>
    <w:rPr>
      <w:rFonts w:ascii="Calibri" w:eastAsia="Calibri" w:hAnsi="Calibri" w:cs="Calibri"/>
    </w:rPr>
  </w:style>
  <w:style w:type="paragraph" w:customStyle="1" w:styleId="2DA24947D4DA46249D11064E21AABEF431">
    <w:name w:val="2DA24947D4DA46249D11064E21AABEF431"/>
    <w:rsid w:val="00BE7073"/>
    <w:rPr>
      <w:rFonts w:ascii="Calibri" w:eastAsia="Calibri" w:hAnsi="Calibri" w:cs="Calibri"/>
    </w:rPr>
  </w:style>
  <w:style w:type="paragraph" w:customStyle="1" w:styleId="00668E3C07AF448393735BDAF6AF494C29">
    <w:name w:val="00668E3C07AF448393735BDAF6AF494C29"/>
    <w:rsid w:val="00BE7073"/>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1">
    <w:name w:val="66E8B845E0AC44739041F377DCC9463331"/>
    <w:rsid w:val="00BE7073"/>
    <w:rPr>
      <w:rFonts w:ascii="Calibri" w:eastAsia="Calibri" w:hAnsi="Calibri" w:cs="Calibri"/>
    </w:rPr>
  </w:style>
  <w:style w:type="paragraph" w:customStyle="1" w:styleId="631E1FB997434FBC8CF6A8388DE7BAEB31">
    <w:name w:val="631E1FB997434FBC8CF6A8388DE7BAEB31"/>
    <w:rsid w:val="00BE7073"/>
    <w:rPr>
      <w:rFonts w:ascii="Calibri" w:eastAsia="Calibri" w:hAnsi="Calibri" w:cs="Calibri"/>
    </w:rPr>
  </w:style>
  <w:style w:type="paragraph" w:customStyle="1" w:styleId="C20548BDB768419E8DE99B210EB3B62D31">
    <w:name w:val="C20548BDB768419E8DE99B210EB3B62D31"/>
    <w:rsid w:val="00BE7073"/>
    <w:rPr>
      <w:rFonts w:ascii="Calibri" w:eastAsia="Calibri" w:hAnsi="Calibri" w:cs="Calibri"/>
    </w:rPr>
  </w:style>
  <w:style w:type="paragraph" w:customStyle="1" w:styleId="ACFF48D6DCB64F9EB5591E7236D686E131">
    <w:name w:val="ACFF48D6DCB64F9EB5591E7236D686E131"/>
    <w:rsid w:val="00BE7073"/>
    <w:rPr>
      <w:rFonts w:ascii="Calibri" w:eastAsia="Calibri" w:hAnsi="Calibri" w:cs="Calibri"/>
    </w:rPr>
  </w:style>
  <w:style w:type="paragraph" w:customStyle="1" w:styleId="B6CC6B50EDD44454A81D88C3F66EDDBB31">
    <w:name w:val="B6CC6B50EDD44454A81D88C3F66EDDBB31"/>
    <w:rsid w:val="00BE7073"/>
    <w:rPr>
      <w:rFonts w:ascii="Calibri" w:eastAsia="Calibri" w:hAnsi="Calibri" w:cs="Calibri"/>
    </w:rPr>
  </w:style>
  <w:style w:type="paragraph" w:customStyle="1" w:styleId="5B5F4E9040134207A0694C22AB88486C31">
    <w:name w:val="5B5F4E9040134207A0694C22AB88486C31"/>
    <w:rsid w:val="00BE7073"/>
    <w:rPr>
      <w:rFonts w:ascii="Calibri" w:eastAsia="Calibri" w:hAnsi="Calibri" w:cs="Calibri"/>
    </w:rPr>
  </w:style>
  <w:style w:type="paragraph" w:customStyle="1" w:styleId="B3B18CD5A2D94BC89611EA3FECB3A19F31">
    <w:name w:val="B3B18CD5A2D94BC89611EA3FECB3A19F31"/>
    <w:rsid w:val="00BE7073"/>
    <w:rPr>
      <w:rFonts w:ascii="Calibri" w:eastAsia="Calibri" w:hAnsi="Calibri" w:cs="Calibri"/>
    </w:rPr>
  </w:style>
  <w:style w:type="paragraph" w:customStyle="1" w:styleId="662052D1FFA641BABB671BC491BA871231">
    <w:name w:val="662052D1FFA641BABB671BC491BA871231"/>
    <w:rsid w:val="00BE7073"/>
    <w:rPr>
      <w:rFonts w:ascii="Calibri" w:eastAsia="Calibri" w:hAnsi="Calibri" w:cs="Calibri"/>
    </w:rPr>
  </w:style>
  <w:style w:type="paragraph" w:customStyle="1" w:styleId="9D9CB62892494461AC95664789F4CBCE31">
    <w:name w:val="9D9CB62892494461AC95664789F4CBCE31"/>
    <w:rsid w:val="00BE7073"/>
    <w:rPr>
      <w:rFonts w:ascii="Calibri" w:eastAsia="Calibri" w:hAnsi="Calibri" w:cs="Calibri"/>
    </w:rPr>
  </w:style>
  <w:style w:type="paragraph" w:customStyle="1" w:styleId="5B496F62C19F4E7487C10EBECD141F8631">
    <w:name w:val="5B496F62C19F4E7487C10EBECD141F8631"/>
    <w:rsid w:val="00BE7073"/>
    <w:rPr>
      <w:rFonts w:ascii="Calibri" w:eastAsia="Calibri" w:hAnsi="Calibri" w:cs="Calibri"/>
    </w:rPr>
  </w:style>
  <w:style w:type="paragraph" w:customStyle="1" w:styleId="B1C310055E954392947742591F66853D31">
    <w:name w:val="B1C310055E954392947742591F66853D31"/>
    <w:rsid w:val="00BE7073"/>
    <w:rPr>
      <w:rFonts w:ascii="Calibri" w:eastAsia="Calibri" w:hAnsi="Calibri" w:cs="Calibri"/>
    </w:rPr>
  </w:style>
  <w:style w:type="paragraph" w:customStyle="1" w:styleId="EA027927E1C040CBB77A5137F5558CEF31">
    <w:name w:val="EA027927E1C040CBB77A5137F5558CEF31"/>
    <w:rsid w:val="00BE7073"/>
    <w:rPr>
      <w:rFonts w:ascii="Calibri" w:eastAsia="Calibri" w:hAnsi="Calibri" w:cs="Calibri"/>
    </w:rPr>
  </w:style>
  <w:style w:type="paragraph" w:customStyle="1" w:styleId="2550E25B87FE4324A4953BD39111C56D31">
    <w:name w:val="2550E25B87FE4324A4953BD39111C56D31"/>
    <w:rsid w:val="00BE7073"/>
    <w:rPr>
      <w:rFonts w:ascii="Calibri" w:eastAsia="Calibri" w:hAnsi="Calibri" w:cs="Calibri"/>
    </w:rPr>
  </w:style>
  <w:style w:type="paragraph" w:customStyle="1" w:styleId="C5548B98C7264F1AA7D1B93D5E85C7381">
    <w:name w:val="C5548B98C7264F1AA7D1B93D5E85C7381"/>
    <w:rsid w:val="00BE7073"/>
    <w:rPr>
      <w:rFonts w:ascii="Calibri" w:eastAsia="Calibri" w:hAnsi="Calibri" w:cs="Calibri"/>
    </w:rPr>
  </w:style>
  <w:style w:type="paragraph" w:customStyle="1" w:styleId="DCF64826E65941BC9243F46386150BC21">
    <w:name w:val="DCF64826E65941BC9243F46386150BC21"/>
    <w:rsid w:val="00BE7073"/>
    <w:rPr>
      <w:rFonts w:ascii="Calibri" w:eastAsia="Calibri" w:hAnsi="Calibri" w:cs="Calibri"/>
    </w:rPr>
  </w:style>
  <w:style w:type="paragraph" w:customStyle="1" w:styleId="27AE001FE3D44CC2811B2A65FCD009791">
    <w:name w:val="27AE001FE3D44CC2811B2A65FCD009791"/>
    <w:rsid w:val="00BE7073"/>
    <w:rPr>
      <w:rFonts w:ascii="Calibri" w:eastAsia="Calibri" w:hAnsi="Calibri" w:cs="Calibri"/>
    </w:rPr>
  </w:style>
  <w:style w:type="paragraph" w:customStyle="1" w:styleId="A43F947270CA4F67BE3DB38FDFC184021">
    <w:name w:val="A43F947270CA4F67BE3DB38FDFC184021"/>
    <w:rsid w:val="00BE7073"/>
    <w:rPr>
      <w:rFonts w:ascii="Calibri" w:eastAsia="Calibri" w:hAnsi="Calibri" w:cs="Calibri"/>
    </w:rPr>
  </w:style>
  <w:style w:type="paragraph" w:customStyle="1" w:styleId="1B5203FD1B5F4DB5987A8B4500D33C191">
    <w:name w:val="1B5203FD1B5F4DB5987A8B4500D33C191"/>
    <w:rsid w:val="00BE7073"/>
    <w:rPr>
      <w:rFonts w:ascii="Calibri" w:eastAsia="Calibri" w:hAnsi="Calibri" w:cs="Calibri"/>
    </w:rPr>
  </w:style>
  <w:style w:type="paragraph" w:customStyle="1" w:styleId="F100863DFB804219A56E8702317BF2171">
    <w:name w:val="F100863DFB804219A56E8702317BF2171"/>
    <w:rsid w:val="00BE7073"/>
    <w:rPr>
      <w:rFonts w:ascii="Calibri" w:eastAsia="Calibri" w:hAnsi="Calibri" w:cs="Calibri"/>
    </w:rPr>
  </w:style>
  <w:style w:type="paragraph" w:customStyle="1" w:styleId="155301B9DECD49DAA2EFC624B55B19971">
    <w:name w:val="155301B9DECD49DAA2EFC624B55B19971"/>
    <w:rsid w:val="00BE7073"/>
    <w:rPr>
      <w:rFonts w:ascii="Calibri" w:eastAsia="Calibri" w:hAnsi="Calibri" w:cs="Calibri"/>
    </w:rPr>
  </w:style>
  <w:style w:type="paragraph" w:customStyle="1" w:styleId="C8E55BC9F15C46A8B758D02A50B95E8B1">
    <w:name w:val="C8E55BC9F15C46A8B758D02A50B95E8B1"/>
    <w:rsid w:val="00BE7073"/>
    <w:rPr>
      <w:rFonts w:ascii="Calibri" w:eastAsia="Calibri" w:hAnsi="Calibri" w:cs="Calibri"/>
    </w:rPr>
  </w:style>
  <w:style w:type="paragraph" w:customStyle="1" w:styleId="5AEF0CD8F46E4FF69FDD1B80F203318C1">
    <w:name w:val="5AEF0CD8F46E4FF69FDD1B80F203318C1"/>
    <w:rsid w:val="00BE7073"/>
    <w:rPr>
      <w:rFonts w:ascii="Calibri" w:eastAsia="Calibri" w:hAnsi="Calibri" w:cs="Calibri"/>
    </w:rPr>
  </w:style>
  <w:style w:type="paragraph" w:customStyle="1" w:styleId="2FC33BF2D23A4A898401A4BA2F00E3E11">
    <w:name w:val="2FC33BF2D23A4A898401A4BA2F00E3E11"/>
    <w:rsid w:val="00BE7073"/>
    <w:rPr>
      <w:rFonts w:ascii="Calibri" w:eastAsia="Calibri" w:hAnsi="Calibri" w:cs="Calibri"/>
    </w:rPr>
  </w:style>
  <w:style w:type="paragraph" w:customStyle="1" w:styleId="52B2D33E883F40768C829F581C44B25F1">
    <w:name w:val="52B2D33E883F40768C829F581C44B25F1"/>
    <w:rsid w:val="00BE7073"/>
    <w:rPr>
      <w:rFonts w:ascii="Calibri" w:eastAsia="Calibri" w:hAnsi="Calibri" w:cs="Calibri"/>
    </w:rPr>
  </w:style>
  <w:style w:type="paragraph" w:customStyle="1" w:styleId="9121F74EC99D4BE595451DC14176E89C1">
    <w:name w:val="9121F74EC99D4BE595451DC14176E89C1"/>
    <w:rsid w:val="00BE7073"/>
    <w:rPr>
      <w:rFonts w:ascii="Calibri" w:eastAsia="Calibri" w:hAnsi="Calibri" w:cs="Calibri"/>
    </w:rPr>
  </w:style>
  <w:style w:type="paragraph" w:customStyle="1" w:styleId="299C95FBC7EE490CAB6260C8D94186C01">
    <w:name w:val="299C95FBC7EE490CAB6260C8D94186C01"/>
    <w:rsid w:val="00BE7073"/>
    <w:rPr>
      <w:rFonts w:ascii="Calibri" w:eastAsia="Calibri" w:hAnsi="Calibri" w:cs="Calibri"/>
    </w:rPr>
  </w:style>
  <w:style w:type="paragraph" w:customStyle="1" w:styleId="16E2CCA3DFF54C7EA0BFE2A6C00346F01">
    <w:name w:val="16E2CCA3DFF54C7EA0BFE2A6C00346F01"/>
    <w:rsid w:val="00BE7073"/>
    <w:rPr>
      <w:rFonts w:ascii="Calibri" w:eastAsia="Calibri" w:hAnsi="Calibri" w:cs="Calibri"/>
    </w:rPr>
  </w:style>
  <w:style w:type="paragraph" w:customStyle="1" w:styleId="16FAAB141EAD4506A83F794E31180BA41">
    <w:name w:val="16FAAB141EAD4506A83F794E31180BA41"/>
    <w:rsid w:val="00BE7073"/>
    <w:rPr>
      <w:rFonts w:ascii="Calibri" w:eastAsia="Calibri" w:hAnsi="Calibri" w:cs="Calibri"/>
    </w:rPr>
  </w:style>
  <w:style w:type="paragraph" w:customStyle="1" w:styleId="857F300BBF054845AC398ED6996FF03E1">
    <w:name w:val="857F300BBF054845AC398ED6996FF03E1"/>
    <w:rsid w:val="00BE7073"/>
    <w:rPr>
      <w:rFonts w:ascii="Calibri" w:eastAsia="Calibri" w:hAnsi="Calibri" w:cs="Calibri"/>
    </w:rPr>
  </w:style>
  <w:style w:type="paragraph" w:customStyle="1" w:styleId="914459A3300942BAADBC8AABF25A3E731">
    <w:name w:val="914459A3300942BAADBC8AABF25A3E731"/>
    <w:rsid w:val="00BE7073"/>
    <w:rPr>
      <w:rFonts w:ascii="Calibri" w:eastAsia="Calibri" w:hAnsi="Calibri" w:cs="Calibri"/>
    </w:rPr>
  </w:style>
  <w:style w:type="paragraph" w:customStyle="1" w:styleId="0C34237AF3334A72B8428D29C36185961">
    <w:name w:val="0C34237AF3334A72B8428D29C36185961"/>
    <w:rsid w:val="00BE7073"/>
    <w:rPr>
      <w:rFonts w:ascii="Calibri" w:eastAsia="Calibri" w:hAnsi="Calibri" w:cs="Calibri"/>
    </w:rPr>
  </w:style>
  <w:style w:type="paragraph" w:customStyle="1" w:styleId="C0F3B591D4084F7FB7D7979C4E72C5EA1">
    <w:name w:val="C0F3B591D4084F7FB7D7979C4E72C5EA1"/>
    <w:rsid w:val="00BE7073"/>
    <w:rPr>
      <w:rFonts w:ascii="Calibri" w:eastAsia="Calibri" w:hAnsi="Calibri" w:cs="Calibri"/>
    </w:rPr>
  </w:style>
  <w:style w:type="paragraph" w:customStyle="1" w:styleId="ABB89A35D755478498AC56F31B14C1751">
    <w:name w:val="ABB89A35D755478498AC56F31B14C1751"/>
    <w:rsid w:val="00BE7073"/>
    <w:rPr>
      <w:rFonts w:ascii="Calibri" w:eastAsia="Calibri" w:hAnsi="Calibri" w:cs="Calibri"/>
    </w:rPr>
  </w:style>
  <w:style w:type="paragraph" w:customStyle="1" w:styleId="F2B3D4DA670F433F923FC636830210081">
    <w:name w:val="F2B3D4DA670F433F923FC636830210081"/>
    <w:rsid w:val="00BE7073"/>
    <w:rPr>
      <w:rFonts w:ascii="Calibri" w:eastAsia="Calibri" w:hAnsi="Calibri" w:cs="Calibri"/>
    </w:rPr>
  </w:style>
  <w:style w:type="paragraph" w:customStyle="1" w:styleId="8CDE7C552FAF4598BD87C96AA9319F701">
    <w:name w:val="8CDE7C552FAF4598BD87C96AA9319F701"/>
    <w:rsid w:val="00BE7073"/>
    <w:rPr>
      <w:rFonts w:ascii="Calibri" w:eastAsia="Calibri" w:hAnsi="Calibri" w:cs="Calibri"/>
    </w:rPr>
  </w:style>
  <w:style w:type="paragraph" w:customStyle="1" w:styleId="583263B6B9944F9D9CDCFA4CCEFA8E981">
    <w:name w:val="583263B6B9944F9D9CDCFA4CCEFA8E981"/>
    <w:rsid w:val="00BE7073"/>
    <w:rPr>
      <w:rFonts w:ascii="Calibri" w:eastAsia="Calibri" w:hAnsi="Calibri" w:cs="Calibri"/>
    </w:rPr>
  </w:style>
  <w:style w:type="paragraph" w:customStyle="1" w:styleId="BB6CC5CB39B846CD82E8C18A3891F9341">
    <w:name w:val="BB6CC5CB39B846CD82E8C18A3891F9341"/>
    <w:rsid w:val="00BE7073"/>
    <w:rPr>
      <w:rFonts w:ascii="Calibri" w:eastAsia="Calibri" w:hAnsi="Calibri" w:cs="Calibri"/>
    </w:rPr>
  </w:style>
  <w:style w:type="paragraph" w:customStyle="1" w:styleId="A4E58FE9F9944C978D379E8F096DA1BE1">
    <w:name w:val="A4E58FE9F9944C978D379E8F096DA1BE1"/>
    <w:rsid w:val="00BE7073"/>
    <w:rPr>
      <w:rFonts w:ascii="Calibri" w:eastAsia="Calibri" w:hAnsi="Calibri" w:cs="Calibri"/>
    </w:rPr>
  </w:style>
  <w:style w:type="paragraph" w:customStyle="1" w:styleId="1D37EE03BEF94A86AE082B4EEC2C5FDE1">
    <w:name w:val="1D37EE03BEF94A86AE082B4EEC2C5FDE1"/>
    <w:rsid w:val="00BE7073"/>
    <w:rPr>
      <w:rFonts w:ascii="Calibri" w:eastAsia="Calibri" w:hAnsi="Calibri" w:cs="Calibri"/>
    </w:rPr>
  </w:style>
  <w:style w:type="paragraph" w:customStyle="1" w:styleId="ED7DBA3D91E249E0BCA96557915CD3591">
    <w:name w:val="ED7DBA3D91E249E0BCA96557915CD3591"/>
    <w:rsid w:val="00BE7073"/>
    <w:rPr>
      <w:rFonts w:ascii="Calibri" w:eastAsia="Calibri" w:hAnsi="Calibri" w:cs="Calibri"/>
    </w:rPr>
  </w:style>
  <w:style w:type="paragraph" w:customStyle="1" w:styleId="21B5F4301F9B4822B600DE850D0A21C31">
    <w:name w:val="21B5F4301F9B4822B600DE850D0A21C31"/>
    <w:rsid w:val="00BE7073"/>
    <w:rPr>
      <w:rFonts w:ascii="Calibri" w:eastAsia="Calibri" w:hAnsi="Calibri" w:cs="Calibri"/>
    </w:rPr>
  </w:style>
  <w:style w:type="paragraph" w:customStyle="1" w:styleId="6A915F28518C4EA79E5BED94559EF6E71">
    <w:name w:val="6A915F28518C4EA79E5BED94559EF6E71"/>
    <w:rsid w:val="00BE7073"/>
    <w:rPr>
      <w:rFonts w:ascii="Calibri" w:eastAsia="Calibri" w:hAnsi="Calibri" w:cs="Calibri"/>
    </w:rPr>
  </w:style>
  <w:style w:type="paragraph" w:customStyle="1" w:styleId="6FD285651B17408B8FE7C624B4493E981">
    <w:name w:val="6FD285651B17408B8FE7C624B4493E981"/>
    <w:rsid w:val="00BE7073"/>
    <w:rPr>
      <w:rFonts w:ascii="Calibri" w:eastAsia="Calibri" w:hAnsi="Calibri" w:cs="Calibri"/>
    </w:rPr>
  </w:style>
  <w:style w:type="paragraph" w:customStyle="1" w:styleId="3F0D81B1347849C599B5517220BE918B1">
    <w:name w:val="3F0D81B1347849C599B5517220BE918B1"/>
    <w:rsid w:val="00BE7073"/>
    <w:rPr>
      <w:rFonts w:ascii="Calibri" w:eastAsia="Calibri" w:hAnsi="Calibri" w:cs="Calibri"/>
    </w:rPr>
  </w:style>
  <w:style w:type="paragraph" w:customStyle="1" w:styleId="DE09AF91AAAF4671A55B4EC0CAD01A661">
    <w:name w:val="DE09AF91AAAF4671A55B4EC0CAD01A661"/>
    <w:rsid w:val="00BE7073"/>
    <w:rPr>
      <w:rFonts w:ascii="Calibri" w:eastAsia="Calibri" w:hAnsi="Calibri" w:cs="Calibri"/>
    </w:rPr>
  </w:style>
  <w:style w:type="paragraph" w:customStyle="1" w:styleId="53BA0D2332BE4037B3F5FCA7126EF1F91">
    <w:name w:val="53BA0D2332BE4037B3F5FCA7126EF1F91"/>
    <w:rsid w:val="00BE7073"/>
    <w:rPr>
      <w:rFonts w:ascii="Calibri" w:eastAsia="Calibri" w:hAnsi="Calibri" w:cs="Calibri"/>
    </w:rPr>
  </w:style>
  <w:style w:type="paragraph" w:customStyle="1" w:styleId="35245FA22EF64478AF93B2A18E24B04B37">
    <w:name w:val="35245FA22EF64478AF93B2A18E24B04B37"/>
    <w:rsid w:val="005D7AB2"/>
    <w:rPr>
      <w:rFonts w:ascii="Calibri" w:eastAsia="Calibri" w:hAnsi="Calibri" w:cs="Calibri"/>
    </w:rPr>
  </w:style>
  <w:style w:type="paragraph" w:customStyle="1" w:styleId="073CE04D185643878B84AD5BC03D02A337">
    <w:name w:val="073CE04D185643878B84AD5BC03D02A337"/>
    <w:rsid w:val="005D7AB2"/>
    <w:rPr>
      <w:rFonts w:ascii="Calibri" w:eastAsia="Calibri" w:hAnsi="Calibri" w:cs="Calibri"/>
    </w:rPr>
  </w:style>
  <w:style w:type="paragraph" w:customStyle="1" w:styleId="F350FBA2C29B46F6AAF0F236D2BB5ADF37">
    <w:name w:val="F350FBA2C29B46F6AAF0F236D2BB5ADF37"/>
    <w:rsid w:val="005D7AB2"/>
    <w:rPr>
      <w:rFonts w:ascii="Calibri" w:eastAsia="Calibri" w:hAnsi="Calibri" w:cs="Calibri"/>
    </w:rPr>
  </w:style>
  <w:style w:type="paragraph" w:customStyle="1" w:styleId="CCBDD2368CED4B3BB3C09F0E91897B8437">
    <w:name w:val="CCBDD2368CED4B3BB3C09F0E91897B8437"/>
    <w:rsid w:val="005D7AB2"/>
    <w:rPr>
      <w:rFonts w:ascii="Calibri" w:eastAsia="Calibri" w:hAnsi="Calibri" w:cs="Calibri"/>
    </w:rPr>
  </w:style>
  <w:style w:type="paragraph" w:customStyle="1" w:styleId="769D10671D634164A6D2DB2AF97D16D337">
    <w:name w:val="769D10671D634164A6D2DB2AF97D16D337"/>
    <w:rsid w:val="005D7AB2"/>
    <w:rPr>
      <w:rFonts w:ascii="Calibri" w:eastAsia="Calibri" w:hAnsi="Calibri" w:cs="Calibri"/>
    </w:rPr>
  </w:style>
  <w:style w:type="paragraph" w:customStyle="1" w:styleId="1BCCAAA731DE4199B6C7663B347D578613">
    <w:name w:val="1BCCAAA731DE4199B6C7663B347D578613"/>
    <w:rsid w:val="005D7AB2"/>
    <w:rPr>
      <w:rFonts w:ascii="Calibri" w:eastAsia="Calibri" w:hAnsi="Calibri" w:cs="Calibri"/>
    </w:rPr>
  </w:style>
  <w:style w:type="paragraph" w:customStyle="1" w:styleId="22D1173ECA85442FAAE1546580C4047F37">
    <w:name w:val="22D1173ECA85442FAAE1546580C4047F37"/>
    <w:rsid w:val="005D7AB2"/>
    <w:rPr>
      <w:rFonts w:ascii="Calibri" w:eastAsia="Calibri" w:hAnsi="Calibri" w:cs="Calibri"/>
    </w:rPr>
  </w:style>
  <w:style w:type="paragraph" w:customStyle="1" w:styleId="2E09607F8F574648BE510D79D43D776E37">
    <w:name w:val="2E09607F8F574648BE510D79D43D776E37"/>
    <w:rsid w:val="005D7AB2"/>
    <w:rPr>
      <w:rFonts w:ascii="Calibri" w:eastAsia="Calibri" w:hAnsi="Calibri" w:cs="Calibri"/>
    </w:rPr>
  </w:style>
  <w:style w:type="paragraph" w:customStyle="1" w:styleId="81C726644747499688BEA02F99DA886137">
    <w:name w:val="81C726644747499688BEA02F99DA886137"/>
    <w:rsid w:val="005D7AB2"/>
    <w:rPr>
      <w:rFonts w:ascii="Calibri" w:eastAsia="Calibri" w:hAnsi="Calibri" w:cs="Calibri"/>
    </w:rPr>
  </w:style>
  <w:style w:type="paragraph" w:customStyle="1" w:styleId="0055559777E949F0982D40CD4DB8130237">
    <w:name w:val="0055559777E949F0982D40CD4DB8130237"/>
    <w:rsid w:val="005D7AB2"/>
    <w:rPr>
      <w:rFonts w:ascii="Calibri" w:eastAsia="Calibri" w:hAnsi="Calibri" w:cs="Calibri"/>
    </w:rPr>
  </w:style>
  <w:style w:type="paragraph" w:customStyle="1" w:styleId="6D449A5E81354584AA7270E94DC2907737">
    <w:name w:val="6D449A5E81354584AA7270E94DC2907737"/>
    <w:rsid w:val="005D7AB2"/>
    <w:rPr>
      <w:rFonts w:ascii="Calibri" w:eastAsia="Calibri" w:hAnsi="Calibri" w:cs="Calibri"/>
    </w:rPr>
  </w:style>
  <w:style w:type="paragraph" w:customStyle="1" w:styleId="738D7F6E969544BF88B80478D072D0FE37">
    <w:name w:val="738D7F6E969544BF88B80478D072D0FE37"/>
    <w:rsid w:val="005D7AB2"/>
    <w:rPr>
      <w:rFonts w:ascii="Calibri" w:eastAsia="Calibri" w:hAnsi="Calibri" w:cs="Calibri"/>
    </w:rPr>
  </w:style>
  <w:style w:type="paragraph" w:customStyle="1" w:styleId="A10F9FAD60BB468D828486437A5103B627">
    <w:name w:val="A10F9FAD60BB468D828486437A5103B627"/>
    <w:rsid w:val="005D7AB2"/>
    <w:rPr>
      <w:rFonts w:ascii="Calibri" w:eastAsia="Calibri" w:hAnsi="Calibri" w:cs="Calibri"/>
    </w:rPr>
  </w:style>
  <w:style w:type="paragraph" w:customStyle="1" w:styleId="2277121C6A224167B684D32D1BC7D5B736">
    <w:name w:val="2277121C6A224167B684D32D1BC7D5B736"/>
    <w:rsid w:val="005D7AB2"/>
    <w:rPr>
      <w:rFonts w:ascii="Calibri" w:eastAsia="Calibri" w:hAnsi="Calibri" w:cs="Calibri"/>
    </w:rPr>
  </w:style>
  <w:style w:type="paragraph" w:customStyle="1" w:styleId="4A60C4FFAACB4F43B39B767999F4191436">
    <w:name w:val="4A60C4FFAACB4F43B39B767999F4191436"/>
    <w:rsid w:val="005D7AB2"/>
    <w:rPr>
      <w:rFonts w:ascii="Calibri" w:eastAsia="Calibri" w:hAnsi="Calibri" w:cs="Calibri"/>
    </w:rPr>
  </w:style>
  <w:style w:type="paragraph" w:customStyle="1" w:styleId="67FE404E89BA49AC8E6C2FA842E57E6E36">
    <w:name w:val="67FE404E89BA49AC8E6C2FA842E57E6E36"/>
    <w:rsid w:val="005D7AB2"/>
    <w:rPr>
      <w:rFonts w:ascii="Calibri" w:eastAsia="Calibri" w:hAnsi="Calibri" w:cs="Calibri"/>
    </w:rPr>
  </w:style>
  <w:style w:type="paragraph" w:customStyle="1" w:styleId="7406B72CE29443ED92101E6250F6121336">
    <w:name w:val="7406B72CE29443ED92101E6250F6121336"/>
    <w:rsid w:val="005D7AB2"/>
    <w:rPr>
      <w:rFonts w:ascii="Calibri" w:eastAsia="Calibri" w:hAnsi="Calibri" w:cs="Calibri"/>
    </w:rPr>
  </w:style>
  <w:style w:type="paragraph" w:customStyle="1" w:styleId="852C8E64E84C43ACBDA4BFFCECA51BF036">
    <w:name w:val="852C8E64E84C43ACBDA4BFFCECA51BF036"/>
    <w:rsid w:val="005D7AB2"/>
    <w:rPr>
      <w:rFonts w:ascii="Calibri" w:eastAsia="Calibri" w:hAnsi="Calibri" w:cs="Calibri"/>
    </w:rPr>
  </w:style>
  <w:style w:type="paragraph" w:customStyle="1" w:styleId="4EA8C8749A3A49BAB490C88F8DE3D4D736">
    <w:name w:val="4EA8C8749A3A49BAB490C88F8DE3D4D736"/>
    <w:rsid w:val="005D7AB2"/>
    <w:rPr>
      <w:rFonts w:ascii="Calibri" w:eastAsia="Calibri" w:hAnsi="Calibri" w:cs="Calibri"/>
    </w:rPr>
  </w:style>
  <w:style w:type="paragraph" w:customStyle="1" w:styleId="6E1328EB82374AC9A3530A0D99C80EB336">
    <w:name w:val="6E1328EB82374AC9A3530A0D99C80EB336"/>
    <w:rsid w:val="005D7AB2"/>
    <w:rPr>
      <w:rFonts w:ascii="Calibri" w:eastAsia="Calibri" w:hAnsi="Calibri" w:cs="Calibri"/>
    </w:rPr>
  </w:style>
  <w:style w:type="paragraph" w:customStyle="1" w:styleId="22CD0A45E8184A74823BAB2420C6EC8811">
    <w:name w:val="22CD0A45E8184A74823BAB2420C6EC8811"/>
    <w:rsid w:val="005D7AB2"/>
    <w:rPr>
      <w:rFonts w:ascii="Calibri" w:eastAsia="Calibri" w:hAnsi="Calibri" w:cs="Calibri"/>
    </w:rPr>
  </w:style>
  <w:style w:type="paragraph" w:customStyle="1" w:styleId="6D1E5C5B8F084D14A0EF701DF649934536">
    <w:name w:val="6D1E5C5B8F084D14A0EF701DF649934536"/>
    <w:rsid w:val="005D7AB2"/>
    <w:rPr>
      <w:rFonts w:ascii="Calibri" w:eastAsia="Calibri" w:hAnsi="Calibri" w:cs="Calibri"/>
    </w:rPr>
  </w:style>
  <w:style w:type="paragraph" w:customStyle="1" w:styleId="4C0ADCF2C7EC4D74AC449DE59F3B5C4A36">
    <w:name w:val="4C0ADCF2C7EC4D74AC449DE59F3B5C4A36"/>
    <w:rsid w:val="005D7AB2"/>
    <w:rPr>
      <w:rFonts w:ascii="Calibri" w:eastAsia="Calibri" w:hAnsi="Calibri" w:cs="Calibri"/>
    </w:rPr>
  </w:style>
  <w:style w:type="paragraph" w:customStyle="1" w:styleId="A4BDE212CF4E497B8CAACDB3064576B136">
    <w:name w:val="A4BDE212CF4E497B8CAACDB3064576B136"/>
    <w:rsid w:val="005D7AB2"/>
    <w:rPr>
      <w:rFonts w:ascii="Calibri" w:eastAsia="Calibri" w:hAnsi="Calibri" w:cs="Calibri"/>
    </w:rPr>
  </w:style>
  <w:style w:type="paragraph" w:customStyle="1" w:styleId="7BA1716E82564C578833C48E3D78578536">
    <w:name w:val="7BA1716E82564C578833C48E3D78578536"/>
    <w:rsid w:val="005D7AB2"/>
    <w:rPr>
      <w:rFonts w:ascii="Calibri" w:eastAsia="Calibri" w:hAnsi="Calibri" w:cs="Calibri"/>
    </w:rPr>
  </w:style>
  <w:style w:type="paragraph" w:customStyle="1" w:styleId="AE0762346C5944D78DAF56CF3384227B36">
    <w:name w:val="AE0762346C5944D78DAF56CF3384227B36"/>
    <w:rsid w:val="005D7AB2"/>
    <w:rPr>
      <w:rFonts w:ascii="Calibri" w:eastAsia="Calibri" w:hAnsi="Calibri" w:cs="Calibri"/>
    </w:rPr>
  </w:style>
  <w:style w:type="paragraph" w:customStyle="1" w:styleId="11873BB6AA814438AF3867193FC31ADD35">
    <w:name w:val="11873BB6AA814438AF3867193FC31ADD35"/>
    <w:rsid w:val="005D7AB2"/>
    <w:rPr>
      <w:rFonts w:ascii="Calibri" w:eastAsia="Calibri" w:hAnsi="Calibri" w:cs="Calibri"/>
    </w:rPr>
  </w:style>
  <w:style w:type="paragraph" w:customStyle="1" w:styleId="8E6D8326792A44E5A9B35F3AE8E8A72A25">
    <w:name w:val="8E6D8326792A44E5A9B35F3AE8E8A72A25"/>
    <w:rsid w:val="005D7AB2"/>
    <w:rPr>
      <w:rFonts w:ascii="Calibri" w:eastAsia="Calibri" w:hAnsi="Calibri" w:cs="Calibri"/>
    </w:rPr>
  </w:style>
  <w:style w:type="paragraph" w:customStyle="1" w:styleId="C4FE3561BEE14D9F9F819BEA1519829235">
    <w:name w:val="C4FE3561BEE14D9F9F819BEA1519829235"/>
    <w:rsid w:val="005D7AB2"/>
    <w:rPr>
      <w:rFonts w:ascii="Calibri" w:eastAsia="Calibri" w:hAnsi="Calibri" w:cs="Calibri"/>
    </w:rPr>
  </w:style>
  <w:style w:type="paragraph" w:customStyle="1" w:styleId="438043E8C2954971BBD4ABC392492DE634">
    <w:name w:val="438043E8C2954971BBD4ABC392492DE634"/>
    <w:rsid w:val="005D7AB2"/>
    <w:rPr>
      <w:rFonts w:ascii="Calibri" w:eastAsia="Calibri" w:hAnsi="Calibri" w:cs="Calibri"/>
    </w:rPr>
  </w:style>
  <w:style w:type="paragraph" w:customStyle="1" w:styleId="858D6DA1D0EA43D490955717AA8E343033">
    <w:name w:val="858D6DA1D0EA43D490955717AA8E343033"/>
    <w:rsid w:val="005D7AB2"/>
    <w:rPr>
      <w:rFonts w:ascii="Calibri" w:eastAsia="Calibri" w:hAnsi="Calibri" w:cs="Calibri"/>
    </w:rPr>
  </w:style>
  <w:style w:type="paragraph" w:customStyle="1" w:styleId="13AA16B01F5E4DF4BE64D9905885839633">
    <w:name w:val="13AA16B01F5E4DF4BE64D9905885839633"/>
    <w:rsid w:val="005D7AB2"/>
    <w:rPr>
      <w:rFonts w:ascii="Calibri" w:eastAsia="Calibri" w:hAnsi="Calibri" w:cs="Calibri"/>
    </w:rPr>
  </w:style>
  <w:style w:type="paragraph" w:customStyle="1" w:styleId="D2ABBFF8472F4B72A6FAA0B58A32CBD133">
    <w:name w:val="D2ABBFF8472F4B72A6FAA0B58A32CBD133"/>
    <w:rsid w:val="005D7AB2"/>
    <w:rPr>
      <w:rFonts w:ascii="Calibri" w:eastAsia="Calibri" w:hAnsi="Calibri" w:cs="Calibri"/>
    </w:rPr>
  </w:style>
  <w:style w:type="paragraph" w:customStyle="1" w:styleId="CAEFC4ECF4264832970C20468252F72922">
    <w:name w:val="CAEFC4ECF4264832970C20468252F72922"/>
    <w:rsid w:val="005D7AB2"/>
    <w:rPr>
      <w:rFonts w:ascii="Calibri" w:eastAsia="Calibri" w:hAnsi="Calibri" w:cs="Calibri"/>
    </w:rPr>
  </w:style>
  <w:style w:type="paragraph" w:customStyle="1" w:styleId="E0A138E2AA5949EFB6AD8CE82D35B10B22">
    <w:name w:val="E0A138E2AA5949EFB6AD8CE82D35B10B22"/>
    <w:rsid w:val="005D7AB2"/>
    <w:rPr>
      <w:rFonts w:ascii="Calibri" w:eastAsia="Calibri" w:hAnsi="Calibri" w:cs="Calibri"/>
    </w:rPr>
  </w:style>
  <w:style w:type="paragraph" w:customStyle="1" w:styleId="21465FFE5959440ABA43700EA4EC4C2E22">
    <w:name w:val="21465FFE5959440ABA43700EA4EC4C2E22"/>
    <w:rsid w:val="005D7AB2"/>
    <w:pPr>
      <w:ind w:left="720"/>
      <w:contextualSpacing/>
    </w:pPr>
    <w:rPr>
      <w:rFonts w:ascii="Calibri" w:eastAsia="Calibri" w:hAnsi="Calibri" w:cs="Calibri"/>
    </w:rPr>
  </w:style>
  <w:style w:type="paragraph" w:customStyle="1" w:styleId="F8C79C859D0B4B449A9EAD37F199A1A633">
    <w:name w:val="F8C79C859D0B4B449A9EAD37F199A1A633"/>
    <w:rsid w:val="005D7AB2"/>
    <w:rPr>
      <w:rFonts w:ascii="Calibri" w:eastAsia="Calibri" w:hAnsi="Calibri" w:cs="Calibri"/>
    </w:rPr>
  </w:style>
  <w:style w:type="paragraph" w:customStyle="1" w:styleId="A8A8D2E1A07B4ED19E3C5F0AAD74B17733">
    <w:name w:val="A8A8D2E1A07B4ED19E3C5F0AAD74B17733"/>
    <w:rsid w:val="005D7AB2"/>
    <w:rPr>
      <w:rFonts w:ascii="Calibri" w:eastAsia="Calibri" w:hAnsi="Calibri" w:cs="Calibri"/>
    </w:rPr>
  </w:style>
  <w:style w:type="paragraph" w:customStyle="1" w:styleId="77BCAE2AB5C94FD0A827BEAD4B63388233">
    <w:name w:val="77BCAE2AB5C94FD0A827BEAD4B63388233"/>
    <w:rsid w:val="005D7AB2"/>
    <w:rPr>
      <w:rFonts w:ascii="Calibri" w:eastAsia="Calibri" w:hAnsi="Calibri" w:cs="Calibri"/>
    </w:rPr>
  </w:style>
  <w:style w:type="paragraph" w:customStyle="1" w:styleId="358394327311429C8447C86E8082B51A33">
    <w:name w:val="358394327311429C8447C86E8082B51A33"/>
    <w:rsid w:val="005D7AB2"/>
    <w:rPr>
      <w:rFonts w:ascii="Calibri" w:eastAsia="Calibri" w:hAnsi="Calibri" w:cs="Calibri"/>
    </w:rPr>
  </w:style>
  <w:style w:type="paragraph" w:customStyle="1" w:styleId="115BB9D40D38436DB565B45BF180420433">
    <w:name w:val="115BB9D40D38436DB565B45BF180420433"/>
    <w:rsid w:val="005D7AB2"/>
    <w:rPr>
      <w:rFonts w:ascii="Calibri" w:eastAsia="Calibri" w:hAnsi="Calibri" w:cs="Calibri"/>
    </w:rPr>
  </w:style>
  <w:style w:type="paragraph" w:customStyle="1" w:styleId="116C6487F72145EB84B88F61438A772E33">
    <w:name w:val="116C6487F72145EB84B88F61438A772E33"/>
    <w:rsid w:val="005D7AB2"/>
    <w:rPr>
      <w:rFonts w:ascii="Calibri" w:eastAsia="Calibri" w:hAnsi="Calibri" w:cs="Calibri"/>
    </w:rPr>
  </w:style>
  <w:style w:type="paragraph" w:customStyle="1" w:styleId="CF0BAE5B2AE44C598F988E849ECFA5E233">
    <w:name w:val="CF0BAE5B2AE44C598F988E849ECFA5E233"/>
    <w:rsid w:val="005D7AB2"/>
    <w:rPr>
      <w:rFonts w:ascii="Calibri" w:eastAsia="Calibri" w:hAnsi="Calibri" w:cs="Calibri"/>
    </w:rPr>
  </w:style>
  <w:style w:type="paragraph" w:customStyle="1" w:styleId="CE7BD6CB3F454FB0B2A90BD1F41B7F8F33">
    <w:name w:val="CE7BD6CB3F454FB0B2A90BD1F41B7F8F33"/>
    <w:rsid w:val="005D7AB2"/>
    <w:rPr>
      <w:rFonts w:ascii="Calibri" w:eastAsia="Calibri" w:hAnsi="Calibri" w:cs="Calibri"/>
    </w:rPr>
  </w:style>
  <w:style w:type="paragraph" w:customStyle="1" w:styleId="4338AC1CD07B41C885CD49D7E1CB469B20">
    <w:name w:val="4338AC1CD07B41C885CD49D7E1CB469B20"/>
    <w:rsid w:val="005D7AB2"/>
    <w:rPr>
      <w:rFonts w:ascii="Calibri" w:eastAsia="Calibri" w:hAnsi="Calibri" w:cs="Calibri"/>
    </w:rPr>
  </w:style>
  <w:style w:type="paragraph" w:customStyle="1" w:styleId="4B961C06F6184FCAA04F89B2032E4D3620">
    <w:name w:val="4B961C06F6184FCAA04F89B2032E4D3620"/>
    <w:rsid w:val="005D7AB2"/>
    <w:rPr>
      <w:rFonts w:ascii="Calibri" w:eastAsia="Calibri" w:hAnsi="Calibri" w:cs="Calibri"/>
    </w:rPr>
  </w:style>
  <w:style w:type="paragraph" w:customStyle="1" w:styleId="222CC323CD7E455FA6E502D98AA9148120">
    <w:name w:val="222CC323CD7E455FA6E502D98AA9148120"/>
    <w:rsid w:val="005D7AB2"/>
    <w:rPr>
      <w:rFonts w:ascii="Calibri" w:eastAsia="Calibri" w:hAnsi="Calibri" w:cs="Calibri"/>
    </w:rPr>
  </w:style>
  <w:style w:type="paragraph" w:customStyle="1" w:styleId="AB16D2BA0D954AA892A3AC64FECB354F18">
    <w:name w:val="AB16D2BA0D954AA892A3AC64FECB354F18"/>
    <w:rsid w:val="005D7AB2"/>
    <w:rPr>
      <w:rFonts w:ascii="Calibri" w:eastAsia="Calibri" w:hAnsi="Calibri" w:cs="Calibri"/>
    </w:rPr>
  </w:style>
  <w:style w:type="paragraph" w:customStyle="1" w:styleId="3CA3693D4C144CECBC02986CD8E52AB418">
    <w:name w:val="3CA3693D4C144CECBC02986CD8E52AB418"/>
    <w:rsid w:val="005D7AB2"/>
    <w:rPr>
      <w:rFonts w:ascii="Calibri" w:eastAsia="Calibri" w:hAnsi="Calibri" w:cs="Calibri"/>
    </w:rPr>
  </w:style>
  <w:style w:type="paragraph" w:customStyle="1" w:styleId="4C87EDF3529A460BBD35B37379FB01CF32">
    <w:name w:val="4C87EDF3529A460BBD35B37379FB01CF32"/>
    <w:rsid w:val="005D7AB2"/>
    <w:rPr>
      <w:rFonts w:ascii="Calibri" w:eastAsia="Calibri" w:hAnsi="Calibri" w:cs="Calibri"/>
    </w:rPr>
  </w:style>
  <w:style w:type="paragraph" w:customStyle="1" w:styleId="F7AD68BCB4C74E76BFB08F92321656FD32">
    <w:name w:val="F7AD68BCB4C74E76BFB08F92321656FD32"/>
    <w:rsid w:val="005D7AB2"/>
    <w:rPr>
      <w:rFonts w:ascii="Calibri" w:eastAsia="Calibri" w:hAnsi="Calibri" w:cs="Calibri"/>
    </w:rPr>
  </w:style>
  <w:style w:type="paragraph" w:customStyle="1" w:styleId="2DA24947D4DA46249D11064E21AABEF432">
    <w:name w:val="2DA24947D4DA46249D11064E21AABEF432"/>
    <w:rsid w:val="005D7AB2"/>
    <w:rPr>
      <w:rFonts w:ascii="Calibri" w:eastAsia="Calibri" w:hAnsi="Calibri" w:cs="Calibri"/>
    </w:rPr>
  </w:style>
  <w:style w:type="paragraph" w:customStyle="1" w:styleId="00668E3C07AF448393735BDAF6AF494C30">
    <w:name w:val="00668E3C07AF448393735BDAF6AF494C30"/>
    <w:rsid w:val="005D7AB2"/>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2">
    <w:name w:val="66E8B845E0AC44739041F377DCC9463332"/>
    <w:rsid w:val="005D7AB2"/>
    <w:rPr>
      <w:rFonts w:ascii="Calibri" w:eastAsia="Calibri" w:hAnsi="Calibri" w:cs="Calibri"/>
    </w:rPr>
  </w:style>
  <w:style w:type="paragraph" w:customStyle="1" w:styleId="631E1FB997434FBC8CF6A8388DE7BAEB32">
    <w:name w:val="631E1FB997434FBC8CF6A8388DE7BAEB32"/>
    <w:rsid w:val="005D7AB2"/>
    <w:rPr>
      <w:rFonts w:ascii="Calibri" w:eastAsia="Calibri" w:hAnsi="Calibri" w:cs="Calibri"/>
    </w:rPr>
  </w:style>
  <w:style w:type="paragraph" w:customStyle="1" w:styleId="C20548BDB768419E8DE99B210EB3B62D32">
    <w:name w:val="C20548BDB768419E8DE99B210EB3B62D32"/>
    <w:rsid w:val="005D7AB2"/>
    <w:rPr>
      <w:rFonts w:ascii="Calibri" w:eastAsia="Calibri" w:hAnsi="Calibri" w:cs="Calibri"/>
    </w:rPr>
  </w:style>
  <w:style w:type="paragraph" w:customStyle="1" w:styleId="ACFF48D6DCB64F9EB5591E7236D686E132">
    <w:name w:val="ACFF48D6DCB64F9EB5591E7236D686E132"/>
    <w:rsid w:val="005D7AB2"/>
    <w:rPr>
      <w:rFonts w:ascii="Calibri" w:eastAsia="Calibri" w:hAnsi="Calibri" w:cs="Calibri"/>
    </w:rPr>
  </w:style>
  <w:style w:type="paragraph" w:customStyle="1" w:styleId="B6CC6B50EDD44454A81D88C3F66EDDBB32">
    <w:name w:val="B6CC6B50EDD44454A81D88C3F66EDDBB32"/>
    <w:rsid w:val="005D7AB2"/>
    <w:rPr>
      <w:rFonts w:ascii="Calibri" w:eastAsia="Calibri" w:hAnsi="Calibri" w:cs="Calibri"/>
    </w:rPr>
  </w:style>
  <w:style w:type="paragraph" w:customStyle="1" w:styleId="5B5F4E9040134207A0694C22AB88486C32">
    <w:name w:val="5B5F4E9040134207A0694C22AB88486C32"/>
    <w:rsid w:val="005D7AB2"/>
    <w:rPr>
      <w:rFonts w:ascii="Calibri" w:eastAsia="Calibri" w:hAnsi="Calibri" w:cs="Calibri"/>
    </w:rPr>
  </w:style>
  <w:style w:type="paragraph" w:customStyle="1" w:styleId="B3B18CD5A2D94BC89611EA3FECB3A19F32">
    <w:name w:val="B3B18CD5A2D94BC89611EA3FECB3A19F32"/>
    <w:rsid w:val="005D7AB2"/>
    <w:rPr>
      <w:rFonts w:ascii="Calibri" w:eastAsia="Calibri" w:hAnsi="Calibri" w:cs="Calibri"/>
    </w:rPr>
  </w:style>
  <w:style w:type="paragraph" w:customStyle="1" w:styleId="662052D1FFA641BABB671BC491BA871232">
    <w:name w:val="662052D1FFA641BABB671BC491BA871232"/>
    <w:rsid w:val="005D7AB2"/>
    <w:rPr>
      <w:rFonts w:ascii="Calibri" w:eastAsia="Calibri" w:hAnsi="Calibri" w:cs="Calibri"/>
    </w:rPr>
  </w:style>
  <w:style w:type="paragraph" w:customStyle="1" w:styleId="9D9CB62892494461AC95664789F4CBCE32">
    <w:name w:val="9D9CB62892494461AC95664789F4CBCE32"/>
    <w:rsid w:val="005D7AB2"/>
    <w:rPr>
      <w:rFonts w:ascii="Calibri" w:eastAsia="Calibri" w:hAnsi="Calibri" w:cs="Calibri"/>
    </w:rPr>
  </w:style>
  <w:style w:type="paragraph" w:customStyle="1" w:styleId="5B496F62C19F4E7487C10EBECD141F8632">
    <w:name w:val="5B496F62C19F4E7487C10EBECD141F8632"/>
    <w:rsid w:val="005D7AB2"/>
    <w:rPr>
      <w:rFonts w:ascii="Calibri" w:eastAsia="Calibri" w:hAnsi="Calibri" w:cs="Calibri"/>
    </w:rPr>
  </w:style>
  <w:style w:type="paragraph" w:customStyle="1" w:styleId="B1C310055E954392947742591F66853D32">
    <w:name w:val="B1C310055E954392947742591F66853D32"/>
    <w:rsid w:val="005D7AB2"/>
    <w:rPr>
      <w:rFonts w:ascii="Calibri" w:eastAsia="Calibri" w:hAnsi="Calibri" w:cs="Calibri"/>
    </w:rPr>
  </w:style>
  <w:style w:type="paragraph" w:customStyle="1" w:styleId="EA027927E1C040CBB77A5137F5558CEF32">
    <w:name w:val="EA027927E1C040CBB77A5137F5558CEF32"/>
    <w:rsid w:val="005D7AB2"/>
    <w:rPr>
      <w:rFonts w:ascii="Calibri" w:eastAsia="Calibri" w:hAnsi="Calibri" w:cs="Calibri"/>
    </w:rPr>
  </w:style>
  <w:style w:type="paragraph" w:customStyle="1" w:styleId="2550E25B87FE4324A4953BD39111C56D32">
    <w:name w:val="2550E25B87FE4324A4953BD39111C56D32"/>
    <w:rsid w:val="005D7AB2"/>
    <w:rPr>
      <w:rFonts w:ascii="Calibri" w:eastAsia="Calibri" w:hAnsi="Calibri" w:cs="Calibri"/>
    </w:rPr>
  </w:style>
  <w:style w:type="paragraph" w:customStyle="1" w:styleId="C5548B98C7264F1AA7D1B93D5E85C7382">
    <w:name w:val="C5548B98C7264F1AA7D1B93D5E85C7382"/>
    <w:rsid w:val="005D7AB2"/>
    <w:rPr>
      <w:rFonts w:ascii="Calibri" w:eastAsia="Calibri" w:hAnsi="Calibri" w:cs="Calibri"/>
    </w:rPr>
  </w:style>
  <w:style w:type="paragraph" w:customStyle="1" w:styleId="DCF64826E65941BC9243F46386150BC22">
    <w:name w:val="DCF64826E65941BC9243F46386150BC22"/>
    <w:rsid w:val="005D7AB2"/>
    <w:rPr>
      <w:rFonts w:ascii="Calibri" w:eastAsia="Calibri" w:hAnsi="Calibri" w:cs="Calibri"/>
    </w:rPr>
  </w:style>
  <w:style w:type="paragraph" w:customStyle="1" w:styleId="27AE001FE3D44CC2811B2A65FCD009792">
    <w:name w:val="27AE001FE3D44CC2811B2A65FCD009792"/>
    <w:rsid w:val="005D7AB2"/>
    <w:rPr>
      <w:rFonts w:ascii="Calibri" w:eastAsia="Calibri" w:hAnsi="Calibri" w:cs="Calibri"/>
    </w:rPr>
  </w:style>
  <w:style w:type="paragraph" w:customStyle="1" w:styleId="A43F947270CA4F67BE3DB38FDFC184022">
    <w:name w:val="A43F947270CA4F67BE3DB38FDFC184022"/>
    <w:rsid w:val="005D7AB2"/>
    <w:rPr>
      <w:rFonts w:ascii="Calibri" w:eastAsia="Calibri" w:hAnsi="Calibri" w:cs="Calibri"/>
    </w:rPr>
  </w:style>
  <w:style w:type="paragraph" w:customStyle="1" w:styleId="1B5203FD1B5F4DB5987A8B4500D33C192">
    <w:name w:val="1B5203FD1B5F4DB5987A8B4500D33C192"/>
    <w:rsid w:val="005D7AB2"/>
    <w:rPr>
      <w:rFonts w:ascii="Calibri" w:eastAsia="Calibri" w:hAnsi="Calibri" w:cs="Calibri"/>
    </w:rPr>
  </w:style>
  <w:style w:type="paragraph" w:customStyle="1" w:styleId="F100863DFB804219A56E8702317BF2172">
    <w:name w:val="F100863DFB804219A56E8702317BF2172"/>
    <w:rsid w:val="005D7AB2"/>
    <w:rPr>
      <w:rFonts w:ascii="Calibri" w:eastAsia="Calibri" w:hAnsi="Calibri" w:cs="Calibri"/>
    </w:rPr>
  </w:style>
  <w:style w:type="paragraph" w:customStyle="1" w:styleId="155301B9DECD49DAA2EFC624B55B19972">
    <w:name w:val="155301B9DECD49DAA2EFC624B55B19972"/>
    <w:rsid w:val="005D7AB2"/>
    <w:rPr>
      <w:rFonts w:ascii="Calibri" w:eastAsia="Calibri" w:hAnsi="Calibri" w:cs="Calibri"/>
    </w:rPr>
  </w:style>
  <w:style w:type="paragraph" w:customStyle="1" w:styleId="C8E55BC9F15C46A8B758D02A50B95E8B2">
    <w:name w:val="C8E55BC9F15C46A8B758D02A50B95E8B2"/>
    <w:rsid w:val="005D7AB2"/>
    <w:rPr>
      <w:rFonts w:ascii="Calibri" w:eastAsia="Calibri" w:hAnsi="Calibri" w:cs="Calibri"/>
    </w:rPr>
  </w:style>
  <w:style w:type="paragraph" w:customStyle="1" w:styleId="5AEF0CD8F46E4FF69FDD1B80F203318C2">
    <w:name w:val="5AEF0CD8F46E4FF69FDD1B80F203318C2"/>
    <w:rsid w:val="005D7AB2"/>
    <w:rPr>
      <w:rFonts w:ascii="Calibri" w:eastAsia="Calibri" w:hAnsi="Calibri" w:cs="Calibri"/>
    </w:rPr>
  </w:style>
  <w:style w:type="paragraph" w:customStyle="1" w:styleId="2FC33BF2D23A4A898401A4BA2F00E3E12">
    <w:name w:val="2FC33BF2D23A4A898401A4BA2F00E3E12"/>
    <w:rsid w:val="005D7AB2"/>
    <w:rPr>
      <w:rFonts w:ascii="Calibri" w:eastAsia="Calibri" w:hAnsi="Calibri" w:cs="Calibri"/>
    </w:rPr>
  </w:style>
  <w:style w:type="paragraph" w:customStyle="1" w:styleId="52B2D33E883F40768C829F581C44B25F2">
    <w:name w:val="52B2D33E883F40768C829F581C44B25F2"/>
    <w:rsid w:val="005D7AB2"/>
    <w:rPr>
      <w:rFonts w:ascii="Calibri" w:eastAsia="Calibri" w:hAnsi="Calibri" w:cs="Calibri"/>
    </w:rPr>
  </w:style>
  <w:style w:type="paragraph" w:customStyle="1" w:styleId="9121F74EC99D4BE595451DC14176E89C2">
    <w:name w:val="9121F74EC99D4BE595451DC14176E89C2"/>
    <w:rsid w:val="005D7AB2"/>
    <w:rPr>
      <w:rFonts w:ascii="Calibri" w:eastAsia="Calibri" w:hAnsi="Calibri" w:cs="Calibri"/>
    </w:rPr>
  </w:style>
  <w:style w:type="paragraph" w:customStyle="1" w:styleId="299C95FBC7EE490CAB6260C8D94186C02">
    <w:name w:val="299C95FBC7EE490CAB6260C8D94186C02"/>
    <w:rsid w:val="005D7AB2"/>
    <w:rPr>
      <w:rFonts w:ascii="Calibri" w:eastAsia="Calibri" w:hAnsi="Calibri" w:cs="Calibri"/>
    </w:rPr>
  </w:style>
  <w:style w:type="paragraph" w:customStyle="1" w:styleId="16E2CCA3DFF54C7EA0BFE2A6C00346F02">
    <w:name w:val="16E2CCA3DFF54C7EA0BFE2A6C00346F02"/>
    <w:rsid w:val="005D7AB2"/>
    <w:rPr>
      <w:rFonts w:ascii="Calibri" w:eastAsia="Calibri" w:hAnsi="Calibri" w:cs="Calibri"/>
    </w:rPr>
  </w:style>
  <w:style w:type="paragraph" w:customStyle="1" w:styleId="16FAAB141EAD4506A83F794E31180BA42">
    <w:name w:val="16FAAB141EAD4506A83F794E31180BA42"/>
    <w:rsid w:val="005D7AB2"/>
    <w:rPr>
      <w:rFonts w:ascii="Calibri" w:eastAsia="Calibri" w:hAnsi="Calibri" w:cs="Calibri"/>
    </w:rPr>
  </w:style>
  <w:style w:type="paragraph" w:customStyle="1" w:styleId="857F300BBF054845AC398ED6996FF03E2">
    <w:name w:val="857F300BBF054845AC398ED6996FF03E2"/>
    <w:rsid w:val="005D7AB2"/>
    <w:rPr>
      <w:rFonts w:ascii="Calibri" w:eastAsia="Calibri" w:hAnsi="Calibri" w:cs="Calibri"/>
    </w:rPr>
  </w:style>
  <w:style w:type="paragraph" w:customStyle="1" w:styleId="914459A3300942BAADBC8AABF25A3E732">
    <w:name w:val="914459A3300942BAADBC8AABF25A3E732"/>
    <w:rsid w:val="005D7AB2"/>
    <w:rPr>
      <w:rFonts w:ascii="Calibri" w:eastAsia="Calibri" w:hAnsi="Calibri" w:cs="Calibri"/>
    </w:rPr>
  </w:style>
  <w:style w:type="paragraph" w:customStyle="1" w:styleId="0C34237AF3334A72B8428D29C36185962">
    <w:name w:val="0C34237AF3334A72B8428D29C36185962"/>
    <w:rsid w:val="005D7AB2"/>
    <w:rPr>
      <w:rFonts w:ascii="Calibri" w:eastAsia="Calibri" w:hAnsi="Calibri" w:cs="Calibri"/>
    </w:rPr>
  </w:style>
  <w:style w:type="paragraph" w:customStyle="1" w:styleId="C0F3B591D4084F7FB7D7979C4E72C5EA2">
    <w:name w:val="C0F3B591D4084F7FB7D7979C4E72C5EA2"/>
    <w:rsid w:val="005D7AB2"/>
    <w:rPr>
      <w:rFonts w:ascii="Calibri" w:eastAsia="Calibri" w:hAnsi="Calibri" w:cs="Calibri"/>
    </w:rPr>
  </w:style>
  <w:style w:type="paragraph" w:customStyle="1" w:styleId="ABB89A35D755478498AC56F31B14C1752">
    <w:name w:val="ABB89A35D755478498AC56F31B14C1752"/>
    <w:rsid w:val="005D7AB2"/>
    <w:rPr>
      <w:rFonts w:ascii="Calibri" w:eastAsia="Calibri" w:hAnsi="Calibri" w:cs="Calibri"/>
    </w:rPr>
  </w:style>
  <w:style w:type="paragraph" w:customStyle="1" w:styleId="F2B3D4DA670F433F923FC636830210082">
    <w:name w:val="F2B3D4DA670F433F923FC636830210082"/>
    <w:rsid w:val="005D7AB2"/>
    <w:rPr>
      <w:rFonts w:ascii="Calibri" w:eastAsia="Calibri" w:hAnsi="Calibri" w:cs="Calibri"/>
    </w:rPr>
  </w:style>
  <w:style w:type="paragraph" w:customStyle="1" w:styleId="8CDE7C552FAF4598BD87C96AA9319F702">
    <w:name w:val="8CDE7C552FAF4598BD87C96AA9319F702"/>
    <w:rsid w:val="005D7AB2"/>
    <w:rPr>
      <w:rFonts w:ascii="Calibri" w:eastAsia="Calibri" w:hAnsi="Calibri" w:cs="Calibri"/>
    </w:rPr>
  </w:style>
  <w:style w:type="paragraph" w:customStyle="1" w:styleId="583263B6B9944F9D9CDCFA4CCEFA8E982">
    <w:name w:val="583263B6B9944F9D9CDCFA4CCEFA8E982"/>
    <w:rsid w:val="005D7AB2"/>
    <w:rPr>
      <w:rFonts w:ascii="Calibri" w:eastAsia="Calibri" w:hAnsi="Calibri" w:cs="Calibri"/>
    </w:rPr>
  </w:style>
  <w:style w:type="paragraph" w:customStyle="1" w:styleId="BB6CC5CB39B846CD82E8C18A3891F9342">
    <w:name w:val="BB6CC5CB39B846CD82E8C18A3891F9342"/>
    <w:rsid w:val="005D7AB2"/>
    <w:rPr>
      <w:rFonts w:ascii="Calibri" w:eastAsia="Calibri" w:hAnsi="Calibri" w:cs="Calibri"/>
    </w:rPr>
  </w:style>
  <w:style w:type="paragraph" w:customStyle="1" w:styleId="A4E58FE9F9944C978D379E8F096DA1BE2">
    <w:name w:val="A4E58FE9F9944C978D379E8F096DA1BE2"/>
    <w:rsid w:val="005D7AB2"/>
    <w:rPr>
      <w:rFonts w:ascii="Calibri" w:eastAsia="Calibri" w:hAnsi="Calibri" w:cs="Calibri"/>
    </w:rPr>
  </w:style>
  <w:style w:type="paragraph" w:customStyle="1" w:styleId="1D37EE03BEF94A86AE082B4EEC2C5FDE2">
    <w:name w:val="1D37EE03BEF94A86AE082B4EEC2C5FDE2"/>
    <w:rsid w:val="005D7AB2"/>
    <w:rPr>
      <w:rFonts w:ascii="Calibri" w:eastAsia="Calibri" w:hAnsi="Calibri" w:cs="Calibri"/>
    </w:rPr>
  </w:style>
  <w:style w:type="paragraph" w:customStyle="1" w:styleId="ED7DBA3D91E249E0BCA96557915CD3592">
    <w:name w:val="ED7DBA3D91E249E0BCA96557915CD3592"/>
    <w:rsid w:val="005D7AB2"/>
    <w:rPr>
      <w:rFonts w:ascii="Calibri" w:eastAsia="Calibri" w:hAnsi="Calibri" w:cs="Calibri"/>
    </w:rPr>
  </w:style>
  <w:style w:type="paragraph" w:customStyle="1" w:styleId="21B5F4301F9B4822B600DE850D0A21C32">
    <w:name w:val="21B5F4301F9B4822B600DE850D0A21C32"/>
    <w:rsid w:val="005D7AB2"/>
    <w:rPr>
      <w:rFonts w:ascii="Calibri" w:eastAsia="Calibri" w:hAnsi="Calibri" w:cs="Calibri"/>
    </w:rPr>
  </w:style>
  <w:style w:type="paragraph" w:customStyle="1" w:styleId="6A915F28518C4EA79E5BED94559EF6E72">
    <w:name w:val="6A915F28518C4EA79E5BED94559EF6E72"/>
    <w:rsid w:val="005D7AB2"/>
    <w:rPr>
      <w:rFonts w:ascii="Calibri" w:eastAsia="Calibri" w:hAnsi="Calibri" w:cs="Calibri"/>
    </w:rPr>
  </w:style>
  <w:style w:type="paragraph" w:customStyle="1" w:styleId="6FD285651B17408B8FE7C624B4493E982">
    <w:name w:val="6FD285651B17408B8FE7C624B4493E982"/>
    <w:rsid w:val="005D7AB2"/>
    <w:rPr>
      <w:rFonts w:ascii="Calibri" w:eastAsia="Calibri" w:hAnsi="Calibri" w:cs="Calibri"/>
    </w:rPr>
  </w:style>
  <w:style w:type="paragraph" w:customStyle="1" w:styleId="3F0D81B1347849C599B5517220BE918B2">
    <w:name w:val="3F0D81B1347849C599B5517220BE918B2"/>
    <w:rsid w:val="005D7AB2"/>
    <w:rPr>
      <w:rFonts w:ascii="Calibri" w:eastAsia="Calibri" w:hAnsi="Calibri" w:cs="Calibri"/>
    </w:rPr>
  </w:style>
  <w:style w:type="paragraph" w:customStyle="1" w:styleId="DE09AF91AAAF4671A55B4EC0CAD01A662">
    <w:name w:val="DE09AF91AAAF4671A55B4EC0CAD01A662"/>
    <w:rsid w:val="005D7AB2"/>
    <w:rPr>
      <w:rFonts w:ascii="Calibri" w:eastAsia="Calibri" w:hAnsi="Calibri" w:cs="Calibri"/>
    </w:rPr>
  </w:style>
  <w:style w:type="paragraph" w:customStyle="1" w:styleId="53BA0D2332BE4037B3F5FCA7126EF1F92">
    <w:name w:val="53BA0D2332BE4037B3F5FCA7126EF1F92"/>
    <w:rsid w:val="005D7AB2"/>
    <w:rPr>
      <w:rFonts w:ascii="Calibri" w:eastAsia="Calibri" w:hAnsi="Calibri" w:cs="Calibri"/>
    </w:rPr>
  </w:style>
  <w:style w:type="paragraph" w:customStyle="1" w:styleId="C4C4B4AF9BBC49479570D915F8B43CE5">
    <w:name w:val="C4C4B4AF9BBC49479570D915F8B43CE5"/>
    <w:rsid w:val="005D7AB2"/>
    <w:rPr>
      <w:rFonts w:ascii="Calibri" w:eastAsia="Calibri" w:hAnsi="Calibri" w:cs="Calibri"/>
    </w:rPr>
  </w:style>
  <w:style w:type="paragraph" w:customStyle="1" w:styleId="61E493E28D0F451FB8D9D572342910A9">
    <w:name w:val="61E493E28D0F451FB8D9D572342910A9"/>
    <w:rsid w:val="005D7AB2"/>
    <w:rPr>
      <w:rFonts w:ascii="Calibri" w:eastAsia="Calibri" w:hAnsi="Calibri" w:cs="Calibri"/>
    </w:rPr>
  </w:style>
  <w:style w:type="paragraph" w:customStyle="1" w:styleId="F23D18E3A35B413BAE4B745DA809B72A">
    <w:name w:val="F23D18E3A35B413BAE4B745DA809B72A"/>
    <w:rsid w:val="005D7AB2"/>
    <w:rPr>
      <w:rFonts w:ascii="Calibri" w:eastAsia="Calibri" w:hAnsi="Calibri" w:cs="Calibri"/>
    </w:rPr>
  </w:style>
  <w:style w:type="paragraph" w:customStyle="1" w:styleId="6F50A97A2F3D4BB4A59851EF15C0C70A">
    <w:name w:val="6F50A97A2F3D4BB4A59851EF15C0C70A"/>
    <w:rsid w:val="005D7AB2"/>
    <w:rPr>
      <w:rFonts w:ascii="Calibri" w:eastAsia="Calibri" w:hAnsi="Calibri" w:cs="Calibri"/>
    </w:rPr>
  </w:style>
  <w:style w:type="paragraph" w:customStyle="1" w:styleId="3BFD821DDB8A40B5A48573D5B4AFDB43">
    <w:name w:val="3BFD821DDB8A40B5A48573D5B4AFDB43"/>
    <w:rsid w:val="005D7AB2"/>
  </w:style>
  <w:style w:type="paragraph" w:customStyle="1" w:styleId="35245FA22EF64478AF93B2A18E24B04B38">
    <w:name w:val="35245FA22EF64478AF93B2A18E24B04B38"/>
    <w:rsid w:val="005D7AB2"/>
    <w:rPr>
      <w:rFonts w:ascii="Calibri" w:eastAsia="Calibri" w:hAnsi="Calibri" w:cs="Calibri"/>
    </w:rPr>
  </w:style>
  <w:style w:type="paragraph" w:customStyle="1" w:styleId="073CE04D185643878B84AD5BC03D02A338">
    <w:name w:val="073CE04D185643878B84AD5BC03D02A338"/>
    <w:rsid w:val="005D7AB2"/>
    <w:rPr>
      <w:rFonts w:ascii="Calibri" w:eastAsia="Calibri" w:hAnsi="Calibri" w:cs="Calibri"/>
    </w:rPr>
  </w:style>
  <w:style w:type="paragraph" w:customStyle="1" w:styleId="F350FBA2C29B46F6AAF0F236D2BB5ADF38">
    <w:name w:val="F350FBA2C29B46F6AAF0F236D2BB5ADF38"/>
    <w:rsid w:val="005D7AB2"/>
    <w:rPr>
      <w:rFonts w:ascii="Calibri" w:eastAsia="Calibri" w:hAnsi="Calibri" w:cs="Calibri"/>
    </w:rPr>
  </w:style>
  <w:style w:type="paragraph" w:customStyle="1" w:styleId="CCBDD2368CED4B3BB3C09F0E91897B8438">
    <w:name w:val="CCBDD2368CED4B3BB3C09F0E91897B8438"/>
    <w:rsid w:val="005D7AB2"/>
    <w:rPr>
      <w:rFonts w:ascii="Calibri" w:eastAsia="Calibri" w:hAnsi="Calibri" w:cs="Calibri"/>
    </w:rPr>
  </w:style>
  <w:style w:type="paragraph" w:customStyle="1" w:styleId="769D10671D634164A6D2DB2AF97D16D338">
    <w:name w:val="769D10671D634164A6D2DB2AF97D16D338"/>
    <w:rsid w:val="005D7AB2"/>
    <w:rPr>
      <w:rFonts w:ascii="Calibri" w:eastAsia="Calibri" w:hAnsi="Calibri" w:cs="Calibri"/>
    </w:rPr>
  </w:style>
  <w:style w:type="paragraph" w:customStyle="1" w:styleId="1BCCAAA731DE4199B6C7663B347D578614">
    <w:name w:val="1BCCAAA731DE4199B6C7663B347D578614"/>
    <w:rsid w:val="005D7AB2"/>
    <w:rPr>
      <w:rFonts w:ascii="Calibri" w:eastAsia="Calibri" w:hAnsi="Calibri" w:cs="Calibri"/>
    </w:rPr>
  </w:style>
  <w:style w:type="paragraph" w:customStyle="1" w:styleId="22D1173ECA85442FAAE1546580C4047F38">
    <w:name w:val="22D1173ECA85442FAAE1546580C4047F38"/>
    <w:rsid w:val="005D7AB2"/>
    <w:rPr>
      <w:rFonts w:ascii="Calibri" w:eastAsia="Calibri" w:hAnsi="Calibri" w:cs="Calibri"/>
    </w:rPr>
  </w:style>
  <w:style w:type="paragraph" w:customStyle="1" w:styleId="2E09607F8F574648BE510D79D43D776E38">
    <w:name w:val="2E09607F8F574648BE510D79D43D776E38"/>
    <w:rsid w:val="005D7AB2"/>
    <w:rPr>
      <w:rFonts w:ascii="Calibri" w:eastAsia="Calibri" w:hAnsi="Calibri" w:cs="Calibri"/>
    </w:rPr>
  </w:style>
  <w:style w:type="paragraph" w:customStyle="1" w:styleId="81C726644747499688BEA02F99DA886138">
    <w:name w:val="81C726644747499688BEA02F99DA886138"/>
    <w:rsid w:val="005D7AB2"/>
    <w:rPr>
      <w:rFonts w:ascii="Calibri" w:eastAsia="Calibri" w:hAnsi="Calibri" w:cs="Calibri"/>
    </w:rPr>
  </w:style>
  <w:style w:type="paragraph" w:customStyle="1" w:styleId="0055559777E949F0982D40CD4DB8130238">
    <w:name w:val="0055559777E949F0982D40CD4DB8130238"/>
    <w:rsid w:val="005D7AB2"/>
    <w:rPr>
      <w:rFonts w:ascii="Calibri" w:eastAsia="Calibri" w:hAnsi="Calibri" w:cs="Calibri"/>
    </w:rPr>
  </w:style>
  <w:style w:type="paragraph" w:customStyle="1" w:styleId="6D449A5E81354584AA7270E94DC2907738">
    <w:name w:val="6D449A5E81354584AA7270E94DC2907738"/>
    <w:rsid w:val="005D7AB2"/>
    <w:rPr>
      <w:rFonts w:ascii="Calibri" w:eastAsia="Calibri" w:hAnsi="Calibri" w:cs="Calibri"/>
    </w:rPr>
  </w:style>
  <w:style w:type="paragraph" w:customStyle="1" w:styleId="738D7F6E969544BF88B80478D072D0FE38">
    <w:name w:val="738D7F6E969544BF88B80478D072D0FE38"/>
    <w:rsid w:val="005D7AB2"/>
    <w:rPr>
      <w:rFonts w:ascii="Calibri" w:eastAsia="Calibri" w:hAnsi="Calibri" w:cs="Calibri"/>
    </w:rPr>
  </w:style>
  <w:style w:type="paragraph" w:customStyle="1" w:styleId="A10F9FAD60BB468D828486437A5103B628">
    <w:name w:val="A10F9FAD60BB468D828486437A5103B628"/>
    <w:rsid w:val="005D7AB2"/>
    <w:rPr>
      <w:rFonts w:ascii="Calibri" w:eastAsia="Calibri" w:hAnsi="Calibri" w:cs="Calibri"/>
    </w:rPr>
  </w:style>
  <w:style w:type="paragraph" w:customStyle="1" w:styleId="2277121C6A224167B684D32D1BC7D5B737">
    <w:name w:val="2277121C6A224167B684D32D1BC7D5B737"/>
    <w:rsid w:val="005D7AB2"/>
    <w:rPr>
      <w:rFonts w:ascii="Calibri" w:eastAsia="Calibri" w:hAnsi="Calibri" w:cs="Calibri"/>
    </w:rPr>
  </w:style>
  <w:style w:type="paragraph" w:customStyle="1" w:styleId="4A60C4FFAACB4F43B39B767999F4191437">
    <w:name w:val="4A60C4FFAACB4F43B39B767999F4191437"/>
    <w:rsid w:val="005D7AB2"/>
    <w:rPr>
      <w:rFonts w:ascii="Calibri" w:eastAsia="Calibri" w:hAnsi="Calibri" w:cs="Calibri"/>
    </w:rPr>
  </w:style>
  <w:style w:type="paragraph" w:customStyle="1" w:styleId="67FE404E89BA49AC8E6C2FA842E57E6E37">
    <w:name w:val="67FE404E89BA49AC8E6C2FA842E57E6E37"/>
    <w:rsid w:val="005D7AB2"/>
    <w:rPr>
      <w:rFonts w:ascii="Calibri" w:eastAsia="Calibri" w:hAnsi="Calibri" w:cs="Calibri"/>
    </w:rPr>
  </w:style>
  <w:style w:type="paragraph" w:customStyle="1" w:styleId="7406B72CE29443ED92101E6250F6121337">
    <w:name w:val="7406B72CE29443ED92101E6250F6121337"/>
    <w:rsid w:val="005D7AB2"/>
    <w:rPr>
      <w:rFonts w:ascii="Calibri" w:eastAsia="Calibri" w:hAnsi="Calibri" w:cs="Calibri"/>
    </w:rPr>
  </w:style>
  <w:style w:type="paragraph" w:customStyle="1" w:styleId="852C8E64E84C43ACBDA4BFFCECA51BF037">
    <w:name w:val="852C8E64E84C43ACBDA4BFFCECA51BF037"/>
    <w:rsid w:val="005D7AB2"/>
    <w:rPr>
      <w:rFonts w:ascii="Calibri" w:eastAsia="Calibri" w:hAnsi="Calibri" w:cs="Calibri"/>
    </w:rPr>
  </w:style>
  <w:style w:type="paragraph" w:customStyle="1" w:styleId="4EA8C8749A3A49BAB490C88F8DE3D4D737">
    <w:name w:val="4EA8C8749A3A49BAB490C88F8DE3D4D737"/>
    <w:rsid w:val="005D7AB2"/>
    <w:rPr>
      <w:rFonts w:ascii="Calibri" w:eastAsia="Calibri" w:hAnsi="Calibri" w:cs="Calibri"/>
    </w:rPr>
  </w:style>
  <w:style w:type="paragraph" w:customStyle="1" w:styleId="6E1328EB82374AC9A3530A0D99C80EB337">
    <w:name w:val="6E1328EB82374AC9A3530A0D99C80EB337"/>
    <w:rsid w:val="005D7AB2"/>
    <w:rPr>
      <w:rFonts w:ascii="Calibri" w:eastAsia="Calibri" w:hAnsi="Calibri" w:cs="Calibri"/>
    </w:rPr>
  </w:style>
  <w:style w:type="paragraph" w:customStyle="1" w:styleId="22CD0A45E8184A74823BAB2420C6EC8812">
    <w:name w:val="22CD0A45E8184A74823BAB2420C6EC8812"/>
    <w:rsid w:val="005D7AB2"/>
    <w:rPr>
      <w:rFonts w:ascii="Calibri" w:eastAsia="Calibri" w:hAnsi="Calibri" w:cs="Calibri"/>
    </w:rPr>
  </w:style>
  <w:style w:type="paragraph" w:customStyle="1" w:styleId="6D1E5C5B8F084D14A0EF701DF649934537">
    <w:name w:val="6D1E5C5B8F084D14A0EF701DF649934537"/>
    <w:rsid w:val="005D7AB2"/>
    <w:rPr>
      <w:rFonts w:ascii="Calibri" w:eastAsia="Calibri" w:hAnsi="Calibri" w:cs="Calibri"/>
    </w:rPr>
  </w:style>
  <w:style w:type="paragraph" w:customStyle="1" w:styleId="4C0ADCF2C7EC4D74AC449DE59F3B5C4A37">
    <w:name w:val="4C0ADCF2C7EC4D74AC449DE59F3B5C4A37"/>
    <w:rsid w:val="005D7AB2"/>
    <w:rPr>
      <w:rFonts w:ascii="Calibri" w:eastAsia="Calibri" w:hAnsi="Calibri" w:cs="Calibri"/>
    </w:rPr>
  </w:style>
  <w:style w:type="paragraph" w:customStyle="1" w:styleId="A4BDE212CF4E497B8CAACDB3064576B137">
    <w:name w:val="A4BDE212CF4E497B8CAACDB3064576B137"/>
    <w:rsid w:val="005D7AB2"/>
    <w:rPr>
      <w:rFonts w:ascii="Calibri" w:eastAsia="Calibri" w:hAnsi="Calibri" w:cs="Calibri"/>
    </w:rPr>
  </w:style>
  <w:style w:type="paragraph" w:customStyle="1" w:styleId="7BA1716E82564C578833C48E3D78578537">
    <w:name w:val="7BA1716E82564C578833C48E3D78578537"/>
    <w:rsid w:val="005D7AB2"/>
    <w:rPr>
      <w:rFonts w:ascii="Calibri" w:eastAsia="Calibri" w:hAnsi="Calibri" w:cs="Calibri"/>
    </w:rPr>
  </w:style>
  <w:style w:type="paragraph" w:customStyle="1" w:styleId="AE0762346C5944D78DAF56CF3384227B37">
    <w:name w:val="AE0762346C5944D78DAF56CF3384227B37"/>
    <w:rsid w:val="005D7AB2"/>
    <w:rPr>
      <w:rFonts w:ascii="Calibri" w:eastAsia="Calibri" w:hAnsi="Calibri" w:cs="Calibri"/>
    </w:rPr>
  </w:style>
  <w:style w:type="paragraph" w:customStyle="1" w:styleId="11873BB6AA814438AF3867193FC31ADD36">
    <w:name w:val="11873BB6AA814438AF3867193FC31ADD36"/>
    <w:rsid w:val="005D7AB2"/>
    <w:rPr>
      <w:rFonts w:ascii="Calibri" w:eastAsia="Calibri" w:hAnsi="Calibri" w:cs="Calibri"/>
    </w:rPr>
  </w:style>
  <w:style w:type="paragraph" w:customStyle="1" w:styleId="8E6D8326792A44E5A9B35F3AE8E8A72A26">
    <w:name w:val="8E6D8326792A44E5A9B35F3AE8E8A72A26"/>
    <w:rsid w:val="005D7AB2"/>
    <w:rPr>
      <w:rFonts w:ascii="Calibri" w:eastAsia="Calibri" w:hAnsi="Calibri" w:cs="Calibri"/>
    </w:rPr>
  </w:style>
  <w:style w:type="paragraph" w:customStyle="1" w:styleId="C4FE3561BEE14D9F9F819BEA1519829236">
    <w:name w:val="C4FE3561BEE14D9F9F819BEA1519829236"/>
    <w:rsid w:val="005D7AB2"/>
    <w:rPr>
      <w:rFonts w:ascii="Calibri" w:eastAsia="Calibri" w:hAnsi="Calibri" w:cs="Calibri"/>
    </w:rPr>
  </w:style>
  <w:style w:type="paragraph" w:customStyle="1" w:styleId="438043E8C2954971BBD4ABC392492DE635">
    <w:name w:val="438043E8C2954971BBD4ABC392492DE635"/>
    <w:rsid w:val="005D7AB2"/>
    <w:rPr>
      <w:rFonts w:ascii="Calibri" w:eastAsia="Calibri" w:hAnsi="Calibri" w:cs="Calibri"/>
    </w:rPr>
  </w:style>
  <w:style w:type="paragraph" w:customStyle="1" w:styleId="858D6DA1D0EA43D490955717AA8E343034">
    <w:name w:val="858D6DA1D0EA43D490955717AA8E343034"/>
    <w:rsid w:val="005D7AB2"/>
    <w:rPr>
      <w:rFonts w:ascii="Calibri" w:eastAsia="Calibri" w:hAnsi="Calibri" w:cs="Calibri"/>
    </w:rPr>
  </w:style>
  <w:style w:type="paragraph" w:customStyle="1" w:styleId="13AA16B01F5E4DF4BE64D9905885839634">
    <w:name w:val="13AA16B01F5E4DF4BE64D9905885839634"/>
    <w:rsid w:val="005D7AB2"/>
    <w:rPr>
      <w:rFonts w:ascii="Calibri" w:eastAsia="Calibri" w:hAnsi="Calibri" w:cs="Calibri"/>
    </w:rPr>
  </w:style>
  <w:style w:type="paragraph" w:customStyle="1" w:styleId="D2ABBFF8472F4B72A6FAA0B58A32CBD134">
    <w:name w:val="D2ABBFF8472F4B72A6FAA0B58A32CBD134"/>
    <w:rsid w:val="005D7AB2"/>
    <w:rPr>
      <w:rFonts w:ascii="Calibri" w:eastAsia="Calibri" w:hAnsi="Calibri" w:cs="Calibri"/>
    </w:rPr>
  </w:style>
  <w:style w:type="paragraph" w:customStyle="1" w:styleId="CAEFC4ECF4264832970C20468252F72923">
    <w:name w:val="CAEFC4ECF4264832970C20468252F72923"/>
    <w:rsid w:val="005D7AB2"/>
    <w:rPr>
      <w:rFonts w:ascii="Calibri" w:eastAsia="Calibri" w:hAnsi="Calibri" w:cs="Calibri"/>
    </w:rPr>
  </w:style>
  <w:style w:type="paragraph" w:customStyle="1" w:styleId="E0A138E2AA5949EFB6AD8CE82D35B10B23">
    <w:name w:val="E0A138E2AA5949EFB6AD8CE82D35B10B23"/>
    <w:rsid w:val="005D7AB2"/>
    <w:rPr>
      <w:rFonts w:ascii="Calibri" w:eastAsia="Calibri" w:hAnsi="Calibri" w:cs="Calibri"/>
    </w:rPr>
  </w:style>
  <w:style w:type="paragraph" w:customStyle="1" w:styleId="21465FFE5959440ABA43700EA4EC4C2E23">
    <w:name w:val="21465FFE5959440ABA43700EA4EC4C2E23"/>
    <w:rsid w:val="005D7AB2"/>
    <w:pPr>
      <w:ind w:left="720"/>
      <w:contextualSpacing/>
    </w:pPr>
    <w:rPr>
      <w:rFonts w:ascii="Calibri" w:eastAsia="Calibri" w:hAnsi="Calibri" w:cs="Calibri"/>
    </w:rPr>
  </w:style>
  <w:style w:type="paragraph" w:customStyle="1" w:styleId="F8C79C859D0B4B449A9EAD37F199A1A634">
    <w:name w:val="F8C79C859D0B4B449A9EAD37F199A1A634"/>
    <w:rsid w:val="005D7AB2"/>
    <w:rPr>
      <w:rFonts w:ascii="Calibri" w:eastAsia="Calibri" w:hAnsi="Calibri" w:cs="Calibri"/>
    </w:rPr>
  </w:style>
  <w:style w:type="paragraph" w:customStyle="1" w:styleId="A8A8D2E1A07B4ED19E3C5F0AAD74B17734">
    <w:name w:val="A8A8D2E1A07B4ED19E3C5F0AAD74B17734"/>
    <w:rsid w:val="005D7AB2"/>
    <w:rPr>
      <w:rFonts w:ascii="Calibri" w:eastAsia="Calibri" w:hAnsi="Calibri" w:cs="Calibri"/>
    </w:rPr>
  </w:style>
  <w:style w:type="paragraph" w:customStyle="1" w:styleId="77BCAE2AB5C94FD0A827BEAD4B63388234">
    <w:name w:val="77BCAE2AB5C94FD0A827BEAD4B63388234"/>
    <w:rsid w:val="005D7AB2"/>
    <w:rPr>
      <w:rFonts w:ascii="Calibri" w:eastAsia="Calibri" w:hAnsi="Calibri" w:cs="Calibri"/>
    </w:rPr>
  </w:style>
  <w:style w:type="paragraph" w:customStyle="1" w:styleId="358394327311429C8447C86E8082B51A34">
    <w:name w:val="358394327311429C8447C86E8082B51A34"/>
    <w:rsid w:val="005D7AB2"/>
    <w:rPr>
      <w:rFonts w:ascii="Calibri" w:eastAsia="Calibri" w:hAnsi="Calibri" w:cs="Calibri"/>
    </w:rPr>
  </w:style>
  <w:style w:type="paragraph" w:customStyle="1" w:styleId="115BB9D40D38436DB565B45BF180420434">
    <w:name w:val="115BB9D40D38436DB565B45BF180420434"/>
    <w:rsid w:val="005D7AB2"/>
    <w:rPr>
      <w:rFonts w:ascii="Calibri" w:eastAsia="Calibri" w:hAnsi="Calibri" w:cs="Calibri"/>
    </w:rPr>
  </w:style>
  <w:style w:type="paragraph" w:customStyle="1" w:styleId="116C6487F72145EB84B88F61438A772E34">
    <w:name w:val="116C6487F72145EB84B88F61438A772E34"/>
    <w:rsid w:val="005D7AB2"/>
    <w:rPr>
      <w:rFonts w:ascii="Calibri" w:eastAsia="Calibri" w:hAnsi="Calibri" w:cs="Calibri"/>
    </w:rPr>
  </w:style>
  <w:style w:type="paragraph" w:customStyle="1" w:styleId="CF0BAE5B2AE44C598F988E849ECFA5E234">
    <w:name w:val="CF0BAE5B2AE44C598F988E849ECFA5E234"/>
    <w:rsid w:val="005D7AB2"/>
    <w:rPr>
      <w:rFonts w:ascii="Calibri" w:eastAsia="Calibri" w:hAnsi="Calibri" w:cs="Calibri"/>
    </w:rPr>
  </w:style>
  <w:style w:type="paragraph" w:customStyle="1" w:styleId="CE7BD6CB3F454FB0B2A90BD1F41B7F8F34">
    <w:name w:val="CE7BD6CB3F454FB0B2A90BD1F41B7F8F34"/>
    <w:rsid w:val="005D7AB2"/>
    <w:rPr>
      <w:rFonts w:ascii="Calibri" w:eastAsia="Calibri" w:hAnsi="Calibri" w:cs="Calibri"/>
    </w:rPr>
  </w:style>
  <w:style w:type="paragraph" w:customStyle="1" w:styleId="4338AC1CD07B41C885CD49D7E1CB469B21">
    <w:name w:val="4338AC1CD07B41C885CD49D7E1CB469B21"/>
    <w:rsid w:val="005D7AB2"/>
    <w:rPr>
      <w:rFonts w:ascii="Calibri" w:eastAsia="Calibri" w:hAnsi="Calibri" w:cs="Calibri"/>
    </w:rPr>
  </w:style>
  <w:style w:type="paragraph" w:customStyle="1" w:styleId="4B961C06F6184FCAA04F89B2032E4D3621">
    <w:name w:val="4B961C06F6184FCAA04F89B2032E4D3621"/>
    <w:rsid w:val="005D7AB2"/>
    <w:rPr>
      <w:rFonts w:ascii="Calibri" w:eastAsia="Calibri" w:hAnsi="Calibri" w:cs="Calibri"/>
    </w:rPr>
  </w:style>
  <w:style w:type="paragraph" w:customStyle="1" w:styleId="222CC323CD7E455FA6E502D98AA9148121">
    <w:name w:val="222CC323CD7E455FA6E502D98AA9148121"/>
    <w:rsid w:val="005D7AB2"/>
    <w:rPr>
      <w:rFonts w:ascii="Calibri" w:eastAsia="Calibri" w:hAnsi="Calibri" w:cs="Calibri"/>
    </w:rPr>
  </w:style>
  <w:style w:type="paragraph" w:customStyle="1" w:styleId="AB16D2BA0D954AA892A3AC64FECB354F19">
    <w:name w:val="AB16D2BA0D954AA892A3AC64FECB354F19"/>
    <w:rsid w:val="005D7AB2"/>
    <w:rPr>
      <w:rFonts w:ascii="Calibri" w:eastAsia="Calibri" w:hAnsi="Calibri" w:cs="Calibri"/>
    </w:rPr>
  </w:style>
  <w:style w:type="paragraph" w:customStyle="1" w:styleId="3CA3693D4C144CECBC02986CD8E52AB419">
    <w:name w:val="3CA3693D4C144CECBC02986CD8E52AB419"/>
    <w:rsid w:val="005D7AB2"/>
    <w:rPr>
      <w:rFonts w:ascii="Calibri" w:eastAsia="Calibri" w:hAnsi="Calibri" w:cs="Calibri"/>
    </w:rPr>
  </w:style>
  <w:style w:type="paragraph" w:customStyle="1" w:styleId="4C87EDF3529A460BBD35B37379FB01CF33">
    <w:name w:val="4C87EDF3529A460BBD35B37379FB01CF33"/>
    <w:rsid w:val="005D7AB2"/>
    <w:rPr>
      <w:rFonts w:ascii="Calibri" w:eastAsia="Calibri" w:hAnsi="Calibri" w:cs="Calibri"/>
    </w:rPr>
  </w:style>
  <w:style w:type="paragraph" w:customStyle="1" w:styleId="F7AD68BCB4C74E76BFB08F92321656FD33">
    <w:name w:val="F7AD68BCB4C74E76BFB08F92321656FD33"/>
    <w:rsid w:val="005D7AB2"/>
    <w:rPr>
      <w:rFonts w:ascii="Calibri" w:eastAsia="Calibri" w:hAnsi="Calibri" w:cs="Calibri"/>
    </w:rPr>
  </w:style>
  <w:style w:type="paragraph" w:customStyle="1" w:styleId="2DA24947D4DA46249D11064E21AABEF433">
    <w:name w:val="2DA24947D4DA46249D11064E21AABEF433"/>
    <w:rsid w:val="005D7AB2"/>
    <w:rPr>
      <w:rFonts w:ascii="Calibri" w:eastAsia="Calibri" w:hAnsi="Calibri" w:cs="Calibri"/>
    </w:rPr>
  </w:style>
  <w:style w:type="paragraph" w:customStyle="1" w:styleId="00668E3C07AF448393735BDAF6AF494C31">
    <w:name w:val="00668E3C07AF448393735BDAF6AF494C31"/>
    <w:rsid w:val="005D7AB2"/>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3">
    <w:name w:val="66E8B845E0AC44739041F377DCC9463333"/>
    <w:rsid w:val="005D7AB2"/>
    <w:rPr>
      <w:rFonts w:ascii="Calibri" w:eastAsia="Calibri" w:hAnsi="Calibri" w:cs="Calibri"/>
    </w:rPr>
  </w:style>
  <w:style w:type="paragraph" w:customStyle="1" w:styleId="631E1FB997434FBC8CF6A8388DE7BAEB33">
    <w:name w:val="631E1FB997434FBC8CF6A8388DE7BAEB33"/>
    <w:rsid w:val="005D7AB2"/>
    <w:rPr>
      <w:rFonts w:ascii="Calibri" w:eastAsia="Calibri" w:hAnsi="Calibri" w:cs="Calibri"/>
    </w:rPr>
  </w:style>
  <w:style w:type="paragraph" w:customStyle="1" w:styleId="C20548BDB768419E8DE99B210EB3B62D33">
    <w:name w:val="C20548BDB768419E8DE99B210EB3B62D33"/>
    <w:rsid w:val="005D7AB2"/>
    <w:rPr>
      <w:rFonts w:ascii="Calibri" w:eastAsia="Calibri" w:hAnsi="Calibri" w:cs="Calibri"/>
    </w:rPr>
  </w:style>
  <w:style w:type="paragraph" w:customStyle="1" w:styleId="ACFF48D6DCB64F9EB5591E7236D686E133">
    <w:name w:val="ACFF48D6DCB64F9EB5591E7236D686E133"/>
    <w:rsid w:val="005D7AB2"/>
    <w:rPr>
      <w:rFonts w:ascii="Calibri" w:eastAsia="Calibri" w:hAnsi="Calibri" w:cs="Calibri"/>
    </w:rPr>
  </w:style>
  <w:style w:type="paragraph" w:customStyle="1" w:styleId="B6CC6B50EDD44454A81D88C3F66EDDBB33">
    <w:name w:val="B6CC6B50EDD44454A81D88C3F66EDDBB33"/>
    <w:rsid w:val="005D7AB2"/>
    <w:rPr>
      <w:rFonts w:ascii="Calibri" w:eastAsia="Calibri" w:hAnsi="Calibri" w:cs="Calibri"/>
    </w:rPr>
  </w:style>
  <w:style w:type="paragraph" w:customStyle="1" w:styleId="5B5F4E9040134207A0694C22AB88486C33">
    <w:name w:val="5B5F4E9040134207A0694C22AB88486C33"/>
    <w:rsid w:val="005D7AB2"/>
    <w:rPr>
      <w:rFonts w:ascii="Calibri" w:eastAsia="Calibri" w:hAnsi="Calibri" w:cs="Calibri"/>
    </w:rPr>
  </w:style>
  <w:style w:type="paragraph" w:customStyle="1" w:styleId="B3B18CD5A2D94BC89611EA3FECB3A19F33">
    <w:name w:val="B3B18CD5A2D94BC89611EA3FECB3A19F33"/>
    <w:rsid w:val="005D7AB2"/>
    <w:rPr>
      <w:rFonts w:ascii="Calibri" w:eastAsia="Calibri" w:hAnsi="Calibri" w:cs="Calibri"/>
    </w:rPr>
  </w:style>
  <w:style w:type="paragraph" w:customStyle="1" w:styleId="662052D1FFA641BABB671BC491BA871233">
    <w:name w:val="662052D1FFA641BABB671BC491BA871233"/>
    <w:rsid w:val="005D7AB2"/>
    <w:rPr>
      <w:rFonts w:ascii="Calibri" w:eastAsia="Calibri" w:hAnsi="Calibri" w:cs="Calibri"/>
    </w:rPr>
  </w:style>
  <w:style w:type="paragraph" w:customStyle="1" w:styleId="9D9CB62892494461AC95664789F4CBCE33">
    <w:name w:val="9D9CB62892494461AC95664789F4CBCE33"/>
    <w:rsid w:val="005D7AB2"/>
    <w:rPr>
      <w:rFonts w:ascii="Calibri" w:eastAsia="Calibri" w:hAnsi="Calibri" w:cs="Calibri"/>
    </w:rPr>
  </w:style>
  <w:style w:type="paragraph" w:customStyle="1" w:styleId="5B496F62C19F4E7487C10EBECD141F8633">
    <w:name w:val="5B496F62C19F4E7487C10EBECD141F8633"/>
    <w:rsid w:val="005D7AB2"/>
    <w:rPr>
      <w:rFonts w:ascii="Calibri" w:eastAsia="Calibri" w:hAnsi="Calibri" w:cs="Calibri"/>
    </w:rPr>
  </w:style>
  <w:style w:type="paragraph" w:customStyle="1" w:styleId="B1C310055E954392947742591F66853D33">
    <w:name w:val="B1C310055E954392947742591F66853D33"/>
    <w:rsid w:val="005D7AB2"/>
    <w:rPr>
      <w:rFonts w:ascii="Calibri" w:eastAsia="Calibri" w:hAnsi="Calibri" w:cs="Calibri"/>
    </w:rPr>
  </w:style>
  <w:style w:type="paragraph" w:customStyle="1" w:styleId="EA027927E1C040CBB77A5137F5558CEF33">
    <w:name w:val="EA027927E1C040CBB77A5137F5558CEF33"/>
    <w:rsid w:val="005D7AB2"/>
    <w:rPr>
      <w:rFonts w:ascii="Calibri" w:eastAsia="Calibri" w:hAnsi="Calibri" w:cs="Calibri"/>
    </w:rPr>
  </w:style>
  <w:style w:type="paragraph" w:customStyle="1" w:styleId="2550E25B87FE4324A4953BD39111C56D33">
    <w:name w:val="2550E25B87FE4324A4953BD39111C56D33"/>
    <w:rsid w:val="005D7AB2"/>
    <w:rPr>
      <w:rFonts w:ascii="Calibri" w:eastAsia="Calibri" w:hAnsi="Calibri" w:cs="Calibri"/>
    </w:rPr>
  </w:style>
  <w:style w:type="paragraph" w:customStyle="1" w:styleId="C5548B98C7264F1AA7D1B93D5E85C7383">
    <w:name w:val="C5548B98C7264F1AA7D1B93D5E85C7383"/>
    <w:rsid w:val="005D7AB2"/>
    <w:rPr>
      <w:rFonts w:ascii="Calibri" w:eastAsia="Calibri" w:hAnsi="Calibri" w:cs="Calibri"/>
    </w:rPr>
  </w:style>
  <w:style w:type="paragraph" w:customStyle="1" w:styleId="DCF64826E65941BC9243F46386150BC23">
    <w:name w:val="DCF64826E65941BC9243F46386150BC23"/>
    <w:rsid w:val="005D7AB2"/>
    <w:rPr>
      <w:rFonts w:ascii="Calibri" w:eastAsia="Calibri" w:hAnsi="Calibri" w:cs="Calibri"/>
    </w:rPr>
  </w:style>
  <w:style w:type="paragraph" w:customStyle="1" w:styleId="27AE001FE3D44CC2811B2A65FCD009793">
    <w:name w:val="27AE001FE3D44CC2811B2A65FCD009793"/>
    <w:rsid w:val="005D7AB2"/>
    <w:rPr>
      <w:rFonts w:ascii="Calibri" w:eastAsia="Calibri" w:hAnsi="Calibri" w:cs="Calibri"/>
    </w:rPr>
  </w:style>
  <w:style w:type="paragraph" w:customStyle="1" w:styleId="A43F947270CA4F67BE3DB38FDFC184023">
    <w:name w:val="A43F947270CA4F67BE3DB38FDFC184023"/>
    <w:rsid w:val="005D7AB2"/>
    <w:rPr>
      <w:rFonts w:ascii="Calibri" w:eastAsia="Calibri" w:hAnsi="Calibri" w:cs="Calibri"/>
    </w:rPr>
  </w:style>
  <w:style w:type="paragraph" w:customStyle="1" w:styleId="1B5203FD1B5F4DB5987A8B4500D33C193">
    <w:name w:val="1B5203FD1B5F4DB5987A8B4500D33C193"/>
    <w:rsid w:val="005D7AB2"/>
    <w:rPr>
      <w:rFonts w:ascii="Calibri" w:eastAsia="Calibri" w:hAnsi="Calibri" w:cs="Calibri"/>
    </w:rPr>
  </w:style>
  <w:style w:type="paragraph" w:customStyle="1" w:styleId="F100863DFB804219A56E8702317BF2173">
    <w:name w:val="F100863DFB804219A56E8702317BF2173"/>
    <w:rsid w:val="005D7AB2"/>
    <w:rPr>
      <w:rFonts w:ascii="Calibri" w:eastAsia="Calibri" w:hAnsi="Calibri" w:cs="Calibri"/>
    </w:rPr>
  </w:style>
  <w:style w:type="paragraph" w:customStyle="1" w:styleId="155301B9DECD49DAA2EFC624B55B19973">
    <w:name w:val="155301B9DECD49DAA2EFC624B55B19973"/>
    <w:rsid w:val="005D7AB2"/>
    <w:rPr>
      <w:rFonts w:ascii="Calibri" w:eastAsia="Calibri" w:hAnsi="Calibri" w:cs="Calibri"/>
    </w:rPr>
  </w:style>
  <w:style w:type="paragraph" w:customStyle="1" w:styleId="C8E55BC9F15C46A8B758D02A50B95E8B3">
    <w:name w:val="C8E55BC9F15C46A8B758D02A50B95E8B3"/>
    <w:rsid w:val="005D7AB2"/>
    <w:rPr>
      <w:rFonts w:ascii="Calibri" w:eastAsia="Calibri" w:hAnsi="Calibri" w:cs="Calibri"/>
    </w:rPr>
  </w:style>
  <w:style w:type="paragraph" w:customStyle="1" w:styleId="5AEF0CD8F46E4FF69FDD1B80F203318C3">
    <w:name w:val="5AEF0CD8F46E4FF69FDD1B80F203318C3"/>
    <w:rsid w:val="005D7AB2"/>
    <w:rPr>
      <w:rFonts w:ascii="Calibri" w:eastAsia="Calibri" w:hAnsi="Calibri" w:cs="Calibri"/>
    </w:rPr>
  </w:style>
  <w:style w:type="paragraph" w:customStyle="1" w:styleId="2FC33BF2D23A4A898401A4BA2F00E3E13">
    <w:name w:val="2FC33BF2D23A4A898401A4BA2F00E3E13"/>
    <w:rsid w:val="005D7AB2"/>
    <w:rPr>
      <w:rFonts w:ascii="Calibri" w:eastAsia="Calibri" w:hAnsi="Calibri" w:cs="Calibri"/>
    </w:rPr>
  </w:style>
  <w:style w:type="paragraph" w:customStyle="1" w:styleId="52B2D33E883F40768C829F581C44B25F3">
    <w:name w:val="52B2D33E883F40768C829F581C44B25F3"/>
    <w:rsid w:val="005D7AB2"/>
    <w:rPr>
      <w:rFonts w:ascii="Calibri" w:eastAsia="Calibri" w:hAnsi="Calibri" w:cs="Calibri"/>
    </w:rPr>
  </w:style>
  <w:style w:type="paragraph" w:customStyle="1" w:styleId="9121F74EC99D4BE595451DC14176E89C3">
    <w:name w:val="9121F74EC99D4BE595451DC14176E89C3"/>
    <w:rsid w:val="005D7AB2"/>
    <w:rPr>
      <w:rFonts w:ascii="Calibri" w:eastAsia="Calibri" w:hAnsi="Calibri" w:cs="Calibri"/>
    </w:rPr>
  </w:style>
  <w:style w:type="paragraph" w:customStyle="1" w:styleId="299C95FBC7EE490CAB6260C8D94186C03">
    <w:name w:val="299C95FBC7EE490CAB6260C8D94186C03"/>
    <w:rsid w:val="005D7AB2"/>
    <w:rPr>
      <w:rFonts w:ascii="Calibri" w:eastAsia="Calibri" w:hAnsi="Calibri" w:cs="Calibri"/>
    </w:rPr>
  </w:style>
  <w:style w:type="paragraph" w:customStyle="1" w:styleId="16E2CCA3DFF54C7EA0BFE2A6C00346F03">
    <w:name w:val="16E2CCA3DFF54C7EA0BFE2A6C00346F03"/>
    <w:rsid w:val="005D7AB2"/>
    <w:rPr>
      <w:rFonts w:ascii="Calibri" w:eastAsia="Calibri" w:hAnsi="Calibri" w:cs="Calibri"/>
    </w:rPr>
  </w:style>
  <w:style w:type="paragraph" w:customStyle="1" w:styleId="16FAAB141EAD4506A83F794E31180BA43">
    <w:name w:val="16FAAB141EAD4506A83F794E31180BA43"/>
    <w:rsid w:val="005D7AB2"/>
    <w:rPr>
      <w:rFonts w:ascii="Calibri" w:eastAsia="Calibri" w:hAnsi="Calibri" w:cs="Calibri"/>
    </w:rPr>
  </w:style>
  <w:style w:type="paragraph" w:customStyle="1" w:styleId="857F300BBF054845AC398ED6996FF03E3">
    <w:name w:val="857F300BBF054845AC398ED6996FF03E3"/>
    <w:rsid w:val="005D7AB2"/>
    <w:rPr>
      <w:rFonts w:ascii="Calibri" w:eastAsia="Calibri" w:hAnsi="Calibri" w:cs="Calibri"/>
    </w:rPr>
  </w:style>
  <w:style w:type="paragraph" w:customStyle="1" w:styleId="914459A3300942BAADBC8AABF25A3E733">
    <w:name w:val="914459A3300942BAADBC8AABF25A3E733"/>
    <w:rsid w:val="005D7AB2"/>
    <w:rPr>
      <w:rFonts w:ascii="Calibri" w:eastAsia="Calibri" w:hAnsi="Calibri" w:cs="Calibri"/>
    </w:rPr>
  </w:style>
  <w:style w:type="paragraph" w:customStyle="1" w:styleId="0C34237AF3334A72B8428D29C36185963">
    <w:name w:val="0C34237AF3334A72B8428D29C36185963"/>
    <w:rsid w:val="005D7AB2"/>
    <w:rPr>
      <w:rFonts w:ascii="Calibri" w:eastAsia="Calibri" w:hAnsi="Calibri" w:cs="Calibri"/>
    </w:rPr>
  </w:style>
  <w:style w:type="paragraph" w:customStyle="1" w:styleId="C0F3B591D4084F7FB7D7979C4E72C5EA3">
    <w:name w:val="C0F3B591D4084F7FB7D7979C4E72C5EA3"/>
    <w:rsid w:val="005D7AB2"/>
    <w:rPr>
      <w:rFonts w:ascii="Calibri" w:eastAsia="Calibri" w:hAnsi="Calibri" w:cs="Calibri"/>
    </w:rPr>
  </w:style>
  <w:style w:type="paragraph" w:customStyle="1" w:styleId="ABB89A35D755478498AC56F31B14C1753">
    <w:name w:val="ABB89A35D755478498AC56F31B14C1753"/>
    <w:rsid w:val="005D7AB2"/>
    <w:rPr>
      <w:rFonts w:ascii="Calibri" w:eastAsia="Calibri" w:hAnsi="Calibri" w:cs="Calibri"/>
    </w:rPr>
  </w:style>
  <w:style w:type="paragraph" w:customStyle="1" w:styleId="F2B3D4DA670F433F923FC636830210083">
    <w:name w:val="F2B3D4DA670F433F923FC636830210083"/>
    <w:rsid w:val="005D7AB2"/>
    <w:rPr>
      <w:rFonts w:ascii="Calibri" w:eastAsia="Calibri" w:hAnsi="Calibri" w:cs="Calibri"/>
    </w:rPr>
  </w:style>
  <w:style w:type="paragraph" w:customStyle="1" w:styleId="8CDE7C552FAF4598BD87C96AA9319F703">
    <w:name w:val="8CDE7C552FAF4598BD87C96AA9319F703"/>
    <w:rsid w:val="005D7AB2"/>
    <w:rPr>
      <w:rFonts w:ascii="Calibri" w:eastAsia="Calibri" w:hAnsi="Calibri" w:cs="Calibri"/>
    </w:rPr>
  </w:style>
  <w:style w:type="paragraph" w:customStyle="1" w:styleId="583263B6B9944F9D9CDCFA4CCEFA8E983">
    <w:name w:val="583263B6B9944F9D9CDCFA4CCEFA8E983"/>
    <w:rsid w:val="005D7AB2"/>
    <w:rPr>
      <w:rFonts w:ascii="Calibri" w:eastAsia="Calibri" w:hAnsi="Calibri" w:cs="Calibri"/>
    </w:rPr>
  </w:style>
  <w:style w:type="paragraph" w:customStyle="1" w:styleId="BB6CC5CB39B846CD82E8C18A3891F9343">
    <w:name w:val="BB6CC5CB39B846CD82E8C18A3891F9343"/>
    <w:rsid w:val="005D7AB2"/>
    <w:rPr>
      <w:rFonts w:ascii="Calibri" w:eastAsia="Calibri" w:hAnsi="Calibri" w:cs="Calibri"/>
    </w:rPr>
  </w:style>
  <w:style w:type="paragraph" w:customStyle="1" w:styleId="A4E58FE9F9944C978D379E8F096DA1BE3">
    <w:name w:val="A4E58FE9F9944C978D379E8F096DA1BE3"/>
    <w:rsid w:val="005D7AB2"/>
    <w:rPr>
      <w:rFonts w:ascii="Calibri" w:eastAsia="Calibri" w:hAnsi="Calibri" w:cs="Calibri"/>
    </w:rPr>
  </w:style>
  <w:style w:type="paragraph" w:customStyle="1" w:styleId="1D37EE03BEF94A86AE082B4EEC2C5FDE3">
    <w:name w:val="1D37EE03BEF94A86AE082B4EEC2C5FDE3"/>
    <w:rsid w:val="005D7AB2"/>
    <w:rPr>
      <w:rFonts w:ascii="Calibri" w:eastAsia="Calibri" w:hAnsi="Calibri" w:cs="Calibri"/>
    </w:rPr>
  </w:style>
  <w:style w:type="paragraph" w:customStyle="1" w:styleId="ED7DBA3D91E249E0BCA96557915CD3593">
    <w:name w:val="ED7DBA3D91E249E0BCA96557915CD3593"/>
    <w:rsid w:val="005D7AB2"/>
    <w:rPr>
      <w:rFonts w:ascii="Calibri" w:eastAsia="Calibri" w:hAnsi="Calibri" w:cs="Calibri"/>
    </w:rPr>
  </w:style>
  <w:style w:type="paragraph" w:customStyle="1" w:styleId="21B5F4301F9B4822B600DE850D0A21C33">
    <w:name w:val="21B5F4301F9B4822B600DE850D0A21C33"/>
    <w:rsid w:val="005D7AB2"/>
    <w:rPr>
      <w:rFonts w:ascii="Calibri" w:eastAsia="Calibri" w:hAnsi="Calibri" w:cs="Calibri"/>
    </w:rPr>
  </w:style>
  <w:style w:type="paragraph" w:customStyle="1" w:styleId="6A915F28518C4EA79E5BED94559EF6E73">
    <w:name w:val="6A915F28518C4EA79E5BED94559EF6E73"/>
    <w:rsid w:val="005D7AB2"/>
    <w:rPr>
      <w:rFonts w:ascii="Calibri" w:eastAsia="Calibri" w:hAnsi="Calibri" w:cs="Calibri"/>
    </w:rPr>
  </w:style>
  <w:style w:type="paragraph" w:customStyle="1" w:styleId="6FD285651B17408B8FE7C624B4493E983">
    <w:name w:val="6FD285651B17408B8FE7C624B4493E983"/>
    <w:rsid w:val="005D7AB2"/>
    <w:rPr>
      <w:rFonts w:ascii="Calibri" w:eastAsia="Calibri" w:hAnsi="Calibri" w:cs="Calibri"/>
    </w:rPr>
  </w:style>
  <w:style w:type="paragraph" w:customStyle="1" w:styleId="3F0D81B1347849C599B5517220BE918B3">
    <w:name w:val="3F0D81B1347849C599B5517220BE918B3"/>
    <w:rsid w:val="005D7AB2"/>
    <w:rPr>
      <w:rFonts w:ascii="Calibri" w:eastAsia="Calibri" w:hAnsi="Calibri" w:cs="Calibri"/>
    </w:rPr>
  </w:style>
  <w:style w:type="paragraph" w:customStyle="1" w:styleId="DE09AF91AAAF4671A55B4EC0CAD01A663">
    <w:name w:val="DE09AF91AAAF4671A55B4EC0CAD01A663"/>
    <w:rsid w:val="005D7AB2"/>
    <w:rPr>
      <w:rFonts w:ascii="Calibri" w:eastAsia="Calibri" w:hAnsi="Calibri" w:cs="Calibri"/>
    </w:rPr>
  </w:style>
  <w:style w:type="paragraph" w:customStyle="1" w:styleId="3BFD821DDB8A40B5A48573D5B4AFDB431">
    <w:name w:val="3BFD821DDB8A40B5A48573D5B4AFDB431"/>
    <w:rsid w:val="005D7AB2"/>
    <w:rPr>
      <w:rFonts w:ascii="Calibri" w:eastAsia="Calibri" w:hAnsi="Calibri" w:cs="Calibri"/>
    </w:rPr>
  </w:style>
  <w:style w:type="paragraph" w:customStyle="1" w:styleId="C4C4B4AF9BBC49479570D915F8B43CE51">
    <w:name w:val="C4C4B4AF9BBC49479570D915F8B43CE51"/>
    <w:rsid w:val="005D7AB2"/>
    <w:rPr>
      <w:rFonts w:ascii="Calibri" w:eastAsia="Calibri" w:hAnsi="Calibri" w:cs="Calibri"/>
    </w:rPr>
  </w:style>
  <w:style w:type="paragraph" w:customStyle="1" w:styleId="61E493E28D0F451FB8D9D572342910A91">
    <w:name w:val="61E493E28D0F451FB8D9D572342910A91"/>
    <w:rsid w:val="005D7AB2"/>
    <w:rPr>
      <w:rFonts w:ascii="Calibri" w:eastAsia="Calibri" w:hAnsi="Calibri" w:cs="Calibri"/>
    </w:rPr>
  </w:style>
  <w:style w:type="paragraph" w:customStyle="1" w:styleId="F23D18E3A35B413BAE4B745DA809B72A1">
    <w:name w:val="F23D18E3A35B413BAE4B745DA809B72A1"/>
    <w:rsid w:val="005D7AB2"/>
    <w:rPr>
      <w:rFonts w:ascii="Calibri" w:eastAsia="Calibri" w:hAnsi="Calibri" w:cs="Calibri"/>
    </w:rPr>
  </w:style>
  <w:style w:type="paragraph" w:customStyle="1" w:styleId="6F50A97A2F3D4BB4A59851EF15C0C70A1">
    <w:name w:val="6F50A97A2F3D4BB4A59851EF15C0C70A1"/>
    <w:rsid w:val="005D7AB2"/>
    <w:rPr>
      <w:rFonts w:ascii="Calibri" w:eastAsia="Calibri" w:hAnsi="Calibri" w:cs="Calibri"/>
    </w:rPr>
  </w:style>
  <w:style w:type="paragraph" w:customStyle="1" w:styleId="35245FA22EF64478AF93B2A18E24B04B39">
    <w:name w:val="35245FA22EF64478AF93B2A18E24B04B39"/>
    <w:rsid w:val="005D7AB2"/>
    <w:rPr>
      <w:rFonts w:ascii="Calibri" w:eastAsia="Calibri" w:hAnsi="Calibri" w:cs="Calibri"/>
    </w:rPr>
  </w:style>
  <w:style w:type="paragraph" w:customStyle="1" w:styleId="073CE04D185643878B84AD5BC03D02A339">
    <w:name w:val="073CE04D185643878B84AD5BC03D02A339"/>
    <w:rsid w:val="005D7AB2"/>
    <w:rPr>
      <w:rFonts w:ascii="Calibri" w:eastAsia="Calibri" w:hAnsi="Calibri" w:cs="Calibri"/>
    </w:rPr>
  </w:style>
  <w:style w:type="paragraph" w:customStyle="1" w:styleId="F350FBA2C29B46F6AAF0F236D2BB5ADF39">
    <w:name w:val="F350FBA2C29B46F6AAF0F236D2BB5ADF39"/>
    <w:rsid w:val="005D7AB2"/>
    <w:rPr>
      <w:rFonts w:ascii="Calibri" w:eastAsia="Calibri" w:hAnsi="Calibri" w:cs="Calibri"/>
    </w:rPr>
  </w:style>
  <w:style w:type="paragraph" w:customStyle="1" w:styleId="CCBDD2368CED4B3BB3C09F0E91897B8439">
    <w:name w:val="CCBDD2368CED4B3BB3C09F0E91897B8439"/>
    <w:rsid w:val="005D7AB2"/>
    <w:rPr>
      <w:rFonts w:ascii="Calibri" w:eastAsia="Calibri" w:hAnsi="Calibri" w:cs="Calibri"/>
    </w:rPr>
  </w:style>
  <w:style w:type="paragraph" w:customStyle="1" w:styleId="769D10671D634164A6D2DB2AF97D16D339">
    <w:name w:val="769D10671D634164A6D2DB2AF97D16D339"/>
    <w:rsid w:val="005D7AB2"/>
    <w:rPr>
      <w:rFonts w:ascii="Calibri" w:eastAsia="Calibri" w:hAnsi="Calibri" w:cs="Calibri"/>
    </w:rPr>
  </w:style>
  <w:style w:type="paragraph" w:customStyle="1" w:styleId="1BCCAAA731DE4199B6C7663B347D578615">
    <w:name w:val="1BCCAAA731DE4199B6C7663B347D578615"/>
    <w:rsid w:val="005D7AB2"/>
    <w:rPr>
      <w:rFonts w:ascii="Calibri" w:eastAsia="Calibri" w:hAnsi="Calibri" w:cs="Calibri"/>
    </w:rPr>
  </w:style>
  <w:style w:type="paragraph" w:customStyle="1" w:styleId="22D1173ECA85442FAAE1546580C4047F39">
    <w:name w:val="22D1173ECA85442FAAE1546580C4047F39"/>
    <w:rsid w:val="005D7AB2"/>
    <w:rPr>
      <w:rFonts w:ascii="Calibri" w:eastAsia="Calibri" w:hAnsi="Calibri" w:cs="Calibri"/>
    </w:rPr>
  </w:style>
  <w:style w:type="paragraph" w:customStyle="1" w:styleId="2E09607F8F574648BE510D79D43D776E39">
    <w:name w:val="2E09607F8F574648BE510D79D43D776E39"/>
    <w:rsid w:val="005D7AB2"/>
    <w:rPr>
      <w:rFonts w:ascii="Calibri" w:eastAsia="Calibri" w:hAnsi="Calibri" w:cs="Calibri"/>
    </w:rPr>
  </w:style>
  <w:style w:type="paragraph" w:customStyle="1" w:styleId="81C726644747499688BEA02F99DA886139">
    <w:name w:val="81C726644747499688BEA02F99DA886139"/>
    <w:rsid w:val="005D7AB2"/>
    <w:rPr>
      <w:rFonts w:ascii="Calibri" w:eastAsia="Calibri" w:hAnsi="Calibri" w:cs="Calibri"/>
    </w:rPr>
  </w:style>
  <w:style w:type="paragraph" w:customStyle="1" w:styleId="0055559777E949F0982D40CD4DB8130239">
    <w:name w:val="0055559777E949F0982D40CD4DB8130239"/>
    <w:rsid w:val="005D7AB2"/>
    <w:rPr>
      <w:rFonts w:ascii="Calibri" w:eastAsia="Calibri" w:hAnsi="Calibri" w:cs="Calibri"/>
    </w:rPr>
  </w:style>
  <w:style w:type="paragraph" w:customStyle="1" w:styleId="6D449A5E81354584AA7270E94DC2907739">
    <w:name w:val="6D449A5E81354584AA7270E94DC2907739"/>
    <w:rsid w:val="005D7AB2"/>
    <w:rPr>
      <w:rFonts w:ascii="Calibri" w:eastAsia="Calibri" w:hAnsi="Calibri" w:cs="Calibri"/>
    </w:rPr>
  </w:style>
  <w:style w:type="paragraph" w:customStyle="1" w:styleId="738D7F6E969544BF88B80478D072D0FE39">
    <w:name w:val="738D7F6E969544BF88B80478D072D0FE39"/>
    <w:rsid w:val="005D7AB2"/>
    <w:rPr>
      <w:rFonts w:ascii="Calibri" w:eastAsia="Calibri" w:hAnsi="Calibri" w:cs="Calibri"/>
    </w:rPr>
  </w:style>
  <w:style w:type="paragraph" w:customStyle="1" w:styleId="A10F9FAD60BB468D828486437A5103B629">
    <w:name w:val="A10F9FAD60BB468D828486437A5103B629"/>
    <w:rsid w:val="005D7AB2"/>
    <w:rPr>
      <w:rFonts w:ascii="Calibri" w:eastAsia="Calibri" w:hAnsi="Calibri" w:cs="Calibri"/>
    </w:rPr>
  </w:style>
  <w:style w:type="paragraph" w:customStyle="1" w:styleId="2277121C6A224167B684D32D1BC7D5B738">
    <w:name w:val="2277121C6A224167B684D32D1BC7D5B738"/>
    <w:rsid w:val="005D7AB2"/>
    <w:rPr>
      <w:rFonts w:ascii="Calibri" w:eastAsia="Calibri" w:hAnsi="Calibri" w:cs="Calibri"/>
    </w:rPr>
  </w:style>
  <w:style w:type="paragraph" w:customStyle="1" w:styleId="4A60C4FFAACB4F43B39B767999F4191438">
    <w:name w:val="4A60C4FFAACB4F43B39B767999F4191438"/>
    <w:rsid w:val="005D7AB2"/>
    <w:rPr>
      <w:rFonts w:ascii="Calibri" w:eastAsia="Calibri" w:hAnsi="Calibri" w:cs="Calibri"/>
    </w:rPr>
  </w:style>
  <w:style w:type="paragraph" w:customStyle="1" w:styleId="67FE404E89BA49AC8E6C2FA842E57E6E38">
    <w:name w:val="67FE404E89BA49AC8E6C2FA842E57E6E38"/>
    <w:rsid w:val="005D7AB2"/>
    <w:rPr>
      <w:rFonts w:ascii="Calibri" w:eastAsia="Calibri" w:hAnsi="Calibri" w:cs="Calibri"/>
    </w:rPr>
  </w:style>
  <w:style w:type="paragraph" w:customStyle="1" w:styleId="7406B72CE29443ED92101E6250F6121338">
    <w:name w:val="7406B72CE29443ED92101E6250F6121338"/>
    <w:rsid w:val="005D7AB2"/>
    <w:rPr>
      <w:rFonts w:ascii="Calibri" w:eastAsia="Calibri" w:hAnsi="Calibri" w:cs="Calibri"/>
    </w:rPr>
  </w:style>
  <w:style w:type="paragraph" w:customStyle="1" w:styleId="852C8E64E84C43ACBDA4BFFCECA51BF038">
    <w:name w:val="852C8E64E84C43ACBDA4BFFCECA51BF038"/>
    <w:rsid w:val="005D7AB2"/>
    <w:rPr>
      <w:rFonts w:ascii="Calibri" w:eastAsia="Calibri" w:hAnsi="Calibri" w:cs="Calibri"/>
    </w:rPr>
  </w:style>
  <w:style w:type="paragraph" w:customStyle="1" w:styleId="4EA8C8749A3A49BAB490C88F8DE3D4D738">
    <w:name w:val="4EA8C8749A3A49BAB490C88F8DE3D4D738"/>
    <w:rsid w:val="005D7AB2"/>
    <w:rPr>
      <w:rFonts w:ascii="Calibri" w:eastAsia="Calibri" w:hAnsi="Calibri" w:cs="Calibri"/>
    </w:rPr>
  </w:style>
  <w:style w:type="paragraph" w:customStyle="1" w:styleId="6E1328EB82374AC9A3530A0D99C80EB338">
    <w:name w:val="6E1328EB82374AC9A3530A0D99C80EB338"/>
    <w:rsid w:val="005D7AB2"/>
    <w:rPr>
      <w:rFonts w:ascii="Calibri" w:eastAsia="Calibri" w:hAnsi="Calibri" w:cs="Calibri"/>
    </w:rPr>
  </w:style>
  <w:style w:type="paragraph" w:customStyle="1" w:styleId="22CD0A45E8184A74823BAB2420C6EC8813">
    <w:name w:val="22CD0A45E8184A74823BAB2420C6EC8813"/>
    <w:rsid w:val="005D7AB2"/>
    <w:rPr>
      <w:rFonts w:ascii="Calibri" w:eastAsia="Calibri" w:hAnsi="Calibri" w:cs="Calibri"/>
    </w:rPr>
  </w:style>
  <w:style w:type="paragraph" w:customStyle="1" w:styleId="6D1E5C5B8F084D14A0EF701DF649934538">
    <w:name w:val="6D1E5C5B8F084D14A0EF701DF649934538"/>
    <w:rsid w:val="005D7AB2"/>
    <w:rPr>
      <w:rFonts w:ascii="Calibri" w:eastAsia="Calibri" w:hAnsi="Calibri" w:cs="Calibri"/>
    </w:rPr>
  </w:style>
  <w:style w:type="paragraph" w:customStyle="1" w:styleId="4C0ADCF2C7EC4D74AC449DE59F3B5C4A38">
    <w:name w:val="4C0ADCF2C7EC4D74AC449DE59F3B5C4A38"/>
    <w:rsid w:val="005D7AB2"/>
    <w:rPr>
      <w:rFonts w:ascii="Calibri" w:eastAsia="Calibri" w:hAnsi="Calibri" w:cs="Calibri"/>
    </w:rPr>
  </w:style>
  <w:style w:type="paragraph" w:customStyle="1" w:styleId="A4BDE212CF4E497B8CAACDB3064576B138">
    <w:name w:val="A4BDE212CF4E497B8CAACDB3064576B138"/>
    <w:rsid w:val="005D7AB2"/>
    <w:rPr>
      <w:rFonts w:ascii="Calibri" w:eastAsia="Calibri" w:hAnsi="Calibri" w:cs="Calibri"/>
    </w:rPr>
  </w:style>
  <w:style w:type="paragraph" w:customStyle="1" w:styleId="7BA1716E82564C578833C48E3D78578538">
    <w:name w:val="7BA1716E82564C578833C48E3D78578538"/>
    <w:rsid w:val="005D7AB2"/>
    <w:rPr>
      <w:rFonts w:ascii="Calibri" w:eastAsia="Calibri" w:hAnsi="Calibri" w:cs="Calibri"/>
    </w:rPr>
  </w:style>
  <w:style w:type="paragraph" w:customStyle="1" w:styleId="AE0762346C5944D78DAF56CF3384227B38">
    <w:name w:val="AE0762346C5944D78DAF56CF3384227B38"/>
    <w:rsid w:val="005D7AB2"/>
    <w:rPr>
      <w:rFonts w:ascii="Calibri" w:eastAsia="Calibri" w:hAnsi="Calibri" w:cs="Calibri"/>
    </w:rPr>
  </w:style>
  <w:style w:type="paragraph" w:customStyle="1" w:styleId="11873BB6AA814438AF3867193FC31ADD37">
    <w:name w:val="11873BB6AA814438AF3867193FC31ADD37"/>
    <w:rsid w:val="005D7AB2"/>
    <w:rPr>
      <w:rFonts w:ascii="Calibri" w:eastAsia="Calibri" w:hAnsi="Calibri" w:cs="Calibri"/>
    </w:rPr>
  </w:style>
  <w:style w:type="paragraph" w:customStyle="1" w:styleId="8E6D8326792A44E5A9B35F3AE8E8A72A27">
    <w:name w:val="8E6D8326792A44E5A9B35F3AE8E8A72A27"/>
    <w:rsid w:val="005D7AB2"/>
    <w:rPr>
      <w:rFonts w:ascii="Calibri" w:eastAsia="Calibri" w:hAnsi="Calibri" w:cs="Calibri"/>
    </w:rPr>
  </w:style>
  <w:style w:type="paragraph" w:customStyle="1" w:styleId="C4FE3561BEE14D9F9F819BEA1519829237">
    <w:name w:val="C4FE3561BEE14D9F9F819BEA1519829237"/>
    <w:rsid w:val="005D7AB2"/>
    <w:rPr>
      <w:rFonts w:ascii="Calibri" w:eastAsia="Calibri" w:hAnsi="Calibri" w:cs="Calibri"/>
    </w:rPr>
  </w:style>
  <w:style w:type="paragraph" w:customStyle="1" w:styleId="438043E8C2954971BBD4ABC392492DE636">
    <w:name w:val="438043E8C2954971BBD4ABC392492DE636"/>
    <w:rsid w:val="005D7AB2"/>
    <w:rPr>
      <w:rFonts w:ascii="Calibri" w:eastAsia="Calibri" w:hAnsi="Calibri" w:cs="Calibri"/>
    </w:rPr>
  </w:style>
  <w:style w:type="paragraph" w:customStyle="1" w:styleId="858D6DA1D0EA43D490955717AA8E343035">
    <w:name w:val="858D6DA1D0EA43D490955717AA8E343035"/>
    <w:rsid w:val="005D7AB2"/>
    <w:rPr>
      <w:rFonts w:ascii="Calibri" w:eastAsia="Calibri" w:hAnsi="Calibri" w:cs="Calibri"/>
    </w:rPr>
  </w:style>
  <w:style w:type="paragraph" w:customStyle="1" w:styleId="13AA16B01F5E4DF4BE64D9905885839635">
    <w:name w:val="13AA16B01F5E4DF4BE64D9905885839635"/>
    <w:rsid w:val="005D7AB2"/>
    <w:rPr>
      <w:rFonts w:ascii="Calibri" w:eastAsia="Calibri" w:hAnsi="Calibri" w:cs="Calibri"/>
    </w:rPr>
  </w:style>
  <w:style w:type="paragraph" w:customStyle="1" w:styleId="D2ABBFF8472F4B72A6FAA0B58A32CBD135">
    <w:name w:val="D2ABBFF8472F4B72A6FAA0B58A32CBD135"/>
    <w:rsid w:val="005D7AB2"/>
    <w:rPr>
      <w:rFonts w:ascii="Calibri" w:eastAsia="Calibri" w:hAnsi="Calibri" w:cs="Calibri"/>
    </w:rPr>
  </w:style>
  <w:style w:type="paragraph" w:customStyle="1" w:styleId="CAEFC4ECF4264832970C20468252F72924">
    <w:name w:val="CAEFC4ECF4264832970C20468252F72924"/>
    <w:rsid w:val="005D7AB2"/>
    <w:rPr>
      <w:rFonts w:ascii="Calibri" w:eastAsia="Calibri" w:hAnsi="Calibri" w:cs="Calibri"/>
    </w:rPr>
  </w:style>
  <w:style w:type="paragraph" w:customStyle="1" w:styleId="E0A138E2AA5949EFB6AD8CE82D35B10B24">
    <w:name w:val="E0A138E2AA5949EFB6AD8CE82D35B10B24"/>
    <w:rsid w:val="005D7AB2"/>
    <w:rPr>
      <w:rFonts w:ascii="Calibri" w:eastAsia="Calibri" w:hAnsi="Calibri" w:cs="Calibri"/>
    </w:rPr>
  </w:style>
  <w:style w:type="paragraph" w:customStyle="1" w:styleId="21465FFE5959440ABA43700EA4EC4C2E24">
    <w:name w:val="21465FFE5959440ABA43700EA4EC4C2E24"/>
    <w:rsid w:val="005D7AB2"/>
    <w:pPr>
      <w:ind w:left="720"/>
      <w:contextualSpacing/>
    </w:pPr>
    <w:rPr>
      <w:rFonts w:ascii="Calibri" w:eastAsia="Calibri" w:hAnsi="Calibri" w:cs="Calibri"/>
    </w:rPr>
  </w:style>
  <w:style w:type="paragraph" w:customStyle="1" w:styleId="F8C79C859D0B4B449A9EAD37F199A1A635">
    <w:name w:val="F8C79C859D0B4B449A9EAD37F199A1A635"/>
    <w:rsid w:val="005D7AB2"/>
    <w:rPr>
      <w:rFonts w:ascii="Calibri" w:eastAsia="Calibri" w:hAnsi="Calibri" w:cs="Calibri"/>
    </w:rPr>
  </w:style>
  <w:style w:type="paragraph" w:customStyle="1" w:styleId="A8A8D2E1A07B4ED19E3C5F0AAD74B17735">
    <w:name w:val="A8A8D2E1A07B4ED19E3C5F0AAD74B17735"/>
    <w:rsid w:val="005D7AB2"/>
    <w:rPr>
      <w:rFonts w:ascii="Calibri" w:eastAsia="Calibri" w:hAnsi="Calibri" w:cs="Calibri"/>
    </w:rPr>
  </w:style>
  <w:style w:type="paragraph" w:customStyle="1" w:styleId="77BCAE2AB5C94FD0A827BEAD4B63388235">
    <w:name w:val="77BCAE2AB5C94FD0A827BEAD4B63388235"/>
    <w:rsid w:val="005D7AB2"/>
    <w:rPr>
      <w:rFonts w:ascii="Calibri" w:eastAsia="Calibri" w:hAnsi="Calibri" w:cs="Calibri"/>
    </w:rPr>
  </w:style>
  <w:style w:type="paragraph" w:customStyle="1" w:styleId="358394327311429C8447C86E8082B51A35">
    <w:name w:val="358394327311429C8447C86E8082B51A35"/>
    <w:rsid w:val="005D7AB2"/>
    <w:rPr>
      <w:rFonts w:ascii="Calibri" w:eastAsia="Calibri" w:hAnsi="Calibri" w:cs="Calibri"/>
    </w:rPr>
  </w:style>
  <w:style w:type="paragraph" w:customStyle="1" w:styleId="115BB9D40D38436DB565B45BF180420435">
    <w:name w:val="115BB9D40D38436DB565B45BF180420435"/>
    <w:rsid w:val="005D7AB2"/>
    <w:rPr>
      <w:rFonts w:ascii="Calibri" w:eastAsia="Calibri" w:hAnsi="Calibri" w:cs="Calibri"/>
    </w:rPr>
  </w:style>
  <w:style w:type="paragraph" w:customStyle="1" w:styleId="116C6487F72145EB84B88F61438A772E35">
    <w:name w:val="116C6487F72145EB84B88F61438A772E35"/>
    <w:rsid w:val="005D7AB2"/>
    <w:rPr>
      <w:rFonts w:ascii="Calibri" w:eastAsia="Calibri" w:hAnsi="Calibri" w:cs="Calibri"/>
    </w:rPr>
  </w:style>
  <w:style w:type="paragraph" w:customStyle="1" w:styleId="CF0BAE5B2AE44C598F988E849ECFA5E235">
    <w:name w:val="CF0BAE5B2AE44C598F988E849ECFA5E235"/>
    <w:rsid w:val="005D7AB2"/>
    <w:rPr>
      <w:rFonts w:ascii="Calibri" w:eastAsia="Calibri" w:hAnsi="Calibri" w:cs="Calibri"/>
    </w:rPr>
  </w:style>
  <w:style w:type="paragraph" w:customStyle="1" w:styleId="CE7BD6CB3F454FB0B2A90BD1F41B7F8F35">
    <w:name w:val="CE7BD6CB3F454FB0B2A90BD1F41B7F8F35"/>
    <w:rsid w:val="005D7AB2"/>
    <w:rPr>
      <w:rFonts w:ascii="Calibri" w:eastAsia="Calibri" w:hAnsi="Calibri" w:cs="Calibri"/>
    </w:rPr>
  </w:style>
  <w:style w:type="paragraph" w:customStyle="1" w:styleId="4338AC1CD07B41C885CD49D7E1CB469B22">
    <w:name w:val="4338AC1CD07B41C885CD49D7E1CB469B22"/>
    <w:rsid w:val="005D7AB2"/>
    <w:rPr>
      <w:rFonts w:ascii="Calibri" w:eastAsia="Calibri" w:hAnsi="Calibri" w:cs="Calibri"/>
    </w:rPr>
  </w:style>
  <w:style w:type="paragraph" w:customStyle="1" w:styleId="4B961C06F6184FCAA04F89B2032E4D3622">
    <w:name w:val="4B961C06F6184FCAA04F89B2032E4D3622"/>
    <w:rsid w:val="005D7AB2"/>
    <w:rPr>
      <w:rFonts w:ascii="Calibri" w:eastAsia="Calibri" w:hAnsi="Calibri" w:cs="Calibri"/>
    </w:rPr>
  </w:style>
  <w:style w:type="paragraph" w:customStyle="1" w:styleId="222CC323CD7E455FA6E502D98AA9148122">
    <w:name w:val="222CC323CD7E455FA6E502D98AA9148122"/>
    <w:rsid w:val="005D7AB2"/>
    <w:rPr>
      <w:rFonts w:ascii="Calibri" w:eastAsia="Calibri" w:hAnsi="Calibri" w:cs="Calibri"/>
    </w:rPr>
  </w:style>
  <w:style w:type="paragraph" w:customStyle="1" w:styleId="AB16D2BA0D954AA892A3AC64FECB354F20">
    <w:name w:val="AB16D2BA0D954AA892A3AC64FECB354F20"/>
    <w:rsid w:val="005D7AB2"/>
    <w:rPr>
      <w:rFonts w:ascii="Calibri" w:eastAsia="Calibri" w:hAnsi="Calibri" w:cs="Calibri"/>
    </w:rPr>
  </w:style>
  <w:style w:type="paragraph" w:customStyle="1" w:styleId="3CA3693D4C144CECBC02986CD8E52AB420">
    <w:name w:val="3CA3693D4C144CECBC02986CD8E52AB420"/>
    <w:rsid w:val="005D7AB2"/>
    <w:rPr>
      <w:rFonts w:ascii="Calibri" w:eastAsia="Calibri" w:hAnsi="Calibri" w:cs="Calibri"/>
    </w:rPr>
  </w:style>
  <w:style w:type="paragraph" w:customStyle="1" w:styleId="4C87EDF3529A460BBD35B37379FB01CF34">
    <w:name w:val="4C87EDF3529A460BBD35B37379FB01CF34"/>
    <w:rsid w:val="005D7AB2"/>
    <w:rPr>
      <w:rFonts w:ascii="Calibri" w:eastAsia="Calibri" w:hAnsi="Calibri" w:cs="Calibri"/>
    </w:rPr>
  </w:style>
  <w:style w:type="paragraph" w:customStyle="1" w:styleId="F7AD68BCB4C74E76BFB08F92321656FD34">
    <w:name w:val="F7AD68BCB4C74E76BFB08F92321656FD34"/>
    <w:rsid w:val="005D7AB2"/>
    <w:rPr>
      <w:rFonts w:ascii="Calibri" w:eastAsia="Calibri" w:hAnsi="Calibri" w:cs="Calibri"/>
    </w:rPr>
  </w:style>
  <w:style w:type="paragraph" w:customStyle="1" w:styleId="2DA24947D4DA46249D11064E21AABEF434">
    <w:name w:val="2DA24947D4DA46249D11064E21AABEF434"/>
    <w:rsid w:val="005D7AB2"/>
    <w:rPr>
      <w:rFonts w:ascii="Calibri" w:eastAsia="Calibri" w:hAnsi="Calibri" w:cs="Calibri"/>
    </w:rPr>
  </w:style>
  <w:style w:type="paragraph" w:customStyle="1" w:styleId="00668E3C07AF448393735BDAF6AF494C32">
    <w:name w:val="00668E3C07AF448393735BDAF6AF494C32"/>
    <w:rsid w:val="005D7AB2"/>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4">
    <w:name w:val="66E8B845E0AC44739041F377DCC9463334"/>
    <w:rsid w:val="005D7AB2"/>
    <w:rPr>
      <w:rFonts w:ascii="Calibri" w:eastAsia="Calibri" w:hAnsi="Calibri" w:cs="Calibri"/>
    </w:rPr>
  </w:style>
  <w:style w:type="paragraph" w:customStyle="1" w:styleId="631E1FB997434FBC8CF6A8388DE7BAEB34">
    <w:name w:val="631E1FB997434FBC8CF6A8388DE7BAEB34"/>
    <w:rsid w:val="005D7AB2"/>
    <w:rPr>
      <w:rFonts w:ascii="Calibri" w:eastAsia="Calibri" w:hAnsi="Calibri" w:cs="Calibri"/>
    </w:rPr>
  </w:style>
  <w:style w:type="paragraph" w:customStyle="1" w:styleId="C20548BDB768419E8DE99B210EB3B62D34">
    <w:name w:val="C20548BDB768419E8DE99B210EB3B62D34"/>
    <w:rsid w:val="005D7AB2"/>
    <w:rPr>
      <w:rFonts w:ascii="Calibri" w:eastAsia="Calibri" w:hAnsi="Calibri" w:cs="Calibri"/>
    </w:rPr>
  </w:style>
  <w:style w:type="paragraph" w:customStyle="1" w:styleId="ACFF48D6DCB64F9EB5591E7236D686E134">
    <w:name w:val="ACFF48D6DCB64F9EB5591E7236D686E134"/>
    <w:rsid w:val="005D7AB2"/>
    <w:rPr>
      <w:rFonts w:ascii="Calibri" w:eastAsia="Calibri" w:hAnsi="Calibri" w:cs="Calibri"/>
    </w:rPr>
  </w:style>
  <w:style w:type="paragraph" w:customStyle="1" w:styleId="B6CC6B50EDD44454A81D88C3F66EDDBB34">
    <w:name w:val="B6CC6B50EDD44454A81D88C3F66EDDBB34"/>
    <w:rsid w:val="005D7AB2"/>
    <w:rPr>
      <w:rFonts w:ascii="Calibri" w:eastAsia="Calibri" w:hAnsi="Calibri" w:cs="Calibri"/>
    </w:rPr>
  </w:style>
  <w:style w:type="paragraph" w:customStyle="1" w:styleId="5B5F4E9040134207A0694C22AB88486C34">
    <w:name w:val="5B5F4E9040134207A0694C22AB88486C34"/>
    <w:rsid w:val="005D7AB2"/>
    <w:rPr>
      <w:rFonts w:ascii="Calibri" w:eastAsia="Calibri" w:hAnsi="Calibri" w:cs="Calibri"/>
    </w:rPr>
  </w:style>
  <w:style w:type="paragraph" w:customStyle="1" w:styleId="B3B18CD5A2D94BC89611EA3FECB3A19F34">
    <w:name w:val="B3B18CD5A2D94BC89611EA3FECB3A19F34"/>
    <w:rsid w:val="005D7AB2"/>
    <w:rPr>
      <w:rFonts w:ascii="Calibri" w:eastAsia="Calibri" w:hAnsi="Calibri" w:cs="Calibri"/>
    </w:rPr>
  </w:style>
  <w:style w:type="paragraph" w:customStyle="1" w:styleId="662052D1FFA641BABB671BC491BA871234">
    <w:name w:val="662052D1FFA641BABB671BC491BA871234"/>
    <w:rsid w:val="005D7AB2"/>
    <w:rPr>
      <w:rFonts w:ascii="Calibri" w:eastAsia="Calibri" w:hAnsi="Calibri" w:cs="Calibri"/>
    </w:rPr>
  </w:style>
  <w:style w:type="paragraph" w:customStyle="1" w:styleId="9D9CB62892494461AC95664789F4CBCE34">
    <w:name w:val="9D9CB62892494461AC95664789F4CBCE34"/>
    <w:rsid w:val="005D7AB2"/>
    <w:rPr>
      <w:rFonts w:ascii="Calibri" w:eastAsia="Calibri" w:hAnsi="Calibri" w:cs="Calibri"/>
    </w:rPr>
  </w:style>
  <w:style w:type="paragraph" w:customStyle="1" w:styleId="5B496F62C19F4E7487C10EBECD141F8634">
    <w:name w:val="5B496F62C19F4E7487C10EBECD141F8634"/>
    <w:rsid w:val="005D7AB2"/>
    <w:rPr>
      <w:rFonts w:ascii="Calibri" w:eastAsia="Calibri" w:hAnsi="Calibri" w:cs="Calibri"/>
    </w:rPr>
  </w:style>
  <w:style w:type="paragraph" w:customStyle="1" w:styleId="B1C310055E954392947742591F66853D34">
    <w:name w:val="B1C310055E954392947742591F66853D34"/>
    <w:rsid w:val="005D7AB2"/>
    <w:rPr>
      <w:rFonts w:ascii="Calibri" w:eastAsia="Calibri" w:hAnsi="Calibri" w:cs="Calibri"/>
    </w:rPr>
  </w:style>
  <w:style w:type="paragraph" w:customStyle="1" w:styleId="EA027927E1C040CBB77A5137F5558CEF34">
    <w:name w:val="EA027927E1C040CBB77A5137F5558CEF34"/>
    <w:rsid w:val="005D7AB2"/>
    <w:rPr>
      <w:rFonts w:ascii="Calibri" w:eastAsia="Calibri" w:hAnsi="Calibri" w:cs="Calibri"/>
    </w:rPr>
  </w:style>
  <w:style w:type="paragraph" w:customStyle="1" w:styleId="2550E25B87FE4324A4953BD39111C56D34">
    <w:name w:val="2550E25B87FE4324A4953BD39111C56D34"/>
    <w:rsid w:val="005D7AB2"/>
    <w:rPr>
      <w:rFonts w:ascii="Calibri" w:eastAsia="Calibri" w:hAnsi="Calibri" w:cs="Calibri"/>
    </w:rPr>
  </w:style>
  <w:style w:type="paragraph" w:customStyle="1" w:styleId="C5548B98C7264F1AA7D1B93D5E85C7384">
    <w:name w:val="C5548B98C7264F1AA7D1B93D5E85C7384"/>
    <w:rsid w:val="005D7AB2"/>
    <w:rPr>
      <w:rFonts w:ascii="Calibri" w:eastAsia="Calibri" w:hAnsi="Calibri" w:cs="Calibri"/>
    </w:rPr>
  </w:style>
  <w:style w:type="paragraph" w:customStyle="1" w:styleId="DCF64826E65941BC9243F46386150BC24">
    <w:name w:val="DCF64826E65941BC9243F46386150BC24"/>
    <w:rsid w:val="005D7AB2"/>
    <w:rPr>
      <w:rFonts w:ascii="Calibri" w:eastAsia="Calibri" w:hAnsi="Calibri" w:cs="Calibri"/>
    </w:rPr>
  </w:style>
  <w:style w:type="paragraph" w:customStyle="1" w:styleId="27AE001FE3D44CC2811B2A65FCD009794">
    <w:name w:val="27AE001FE3D44CC2811B2A65FCD009794"/>
    <w:rsid w:val="005D7AB2"/>
    <w:rPr>
      <w:rFonts w:ascii="Calibri" w:eastAsia="Calibri" w:hAnsi="Calibri" w:cs="Calibri"/>
    </w:rPr>
  </w:style>
  <w:style w:type="paragraph" w:customStyle="1" w:styleId="A43F947270CA4F67BE3DB38FDFC184024">
    <w:name w:val="A43F947270CA4F67BE3DB38FDFC184024"/>
    <w:rsid w:val="005D7AB2"/>
    <w:rPr>
      <w:rFonts w:ascii="Calibri" w:eastAsia="Calibri" w:hAnsi="Calibri" w:cs="Calibri"/>
    </w:rPr>
  </w:style>
  <w:style w:type="paragraph" w:customStyle="1" w:styleId="1B5203FD1B5F4DB5987A8B4500D33C194">
    <w:name w:val="1B5203FD1B5F4DB5987A8B4500D33C194"/>
    <w:rsid w:val="005D7AB2"/>
    <w:rPr>
      <w:rFonts w:ascii="Calibri" w:eastAsia="Calibri" w:hAnsi="Calibri" w:cs="Calibri"/>
    </w:rPr>
  </w:style>
  <w:style w:type="paragraph" w:customStyle="1" w:styleId="F100863DFB804219A56E8702317BF2174">
    <w:name w:val="F100863DFB804219A56E8702317BF2174"/>
    <w:rsid w:val="005D7AB2"/>
    <w:rPr>
      <w:rFonts w:ascii="Calibri" w:eastAsia="Calibri" w:hAnsi="Calibri" w:cs="Calibri"/>
    </w:rPr>
  </w:style>
  <w:style w:type="paragraph" w:customStyle="1" w:styleId="B80DBECAC3FC42F2B8144283AF1D472A">
    <w:name w:val="B80DBECAC3FC42F2B8144283AF1D472A"/>
    <w:rsid w:val="005D7AB2"/>
    <w:rPr>
      <w:rFonts w:ascii="Calibri" w:eastAsia="Calibri" w:hAnsi="Calibri" w:cs="Calibri"/>
    </w:rPr>
  </w:style>
  <w:style w:type="paragraph" w:customStyle="1" w:styleId="155301B9DECD49DAA2EFC624B55B19974">
    <w:name w:val="155301B9DECD49DAA2EFC624B55B19974"/>
    <w:rsid w:val="005D7AB2"/>
    <w:rPr>
      <w:rFonts w:ascii="Calibri" w:eastAsia="Calibri" w:hAnsi="Calibri" w:cs="Calibri"/>
    </w:rPr>
  </w:style>
  <w:style w:type="paragraph" w:customStyle="1" w:styleId="C8E55BC9F15C46A8B758D02A50B95E8B4">
    <w:name w:val="C8E55BC9F15C46A8B758D02A50B95E8B4"/>
    <w:rsid w:val="005D7AB2"/>
    <w:rPr>
      <w:rFonts w:ascii="Calibri" w:eastAsia="Calibri" w:hAnsi="Calibri" w:cs="Calibri"/>
    </w:rPr>
  </w:style>
  <w:style w:type="paragraph" w:customStyle="1" w:styleId="5AEF0CD8F46E4FF69FDD1B80F203318C4">
    <w:name w:val="5AEF0CD8F46E4FF69FDD1B80F203318C4"/>
    <w:rsid w:val="005D7AB2"/>
    <w:rPr>
      <w:rFonts w:ascii="Calibri" w:eastAsia="Calibri" w:hAnsi="Calibri" w:cs="Calibri"/>
    </w:rPr>
  </w:style>
  <w:style w:type="paragraph" w:customStyle="1" w:styleId="2FC33BF2D23A4A898401A4BA2F00E3E14">
    <w:name w:val="2FC33BF2D23A4A898401A4BA2F00E3E14"/>
    <w:rsid w:val="005D7AB2"/>
    <w:rPr>
      <w:rFonts w:ascii="Calibri" w:eastAsia="Calibri" w:hAnsi="Calibri" w:cs="Calibri"/>
    </w:rPr>
  </w:style>
  <w:style w:type="paragraph" w:customStyle="1" w:styleId="52B2D33E883F40768C829F581C44B25F4">
    <w:name w:val="52B2D33E883F40768C829F581C44B25F4"/>
    <w:rsid w:val="005D7AB2"/>
    <w:rPr>
      <w:rFonts w:ascii="Calibri" w:eastAsia="Calibri" w:hAnsi="Calibri" w:cs="Calibri"/>
    </w:rPr>
  </w:style>
  <w:style w:type="paragraph" w:customStyle="1" w:styleId="9121F74EC99D4BE595451DC14176E89C4">
    <w:name w:val="9121F74EC99D4BE595451DC14176E89C4"/>
    <w:rsid w:val="005D7AB2"/>
    <w:rPr>
      <w:rFonts w:ascii="Calibri" w:eastAsia="Calibri" w:hAnsi="Calibri" w:cs="Calibri"/>
    </w:rPr>
  </w:style>
  <w:style w:type="paragraph" w:customStyle="1" w:styleId="299C95FBC7EE490CAB6260C8D94186C04">
    <w:name w:val="299C95FBC7EE490CAB6260C8D94186C04"/>
    <w:rsid w:val="005D7AB2"/>
    <w:rPr>
      <w:rFonts w:ascii="Calibri" w:eastAsia="Calibri" w:hAnsi="Calibri" w:cs="Calibri"/>
    </w:rPr>
  </w:style>
  <w:style w:type="paragraph" w:customStyle="1" w:styleId="16E2CCA3DFF54C7EA0BFE2A6C00346F04">
    <w:name w:val="16E2CCA3DFF54C7EA0BFE2A6C00346F04"/>
    <w:rsid w:val="005D7AB2"/>
    <w:rPr>
      <w:rFonts w:ascii="Calibri" w:eastAsia="Calibri" w:hAnsi="Calibri" w:cs="Calibri"/>
    </w:rPr>
  </w:style>
  <w:style w:type="paragraph" w:customStyle="1" w:styleId="56F28AB3B4C44D0EA9E3F9189062B1DA">
    <w:name w:val="56F28AB3B4C44D0EA9E3F9189062B1DA"/>
    <w:rsid w:val="005D7AB2"/>
    <w:rPr>
      <w:rFonts w:ascii="Calibri" w:eastAsia="Calibri" w:hAnsi="Calibri" w:cs="Calibri"/>
    </w:rPr>
  </w:style>
  <w:style w:type="paragraph" w:customStyle="1" w:styleId="16FAAB141EAD4506A83F794E31180BA44">
    <w:name w:val="16FAAB141EAD4506A83F794E31180BA44"/>
    <w:rsid w:val="005D7AB2"/>
    <w:rPr>
      <w:rFonts w:ascii="Calibri" w:eastAsia="Calibri" w:hAnsi="Calibri" w:cs="Calibri"/>
    </w:rPr>
  </w:style>
  <w:style w:type="paragraph" w:customStyle="1" w:styleId="857F300BBF054845AC398ED6996FF03E4">
    <w:name w:val="857F300BBF054845AC398ED6996FF03E4"/>
    <w:rsid w:val="005D7AB2"/>
    <w:rPr>
      <w:rFonts w:ascii="Calibri" w:eastAsia="Calibri" w:hAnsi="Calibri" w:cs="Calibri"/>
    </w:rPr>
  </w:style>
  <w:style w:type="paragraph" w:customStyle="1" w:styleId="914459A3300942BAADBC8AABF25A3E734">
    <w:name w:val="914459A3300942BAADBC8AABF25A3E734"/>
    <w:rsid w:val="005D7AB2"/>
    <w:rPr>
      <w:rFonts w:ascii="Calibri" w:eastAsia="Calibri" w:hAnsi="Calibri" w:cs="Calibri"/>
    </w:rPr>
  </w:style>
  <w:style w:type="paragraph" w:customStyle="1" w:styleId="0C34237AF3334A72B8428D29C36185964">
    <w:name w:val="0C34237AF3334A72B8428D29C36185964"/>
    <w:rsid w:val="005D7AB2"/>
    <w:rPr>
      <w:rFonts w:ascii="Calibri" w:eastAsia="Calibri" w:hAnsi="Calibri" w:cs="Calibri"/>
    </w:rPr>
  </w:style>
  <w:style w:type="paragraph" w:customStyle="1" w:styleId="C0F3B591D4084F7FB7D7979C4E72C5EA4">
    <w:name w:val="C0F3B591D4084F7FB7D7979C4E72C5EA4"/>
    <w:rsid w:val="005D7AB2"/>
    <w:rPr>
      <w:rFonts w:ascii="Calibri" w:eastAsia="Calibri" w:hAnsi="Calibri" w:cs="Calibri"/>
    </w:rPr>
  </w:style>
  <w:style w:type="paragraph" w:customStyle="1" w:styleId="ABB89A35D755478498AC56F31B14C1754">
    <w:name w:val="ABB89A35D755478498AC56F31B14C1754"/>
    <w:rsid w:val="005D7AB2"/>
    <w:rPr>
      <w:rFonts w:ascii="Calibri" w:eastAsia="Calibri" w:hAnsi="Calibri" w:cs="Calibri"/>
    </w:rPr>
  </w:style>
  <w:style w:type="paragraph" w:customStyle="1" w:styleId="F2B3D4DA670F433F923FC636830210084">
    <w:name w:val="F2B3D4DA670F433F923FC636830210084"/>
    <w:rsid w:val="005D7AB2"/>
    <w:rPr>
      <w:rFonts w:ascii="Calibri" w:eastAsia="Calibri" w:hAnsi="Calibri" w:cs="Calibri"/>
    </w:rPr>
  </w:style>
  <w:style w:type="paragraph" w:customStyle="1" w:styleId="8CDE7C552FAF4598BD87C96AA9319F704">
    <w:name w:val="8CDE7C552FAF4598BD87C96AA9319F704"/>
    <w:rsid w:val="005D7AB2"/>
    <w:rPr>
      <w:rFonts w:ascii="Calibri" w:eastAsia="Calibri" w:hAnsi="Calibri" w:cs="Calibri"/>
    </w:rPr>
  </w:style>
  <w:style w:type="paragraph" w:customStyle="1" w:styleId="FD969E807E584655AE32DD1C826F6894">
    <w:name w:val="FD969E807E584655AE32DD1C826F6894"/>
    <w:rsid w:val="005D7AB2"/>
    <w:rPr>
      <w:rFonts w:ascii="Calibri" w:eastAsia="Calibri" w:hAnsi="Calibri" w:cs="Calibri"/>
    </w:rPr>
  </w:style>
  <w:style w:type="paragraph" w:customStyle="1" w:styleId="583263B6B9944F9D9CDCFA4CCEFA8E984">
    <w:name w:val="583263B6B9944F9D9CDCFA4CCEFA8E984"/>
    <w:rsid w:val="005D7AB2"/>
    <w:rPr>
      <w:rFonts w:ascii="Calibri" w:eastAsia="Calibri" w:hAnsi="Calibri" w:cs="Calibri"/>
    </w:rPr>
  </w:style>
  <w:style w:type="paragraph" w:customStyle="1" w:styleId="BB6CC5CB39B846CD82E8C18A3891F9344">
    <w:name w:val="BB6CC5CB39B846CD82E8C18A3891F9344"/>
    <w:rsid w:val="005D7AB2"/>
    <w:rPr>
      <w:rFonts w:ascii="Calibri" w:eastAsia="Calibri" w:hAnsi="Calibri" w:cs="Calibri"/>
    </w:rPr>
  </w:style>
  <w:style w:type="paragraph" w:customStyle="1" w:styleId="A4E58FE9F9944C978D379E8F096DA1BE4">
    <w:name w:val="A4E58FE9F9944C978D379E8F096DA1BE4"/>
    <w:rsid w:val="005D7AB2"/>
    <w:rPr>
      <w:rFonts w:ascii="Calibri" w:eastAsia="Calibri" w:hAnsi="Calibri" w:cs="Calibri"/>
    </w:rPr>
  </w:style>
  <w:style w:type="paragraph" w:customStyle="1" w:styleId="1D37EE03BEF94A86AE082B4EEC2C5FDE4">
    <w:name w:val="1D37EE03BEF94A86AE082B4EEC2C5FDE4"/>
    <w:rsid w:val="005D7AB2"/>
    <w:rPr>
      <w:rFonts w:ascii="Calibri" w:eastAsia="Calibri" w:hAnsi="Calibri" w:cs="Calibri"/>
    </w:rPr>
  </w:style>
  <w:style w:type="paragraph" w:customStyle="1" w:styleId="ED7DBA3D91E249E0BCA96557915CD3594">
    <w:name w:val="ED7DBA3D91E249E0BCA96557915CD3594"/>
    <w:rsid w:val="005D7AB2"/>
    <w:rPr>
      <w:rFonts w:ascii="Calibri" w:eastAsia="Calibri" w:hAnsi="Calibri" w:cs="Calibri"/>
    </w:rPr>
  </w:style>
  <w:style w:type="paragraph" w:customStyle="1" w:styleId="21B5F4301F9B4822B600DE850D0A21C34">
    <w:name w:val="21B5F4301F9B4822B600DE850D0A21C34"/>
    <w:rsid w:val="005D7AB2"/>
    <w:rPr>
      <w:rFonts w:ascii="Calibri" w:eastAsia="Calibri" w:hAnsi="Calibri" w:cs="Calibri"/>
    </w:rPr>
  </w:style>
  <w:style w:type="paragraph" w:customStyle="1" w:styleId="6A915F28518C4EA79E5BED94559EF6E74">
    <w:name w:val="6A915F28518C4EA79E5BED94559EF6E74"/>
    <w:rsid w:val="005D7AB2"/>
    <w:rPr>
      <w:rFonts w:ascii="Calibri" w:eastAsia="Calibri" w:hAnsi="Calibri" w:cs="Calibri"/>
    </w:rPr>
  </w:style>
  <w:style w:type="paragraph" w:customStyle="1" w:styleId="6FD285651B17408B8FE7C624B4493E984">
    <w:name w:val="6FD285651B17408B8FE7C624B4493E984"/>
    <w:rsid w:val="005D7AB2"/>
    <w:rPr>
      <w:rFonts w:ascii="Calibri" w:eastAsia="Calibri" w:hAnsi="Calibri" w:cs="Calibri"/>
    </w:rPr>
  </w:style>
  <w:style w:type="paragraph" w:customStyle="1" w:styleId="2793448365164426B5EB8132B5E0FE87">
    <w:name w:val="2793448365164426B5EB8132B5E0FE87"/>
    <w:rsid w:val="005D7AB2"/>
    <w:rPr>
      <w:rFonts w:ascii="Calibri" w:eastAsia="Calibri" w:hAnsi="Calibri" w:cs="Calibri"/>
    </w:rPr>
  </w:style>
  <w:style w:type="paragraph" w:customStyle="1" w:styleId="3F0D81B1347849C599B5517220BE918B4">
    <w:name w:val="3F0D81B1347849C599B5517220BE918B4"/>
    <w:rsid w:val="005D7AB2"/>
    <w:rPr>
      <w:rFonts w:ascii="Calibri" w:eastAsia="Calibri" w:hAnsi="Calibri" w:cs="Calibri"/>
    </w:rPr>
  </w:style>
  <w:style w:type="paragraph" w:customStyle="1" w:styleId="DE09AF91AAAF4671A55B4EC0CAD01A664">
    <w:name w:val="DE09AF91AAAF4671A55B4EC0CAD01A664"/>
    <w:rsid w:val="005D7AB2"/>
    <w:rPr>
      <w:rFonts w:ascii="Calibri" w:eastAsia="Calibri" w:hAnsi="Calibri" w:cs="Calibri"/>
    </w:rPr>
  </w:style>
  <w:style w:type="paragraph" w:customStyle="1" w:styleId="3BFD821DDB8A40B5A48573D5B4AFDB432">
    <w:name w:val="3BFD821DDB8A40B5A48573D5B4AFDB432"/>
    <w:rsid w:val="005D7AB2"/>
    <w:rPr>
      <w:rFonts w:ascii="Calibri" w:eastAsia="Calibri" w:hAnsi="Calibri" w:cs="Calibri"/>
    </w:rPr>
  </w:style>
  <w:style w:type="paragraph" w:customStyle="1" w:styleId="C4C4B4AF9BBC49479570D915F8B43CE52">
    <w:name w:val="C4C4B4AF9BBC49479570D915F8B43CE52"/>
    <w:rsid w:val="005D7AB2"/>
    <w:rPr>
      <w:rFonts w:ascii="Calibri" w:eastAsia="Calibri" w:hAnsi="Calibri" w:cs="Calibri"/>
    </w:rPr>
  </w:style>
  <w:style w:type="paragraph" w:customStyle="1" w:styleId="61E493E28D0F451FB8D9D572342910A92">
    <w:name w:val="61E493E28D0F451FB8D9D572342910A92"/>
    <w:rsid w:val="005D7AB2"/>
    <w:rPr>
      <w:rFonts w:ascii="Calibri" w:eastAsia="Calibri" w:hAnsi="Calibri" w:cs="Calibri"/>
    </w:rPr>
  </w:style>
  <w:style w:type="paragraph" w:customStyle="1" w:styleId="F23D18E3A35B413BAE4B745DA809B72A2">
    <w:name w:val="F23D18E3A35B413BAE4B745DA809B72A2"/>
    <w:rsid w:val="005D7AB2"/>
    <w:rPr>
      <w:rFonts w:ascii="Calibri" w:eastAsia="Calibri" w:hAnsi="Calibri" w:cs="Calibri"/>
    </w:rPr>
  </w:style>
  <w:style w:type="paragraph" w:customStyle="1" w:styleId="6F50A97A2F3D4BB4A59851EF15C0C70A2">
    <w:name w:val="6F50A97A2F3D4BB4A59851EF15C0C70A2"/>
    <w:rsid w:val="005D7AB2"/>
    <w:rPr>
      <w:rFonts w:ascii="Calibri" w:eastAsia="Calibri" w:hAnsi="Calibri" w:cs="Calibri"/>
    </w:rPr>
  </w:style>
  <w:style w:type="paragraph" w:customStyle="1" w:styleId="A5B43823B58142788E187B0128485061">
    <w:name w:val="A5B43823B58142788E187B0128485061"/>
    <w:rsid w:val="005D7AB2"/>
    <w:rPr>
      <w:rFonts w:ascii="Calibri" w:eastAsia="Calibri" w:hAnsi="Calibri" w:cs="Calibri"/>
    </w:rPr>
  </w:style>
  <w:style w:type="paragraph" w:customStyle="1" w:styleId="96B830E22F3F4AD195AEBC80A0A75B9D">
    <w:name w:val="96B830E22F3F4AD195AEBC80A0A75B9D"/>
    <w:rsid w:val="005D7AB2"/>
    <w:rPr>
      <w:rFonts w:ascii="Calibri" w:eastAsia="Calibri" w:hAnsi="Calibri" w:cs="Calibri"/>
    </w:rPr>
  </w:style>
  <w:style w:type="paragraph" w:customStyle="1" w:styleId="854DA1B8C9774DC3BDC821F5AAF8E02F">
    <w:name w:val="854DA1B8C9774DC3BDC821F5AAF8E02F"/>
    <w:rsid w:val="005D7AB2"/>
    <w:rPr>
      <w:rFonts w:ascii="Calibri" w:eastAsia="Calibri" w:hAnsi="Calibri" w:cs="Calibri"/>
    </w:rPr>
  </w:style>
  <w:style w:type="paragraph" w:customStyle="1" w:styleId="E57F901F22C944D2AFAB5E8AFF968111">
    <w:name w:val="E57F901F22C944D2AFAB5E8AFF968111"/>
    <w:rsid w:val="005D7AB2"/>
    <w:rPr>
      <w:rFonts w:ascii="Calibri" w:eastAsia="Calibri" w:hAnsi="Calibri" w:cs="Calibri"/>
    </w:rPr>
  </w:style>
  <w:style w:type="paragraph" w:customStyle="1" w:styleId="3653DFB005F249E09BEFB6D7792DF06C">
    <w:name w:val="3653DFB005F249E09BEFB6D7792DF06C"/>
    <w:rsid w:val="005D7AB2"/>
    <w:rPr>
      <w:rFonts w:ascii="Calibri" w:eastAsia="Calibri" w:hAnsi="Calibri" w:cs="Calibri"/>
    </w:rPr>
  </w:style>
  <w:style w:type="paragraph" w:customStyle="1" w:styleId="4720D618A3084CF48D7A7BCB3AA2FA1B">
    <w:name w:val="4720D618A3084CF48D7A7BCB3AA2FA1B"/>
    <w:rsid w:val="005D7AB2"/>
    <w:rPr>
      <w:rFonts w:ascii="Calibri" w:eastAsia="Calibri" w:hAnsi="Calibri" w:cs="Calibri"/>
    </w:rPr>
  </w:style>
  <w:style w:type="paragraph" w:customStyle="1" w:styleId="C2732734E2204D8CAB41F19C40666B8E">
    <w:name w:val="C2732734E2204D8CAB41F19C40666B8E"/>
    <w:rsid w:val="005D7AB2"/>
    <w:rPr>
      <w:rFonts w:ascii="Calibri" w:eastAsia="Calibri" w:hAnsi="Calibri" w:cs="Calibri"/>
    </w:rPr>
  </w:style>
  <w:style w:type="paragraph" w:customStyle="1" w:styleId="E533EA709C2B407BB7DE283B198A1F74">
    <w:name w:val="E533EA709C2B407BB7DE283B198A1F74"/>
    <w:rsid w:val="005D7AB2"/>
    <w:rPr>
      <w:rFonts w:ascii="Calibri" w:eastAsia="Calibri" w:hAnsi="Calibri" w:cs="Calibri"/>
    </w:rPr>
  </w:style>
  <w:style w:type="paragraph" w:customStyle="1" w:styleId="3D5D0182F0584F15AF9BC13DAD81651A">
    <w:name w:val="3D5D0182F0584F15AF9BC13DAD81651A"/>
    <w:rsid w:val="005D7AB2"/>
    <w:rPr>
      <w:rFonts w:ascii="Calibri" w:eastAsia="Calibri" w:hAnsi="Calibri" w:cs="Calibri"/>
    </w:rPr>
  </w:style>
  <w:style w:type="paragraph" w:customStyle="1" w:styleId="ABC8A6EAA4B24E0088998F242B20D91D">
    <w:name w:val="ABC8A6EAA4B24E0088998F242B20D91D"/>
    <w:rsid w:val="005D7AB2"/>
    <w:rPr>
      <w:rFonts w:ascii="Calibri" w:eastAsia="Calibri" w:hAnsi="Calibri" w:cs="Calibri"/>
    </w:rPr>
  </w:style>
  <w:style w:type="paragraph" w:customStyle="1" w:styleId="DD28A02B848D4E07B97BCD28D7283E21">
    <w:name w:val="DD28A02B848D4E07B97BCD28D7283E21"/>
    <w:rsid w:val="005D7AB2"/>
    <w:rPr>
      <w:rFonts w:ascii="Calibri" w:eastAsia="Calibri" w:hAnsi="Calibri" w:cs="Calibri"/>
    </w:rPr>
  </w:style>
  <w:style w:type="paragraph" w:customStyle="1" w:styleId="48052708EB5D47999BF164DD37A3EC58">
    <w:name w:val="48052708EB5D47999BF164DD37A3EC58"/>
    <w:rsid w:val="005D7AB2"/>
    <w:rPr>
      <w:rFonts w:ascii="Calibri" w:eastAsia="Calibri" w:hAnsi="Calibri" w:cs="Calibri"/>
    </w:rPr>
  </w:style>
  <w:style w:type="paragraph" w:customStyle="1" w:styleId="A03B7638C02A43C09B8F3BAD42B7AF15">
    <w:name w:val="A03B7638C02A43C09B8F3BAD42B7AF15"/>
    <w:rsid w:val="005D7AB2"/>
  </w:style>
  <w:style w:type="paragraph" w:customStyle="1" w:styleId="8F5780A9555042E99679C065DB139B6B">
    <w:name w:val="8F5780A9555042E99679C065DB139B6B"/>
    <w:rsid w:val="005D7AB2"/>
  </w:style>
  <w:style w:type="paragraph" w:customStyle="1" w:styleId="B4FBE14C7F9E4C9D9EA8D217D037702E">
    <w:name w:val="B4FBE14C7F9E4C9D9EA8D217D037702E"/>
    <w:rsid w:val="005D7AB2"/>
  </w:style>
  <w:style w:type="paragraph" w:customStyle="1" w:styleId="2093F54D6D1E4EC9A1134EC5EF70ECE7">
    <w:name w:val="2093F54D6D1E4EC9A1134EC5EF70ECE7"/>
    <w:rsid w:val="005D7AB2"/>
  </w:style>
  <w:style w:type="paragraph" w:customStyle="1" w:styleId="3D1017FD66064FABB98DA6C7FA02FD69">
    <w:name w:val="3D1017FD66064FABB98DA6C7FA02FD69"/>
    <w:rsid w:val="005D7AB2"/>
  </w:style>
  <w:style w:type="paragraph" w:customStyle="1" w:styleId="35245FA22EF64478AF93B2A18E24B04B40">
    <w:name w:val="35245FA22EF64478AF93B2A18E24B04B40"/>
    <w:rsid w:val="005D7AB2"/>
    <w:rPr>
      <w:rFonts w:ascii="Calibri" w:eastAsia="Calibri" w:hAnsi="Calibri" w:cs="Calibri"/>
    </w:rPr>
  </w:style>
  <w:style w:type="paragraph" w:customStyle="1" w:styleId="073CE04D185643878B84AD5BC03D02A340">
    <w:name w:val="073CE04D185643878B84AD5BC03D02A340"/>
    <w:rsid w:val="005D7AB2"/>
    <w:rPr>
      <w:rFonts w:ascii="Calibri" w:eastAsia="Calibri" w:hAnsi="Calibri" w:cs="Calibri"/>
    </w:rPr>
  </w:style>
  <w:style w:type="paragraph" w:customStyle="1" w:styleId="F350FBA2C29B46F6AAF0F236D2BB5ADF40">
    <w:name w:val="F350FBA2C29B46F6AAF0F236D2BB5ADF40"/>
    <w:rsid w:val="005D7AB2"/>
    <w:rPr>
      <w:rFonts w:ascii="Calibri" w:eastAsia="Calibri" w:hAnsi="Calibri" w:cs="Calibri"/>
    </w:rPr>
  </w:style>
  <w:style w:type="paragraph" w:customStyle="1" w:styleId="CCBDD2368CED4B3BB3C09F0E91897B8440">
    <w:name w:val="CCBDD2368CED4B3BB3C09F0E91897B8440"/>
    <w:rsid w:val="005D7AB2"/>
    <w:rPr>
      <w:rFonts w:ascii="Calibri" w:eastAsia="Calibri" w:hAnsi="Calibri" w:cs="Calibri"/>
    </w:rPr>
  </w:style>
  <w:style w:type="paragraph" w:customStyle="1" w:styleId="769D10671D634164A6D2DB2AF97D16D340">
    <w:name w:val="769D10671D634164A6D2DB2AF97D16D340"/>
    <w:rsid w:val="005D7AB2"/>
    <w:rPr>
      <w:rFonts w:ascii="Calibri" w:eastAsia="Calibri" w:hAnsi="Calibri" w:cs="Calibri"/>
    </w:rPr>
  </w:style>
  <w:style w:type="paragraph" w:customStyle="1" w:styleId="1BCCAAA731DE4199B6C7663B347D578616">
    <w:name w:val="1BCCAAA731DE4199B6C7663B347D578616"/>
    <w:rsid w:val="005D7AB2"/>
    <w:rPr>
      <w:rFonts w:ascii="Calibri" w:eastAsia="Calibri" w:hAnsi="Calibri" w:cs="Calibri"/>
    </w:rPr>
  </w:style>
  <w:style w:type="paragraph" w:customStyle="1" w:styleId="22D1173ECA85442FAAE1546580C4047F40">
    <w:name w:val="22D1173ECA85442FAAE1546580C4047F40"/>
    <w:rsid w:val="005D7AB2"/>
    <w:rPr>
      <w:rFonts w:ascii="Calibri" w:eastAsia="Calibri" w:hAnsi="Calibri" w:cs="Calibri"/>
    </w:rPr>
  </w:style>
  <w:style w:type="paragraph" w:customStyle="1" w:styleId="2E09607F8F574648BE510D79D43D776E40">
    <w:name w:val="2E09607F8F574648BE510D79D43D776E40"/>
    <w:rsid w:val="005D7AB2"/>
    <w:rPr>
      <w:rFonts w:ascii="Calibri" w:eastAsia="Calibri" w:hAnsi="Calibri" w:cs="Calibri"/>
    </w:rPr>
  </w:style>
  <w:style w:type="paragraph" w:customStyle="1" w:styleId="81C726644747499688BEA02F99DA886140">
    <w:name w:val="81C726644747499688BEA02F99DA886140"/>
    <w:rsid w:val="005D7AB2"/>
    <w:rPr>
      <w:rFonts w:ascii="Calibri" w:eastAsia="Calibri" w:hAnsi="Calibri" w:cs="Calibri"/>
    </w:rPr>
  </w:style>
  <w:style w:type="paragraph" w:customStyle="1" w:styleId="0055559777E949F0982D40CD4DB8130240">
    <w:name w:val="0055559777E949F0982D40CD4DB8130240"/>
    <w:rsid w:val="005D7AB2"/>
    <w:rPr>
      <w:rFonts w:ascii="Calibri" w:eastAsia="Calibri" w:hAnsi="Calibri" w:cs="Calibri"/>
    </w:rPr>
  </w:style>
  <w:style w:type="paragraph" w:customStyle="1" w:styleId="6D449A5E81354584AA7270E94DC2907740">
    <w:name w:val="6D449A5E81354584AA7270E94DC2907740"/>
    <w:rsid w:val="005D7AB2"/>
    <w:rPr>
      <w:rFonts w:ascii="Calibri" w:eastAsia="Calibri" w:hAnsi="Calibri" w:cs="Calibri"/>
    </w:rPr>
  </w:style>
  <w:style w:type="paragraph" w:customStyle="1" w:styleId="738D7F6E969544BF88B80478D072D0FE40">
    <w:name w:val="738D7F6E969544BF88B80478D072D0FE40"/>
    <w:rsid w:val="005D7AB2"/>
    <w:rPr>
      <w:rFonts w:ascii="Calibri" w:eastAsia="Calibri" w:hAnsi="Calibri" w:cs="Calibri"/>
    </w:rPr>
  </w:style>
  <w:style w:type="paragraph" w:customStyle="1" w:styleId="A10F9FAD60BB468D828486437A5103B630">
    <w:name w:val="A10F9FAD60BB468D828486437A5103B630"/>
    <w:rsid w:val="005D7AB2"/>
    <w:rPr>
      <w:rFonts w:ascii="Calibri" w:eastAsia="Calibri" w:hAnsi="Calibri" w:cs="Calibri"/>
    </w:rPr>
  </w:style>
  <w:style w:type="paragraph" w:customStyle="1" w:styleId="2277121C6A224167B684D32D1BC7D5B739">
    <w:name w:val="2277121C6A224167B684D32D1BC7D5B739"/>
    <w:rsid w:val="005D7AB2"/>
    <w:rPr>
      <w:rFonts w:ascii="Calibri" w:eastAsia="Calibri" w:hAnsi="Calibri" w:cs="Calibri"/>
    </w:rPr>
  </w:style>
  <w:style w:type="paragraph" w:customStyle="1" w:styleId="4A60C4FFAACB4F43B39B767999F4191439">
    <w:name w:val="4A60C4FFAACB4F43B39B767999F4191439"/>
    <w:rsid w:val="005D7AB2"/>
    <w:rPr>
      <w:rFonts w:ascii="Calibri" w:eastAsia="Calibri" w:hAnsi="Calibri" w:cs="Calibri"/>
    </w:rPr>
  </w:style>
  <w:style w:type="paragraph" w:customStyle="1" w:styleId="67FE404E89BA49AC8E6C2FA842E57E6E39">
    <w:name w:val="67FE404E89BA49AC8E6C2FA842E57E6E39"/>
    <w:rsid w:val="005D7AB2"/>
    <w:rPr>
      <w:rFonts w:ascii="Calibri" w:eastAsia="Calibri" w:hAnsi="Calibri" w:cs="Calibri"/>
    </w:rPr>
  </w:style>
  <w:style w:type="paragraph" w:customStyle="1" w:styleId="7406B72CE29443ED92101E6250F6121339">
    <w:name w:val="7406B72CE29443ED92101E6250F6121339"/>
    <w:rsid w:val="005D7AB2"/>
    <w:rPr>
      <w:rFonts w:ascii="Calibri" w:eastAsia="Calibri" w:hAnsi="Calibri" w:cs="Calibri"/>
    </w:rPr>
  </w:style>
  <w:style w:type="paragraph" w:customStyle="1" w:styleId="852C8E64E84C43ACBDA4BFFCECA51BF039">
    <w:name w:val="852C8E64E84C43ACBDA4BFFCECA51BF039"/>
    <w:rsid w:val="005D7AB2"/>
    <w:rPr>
      <w:rFonts w:ascii="Calibri" w:eastAsia="Calibri" w:hAnsi="Calibri" w:cs="Calibri"/>
    </w:rPr>
  </w:style>
  <w:style w:type="paragraph" w:customStyle="1" w:styleId="4EA8C8749A3A49BAB490C88F8DE3D4D739">
    <w:name w:val="4EA8C8749A3A49BAB490C88F8DE3D4D739"/>
    <w:rsid w:val="005D7AB2"/>
    <w:rPr>
      <w:rFonts w:ascii="Calibri" w:eastAsia="Calibri" w:hAnsi="Calibri" w:cs="Calibri"/>
    </w:rPr>
  </w:style>
  <w:style w:type="paragraph" w:customStyle="1" w:styleId="6E1328EB82374AC9A3530A0D99C80EB339">
    <w:name w:val="6E1328EB82374AC9A3530A0D99C80EB339"/>
    <w:rsid w:val="005D7AB2"/>
    <w:rPr>
      <w:rFonts w:ascii="Calibri" w:eastAsia="Calibri" w:hAnsi="Calibri" w:cs="Calibri"/>
    </w:rPr>
  </w:style>
  <w:style w:type="paragraph" w:customStyle="1" w:styleId="22CD0A45E8184A74823BAB2420C6EC8814">
    <w:name w:val="22CD0A45E8184A74823BAB2420C6EC8814"/>
    <w:rsid w:val="005D7AB2"/>
    <w:rPr>
      <w:rFonts w:ascii="Calibri" w:eastAsia="Calibri" w:hAnsi="Calibri" w:cs="Calibri"/>
    </w:rPr>
  </w:style>
  <w:style w:type="paragraph" w:customStyle="1" w:styleId="6D1E5C5B8F084D14A0EF701DF649934539">
    <w:name w:val="6D1E5C5B8F084D14A0EF701DF649934539"/>
    <w:rsid w:val="005D7AB2"/>
    <w:rPr>
      <w:rFonts w:ascii="Calibri" w:eastAsia="Calibri" w:hAnsi="Calibri" w:cs="Calibri"/>
    </w:rPr>
  </w:style>
  <w:style w:type="paragraph" w:customStyle="1" w:styleId="4C0ADCF2C7EC4D74AC449DE59F3B5C4A39">
    <w:name w:val="4C0ADCF2C7EC4D74AC449DE59F3B5C4A39"/>
    <w:rsid w:val="005D7AB2"/>
    <w:rPr>
      <w:rFonts w:ascii="Calibri" w:eastAsia="Calibri" w:hAnsi="Calibri" w:cs="Calibri"/>
    </w:rPr>
  </w:style>
  <w:style w:type="paragraph" w:customStyle="1" w:styleId="A4BDE212CF4E497B8CAACDB3064576B139">
    <w:name w:val="A4BDE212CF4E497B8CAACDB3064576B139"/>
    <w:rsid w:val="005D7AB2"/>
    <w:rPr>
      <w:rFonts w:ascii="Calibri" w:eastAsia="Calibri" w:hAnsi="Calibri" w:cs="Calibri"/>
    </w:rPr>
  </w:style>
  <w:style w:type="paragraph" w:customStyle="1" w:styleId="7BA1716E82564C578833C48E3D78578539">
    <w:name w:val="7BA1716E82564C578833C48E3D78578539"/>
    <w:rsid w:val="005D7AB2"/>
    <w:rPr>
      <w:rFonts w:ascii="Calibri" w:eastAsia="Calibri" w:hAnsi="Calibri" w:cs="Calibri"/>
    </w:rPr>
  </w:style>
  <w:style w:type="paragraph" w:customStyle="1" w:styleId="AE0762346C5944D78DAF56CF3384227B39">
    <w:name w:val="AE0762346C5944D78DAF56CF3384227B39"/>
    <w:rsid w:val="005D7AB2"/>
    <w:rPr>
      <w:rFonts w:ascii="Calibri" w:eastAsia="Calibri" w:hAnsi="Calibri" w:cs="Calibri"/>
    </w:rPr>
  </w:style>
  <w:style w:type="paragraph" w:customStyle="1" w:styleId="11873BB6AA814438AF3867193FC31ADD38">
    <w:name w:val="11873BB6AA814438AF3867193FC31ADD38"/>
    <w:rsid w:val="005D7AB2"/>
    <w:rPr>
      <w:rFonts w:ascii="Calibri" w:eastAsia="Calibri" w:hAnsi="Calibri" w:cs="Calibri"/>
    </w:rPr>
  </w:style>
  <w:style w:type="paragraph" w:customStyle="1" w:styleId="8E6D8326792A44E5A9B35F3AE8E8A72A28">
    <w:name w:val="8E6D8326792A44E5A9B35F3AE8E8A72A28"/>
    <w:rsid w:val="005D7AB2"/>
    <w:rPr>
      <w:rFonts w:ascii="Calibri" w:eastAsia="Calibri" w:hAnsi="Calibri" w:cs="Calibri"/>
    </w:rPr>
  </w:style>
  <w:style w:type="paragraph" w:customStyle="1" w:styleId="C4FE3561BEE14D9F9F819BEA1519829238">
    <w:name w:val="C4FE3561BEE14D9F9F819BEA1519829238"/>
    <w:rsid w:val="005D7AB2"/>
    <w:rPr>
      <w:rFonts w:ascii="Calibri" w:eastAsia="Calibri" w:hAnsi="Calibri" w:cs="Calibri"/>
    </w:rPr>
  </w:style>
  <w:style w:type="paragraph" w:customStyle="1" w:styleId="438043E8C2954971BBD4ABC392492DE637">
    <w:name w:val="438043E8C2954971BBD4ABC392492DE637"/>
    <w:rsid w:val="005D7AB2"/>
    <w:rPr>
      <w:rFonts w:ascii="Calibri" w:eastAsia="Calibri" w:hAnsi="Calibri" w:cs="Calibri"/>
    </w:rPr>
  </w:style>
  <w:style w:type="paragraph" w:customStyle="1" w:styleId="858D6DA1D0EA43D490955717AA8E343036">
    <w:name w:val="858D6DA1D0EA43D490955717AA8E343036"/>
    <w:rsid w:val="005D7AB2"/>
    <w:rPr>
      <w:rFonts w:ascii="Calibri" w:eastAsia="Calibri" w:hAnsi="Calibri" w:cs="Calibri"/>
    </w:rPr>
  </w:style>
  <w:style w:type="paragraph" w:customStyle="1" w:styleId="13AA16B01F5E4DF4BE64D9905885839636">
    <w:name w:val="13AA16B01F5E4DF4BE64D9905885839636"/>
    <w:rsid w:val="005D7AB2"/>
    <w:rPr>
      <w:rFonts w:ascii="Calibri" w:eastAsia="Calibri" w:hAnsi="Calibri" w:cs="Calibri"/>
    </w:rPr>
  </w:style>
  <w:style w:type="paragraph" w:customStyle="1" w:styleId="D2ABBFF8472F4B72A6FAA0B58A32CBD136">
    <w:name w:val="D2ABBFF8472F4B72A6FAA0B58A32CBD136"/>
    <w:rsid w:val="005D7AB2"/>
    <w:rPr>
      <w:rFonts w:ascii="Calibri" w:eastAsia="Calibri" w:hAnsi="Calibri" w:cs="Calibri"/>
    </w:rPr>
  </w:style>
  <w:style w:type="paragraph" w:customStyle="1" w:styleId="CAEFC4ECF4264832970C20468252F72925">
    <w:name w:val="CAEFC4ECF4264832970C20468252F72925"/>
    <w:rsid w:val="005D7AB2"/>
    <w:rPr>
      <w:rFonts w:ascii="Calibri" w:eastAsia="Calibri" w:hAnsi="Calibri" w:cs="Calibri"/>
    </w:rPr>
  </w:style>
  <w:style w:type="paragraph" w:customStyle="1" w:styleId="E0A138E2AA5949EFB6AD8CE82D35B10B25">
    <w:name w:val="E0A138E2AA5949EFB6AD8CE82D35B10B25"/>
    <w:rsid w:val="005D7AB2"/>
    <w:rPr>
      <w:rFonts w:ascii="Calibri" w:eastAsia="Calibri" w:hAnsi="Calibri" w:cs="Calibri"/>
    </w:rPr>
  </w:style>
  <w:style w:type="paragraph" w:customStyle="1" w:styleId="21465FFE5959440ABA43700EA4EC4C2E25">
    <w:name w:val="21465FFE5959440ABA43700EA4EC4C2E25"/>
    <w:rsid w:val="005D7AB2"/>
    <w:pPr>
      <w:ind w:left="720"/>
      <w:contextualSpacing/>
    </w:pPr>
    <w:rPr>
      <w:rFonts w:ascii="Calibri" w:eastAsia="Calibri" w:hAnsi="Calibri" w:cs="Calibri"/>
    </w:rPr>
  </w:style>
  <w:style w:type="paragraph" w:customStyle="1" w:styleId="F8C79C859D0B4B449A9EAD37F199A1A636">
    <w:name w:val="F8C79C859D0B4B449A9EAD37F199A1A636"/>
    <w:rsid w:val="005D7AB2"/>
    <w:rPr>
      <w:rFonts w:ascii="Calibri" w:eastAsia="Calibri" w:hAnsi="Calibri" w:cs="Calibri"/>
    </w:rPr>
  </w:style>
  <w:style w:type="paragraph" w:customStyle="1" w:styleId="A8A8D2E1A07B4ED19E3C5F0AAD74B17736">
    <w:name w:val="A8A8D2E1A07B4ED19E3C5F0AAD74B17736"/>
    <w:rsid w:val="005D7AB2"/>
    <w:rPr>
      <w:rFonts w:ascii="Calibri" w:eastAsia="Calibri" w:hAnsi="Calibri" w:cs="Calibri"/>
    </w:rPr>
  </w:style>
  <w:style w:type="paragraph" w:customStyle="1" w:styleId="77BCAE2AB5C94FD0A827BEAD4B63388236">
    <w:name w:val="77BCAE2AB5C94FD0A827BEAD4B63388236"/>
    <w:rsid w:val="005D7AB2"/>
    <w:rPr>
      <w:rFonts w:ascii="Calibri" w:eastAsia="Calibri" w:hAnsi="Calibri" w:cs="Calibri"/>
    </w:rPr>
  </w:style>
  <w:style w:type="paragraph" w:customStyle="1" w:styleId="358394327311429C8447C86E8082B51A36">
    <w:name w:val="358394327311429C8447C86E8082B51A36"/>
    <w:rsid w:val="005D7AB2"/>
    <w:rPr>
      <w:rFonts w:ascii="Calibri" w:eastAsia="Calibri" w:hAnsi="Calibri" w:cs="Calibri"/>
    </w:rPr>
  </w:style>
  <w:style w:type="paragraph" w:customStyle="1" w:styleId="115BB9D40D38436DB565B45BF180420436">
    <w:name w:val="115BB9D40D38436DB565B45BF180420436"/>
    <w:rsid w:val="005D7AB2"/>
    <w:rPr>
      <w:rFonts w:ascii="Calibri" w:eastAsia="Calibri" w:hAnsi="Calibri" w:cs="Calibri"/>
    </w:rPr>
  </w:style>
  <w:style w:type="paragraph" w:customStyle="1" w:styleId="116C6487F72145EB84B88F61438A772E36">
    <w:name w:val="116C6487F72145EB84B88F61438A772E36"/>
    <w:rsid w:val="005D7AB2"/>
    <w:rPr>
      <w:rFonts w:ascii="Calibri" w:eastAsia="Calibri" w:hAnsi="Calibri" w:cs="Calibri"/>
    </w:rPr>
  </w:style>
  <w:style w:type="paragraph" w:customStyle="1" w:styleId="CF0BAE5B2AE44C598F988E849ECFA5E236">
    <w:name w:val="CF0BAE5B2AE44C598F988E849ECFA5E236"/>
    <w:rsid w:val="005D7AB2"/>
    <w:rPr>
      <w:rFonts w:ascii="Calibri" w:eastAsia="Calibri" w:hAnsi="Calibri" w:cs="Calibri"/>
    </w:rPr>
  </w:style>
  <w:style w:type="paragraph" w:customStyle="1" w:styleId="CE7BD6CB3F454FB0B2A90BD1F41B7F8F36">
    <w:name w:val="CE7BD6CB3F454FB0B2A90BD1F41B7F8F36"/>
    <w:rsid w:val="005D7AB2"/>
    <w:rPr>
      <w:rFonts w:ascii="Calibri" w:eastAsia="Calibri" w:hAnsi="Calibri" w:cs="Calibri"/>
    </w:rPr>
  </w:style>
  <w:style w:type="paragraph" w:customStyle="1" w:styleId="4338AC1CD07B41C885CD49D7E1CB469B23">
    <w:name w:val="4338AC1CD07B41C885CD49D7E1CB469B23"/>
    <w:rsid w:val="005D7AB2"/>
    <w:rPr>
      <w:rFonts w:ascii="Calibri" w:eastAsia="Calibri" w:hAnsi="Calibri" w:cs="Calibri"/>
    </w:rPr>
  </w:style>
  <w:style w:type="paragraph" w:customStyle="1" w:styleId="4B961C06F6184FCAA04F89B2032E4D3623">
    <w:name w:val="4B961C06F6184FCAA04F89B2032E4D3623"/>
    <w:rsid w:val="005D7AB2"/>
    <w:rPr>
      <w:rFonts w:ascii="Calibri" w:eastAsia="Calibri" w:hAnsi="Calibri" w:cs="Calibri"/>
    </w:rPr>
  </w:style>
  <w:style w:type="paragraph" w:customStyle="1" w:styleId="222CC323CD7E455FA6E502D98AA9148123">
    <w:name w:val="222CC323CD7E455FA6E502D98AA9148123"/>
    <w:rsid w:val="005D7AB2"/>
    <w:rPr>
      <w:rFonts w:ascii="Calibri" w:eastAsia="Calibri" w:hAnsi="Calibri" w:cs="Calibri"/>
    </w:rPr>
  </w:style>
  <w:style w:type="paragraph" w:customStyle="1" w:styleId="AB16D2BA0D954AA892A3AC64FECB354F21">
    <w:name w:val="AB16D2BA0D954AA892A3AC64FECB354F21"/>
    <w:rsid w:val="005D7AB2"/>
    <w:rPr>
      <w:rFonts w:ascii="Calibri" w:eastAsia="Calibri" w:hAnsi="Calibri" w:cs="Calibri"/>
    </w:rPr>
  </w:style>
  <w:style w:type="paragraph" w:customStyle="1" w:styleId="3CA3693D4C144CECBC02986CD8E52AB421">
    <w:name w:val="3CA3693D4C144CECBC02986CD8E52AB421"/>
    <w:rsid w:val="005D7AB2"/>
    <w:rPr>
      <w:rFonts w:ascii="Calibri" w:eastAsia="Calibri" w:hAnsi="Calibri" w:cs="Calibri"/>
    </w:rPr>
  </w:style>
  <w:style w:type="paragraph" w:customStyle="1" w:styleId="4C87EDF3529A460BBD35B37379FB01CF35">
    <w:name w:val="4C87EDF3529A460BBD35B37379FB01CF35"/>
    <w:rsid w:val="005D7AB2"/>
    <w:rPr>
      <w:rFonts w:ascii="Calibri" w:eastAsia="Calibri" w:hAnsi="Calibri" w:cs="Calibri"/>
    </w:rPr>
  </w:style>
  <w:style w:type="paragraph" w:customStyle="1" w:styleId="F7AD68BCB4C74E76BFB08F92321656FD35">
    <w:name w:val="F7AD68BCB4C74E76BFB08F92321656FD35"/>
    <w:rsid w:val="005D7AB2"/>
    <w:rPr>
      <w:rFonts w:ascii="Calibri" w:eastAsia="Calibri" w:hAnsi="Calibri" w:cs="Calibri"/>
    </w:rPr>
  </w:style>
  <w:style w:type="paragraph" w:customStyle="1" w:styleId="2DA24947D4DA46249D11064E21AABEF435">
    <w:name w:val="2DA24947D4DA46249D11064E21AABEF435"/>
    <w:rsid w:val="005D7AB2"/>
    <w:rPr>
      <w:rFonts w:ascii="Calibri" w:eastAsia="Calibri" w:hAnsi="Calibri" w:cs="Calibri"/>
    </w:rPr>
  </w:style>
  <w:style w:type="paragraph" w:customStyle="1" w:styleId="00668E3C07AF448393735BDAF6AF494C33">
    <w:name w:val="00668E3C07AF448393735BDAF6AF494C33"/>
    <w:rsid w:val="005D7AB2"/>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5">
    <w:name w:val="66E8B845E0AC44739041F377DCC9463335"/>
    <w:rsid w:val="005D7AB2"/>
    <w:rPr>
      <w:rFonts w:ascii="Calibri" w:eastAsia="Calibri" w:hAnsi="Calibri" w:cs="Calibri"/>
    </w:rPr>
  </w:style>
  <w:style w:type="paragraph" w:customStyle="1" w:styleId="631E1FB997434FBC8CF6A8388DE7BAEB35">
    <w:name w:val="631E1FB997434FBC8CF6A8388DE7BAEB35"/>
    <w:rsid w:val="005D7AB2"/>
    <w:rPr>
      <w:rFonts w:ascii="Calibri" w:eastAsia="Calibri" w:hAnsi="Calibri" w:cs="Calibri"/>
    </w:rPr>
  </w:style>
  <w:style w:type="paragraph" w:customStyle="1" w:styleId="C20548BDB768419E8DE99B210EB3B62D35">
    <w:name w:val="C20548BDB768419E8DE99B210EB3B62D35"/>
    <w:rsid w:val="005D7AB2"/>
    <w:rPr>
      <w:rFonts w:ascii="Calibri" w:eastAsia="Calibri" w:hAnsi="Calibri" w:cs="Calibri"/>
    </w:rPr>
  </w:style>
  <w:style w:type="paragraph" w:customStyle="1" w:styleId="ACFF48D6DCB64F9EB5591E7236D686E135">
    <w:name w:val="ACFF48D6DCB64F9EB5591E7236D686E135"/>
    <w:rsid w:val="005D7AB2"/>
    <w:rPr>
      <w:rFonts w:ascii="Calibri" w:eastAsia="Calibri" w:hAnsi="Calibri" w:cs="Calibri"/>
    </w:rPr>
  </w:style>
  <w:style w:type="paragraph" w:customStyle="1" w:styleId="B6CC6B50EDD44454A81D88C3F66EDDBB35">
    <w:name w:val="B6CC6B50EDD44454A81D88C3F66EDDBB35"/>
    <w:rsid w:val="005D7AB2"/>
    <w:rPr>
      <w:rFonts w:ascii="Calibri" w:eastAsia="Calibri" w:hAnsi="Calibri" w:cs="Calibri"/>
    </w:rPr>
  </w:style>
  <w:style w:type="paragraph" w:customStyle="1" w:styleId="5B5F4E9040134207A0694C22AB88486C35">
    <w:name w:val="5B5F4E9040134207A0694C22AB88486C35"/>
    <w:rsid w:val="005D7AB2"/>
    <w:rPr>
      <w:rFonts w:ascii="Calibri" w:eastAsia="Calibri" w:hAnsi="Calibri" w:cs="Calibri"/>
    </w:rPr>
  </w:style>
  <w:style w:type="paragraph" w:customStyle="1" w:styleId="B3B18CD5A2D94BC89611EA3FECB3A19F35">
    <w:name w:val="B3B18CD5A2D94BC89611EA3FECB3A19F35"/>
    <w:rsid w:val="005D7AB2"/>
    <w:rPr>
      <w:rFonts w:ascii="Calibri" w:eastAsia="Calibri" w:hAnsi="Calibri" w:cs="Calibri"/>
    </w:rPr>
  </w:style>
  <w:style w:type="paragraph" w:customStyle="1" w:styleId="662052D1FFA641BABB671BC491BA871235">
    <w:name w:val="662052D1FFA641BABB671BC491BA871235"/>
    <w:rsid w:val="005D7AB2"/>
    <w:rPr>
      <w:rFonts w:ascii="Calibri" w:eastAsia="Calibri" w:hAnsi="Calibri" w:cs="Calibri"/>
    </w:rPr>
  </w:style>
  <w:style w:type="paragraph" w:customStyle="1" w:styleId="9D9CB62892494461AC95664789F4CBCE35">
    <w:name w:val="9D9CB62892494461AC95664789F4CBCE35"/>
    <w:rsid w:val="005D7AB2"/>
    <w:rPr>
      <w:rFonts w:ascii="Calibri" w:eastAsia="Calibri" w:hAnsi="Calibri" w:cs="Calibri"/>
    </w:rPr>
  </w:style>
  <w:style w:type="paragraph" w:customStyle="1" w:styleId="5B496F62C19F4E7487C10EBECD141F8635">
    <w:name w:val="5B496F62C19F4E7487C10EBECD141F8635"/>
    <w:rsid w:val="005D7AB2"/>
    <w:rPr>
      <w:rFonts w:ascii="Calibri" w:eastAsia="Calibri" w:hAnsi="Calibri" w:cs="Calibri"/>
    </w:rPr>
  </w:style>
  <w:style w:type="paragraph" w:customStyle="1" w:styleId="B1C310055E954392947742591F66853D35">
    <w:name w:val="B1C310055E954392947742591F66853D35"/>
    <w:rsid w:val="005D7AB2"/>
    <w:rPr>
      <w:rFonts w:ascii="Calibri" w:eastAsia="Calibri" w:hAnsi="Calibri" w:cs="Calibri"/>
    </w:rPr>
  </w:style>
  <w:style w:type="paragraph" w:customStyle="1" w:styleId="EA027927E1C040CBB77A5137F5558CEF35">
    <w:name w:val="EA027927E1C040CBB77A5137F5558CEF35"/>
    <w:rsid w:val="005D7AB2"/>
    <w:rPr>
      <w:rFonts w:ascii="Calibri" w:eastAsia="Calibri" w:hAnsi="Calibri" w:cs="Calibri"/>
    </w:rPr>
  </w:style>
  <w:style w:type="paragraph" w:customStyle="1" w:styleId="2550E25B87FE4324A4953BD39111C56D35">
    <w:name w:val="2550E25B87FE4324A4953BD39111C56D35"/>
    <w:rsid w:val="005D7AB2"/>
    <w:rPr>
      <w:rFonts w:ascii="Calibri" w:eastAsia="Calibri" w:hAnsi="Calibri" w:cs="Calibri"/>
    </w:rPr>
  </w:style>
  <w:style w:type="paragraph" w:customStyle="1" w:styleId="C5548B98C7264F1AA7D1B93D5E85C7385">
    <w:name w:val="C5548B98C7264F1AA7D1B93D5E85C7385"/>
    <w:rsid w:val="005D7AB2"/>
    <w:rPr>
      <w:rFonts w:ascii="Calibri" w:eastAsia="Calibri" w:hAnsi="Calibri" w:cs="Calibri"/>
    </w:rPr>
  </w:style>
  <w:style w:type="paragraph" w:customStyle="1" w:styleId="DCF64826E65941BC9243F46386150BC25">
    <w:name w:val="DCF64826E65941BC9243F46386150BC25"/>
    <w:rsid w:val="005D7AB2"/>
    <w:rPr>
      <w:rFonts w:ascii="Calibri" w:eastAsia="Calibri" w:hAnsi="Calibri" w:cs="Calibri"/>
    </w:rPr>
  </w:style>
  <w:style w:type="paragraph" w:customStyle="1" w:styleId="27AE001FE3D44CC2811B2A65FCD009795">
    <w:name w:val="27AE001FE3D44CC2811B2A65FCD009795"/>
    <w:rsid w:val="005D7AB2"/>
    <w:rPr>
      <w:rFonts w:ascii="Calibri" w:eastAsia="Calibri" w:hAnsi="Calibri" w:cs="Calibri"/>
    </w:rPr>
  </w:style>
  <w:style w:type="paragraph" w:customStyle="1" w:styleId="A43F947270CA4F67BE3DB38FDFC184025">
    <w:name w:val="A43F947270CA4F67BE3DB38FDFC184025"/>
    <w:rsid w:val="005D7AB2"/>
    <w:rPr>
      <w:rFonts w:ascii="Calibri" w:eastAsia="Calibri" w:hAnsi="Calibri" w:cs="Calibri"/>
    </w:rPr>
  </w:style>
  <w:style w:type="paragraph" w:customStyle="1" w:styleId="1B5203FD1B5F4DB5987A8B4500D33C195">
    <w:name w:val="1B5203FD1B5F4DB5987A8B4500D33C195"/>
    <w:rsid w:val="005D7AB2"/>
    <w:rPr>
      <w:rFonts w:ascii="Calibri" w:eastAsia="Calibri" w:hAnsi="Calibri" w:cs="Calibri"/>
    </w:rPr>
  </w:style>
  <w:style w:type="paragraph" w:customStyle="1" w:styleId="F100863DFB804219A56E8702317BF2175">
    <w:name w:val="F100863DFB804219A56E8702317BF2175"/>
    <w:rsid w:val="005D7AB2"/>
    <w:rPr>
      <w:rFonts w:ascii="Calibri" w:eastAsia="Calibri" w:hAnsi="Calibri" w:cs="Calibri"/>
    </w:rPr>
  </w:style>
  <w:style w:type="paragraph" w:customStyle="1" w:styleId="B80DBECAC3FC42F2B8144283AF1D472A1">
    <w:name w:val="B80DBECAC3FC42F2B8144283AF1D472A1"/>
    <w:rsid w:val="005D7AB2"/>
    <w:rPr>
      <w:rFonts w:ascii="Calibri" w:eastAsia="Calibri" w:hAnsi="Calibri" w:cs="Calibri"/>
    </w:rPr>
  </w:style>
  <w:style w:type="paragraph" w:customStyle="1" w:styleId="155301B9DECD49DAA2EFC624B55B19975">
    <w:name w:val="155301B9DECD49DAA2EFC624B55B19975"/>
    <w:rsid w:val="005D7AB2"/>
    <w:rPr>
      <w:rFonts w:ascii="Calibri" w:eastAsia="Calibri" w:hAnsi="Calibri" w:cs="Calibri"/>
    </w:rPr>
  </w:style>
  <w:style w:type="paragraph" w:customStyle="1" w:styleId="C8E55BC9F15C46A8B758D02A50B95E8B5">
    <w:name w:val="C8E55BC9F15C46A8B758D02A50B95E8B5"/>
    <w:rsid w:val="005D7AB2"/>
    <w:rPr>
      <w:rFonts w:ascii="Calibri" w:eastAsia="Calibri" w:hAnsi="Calibri" w:cs="Calibri"/>
    </w:rPr>
  </w:style>
  <w:style w:type="paragraph" w:customStyle="1" w:styleId="5AEF0CD8F46E4FF69FDD1B80F203318C5">
    <w:name w:val="5AEF0CD8F46E4FF69FDD1B80F203318C5"/>
    <w:rsid w:val="005D7AB2"/>
    <w:rPr>
      <w:rFonts w:ascii="Calibri" w:eastAsia="Calibri" w:hAnsi="Calibri" w:cs="Calibri"/>
    </w:rPr>
  </w:style>
  <w:style w:type="paragraph" w:customStyle="1" w:styleId="2FC33BF2D23A4A898401A4BA2F00E3E15">
    <w:name w:val="2FC33BF2D23A4A898401A4BA2F00E3E15"/>
    <w:rsid w:val="005D7AB2"/>
    <w:rPr>
      <w:rFonts w:ascii="Calibri" w:eastAsia="Calibri" w:hAnsi="Calibri" w:cs="Calibri"/>
    </w:rPr>
  </w:style>
  <w:style w:type="paragraph" w:customStyle="1" w:styleId="52B2D33E883F40768C829F581C44B25F5">
    <w:name w:val="52B2D33E883F40768C829F581C44B25F5"/>
    <w:rsid w:val="005D7AB2"/>
    <w:rPr>
      <w:rFonts w:ascii="Calibri" w:eastAsia="Calibri" w:hAnsi="Calibri" w:cs="Calibri"/>
    </w:rPr>
  </w:style>
  <w:style w:type="paragraph" w:customStyle="1" w:styleId="9121F74EC99D4BE595451DC14176E89C5">
    <w:name w:val="9121F74EC99D4BE595451DC14176E89C5"/>
    <w:rsid w:val="005D7AB2"/>
    <w:rPr>
      <w:rFonts w:ascii="Calibri" w:eastAsia="Calibri" w:hAnsi="Calibri" w:cs="Calibri"/>
    </w:rPr>
  </w:style>
  <w:style w:type="paragraph" w:customStyle="1" w:styleId="299C95FBC7EE490CAB6260C8D94186C05">
    <w:name w:val="299C95FBC7EE490CAB6260C8D94186C05"/>
    <w:rsid w:val="005D7AB2"/>
    <w:rPr>
      <w:rFonts w:ascii="Calibri" w:eastAsia="Calibri" w:hAnsi="Calibri" w:cs="Calibri"/>
    </w:rPr>
  </w:style>
  <w:style w:type="paragraph" w:customStyle="1" w:styleId="16E2CCA3DFF54C7EA0BFE2A6C00346F05">
    <w:name w:val="16E2CCA3DFF54C7EA0BFE2A6C00346F05"/>
    <w:rsid w:val="005D7AB2"/>
    <w:rPr>
      <w:rFonts w:ascii="Calibri" w:eastAsia="Calibri" w:hAnsi="Calibri" w:cs="Calibri"/>
    </w:rPr>
  </w:style>
  <w:style w:type="paragraph" w:customStyle="1" w:styleId="56F28AB3B4C44D0EA9E3F9189062B1DA1">
    <w:name w:val="56F28AB3B4C44D0EA9E3F9189062B1DA1"/>
    <w:rsid w:val="005D7AB2"/>
    <w:rPr>
      <w:rFonts w:ascii="Calibri" w:eastAsia="Calibri" w:hAnsi="Calibri" w:cs="Calibri"/>
    </w:rPr>
  </w:style>
  <w:style w:type="paragraph" w:customStyle="1" w:styleId="16FAAB141EAD4506A83F794E31180BA45">
    <w:name w:val="16FAAB141EAD4506A83F794E31180BA45"/>
    <w:rsid w:val="005D7AB2"/>
    <w:rPr>
      <w:rFonts w:ascii="Calibri" w:eastAsia="Calibri" w:hAnsi="Calibri" w:cs="Calibri"/>
    </w:rPr>
  </w:style>
  <w:style w:type="paragraph" w:customStyle="1" w:styleId="857F300BBF054845AC398ED6996FF03E5">
    <w:name w:val="857F300BBF054845AC398ED6996FF03E5"/>
    <w:rsid w:val="005D7AB2"/>
    <w:rPr>
      <w:rFonts w:ascii="Calibri" w:eastAsia="Calibri" w:hAnsi="Calibri" w:cs="Calibri"/>
    </w:rPr>
  </w:style>
  <w:style w:type="paragraph" w:customStyle="1" w:styleId="914459A3300942BAADBC8AABF25A3E735">
    <w:name w:val="914459A3300942BAADBC8AABF25A3E735"/>
    <w:rsid w:val="005D7AB2"/>
    <w:rPr>
      <w:rFonts w:ascii="Calibri" w:eastAsia="Calibri" w:hAnsi="Calibri" w:cs="Calibri"/>
    </w:rPr>
  </w:style>
  <w:style w:type="paragraph" w:customStyle="1" w:styleId="0C34237AF3334A72B8428D29C36185965">
    <w:name w:val="0C34237AF3334A72B8428D29C36185965"/>
    <w:rsid w:val="005D7AB2"/>
    <w:rPr>
      <w:rFonts w:ascii="Calibri" w:eastAsia="Calibri" w:hAnsi="Calibri" w:cs="Calibri"/>
    </w:rPr>
  </w:style>
  <w:style w:type="paragraph" w:customStyle="1" w:styleId="C0F3B591D4084F7FB7D7979C4E72C5EA5">
    <w:name w:val="C0F3B591D4084F7FB7D7979C4E72C5EA5"/>
    <w:rsid w:val="005D7AB2"/>
    <w:rPr>
      <w:rFonts w:ascii="Calibri" w:eastAsia="Calibri" w:hAnsi="Calibri" w:cs="Calibri"/>
    </w:rPr>
  </w:style>
  <w:style w:type="paragraph" w:customStyle="1" w:styleId="ABB89A35D755478498AC56F31B14C1755">
    <w:name w:val="ABB89A35D755478498AC56F31B14C1755"/>
    <w:rsid w:val="005D7AB2"/>
    <w:rPr>
      <w:rFonts w:ascii="Calibri" w:eastAsia="Calibri" w:hAnsi="Calibri" w:cs="Calibri"/>
    </w:rPr>
  </w:style>
  <w:style w:type="paragraph" w:customStyle="1" w:styleId="F2B3D4DA670F433F923FC636830210085">
    <w:name w:val="F2B3D4DA670F433F923FC636830210085"/>
    <w:rsid w:val="005D7AB2"/>
    <w:rPr>
      <w:rFonts w:ascii="Calibri" w:eastAsia="Calibri" w:hAnsi="Calibri" w:cs="Calibri"/>
    </w:rPr>
  </w:style>
  <w:style w:type="paragraph" w:customStyle="1" w:styleId="8CDE7C552FAF4598BD87C96AA9319F705">
    <w:name w:val="8CDE7C552FAF4598BD87C96AA9319F705"/>
    <w:rsid w:val="005D7AB2"/>
    <w:rPr>
      <w:rFonts w:ascii="Calibri" w:eastAsia="Calibri" w:hAnsi="Calibri" w:cs="Calibri"/>
    </w:rPr>
  </w:style>
  <w:style w:type="paragraph" w:customStyle="1" w:styleId="FD969E807E584655AE32DD1C826F68941">
    <w:name w:val="FD969E807E584655AE32DD1C826F68941"/>
    <w:rsid w:val="005D7AB2"/>
    <w:rPr>
      <w:rFonts w:ascii="Calibri" w:eastAsia="Calibri" w:hAnsi="Calibri" w:cs="Calibri"/>
    </w:rPr>
  </w:style>
  <w:style w:type="paragraph" w:customStyle="1" w:styleId="583263B6B9944F9D9CDCFA4CCEFA8E985">
    <w:name w:val="583263B6B9944F9D9CDCFA4CCEFA8E985"/>
    <w:rsid w:val="005D7AB2"/>
    <w:rPr>
      <w:rFonts w:ascii="Calibri" w:eastAsia="Calibri" w:hAnsi="Calibri" w:cs="Calibri"/>
    </w:rPr>
  </w:style>
  <w:style w:type="paragraph" w:customStyle="1" w:styleId="BB6CC5CB39B846CD82E8C18A3891F9345">
    <w:name w:val="BB6CC5CB39B846CD82E8C18A3891F9345"/>
    <w:rsid w:val="005D7AB2"/>
    <w:rPr>
      <w:rFonts w:ascii="Calibri" w:eastAsia="Calibri" w:hAnsi="Calibri" w:cs="Calibri"/>
    </w:rPr>
  </w:style>
  <w:style w:type="paragraph" w:customStyle="1" w:styleId="A4E58FE9F9944C978D379E8F096DA1BE5">
    <w:name w:val="A4E58FE9F9944C978D379E8F096DA1BE5"/>
    <w:rsid w:val="005D7AB2"/>
    <w:rPr>
      <w:rFonts w:ascii="Calibri" w:eastAsia="Calibri" w:hAnsi="Calibri" w:cs="Calibri"/>
    </w:rPr>
  </w:style>
  <w:style w:type="paragraph" w:customStyle="1" w:styleId="1D37EE03BEF94A86AE082B4EEC2C5FDE5">
    <w:name w:val="1D37EE03BEF94A86AE082B4EEC2C5FDE5"/>
    <w:rsid w:val="005D7AB2"/>
    <w:rPr>
      <w:rFonts w:ascii="Calibri" w:eastAsia="Calibri" w:hAnsi="Calibri" w:cs="Calibri"/>
    </w:rPr>
  </w:style>
  <w:style w:type="paragraph" w:customStyle="1" w:styleId="ED7DBA3D91E249E0BCA96557915CD3595">
    <w:name w:val="ED7DBA3D91E249E0BCA96557915CD3595"/>
    <w:rsid w:val="005D7AB2"/>
    <w:rPr>
      <w:rFonts w:ascii="Calibri" w:eastAsia="Calibri" w:hAnsi="Calibri" w:cs="Calibri"/>
    </w:rPr>
  </w:style>
  <w:style w:type="paragraph" w:customStyle="1" w:styleId="21B5F4301F9B4822B600DE850D0A21C35">
    <w:name w:val="21B5F4301F9B4822B600DE850D0A21C35"/>
    <w:rsid w:val="005D7AB2"/>
    <w:rPr>
      <w:rFonts w:ascii="Calibri" w:eastAsia="Calibri" w:hAnsi="Calibri" w:cs="Calibri"/>
    </w:rPr>
  </w:style>
  <w:style w:type="paragraph" w:customStyle="1" w:styleId="6A915F28518C4EA79E5BED94559EF6E75">
    <w:name w:val="6A915F28518C4EA79E5BED94559EF6E75"/>
    <w:rsid w:val="005D7AB2"/>
    <w:rPr>
      <w:rFonts w:ascii="Calibri" w:eastAsia="Calibri" w:hAnsi="Calibri" w:cs="Calibri"/>
    </w:rPr>
  </w:style>
  <w:style w:type="paragraph" w:customStyle="1" w:styleId="6FD285651B17408B8FE7C624B4493E985">
    <w:name w:val="6FD285651B17408B8FE7C624B4493E985"/>
    <w:rsid w:val="005D7AB2"/>
    <w:rPr>
      <w:rFonts w:ascii="Calibri" w:eastAsia="Calibri" w:hAnsi="Calibri" w:cs="Calibri"/>
    </w:rPr>
  </w:style>
  <w:style w:type="paragraph" w:customStyle="1" w:styleId="2793448365164426B5EB8132B5E0FE871">
    <w:name w:val="2793448365164426B5EB8132B5E0FE871"/>
    <w:rsid w:val="005D7AB2"/>
    <w:rPr>
      <w:rFonts w:ascii="Calibri" w:eastAsia="Calibri" w:hAnsi="Calibri" w:cs="Calibri"/>
    </w:rPr>
  </w:style>
  <w:style w:type="paragraph" w:customStyle="1" w:styleId="3F0D81B1347849C599B5517220BE918B5">
    <w:name w:val="3F0D81B1347849C599B5517220BE918B5"/>
    <w:rsid w:val="005D7AB2"/>
    <w:rPr>
      <w:rFonts w:ascii="Calibri" w:eastAsia="Calibri" w:hAnsi="Calibri" w:cs="Calibri"/>
    </w:rPr>
  </w:style>
  <w:style w:type="paragraph" w:customStyle="1" w:styleId="DE09AF91AAAF4671A55B4EC0CAD01A665">
    <w:name w:val="DE09AF91AAAF4671A55B4EC0CAD01A665"/>
    <w:rsid w:val="005D7AB2"/>
    <w:rPr>
      <w:rFonts w:ascii="Calibri" w:eastAsia="Calibri" w:hAnsi="Calibri" w:cs="Calibri"/>
    </w:rPr>
  </w:style>
  <w:style w:type="paragraph" w:customStyle="1" w:styleId="3BFD821DDB8A40B5A48573D5B4AFDB433">
    <w:name w:val="3BFD821DDB8A40B5A48573D5B4AFDB433"/>
    <w:rsid w:val="005D7AB2"/>
    <w:rPr>
      <w:rFonts w:ascii="Calibri" w:eastAsia="Calibri" w:hAnsi="Calibri" w:cs="Calibri"/>
    </w:rPr>
  </w:style>
  <w:style w:type="paragraph" w:customStyle="1" w:styleId="C4C4B4AF9BBC49479570D915F8B43CE53">
    <w:name w:val="C4C4B4AF9BBC49479570D915F8B43CE53"/>
    <w:rsid w:val="005D7AB2"/>
    <w:rPr>
      <w:rFonts w:ascii="Calibri" w:eastAsia="Calibri" w:hAnsi="Calibri" w:cs="Calibri"/>
    </w:rPr>
  </w:style>
  <w:style w:type="paragraph" w:customStyle="1" w:styleId="61E493E28D0F451FB8D9D572342910A93">
    <w:name w:val="61E493E28D0F451FB8D9D572342910A93"/>
    <w:rsid w:val="005D7AB2"/>
    <w:rPr>
      <w:rFonts w:ascii="Calibri" w:eastAsia="Calibri" w:hAnsi="Calibri" w:cs="Calibri"/>
    </w:rPr>
  </w:style>
  <w:style w:type="paragraph" w:customStyle="1" w:styleId="F23D18E3A35B413BAE4B745DA809B72A3">
    <w:name w:val="F23D18E3A35B413BAE4B745DA809B72A3"/>
    <w:rsid w:val="005D7AB2"/>
    <w:rPr>
      <w:rFonts w:ascii="Calibri" w:eastAsia="Calibri" w:hAnsi="Calibri" w:cs="Calibri"/>
    </w:rPr>
  </w:style>
  <w:style w:type="paragraph" w:customStyle="1" w:styleId="6F50A97A2F3D4BB4A59851EF15C0C70A3">
    <w:name w:val="6F50A97A2F3D4BB4A59851EF15C0C70A3"/>
    <w:rsid w:val="005D7AB2"/>
    <w:rPr>
      <w:rFonts w:ascii="Calibri" w:eastAsia="Calibri" w:hAnsi="Calibri" w:cs="Calibri"/>
    </w:rPr>
  </w:style>
  <w:style w:type="paragraph" w:customStyle="1" w:styleId="A5B43823B58142788E187B01284850611">
    <w:name w:val="A5B43823B58142788E187B01284850611"/>
    <w:rsid w:val="005D7AB2"/>
    <w:rPr>
      <w:rFonts w:ascii="Calibri" w:eastAsia="Calibri" w:hAnsi="Calibri" w:cs="Calibri"/>
    </w:rPr>
  </w:style>
  <w:style w:type="paragraph" w:customStyle="1" w:styleId="96B830E22F3F4AD195AEBC80A0A75B9D1">
    <w:name w:val="96B830E22F3F4AD195AEBC80A0A75B9D1"/>
    <w:rsid w:val="005D7AB2"/>
    <w:rPr>
      <w:rFonts w:ascii="Calibri" w:eastAsia="Calibri" w:hAnsi="Calibri" w:cs="Calibri"/>
    </w:rPr>
  </w:style>
  <w:style w:type="paragraph" w:customStyle="1" w:styleId="854DA1B8C9774DC3BDC821F5AAF8E02F1">
    <w:name w:val="854DA1B8C9774DC3BDC821F5AAF8E02F1"/>
    <w:rsid w:val="005D7AB2"/>
    <w:rPr>
      <w:rFonts w:ascii="Calibri" w:eastAsia="Calibri" w:hAnsi="Calibri" w:cs="Calibri"/>
    </w:rPr>
  </w:style>
  <w:style w:type="paragraph" w:customStyle="1" w:styleId="E57F901F22C944D2AFAB5E8AFF9681111">
    <w:name w:val="E57F901F22C944D2AFAB5E8AFF9681111"/>
    <w:rsid w:val="005D7AB2"/>
    <w:rPr>
      <w:rFonts w:ascii="Calibri" w:eastAsia="Calibri" w:hAnsi="Calibri" w:cs="Calibri"/>
    </w:rPr>
  </w:style>
  <w:style w:type="paragraph" w:customStyle="1" w:styleId="3653DFB005F249E09BEFB6D7792DF06C1">
    <w:name w:val="3653DFB005F249E09BEFB6D7792DF06C1"/>
    <w:rsid w:val="005D7AB2"/>
    <w:rPr>
      <w:rFonts w:ascii="Calibri" w:eastAsia="Calibri" w:hAnsi="Calibri" w:cs="Calibri"/>
    </w:rPr>
  </w:style>
  <w:style w:type="paragraph" w:customStyle="1" w:styleId="4720D618A3084CF48D7A7BCB3AA2FA1B1">
    <w:name w:val="4720D618A3084CF48D7A7BCB3AA2FA1B1"/>
    <w:rsid w:val="005D7AB2"/>
    <w:rPr>
      <w:rFonts w:ascii="Calibri" w:eastAsia="Calibri" w:hAnsi="Calibri" w:cs="Calibri"/>
    </w:rPr>
  </w:style>
  <w:style w:type="paragraph" w:customStyle="1" w:styleId="C2732734E2204D8CAB41F19C40666B8E1">
    <w:name w:val="C2732734E2204D8CAB41F19C40666B8E1"/>
    <w:rsid w:val="005D7AB2"/>
    <w:rPr>
      <w:rFonts w:ascii="Calibri" w:eastAsia="Calibri" w:hAnsi="Calibri" w:cs="Calibri"/>
    </w:rPr>
  </w:style>
  <w:style w:type="paragraph" w:customStyle="1" w:styleId="E533EA709C2B407BB7DE283B198A1F741">
    <w:name w:val="E533EA709C2B407BB7DE283B198A1F741"/>
    <w:rsid w:val="005D7AB2"/>
    <w:rPr>
      <w:rFonts w:ascii="Calibri" w:eastAsia="Calibri" w:hAnsi="Calibri" w:cs="Calibri"/>
    </w:rPr>
  </w:style>
  <w:style w:type="paragraph" w:customStyle="1" w:styleId="3D5D0182F0584F15AF9BC13DAD81651A1">
    <w:name w:val="3D5D0182F0584F15AF9BC13DAD81651A1"/>
    <w:rsid w:val="005D7AB2"/>
    <w:rPr>
      <w:rFonts w:ascii="Calibri" w:eastAsia="Calibri" w:hAnsi="Calibri" w:cs="Calibri"/>
    </w:rPr>
  </w:style>
  <w:style w:type="paragraph" w:customStyle="1" w:styleId="ABC8A6EAA4B24E0088998F242B20D91D1">
    <w:name w:val="ABC8A6EAA4B24E0088998F242B20D91D1"/>
    <w:rsid w:val="005D7AB2"/>
    <w:rPr>
      <w:rFonts w:ascii="Calibri" w:eastAsia="Calibri" w:hAnsi="Calibri" w:cs="Calibri"/>
    </w:rPr>
  </w:style>
  <w:style w:type="paragraph" w:customStyle="1" w:styleId="DD28A02B848D4E07B97BCD28D7283E211">
    <w:name w:val="DD28A02B848D4E07B97BCD28D7283E211"/>
    <w:rsid w:val="005D7AB2"/>
    <w:rPr>
      <w:rFonts w:ascii="Calibri" w:eastAsia="Calibri" w:hAnsi="Calibri" w:cs="Calibri"/>
    </w:rPr>
  </w:style>
  <w:style w:type="paragraph" w:customStyle="1" w:styleId="48052708EB5D47999BF164DD37A3EC581">
    <w:name w:val="48052708EB5D47999BF164DD37A3EC581"/>
    <w:rsid w:val="005D7AB2"/>
    <w:rPr>
      <w:rFonts w:ascii="Calibri" w:eastAsia="Calibri" w:hAnsi="Calibri" w:cs="Calibri"/>
    </w:rPr>
  </w:style>
  <w:style w:type="paragraph" w:customStyle="1" w:styleId="35245FA22EF64478AF93B2A18E24B04B41">
    <w:name w:val="35245FA22EF64478AF93B2A18E24B04B41"/>
    <w:rsid w:val="005D7AB2"/>
    <w:rPr>
      <w:rFonts w:ascii="Calibri" w:eastAsia="Calibri" w:hAnsi="Calibri" w:cs="Calibri"/>
    </w:rPr>
  </w:style>
  <w:style w:type="paragraph" w:customStyle="1" w:styleId="073CE04D185643878B84AD5BC03D02A341">
    <w:name w:val="073CE04D185643878B84AD5BC03D02A341"/>
    <w:rsid w:val="005D7AB2"/>
    <w:rPr>
      <w:rFonts w:ascii="Calibri" w:eastAsia="Calibri" w:hAnsi="Calibri" w:cs="Calibri"/>
    </w:rPr>
  </w:style>
  <w:style w:type="paragraph" w:customStyle="1" w:styleId="F350FBA2C29B46F6AAF0F236D2BB5ADF41">
    <w:name w:val="F350FBA2C29B46F6AAF0F236D2BB5ADF41"/>
    <w:rsid w:val="005D7AB2"/>
    <w:rPr>
      <w:rFonts w:ascii="Calibri" w:eastAsia="Calibri" w:hAnsi="Calibri" w:cs="Calibri"/>
    </w:rPr>
  </w:style>
  <w:style w:type="paragraph" w:customStyle="1" w:styleId="CCBDD2368CED4B3BB3C09F0E91897B8441">
    <w:name w:val="CCBDD2368CED4B3BB3C09F0E91897B8441"/>
    <w:rsid w:val="005D7AB2"/>
    <w:rPr>
      <w:rFonts w:ascii="Calibri" w:eastAsia="Calibri" w:hAnsi="Calibri" w:cs="Calibri"/>
    </w:rPr>
  </w:style>
  <w:style w:type="paragraph" w:customStyle="1" w:styleId="769D10671D634164A6D2DB2AF97D16D341">
    <w:name w:val="769D10671D634164A6D2DB2AF97D16D341"/>
    <w:rsid w:val="005D7AB2"/>
    <w:rPr>
      <w:rFonts w:ascii="Calibri" w:eastAsia="Calibri" w:hAnsi="Calibri" w:cs="Calibri"/>
    </w:rPr>
  </w:style>
  <w:style w:type="paragraph" w:customStyle="1" w:styleId="1BCCAAA731DE4199B6C7663B347D578617">
    <w:name w:val="1BCCAAA731DE4199B6C7663B347D578617"/>
    <w:rsid w:val="005D7AB2"/>
    <w:rPr>
      <w:rFonts w:ascii="Calibri" w:eastAsia="Calibri" w:hAnsi="Calibri" w:cs="Calibri"/>
    </w:rPr>
  </w:style>
  <w:style w:type="paragraph" w:customStyle="1" w:styleId="22D1173ECA85442FAAE1546580C4047F41">
    <w:name w:val="22D1173ECA85442FAAE1546580C4047F41"/>
    <w:rsid w:val="005D7AB2"/>
    <w:rPr>
      <w:rFonts w:ascii="Calibri" w:eastAsia="Calibri" w:hAnsi="Calibri" w:cs="Calibri"/>
    </w:rPr>
  </w:style>
  <w:style w:type="paragraph" w:customStyle="1" w:styleId="2E09607F8F574648BE510D79D43D776E41">
    <w:name w:val="2E09607F8F574648BE510D79D43D776E41"/>
    <w:rsid w:val="005D7AB2"/>
    <w:rPr>
      <w:rFonts w:ascii="Calibri" w:eastAsia="Calibri" w:hAnsi="Calibri" w:cs="Calibri"/>
    </w:rPr>
  </w:style>
  <w:style w:type="paragraph" w:customStyle="1" w:styleId="81C726644747499688BEA02F99DA886141">
    <w:name w:val="81C726644747499688BEA02F99DA886141"/>
    <w:rsid w:val="005D7AB2"/>
    <w:rPr>
      <w:rFonts w:ascii="Calibri" w:eastAsia="Calibri" w:hAnsi="Calibri" w:cs="Calibri"/>
    </w:rPr>
  </w:style>
  <w:style w:type="paragraph" w:customStyle="1" w:styleId="0055559777E949F0982D40CD4DB8130241">
    <w:name w:val="0055559777E949F0982D40CD4DB8130241"/>
    <w:rsid w:val="005D7AB2"/>
    <w:rPr>
      <w:rFonts w:ascii="Calibri" w:eastAsia="Calibri" w:hAnsi="Calibri" w:cs="Calibri"/>
    </w:rPr>
  </w:style>
  <w:style w:type="paragraph" w:customStyle="1" w:styleId="6D449A5E81354584AA7270E94DC2907741">
    <w:name w:val="6D449A5E81354584AA7270E94DC2907741"/>
    <w:rsid w:val="005D7AB2"/>
    <w:rPr>
      <w:rFonts w:ascii="Calibri" w:eastAsia="Calibri" w:hAnsi="Calibri" w:cs="Calibri"/>
    </w:rPr>
  </w:style>
  <w:style w:type="paragraph" w:customStyle="1" w:styleId="738D7F6E969544BF88B80478D072D0FE41">
    <w:name w:val="738D7F6E969544BF88B80478D072D0FE41"/>
    <w:rsid w:val="005D7AB2"/>
    <w:rPr>
      <w:rFonts w:ascii="Calibri" w:eastAsia="Calibri" w:hAnsi="Calibri" w:cs="Calibri"/>
    </w:rPr>
  </w:style>
  <w:style w:type="paragraph" w:customStyle="1" w:styleId="A10F9FAD60BB468D828486437A5103B631">
    <w:name w:val="A10F9FAD60BB468D828486437A5103B631"/>
    <w:rsid w:val="005D7AB2"/>
    <w:rPr>
      <w:rFonts w:ascii="Calibri" w:eastAsia="Calibri" w:hAnsi="Calibri" w:cs="Calibri"/>
    </w:rPr>
  </w:style>
  <w:style w:type="paragraph" w:customStyle="1" w:styleId="2277121C6A224167B684D32D1BC7D5B740">
    <w:name w:val="2277121C6A224167B684D32D1BC7D5B740"/>
    <w:rsid w:val="005D7AB2"/>
    <w:rPr>
      <w:rFonts w:ascii="Calibri" w:eastAsia="Calibri" w:hAnsi="Calibri" w:cs="Calibri"/>
    </w:rPr>
  </w:style>
  <w:style w:type="paragraph" w:customStyle="1" w:styleId="4A60C4FFAACB4F43B39B767999F4191440">
    <w:name w:val="4A60C4FFAACB4F43B39B767999F4191440"/>
    <w:rsid w:val="005D7AB2"/>
    <w:rPr>
      <w:rFonts w:ascii="Calibri" w:eastAsia="Calibri" w:hAnsi="Calibri" w:cs="Calibri"/>
    </w:rPr>
  </w:style>
  <w:style w:type="paragraph" w:customStyle="1" w:styleId="67FE404E89BA49AC8E6C2FA842E57E6E40">
    <w:name w:val="67FE404E89BA49AC8E6C2FA842E57E6E40"/>
    <w:rsid w:val="005D7AB2"/>
    <w:rPr>
      <w:rFonts w:ascii="Calibri" w:eastAsia="Calibri" w:hAnsi="Calibri" w:cs="Calibri"/>
    </w:rPr>
  </w:style>
  <w:style w:type="paragraph" w:customStyle="1" w:styleId="7406B72CE29443ED92101E6250F6121340">
    <w:name w:val="7406B72CE29443ED92101E6250F6121340"/>
    <w:rsid w:val="005D7AB2"/>
    <w:rPr>
      <w:rFonts w:ascii="Calibri" w:eastAsia="Calibri" w:hAnsi="Calibri" w:cs="Calibri"/>
    </w:rPr>
  </w:style>
  <w:style w:type="paragraph" w:customStyle="1" w:styleId="852C8E64E84C43ACBDA4BFFCECA51BF040">
    <w:name w:val="852C8E64E84C43ACBDA4BFFCECA51BF040"/>
    <w:rsid w:val="005D7AB2"/>
    <w:rPr>
      <w:rFonts w:ascii="Calibri" w:eastAsia="Calibri" w:hAnsi="Calibri" w:cs="Calibri"/>
    </w:rPr>
  </w:style>
  <w:style w:type="paragraph" w:customStyle="1" w:styleId="4EA8C8749A3A49BAB490C88F8DE3D4D740">
    <w:name w:val="4EA8C8749A3A49BAB490C88F8DE3D4D740"/>
    <w:rsid w:val="005D7AB2"/>
    <w:rPr>
      <w:rFonts w:ascii="Calibri" w:eastAsia="Calibri" w:hAnsi="Calibri" w:cs="Calibri"/>
    </w:rPr>
  </w:style>
  <w:style w:type="paragraph" w:customStyle="1" w:styleId="6E1328EB82374AC9A3530A0D99C80EB340">
    <w:name w:val="6E1328EB82374AC9A3530A0D99C80EB340"/>
    <w:rsid w:val="005D7AB2"/>
    <w:rPr>
      <w:rFonts w:ascii="Calibri" w:eastAsia="Calibri" w:hAnsi="Calibri" w:cs="Calibri"/>
    </w:rPr>
  </w:style>
  <w:style w:type="paragraph" w:customStyle="1" w:styleId="22CD0A45E8184A74823BAB2420C6EC8815">
    <w:name w:val="22CD0A45E8184A74823BAB2420C6EC8815"/>
    <w:rsid w:val="005D7AB2"/>
    <w:rPr>
      <w:rFonts w:ascii="Calibri" w:eastAsia="Calibri" w:hAnsi="Calibri" w:cs="Calibri"/>
    </w:rPr>
  </w:style>
  <w:style w:type="paragraph" w:customStyle="1" w:styleId="6D1E5C5B8F084D14A0EF701DF649934540">
    <w:name w:val="6D1E5C5B8F084D14A0EF701DF649934540"/>
    <w:rsid w:val="005D7AB2"/>
    <w:rPr>
      <w:rFonts w:ascii="Calibri" w:eastAsia="Calibri" w:hAnsi="Calibri" w:cs="Calibri"/>
    </w:rPr>
  </w:style>
  <w:style w:type="paragraph" w:customStyle="1" w:styleId="4C0ADCF2C7EC4D74AC449DE59F3B5C4A40">
    <w:name w:val="4C0ADCF2C7EC4D74AC449DE59F3B5C4A40"/>
    <w:rsid w:val="005D7AB2"/>
    <w:rPr>
      <w:rFonts w:ascii="Calibri" w:eastAsia="Calibri" w:hAnsi="Calibri" w:cs="Calibri"/>
    </w:rPr>
  </w:style>
  <w:style w:type="paragraph" w:customStyle="1" w:styleId="A4BDE212CF4E497B8CAACDB3064576B140">
    <w:name w:val="A4BDE212CF4E497B8CAACDB3064576B140"/>
    <w:rsid w:val="005D7AB2"/>
    <w:rPr>
      <w:rFonts w:ascii="Calibri" w:eastAsia="Calibri" w:hAnsi="Calibri" w:cs="Calibri"/>
    </w:rPr>
  </w:style>
  <w:style w:type="paragraph" w:customStyle="1" w:styleId="7BA1716E82564C578833C48E3D78578540">
    <w:name w:val="7BA1716E82564C578833C48E3D78578540"/>
    <w:rsid w:val="005D7AB2"/>
    <w:rPr>
      <w:rFonts w:ascii="Calibri" w:eastAsia="Calibri" w:hAnsi="Calibri" w:cs="Calibri"/>
    </w:rPr>
  </w:style>
  <w:style w:type="paragraph" w:customStyle="1" w:styleId="AE0762346C5944D78DAF56CF3384227B40">
    <w:name w:val="AE0762346C5944D78DAF56CF3384227B40"/>
    <w:rsid w:val="005D7AB2"/>
    <w:rPr>
      <w:rFonts w:ascii="Calibri" w:eastAsia="Calibri" w:hAnsi="Calibri" w:cs="Calibri"/>
    </w:rPr>
  </w:style>
  <w:style w:type="paragraph" w:customStyle="1" w:styleId="11873BB6AA814438AF3867193FC31ADD39">
    <w:name w:val="11873BB6AA814438AF3867193FC31ADD39"/>
    <w:rsid w:val="005D7AB2"/>
    <w:rPr>
      <w:rFonts w:ascii="Calibri" w:eastAsia="Calibri" w:hAnsi="Calibri" w:cs="Calibri"/>
    </w:rPr>
  </w:style>
  <w:style w:type="paragraph" w:customStyle="1" w:styleId="8E6D8326792A44E5A9B35F3AE8E8A72A29">
    <w:name w:val="8E6D8326792A44E5A9B35F3AE8E8A72A29"/>
    <w:rsid w:val="005D7AB2"/>
    <w:rPr>
      <w:rFonts w:ascii="Calibri" w:eastAsia="Calibri" w:hAnsi="Calibri" w:cs="Calibri"/>
    </w:rPr>
  </w:style>
  <w:style w:type="paragraph" w:customStyle="1" w:styleId="C4FE3561BEE14D9F9F819BEA1519829239">
    <w:name w:val="C4FE3561BEE14D9F9F819BEA1519829239"/>
    <w:rsid w:val="005D7AB2"/>
    <w:rPr>
      <w:rFonts w:ascii="Calibri" w:eastAsia="Calibri" w:hAnsi="Calibri" w:cs="Calibri"/>
    </w:rPr>
  </w:style>
  <w:style w:type="paragraph" w:customStyle="1" w:styleId="438043E8C2954971BBD4ABC392492DE638">
    <w:name w:val="438043E8C2954971BBD4ABC392492DE638"/>
    <w:rsid w:val="005D7AB2"/>
    <w:rPr>
      <w:rFonts w:ascii="Calibri" w:eastAsia="Calibri" w:hAnsi="Calibri" w:cs="Calibri"/>
    </w:rPr>
  </w:style>
  <w:style w:type="paragraph" w:customStyle="1" w:styleId="858D6DA1D0EA43D490955717AA8E343037">
    <w:name w:val="858D6DA1D0EA43D490955717AA8E343037"/>
    <w:rsid w:val="005D7AB2"/>
    <w:rPr>
      <w:rFonts w:ascii="Calibri" w:eastAsia="Calibri" w:hAnsi="Calibri" w:cs="Calibri"/>
    </w:rPr>
  </w:style>
  <w:style w:type="paragraph" w:customStyle="1" w:styleId="13AA16B01F5E4DF4BE64D9905885839637">
    <w:name w:val="13AA16B01F5E4DF4BE64D9905885839637"/>
    <w:rsid w:val="005D7AB2"/>
    <w:rPr>
      <w:rFonts w:ascii="Calibri" w:eastAsia="Calibri" w:hAnsi="Calibri" w:cs="Calibri"/>
    </w:rPr>
  </w:style>
  <w:style w:type="paragraph" w:customStyle="1" w:styleId="D2ABBFF8472F4B72A6FAA0B58A32CBD137">
    <w:name w:val="D2ABBFF8472F4B72A6FAA0B58A32CBD137"/>
    <w:rsid w:val="005D7AB2"/>
    <w:rPr>
      <w:rFonts w:ascii="Calibri" w:eastAsia="Calibri" w:hAnsi="Calibri" w:cs="Calibri"/>
    </w:rPr>
  </w:style>
  <w:style w:type="paragraph" w:customStyle="1" w:styleId="CAEFC4ECF4264832970C20468252F72926">
    <w:name w:val="CAEFC4ECF4264832970C20468252F72926"/>
    <w:rsid w:val="005D7AB2"/>
    <w:rPr>
      <w:rFonts w:ascii="Calibri" w:eastAsia="Calibri" w:hAnsi="Calibri" w:cs="Calibri"/>
    </w:rPr>
  </w:style>
  <w:style w:type="paragraph" w:customStyle="1" w:styleId="E0A138E2AA5949EFB6AD8CE82D35B10B26">
    <w:name w:val="E0A138E2AA5949EFB6AD8CE82D35B10B26"/>
    <w:rsid w:val="005D7AB2"/>
    <w:rPr>
      <w:rFonts w:ascii="Calibri" w:eastAsia="Calibri" w:hAnsi="Calibri" w:cs="Calibri"/>
    </w:rPr>
  </w:style>
  <w:style w:type="paragraph" w:customStyle="1" w:styleId="21465FFE5959440ABA43700EA4EC4C2E26">
    <w:name w:val="21465FFE5959440ABA43700EA4EC4C2E26"/>
    <w:rsid w:val="005D7AB2"/>
    <w:pPr>
      <w:ind w:left="720"/>
      <w:contextualSpacing/>
    </w:pPr>
    <w:rPr>
      <w:rFonts w:ascii="Calibri" w:eastAsia="Calibri" w:hAnsi="Calibri" w:cs="Calibri"/>
    </w:rPr>
  </w:style>
  <w:style w:type="paragraph" w:customStyle="1" w:styleId="F8C79C859D0B4B449A9EAD37F199A1A637">
    <w:name w:val="F8C79C859D0B4B449A9EAD37F199A1A637"/>
    <w:rsid w:val="005D7AB2"/>
    <w:rPr>
      <w:rFonts w:ascii="Calibri" w:eastAsia="Calibri" w:hAnsi="Calibri" w:cs="Calibri"/>
    </w:rPr>
  </w:style>
  <w:style w:type="paragraph" w:customStyle="1" w:styleId="A8A8D2E1A07B4ED19E3C5F0AAD74B17737">
    <w:name w:val="A8A8D2E1A07B4ED19E3C5F0AAD74B17737"/>
    <w:rsid w:val="005D7AB2"/>
    <w:rPr>
      <w:rFonts w:ascii="Calibri" w:eastAsia="Calibri" w:hAnsi="Calibri" w:cs="Calibri"/>
    </w:rPr>
  </w:style>
  <w:style w:type="paragraph" w:customStyle="1" w:styleId="77BCAE2AB5C94FD0A827BEAD4B63388237">
    <w:name w:val="77BCAE2AB5C94FD0A827BEAD4B63388237"/>
    <w:rsid w:val="005D7AB2"/>
    <w:rPr>
      <w:rFonts w:ascii="Calibri" w:eastAsia="Calibri" w:hAnsi="Calibri" w:cs="Calibri"/>
    </w:rPr>
  </w:style>
  <w:style w:type="paragraph" w:customStyle="1" w:styleId="358394327311429C8447C86E8082B51A37">
    <w:name w:val="358394327311429C8447C86E8082B51A37"/>
    <w:rsid w:val="005D7AB2"/>
    <w:rPr>
      <w:rFonts w:ascii="Calibri" w:eastAsia="Calibri" w:hAnsi="Calibri" w:cs="Calibri"/>
    </w:rPr>
  </w:style>
  <w:style w:type="paragraph" w:customStyle="1" w:styleId="115BB9D40D38436DB565B45BF180420437">
    <w:name w:val="115BB9D40D38436DB565B45BF180420437"/>
    <w:rsid w:val="005D7AB2"/>
    <w:rPr>
      <w:rFonts w:ascii="Calibri" w:eastAsia="Calibri" w:hAnsi="Calibri" w:cs="Calibri"/>
    </w:rPr>
  </w:style>
  <w:style w:type="paragraph" w:customStyle="1" w:styleId="116C6487F72145EB84B88F61438A772E37">
    <w:name w:val="116C6487F72145EB84B88F61438A772E37"/>
    <w:rsid w:val="005D7AB2"/>
    <w:rPr>
      <w:rFonts w:ascii="Calibri" w:eastAsia="Calibri" w:hAnsi="Calibri" w:cs="Calibri"/>
    </w:rPr>
  </w:style>
  <w:style w:type="paragraph" w:customStyle="1" w:styleId="CF0BAE5B2AE44C598F988E849ECFA5E237">
    <w:name w:val="CF0BAE5B2AE44C598F988E849ECFA5E237"/>
    <w:rsid w:val="005D7AB2"/>
    <w:rPr>
      <w:rFonts w:ascii="Calibri" w:eastAsia="Calibri" w:hAnsi="Calibri" w:cs="Calibri"/>
    </w:rPr>
  </w:style>
  <w:style w:type="paragraph" w:customStyle="1" w:styleId="CE7BD6CB3F454FB0B2A90BD1F41B7F8F37">
    <w:name w:val="CE7BD6CB3F454FB0B2A90BD1F41B7F8F37"/>
    <w:rsid w:val="005D7AB2"/>
    <w:rPr>
      <w:rFonts w:ascii="Calibri" w:eastAsia="Calibri" w:hAnsi="Calibri" w:cs="Calibri"/>
    </w:rPr>
  </w:style>
  <w:style w:type="paragraph" w:customStyle="1" w:styleId="4338AC1CD07B41C885CD49D7E1CB469B24">
    <w:name w:val="4338AC1CD07B41C885CD49D7E1CB469B24"/>
    <w:rsid w:val="005D7AB2"/>
    <w:rPr>
      <w:rFonts w:ascii="Calibri" w:eastAsia="Calibri" w:hAnsi="Calibri" w:cs="Calibri"/>
    </w:rPr>
  </w:style>
  <w:style w:type="paragraph" w:customStyle="1" w:styleId="4B961C06F6184FCAA04F89B2032E4D3624">
    <w:name w:val="4B961C06F6184FCAA04F89B2032E4D3624"/>
    <w:rsid w:val="005D7AB2"/>
    <w:rPr>
      <w:rFonts w:ascii="Calibri" w:eastAsia="Calibri" w:hAnsi="Calibri" w:cs="Calibri"/>
    </w:rPr>
  </w:style>
  <w:style w:type="paragraph" w:customStyle="1" w:styleId="222CC323CD7E455FA6E502D98AA9148124">
    <w:name w:val="222CC323CD7E455FA6E502D98AA9148124"/>
    <w:rsid w:val="005D7AB2"/>
    <w:rPr>
      <w:rFonts w:ascii="Calibri" w:eastAsia="Calibri" w:hAnsi="Calibri" w:cs="Calibri"/>
    </w:rPr>
  </w:style>
  <w:style w:type="paragraph" w:customStyle="1" w:styleId="AB16D2BA0D954AA892A3AC64FECB354F22">
    <w:name w:val="AB16D2BA0D954AA892A3AC64FECB354F22"/>
    <w:rsid w:val="005D7AB2"/>
    <w:rPr>
      <w:rFonts w:ascii="Calibri" w:eastAsia="Calibri" w:hAnsi="Calibri" w:cs="Calibri"/>
    </w:rPr>
  </w:style>
  <w:style w:type="paragraph" w:customStyle="1" w:styleId="3CA3693D4C144CECBC02986CD8E52AB422">
    <w:name w:val="3CA3693D4C144CECBC02986CD8E52AB422"/>
    <w:rsid w:val="005D7AB2"/>
    <w:rPr>
      <w:rFonts w:ascii="Calibri" w:eastAsia="Calibri" w:hAnsi="Calibri" w:cs="Calibri"/>
    </w:rPr>
  </w:style>
  <w:style w:type="paragraph" w:customStyle="1" w:styleId="4C87EDF3529A460BBD35B37379FB01CF36">
    <w:name w:val="4C87EDF3529A460BBD35B37379FB01CF36"/>
    <w:rsid w:val="005D7AB2"/>
    <w:rPr>
      <w:rFonts w:ascii="Calibri" w:eastAsia="Calibri" w:hAnsi="Calibri" w:cs="Calibri"/>
    </w:rPr>
  </w:style>
  <w:style w:type="paragraph" w:customStyle="1" w:styleId="F7AD68BCB4C74E76BFB08F92321656FD36">
    <w:name w:val="F7AD68BCB4C74E76BFB08F92321656FD36"/>
    <w:rsid w:val="005D7AB2"/>
    <w:rPr>
      <w:rFonts w:ascii="Calibri" w:eastAsia="Calibri" w:hAnsi="Calibri" w:cs="Calibri"/>
    </w:rPr>
  </w:style>
  <w:style w:type="paragraph" w:customStyle="1" w:styleId="2DA24947D4DA46249D11064E21AABEF436">
    <w:name w:val="2DA24947D4DA46249D11064E21AABEF436"/>
    <w:rsid w:val="005D7AB2"/>
    <w:rPr>
      <w:rFonts w:ascii="Calibri" w:eastAsia="Calibri" w:hAnsi="Calibri" w:cs="Calibri"/>
    </w:rPr>
  </w:style>
  <w:style w:type="paragraph" w:customStyle="1" w:styleId="00668E3C07AF448393735BDAF6AF494C34">
    <w:name w:val="00668E3C07AF448393735BDAF6AF494C34"/>
    <w:rsid w:val="005D7AB2"/>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6">
    <w:name w:val="66E8B845E0AC44739041F377DCC9463336"/>
    <w:rsid w:val="005D7AB2"/>
    <w:rPr>
      <w:rFonts w:ascii="Calibri" w:eastAsia="Calibri" w:hAnsi="Calibri" w:cs="Calibri"/>
    </w:rPr>
  </w:style>
  <w:style w:type="paragraph" w:customStyle="1" w:styleId="631E1FB997434FBC8CF6A8388DE7BAEB36">
    <w:name w:val="631E1FB997434FBC8CF6A8388DE7BAEB36"/>
    <w:rsid w:val="005D7AB2"/>
    <w:rPr>
      <w:rFonts w:ascii="Calibri" w:eastAsia="Calibri" w:hAnsi="Calibri" w:cs="Calibri"/>
    </w:rPr>
  </w:style>
  <w:style w:type="paragraph" w:customStyle="1" w:styleId="C20548BDB768419E8DE99B210EB3B62D36">
    <w:name w:val="C20548BDB768419E8DE99B210EB3B62D36"/>
    <w:rsid w:val="005D7AB2"/>
    <w:rPr>
      <w:rFonts w:ascii="Calibri" w:eastAsia="Calibri" w:hAnsi="Calibri" w:cs="Calibri"/>
    </w:rPr>
  </w:style>
  <w:style w:type="paragraph" w:customStyle="1" w:styleId="ACFF48D6DCB64F9EB5591E7236D686E136">
    <w:name w:val="ACFF48D6DCB64F9EB5591E7236D686E136"/>
    <w:rsid w:val="005D7AB2"/>
    <w:rPr>
      <w:rFonts w:ascii="Calibri" w:eastAsia="Calibri" w:hAnsi="Calibri" w:cs="Calibri"/>
    </w:rPr>
  </w:style>
  <w:style w:type="paragraph" w:customStyle="1" w:styleId="B6CC6B50EDD44454A81D88C3F66EDDBB36">
    <w:name w:val="B6CC6B50EDD44454A81D88C3F66EDDBB36"/>
    <w:rsid w:val="005D7AB2"/>
    <w:rPr>
      <w:rFonts w:ascii="Calibri" w:eastAsia="Calibri" w:hAnsi="Calibri" w:cs="Calibri"/>
    </w:rPr>
  </w:style>
  <w:style w:type="paragraph" w:customStyle="1" w:styleId="5B5F4E9040134207A0694C22AB88486C36">
    <w:name w:val="5B5F4E9040134207A0694C22AB88486C36"/>
    <w:rsid w:val="005D7AB2"/>
    <w:rPr>
      <w:rFonts w:ascii="Calibri" w:eastAsia="Calibri" w:hAnsi="Calibri" w:cs="Calibri"/>
    </w:rPr>
  </w:style>
  <w:style w:type="paragraph" w:customStyle="1" w:styleId="B3B18CD5A2D94BC89611EA3FECB3A19F36">
    <w:name w:val="B3B18CD5A2D94BC89611EA3FECB3A19F36"/>
    <w:rsid w:val="005D7AB2"/>
    <w:rPr>
      <w:rFonts w:ascii="Calibri" w:eastAsia="Calibri" w:hAnsi="Calibri" w:cs="Calibri"/>
    </w:rPr>
  </w:style>
  <w:style w:type="paragraph" w:customStyle="1" w:styleId="662052D1FFA641BABB671BC491BA871236">
    <w:name w:val="662052D1FFA641BABB671BC491BA871236"/>
    <w:rsid w:val="005D7AB2"/>
    <w:rPr>
      <w:rFonts w:ascii="Calibri" w:eastAsia="Calibri" w:hAnsi="Calibri" w:cs="Calibri"/>
    </w:rPr>
  </w:style>
  <w:style w:type="paragraph" w:customStyle="1" w:styleId="9D9CB62892494461AC95664789F4CBCE36">
    <w:name w:val="9D9CB62892494461AC95664789F4CBCE36"/>
    <w:rsid w:val="005D7AB2"/>
    <w:rPr>
      <w:rFonts w:ascii="Calibri" w:eastAsia="Calibri" w:hAnsi="Calibri" w:cs="Calibri"/>
    </w:rPr>
  </w:style>
  <w:style w:type="paragraph" w:customStyle="1" w:styleId="5B496F62C19F4E7487C10EBECD141F8636">
    <w:name w:val="5B496F62C19F4E7487C10EBECD141F8636"/>
    <w:rsid w:val="005D7AB2"/>
    <w:rPr>
      <w:rFonts w:ascii="Calibri" w:eastAsia="Calibri" w:hAnsi="Calibri" w:cs="Calibri"/>
    </w:rPr>
  </w:style>
  <w:style w:type="paragraph" w:customStyle="1" w:styleId="B1C310055E954392947742591F66853D36">
    <w:name w:val="B1C310055E954392947742591F66853D36"/>
    <w:rsid w:val="005D7AB2"/>
    <w:rPr>
      <w:rFonts w:ascii="Calibri" w:eastAsia="Calibri" w:hAnsi="Calibri" w:cs="Calibri"/>
    </w:rPr>
  </w:style>
  <w:style w:type="paragraph" w:customStyle="1" w:styleId="EA027927E1C040CBB77A5137F5558CEF36">
    <w:name w:val="EA027927E1C040CBB77A5137F5558CEF36"/>
    <w:rsid w:val="005D7AB2"/>
    <w:rPr>
      <w:rFonts w:ascii="Calibri" w:eastAsia="Calibri" w:hAnsi="Calibri" w:cs="Calibri"/>
    </w:rPr>
  </w:style>
  <w:style w:type="paragraph" w:customStyle="1" w:styleId="2550E25B87FE4324A4953BD39111C56D36">
    <w:name w:val="2550E25B87FE4324A4953BD39111C56D36"/>
    <w:rsid w:val="005D7AB2"/>
    <w:rPr>
      <w:rFonts w:ascii="Calibri" w:eastAsia="Calibri" w:hAnsi="Calibri" w:cs="Calibri"/>
    </w:rPr>
  </w:style>
  <w:style w:type="paragraph" w:customStyle="1" w:styleId="C5548B98C7264F1AA7D1B93D5E85C7386">
    <w:name w:val="C5548B98C7264F1AA7D1B93D5E85C7386"/>
    <w:rsid w:val="005D7AB2"/>
    <w:rPr>
      <w:rFonts w:ascii="Calibri" w:eastAsia="Calibri" w:hAnsi="Calibri" w:cs="Calibri"/>
    </w:rPr>
  </w:style>
  <w:style w:type="paragraph" w:customStyle="1" w:styleId="DCF64826E65941BC9243F46386150BC26">
    <w:name w:val="DCF64826E65941BC9243F46386150BC26"/>
    <w:rsid w:val="005D7AB2"/>
    <w:rPr>
      <w:rFonts w:ascii="Calibri" w:eastAsia="Calibri" w:hAnsi="Calibri" w:cs="Calibri"/>
    </w:rPr>
  </w:style>
  <w:style w:type="paragraph" w:customStyle="1" w:styleId="27AE001FE3D44CC2811B2A65FCD009796">
    <w:name w:val="27AE001FE3D44CC2811B2A65FCD009796"/>
    <w:rsid w:val="005D7AB2"/>
    <w:rPr>
      <w:rFonts w:ascii="Calibri" w:eastAsia="Calibri" w:hAnsi="Calibri" w:cs="Calibri"/>
    </w:rPr>
  </w:style>
  <w:style w:type="paragraph" w:customStyle="1" w:styleId="A43F947270CA4F67BE3DB38FDFC184026">
    <w:name w:val="A43F947270CA4F67BE3DB38FDFC184026"/>
    <w:rsid w:val="005D7AB2"/>
    <w:rPr>
      <w:rFonts w:ascii="Calibri" w:eastAsia="Calibri" w:hAnsi="Calibri" w:cs="Calibri"/>
    </w:rPr>
  </w:style>
  <w:style w:type="paragraph" w:customStyle="1" w:styleId="1B5203FD1B5F4DB5987A8B4500D33C196">
    <w:name w:val="1B5203FD1B5F4DB5987A8B4500D33C196"/>
    <w:rsid w:val="005D7AB2"/>
    <w:rPr>
      <w:rFonts w:ascii="Calibri" w:eastAsia="Calibri" w:hAnsi="Calibri" w:cs="Calibri"/>
    </w:rPr>
  </w:style>
  <w:style w:type="paragraph" w:customStyle="1" w:styleId="F100863DFB804219A56E8702317BF2176">
    <w:name w:val="F100863DFB804219A56E8702317BF2176"/>
    <w:rsid w:val="005D7AB2"/>
    <w:rPr>
      <w:rFonts w:ascii="Calibri" w:eastAsia="Calibri" w:hAnsi="Calibri" w:cs="Calibri"/>
    </w:rPr>
  </w:style>
  <w:style w:type="paragraph" w:customStyle="1" w:styleId="B80DBECAC3FC42F2B8144283AF1D472A2">
    <w:name w:val="B80DBECAC3FC42F2B8144283AF1D472A2"/>
    <w:rsid w:val="005D7AB2"/>
    <w:rPr>
      <w:rFonts w:ascii="Calibri" w:eastAsia="Calibri" w:hAnsi="Calibri" w:cs="Calibri"/>
    </w:rPr>
  </w:style>
  <w:style w:type="paragraph" w:customStyle="1" w:styleId="155301B9DECD49DAA2EFC624B55B19976">
    <w:name w:val="155301B9DECD49DAA2EFC624B55B19976"/>
    <w:rsid w:val="005D7AB2"/>
    <w:rPr>
      <w:rFonts w:ascii="Calibri" w:eastAsia="Calibri" w:hAnsi="Calibri" w:cs="Calibri"/>
    </w:rPr>
  </w:style>
  <w:style w:type="paragraph" w:customStyle="1" w:styleId="C8E55BC9F15C46A8B758D02A50B95E8B6">
    <w:name w:val="C8E55BC9F15C46A8B758D02A50B95E8B6"/>
    <w:rsid w:val="005D7AB2"/>
    <w:rPr>
      <w:rFonts w:ascii="Calibri" w:eastAsia="Calibri" w:hAnsi="Calibri" w:cs="Calibri"/>
    </w:rPr>
  </w:style>
  <w:style w:type="paragraph" w:customStyle="1" w:styleId="5AEF0CD8F46E4FF69FDD1B80F203318C6">
    <w:name w:val="5AEF0CD8F46E4FF69FDD1B80F203318C6"/>
    <w:rsid w:val="005D7AB2"/>
    <w:rPr>
      <w:rFonts w:ascii="Calibri" w:eastAsia="Calibri" w:hAnsi="Calibri" w:cs="Calibri"/>
    </w:rPr>
  </w:style>
  <w:style w:type="paragraph" w:customStyle="1" w:styleId="2FC33BF2D23A4A898401A4BA2F00E3E16">
    <w:name w:val="2FC33BF2D23A4A898401A4BA2F00E3E16"/>
    <w:rsid w:val="005D7AB2"/>
    <w:rPr>
      <w:rFonts w:ascii="Calibri" w:eastAsia="Calibri" w:hAnsi="Calibri" w:cs="Calibri"/>
    </w:rPr>
  </w:style>
  <w:style w:type="paragraph" w:customStyle="1" w:styleId="52B2D33E883F40768C829F581C44B25F6">
    <w:name w:val="52B2D33E883F40768C829F581C44B25F6"/>
    <w:rsid w:val="005D7AB2"/>
    <w:rPr>
      <w:rFonts w:ascii="Calibri" w:eastAsia="Calibri" w:hAnsi="Calibri" w:cs="Calibri"/>
    </w:rPr>
  </w:style>
  <w:style w:type="paragraph" w:customStyle="1" w:styleId="9121F74EC99D4BE595451DC14176E89C6">
    <w:name w:val="9121F74EC99D4BE595451DC14176E89C6"/>
    <w:rsid w:val="005D7AB2"/>
    <w:rPr>
      <w:rFonts w:ascii="Calibri" w:eastAsia="Calibri" w:hAnsi="Calibri" w:cs="Calibri"/>
    </w:rPr>
  </w:style>
  <w:style w:type="paragraph" w:customStyle="1" w:styleId="299C95FBC7EE490CAB6260C8D94186C06">
    <w:name w:val="299C95FBC7EE490CAB6260C8D94186C06"/>
    <w:rsid w:val="005D7AB2"/>
    <w:rPr>
      <w:rFonts w:ascii="Calibri" w:eastAsia="Calibri" w:hAnsi="Calibri" w:cs="Calibri"/>
    </w:rPr>
  </w:style>
  <w:style w:type="paragraph" w:customStyle="1" w:styleId="16E2CCA3DFF54C7EA0BFE2A6C00346F06">
    <w:name w:val="16E2CCA3DFF54C7EA0BFE2A6C00346F06"/>
    <w:rsid w:val="005D7AB2"/>
    <w:rPr>
      <w:rFonts w:ascii="Calibri" w:eastAsia="Calibri" w:hAnsi="Calibri" w:cs="Calibri"/>
    </w:rPr>
  </w:style>
  <w:style w:type="paragraph" w:customStyle="1" w:styleId="56F28AB3B4C44D0EA9E3F9189062B1DA2">
    <w:name w:val="56F28AB3B4C44D0EA9E3F9189062B1DA2"/>
    <w:rsid w:val="005D7AB2"/>
    <w:rPr>
      <w:rFonts w:ascii="Calibri" w:eastAsia="Calibri" w:hAnsi="Calibri" w:cs="Calibri"/>
    </w:rPr>
  </w:style>
  <w:style w:type="paragraph" w:customStyle="1" w:styleId="16FAAB141EAD4506A83F794E31180BA46">
    <w:name w:val="16FAAB141EAD4506A83F794E31180BA46"/>
    <w:rsid w:val="005D7AB2"/>
    <w:rPr>
      <w:rFonts w:ascii="Calibri" w:eastAsia="Calibri" w:hAnsi="Calibri" w:cs="Calibri"/>
    </w:rPr>
  </w:style>
  <w:style w:type="paragraph" w:customStyle="1" w:styleId="857F300BBF054845AC398ED6996FF03E6">
    <w:name w:val="857F300BBF054845AC398ED6996FF03E6"/>
    <w:rsid w:val="005D7AB2"/>
    <w:rPr>
      <w:rFonts w:ascii="Calibri" w:eastAsia="Calibri" w:hAnsi="Calibri" w:cs="Calibri"/>
    </w:rPr>
  </w:style>
  <w:style w:type="paragraph" w:customStyle="1" w:styleId="914459A3300942BAADBC8AABF25A3E736">
    <w:name w:val="914459A3300942BAADBC8AABF25A3E736"/>
    <w:rsid w:val="005D7AB2"/>
    <w:rPr>
      <w:rFonts w:ascii="Calibri" w:eastAsia="Calibri" w:hAnsi="Calibri" w:cs="Calibri"/>
    </w:rPr>
  </w:style>
  <w:style w:type="paragraph" w:customStyle="1" w:styleId="0C34237AF3334A72B8428D29C36185966">
    <w:name w:val="0C34237AF3334A72B8428D29C36185966"/>
    <w:rsid w:val="005D7AB2"/>
    <w:rPr>
      <w:rFonts w:ascii="Calibri" w:eastAsia="Calibri" w:hAnsi="Calibri" w:cs="Calibri"/>
    </w:rPr>
  </w:style>
  <w:style w:type="paragraph" w:customStyle="1" w:styleId="C0F3B591D4084F7FB7D7979C4E72C5EA6">
    <w:name w:val="C0F3B591D4084F7FB7D7979C4E72C5EA6"/>
    <w:rsid w:val="005D7AB2"/>
    <w:rPr>
      <w:rFonts w:ascii="Calibri" w:eastAsia="Calibri" w:hAnsi="Calibri" w:cs="Calibri"/>
    </w:rPr>
  </w:style>
  <w:style w:type="paragraph" w:customStyle="1" w:styleId="ABB89A35D755478498AC56F31B14C1756">
    <w:name w:val="ABB89A35D755478498AC56F31B14C1756"/>
    <w:rsid w:val="005D7AB2"/>
    <w:rPr>
      <w:rFonts w:ascii="Calibri" w:eastAsia="Calibri" w:hAnsi="Calibri" w:cs="Calibri"/>
    </w:rPr>
  </w:style>
  <w:style w:type="paragraph" w:customStyle="1" w:styleId="F2B3D4DA670F433F923FC636830210086">
    <w:name w:val="F2B3D4DA670F433F923FC636830210086"/>
    <w:rsid w:val="005D7AB2"/>
    <w:rPr>
      <w:rFonts w:ascii="Calibri" w:eastAsia="Calibri" w:hAnsi="Calibri" w:cs="Calibri"/>
    </w:rPr>
  </w:style>
  <w:style w:type="paragraph" w:customStyle="1" w:styleId="8CDE7C552FAF4598BD87C96AA9319F706">
    <w:name w:val="8CDE7C552FAF4598BD87C96AA9319F706"/>
    <w:rsid w:val="005D7AB2"/>
    <w:rPr>
      <w:rFonts w:ascii="Calibri" w:eastAsia="Calibri" w:hAnsi="Calibri" w:cs="Calibri"/>
    </w:rPr>
  </w:style>
  <w:style w:type="paragraph" w:customStyle="1" w:styleId="FD969E807E584655AE32DD1C826F68942">
    <w:name w:val="FD969E807E584655AE32DD1C826F68942"/>
    <w:rsid w:val="005D7AB2"/>
    <w:rPr>
      <w:rFonts w:ascii="Calibri" w:eastAsia="Calibri" w:hAnsi="Calibri" w:cs="Calibri"/>
    </w:rPr>
  </w:style>
  <w:style w:type="paragraph" w:customStyle="1" w:styleId="583263B6B9944F9D9CDCFA4CCEFA8E986">
    <w:name w:val="583263B6B9944F9D9CDCFA4CCEFA8E986"/>
    <w:rsid w:val="005D7AB2"/>
    <w:rPr>
      <w:rFonts w:ascii="Calibri" w:eastAsia="Calibri" w:hAnsi="Calibri" w:cs="Calibri"/>
    </w:rPr>
  </w:style>
  <w:style w:type="paragraph" w:customStyle="1" w:styleId="BB6CC5CB39B846CD82E8C18A3891F9346">
    <w:name w:val="BB6CC5CB39B846CD82E8C18A3891F9346"/>
    <w:rsid w:val="005D7AB2"/>
    <w:rPr>
      <w:rFonts w:ascii="Calibri" w:eastAsia="Calibri" w:hAnsi="Calibri" w:cs="Calibri"/>
    </w:rPr>
  </w:style>
  <w:style w:type="paragraph" w:customStyle="1" w:styleId="A4E58FE9F9944C978D379E8F096DA1BE6">
    <w:name w:val="A4E58FE9F9944C978D379E8F096DA1BE6"/>
    <w:rsid w:val="005D7AB2"/>
    <w:rPr>
      <w:rFonts w:ascii="Calibri" w:eastAsia="Calibri" w:hAnsi="Calibri" w:cs="Calibri"/>
    </w:rPr>
  </w:style>
  <w:style w:type="paragraph" w:customStyle="1" w:styleId="1D37EE03BEF94A86AE082B4EEC2C5FDE6">
    <w:name w:val="1D37EE03BEF94A86AE082B4EEC2C5FDE6"/>
    <w:rsid w:val="005D7AB2"/>
    <w:rPr>
      <w:rFonts w:ascii="Calibri" w:eastAsia="Calibri" w:hAnsi="Calibri" w:cs="Calibri"/>
    </w:rPr>
  </w:style>
  <w:style w:type="paragraph" w:customStyle="1" w:styleId="ED7DBA3D91E249E0BCA96557915CD3596">
    <w:name w:val="ED7DBA3D91E249E0BCA96557915CD3596"/>
    <w:rsid w:val="005D7AB2"/>
    <w:rPr>
      <w:rFonts w:ascii="Calibri" w:eastAsia="Calibri" w:hAnsi="Calibri" w:cs="Calibri"/>
    </w:rPr>
  </w:style>
  <w:style w:type="paragraph" w:customStyle="1" w:styleId="21B5F4301F9B4822B600DE850D0A21C36">
    <w:name w:val="21B5F4301F9B4822B600DE850D0A21C36"/>
    <w:rsid w:val="005D7AB2"/>
    <w:rPr>
      <w:rFonts w:ascii="Calibri" w:eastAsia="Calibri" w:hAnsi="Calibri" w:cs="Calibri"/>
    </w:rPr>
  </w:style>
  <w:style w:type="paragraph" w:customStyle="1" w:styleId="6A915F28518C4EA79E5BED94559EF6E76">
    <w:name w:val="6A915F28518C4EA79E5BED94559EF6E76"/>
    <w:rsid w:val="005D7AB2"/>
    <w:rPr>
      <w:rFonts w:ascii="Calibri" w:eastAsia="Calibri" w:hAnsi="Calibri" w:cs="Calibri"/>
    </w:rPr>
  </w:style>
  <w:style w:type="paragraph" w:customStyle="1" w:styleId="6FD285651B17408B8FE7C624B4493E986">
    <w:name w:val="6FD285651B17408B8FE7C624B4493E986"/>
    <w:rsid w:val="005D7AB2"/>
    <w:rPr>
      <w:rFonts w:ascii="Calibri" w:eastAsia="Calibri" w:hAnsi="Calibri" w:cs="Calibri"/>
    </w:rPr>
  </w:style>
  <w:style w:type="paragraph" w:customStyle="1" w:styleId="2793448365164426B5EB8132B5E0FE872">
    <w:name w:val="2793448365164426B5EB8132B5E0FE872"/>
    <w:rsid w:val="005D7AB2"/>
    <w:rPr>
      <w:rFonts w:ascii="Calibri" w:eastAsia="Calibri" w:hAnsi="Calibri" w:cs="Calibri"/>
    </w:rPr>
  </w:style>
  <w:style w:type="paragraph" w:customStyle="1" w:styleId="3F0D81B1347849C599B5517220BE918B6">
    <w:name w:val="3F0D81B1347849C599B5517220BE918B6"/>
    <w:rsid w:val="005D7AB2"/>
    <w:rPr>
      <w:rFonts w:ascii="Calibri" w:eastAsia="Calibri" w:hAnsi="Calibri" w:cs="Calibri"/>
    </w:rPr>
  </w:style>
  <w:style w:type="paragraph" w:customStyle="1" w:styleId="DE09AF91AAAF4671A55B4EC0CAD01A666">
    <w:name w:val="DE09AF91AAAF4671A55B4EC0CAD01A666"/>
    <w:rsid w:val="005D7AB2"/>
    <w:rPr>
      <w:rFonts w:ascii="Calibri" w:eastAsia="Calibri" w:hAnsi="Calibri" w:cs="Calibri"/>
    </w:rPr>
  </w:style>
  <w:style w:type="paragraph" w:customStyle="1" w:styleId="3BFD821DDB8A40B5A48573D5B4AFDB434">
    <w:name w:val="3BFD821DDB8A40B5A48573D5B4AFDB434"/>
    <w:rsid w:val="005D7AB2"/>
    <w:rPr>
      <w:rFonts w:ascii="Calibri" w:eastAsia="Calibri" w:hAnsi="Calibri" w:cs="Calibri"/>
    </w:rPr>
  </w:style>
  <w:style w:type="paragraph" w:customStyle="1" w:styleId="C4C4B4AF9BBC49479570D915F8B43CE54">
    <w:name w:val="C4C4B4AF9BBC49479570D915F8B43CE54"/>
    <w:rsid w:val="005D7AB2"/>
    <w:rPr>
      <w:rFonts w:ascii="Calibri" w:eastAsia="Calibri" w:hAnsi="Calibri" w:cs="Calibri"/>
    </w:rPr>
  </w:style>
  <w:style w:type="paragraph" w:customStyle="1" w:styleId="61E493E28D0F451FB8D9D572342910A94">
    <w:name w:val="61E493E28D0F451FB8D9D572342910A94"/>
    <w:rsid w:val="005D7AB2"/>
    <w:rPr>
      <w:rFonts w:ascii="Calibri" w:eastAsia="Calibri" w:hAnsi="Calibri" w:cs="Calibri"/>
    </w:rPr>
  </w:style>
  <w:style w:type="paragraph" w:customStyle="1" w:styleId="F23D18E3A35B413BAE4B745DA809B72A4">
    <w:name w:val="F23D18E3A35B413BAE4B745DA809B72A4"/>
    <w:rsid w:val="005D7AB2"/>
    <w:rPr>
      <w:rFonts w:ascii="Calibri" w:eastAsia="Calibri" w:hAnsi="Calibri" w:cs="Calibri"/>
    </w:rPr>
  </w:style>
  <w:style w:type="paragraph" w:customStyle="1" w:styleId="6F50A97A2F3D4BB4A59851EF15C0C70A4">
    <w:name w:val="6F50A97A2F3D4BB4A59851EF15C0C70A4"/>
    <w:rsid w:val="005D7AB2"/>
    <w:rPr>
      <w:rFonts w:ascii="Calibri" w:eastAsia="Calibri" w:hAnsi="Calibri" w:cs="Calibri"/>
    </w:rPr>
  </w:style>
  <w:style w:type="paragraph" w:customStyle="1" w:styleId="A5B43823B58142788E187B01284850612">
    <w:name w:val="A5B43823B58142788E187B01284850612"/>
    <w:rsid w:val="005D7AB2"/>
    <w:rPr>
      <w:rFonts w:ascii="Calibri" w:eastAsia="Calibri" w:hAnsi="Calibri" w:cs="Calibri"/>
    </w:rPr>
  </w:style>
  <w:style w:type="paragraph" w:customStyle="1" w:styleId="96B830E22F3F4AD195AEBC80A0A75B9D2">
    <w:name w:val="96B830E22F3F4AD195AEBC80A0A75B9D2"/>
    <w:rsid w:val="005D7AB2"/>
    <w:rPr>
      <w:rFonts w:ascii="Calibri" w:eastAsia="Calibri" w:hAnsi="Calibri" w:cs="Calibri"/>
    </w:rPr>
  </w:style>
  <w:style w:type="paragraph" w:customStyle="1" w:styleId="854DA1B8C9774DC3BDC821F5AAF8E02F2">
    <w:name w:val="854DA1B8C9774DC3BDC821F5AAF8E02F2"/>
    <w:rsid w:val="005D7AB2"/>
    <w:rPr>
      <w:rFonts w:ascii="Calibri" w:eastAsia="Calibri" w:hAnsi="Calibri" w:cs="Calibri"/>
    </w:rPr>
  </w:style>
  <w:style w:type="paragraph" w:customStyle="1" w:styleId="E57F901F22C944D2AFAB5E8AFF9681112">
    <w:name w:val="E57F901F22C944D2AFAB5E8AFF9681112"/>
    <w:rsid w:val="005D7AB2"/>
    <w:rPr>
      <w:rFonts w:ascii="Calibri" w:eastAsia="Calibri" w:hAnsi="Calibri" w:cs="Calibri"/>
    </w:rPr>
  </w:style>
  <w:style w:type="paragraph" w:customStyle="1" w:styleId="3653DFB005F249E09BEFB6D7792DF06C2">
    <w:name w:val="3653DFB005F249E09BEFB6D7792DF06C2"/>
    <w:rsid w:val="005D7AB2"/>
    <w:rPr>
      <w:rFonts w:ascii="Calibri" w:eastAsia="Calibri" w:hAnsi="Calibri" w:cs="Calibri"/>
    </w:rPr>
  </w:style>
  <w:style w:type="paragraph" w:customStyle="1" w:styleId="4720D618A3084CF48D7A7BCB3AA2FA1B2">
    <w:name w:val="4720D618A3084CF48D7A7BCB3AA2FA1B2"/>
    <w:rsid w:val="005D7AB2"/>
    <w:rPr>
      <w:rFonts w:ascii="Calibri" w:eastAsia="Calibri" w:hAnsi="Calibri" w:cs="Calibri"/>
    </w:rPr>
  </w:style>
  <w:style w:type="paragraph" w:customStyle="1" w:styleId="C2732734E2204D8CAB41F19C40666B8E2">
    <w:name w:val="C2732734E2204D8CAB41F19C40666B8E2"/>
    <w:rsid w:val="005D7AB2"/>
    <w:rPr>
      <w:rFonts w:ascii="Calibri" w:eastAsia="Calibri" w:hAnsi="Calibri" w:cs="Calibri"/>
    </w:rPr>
  </w:style>
  <w:style w:type="paragraph" w:customStyle="1" w:styleId="E533EA709C2B407BB7DE283B198A1F742">
    <w:name w:val="E533EA709C2B407BB7DE283B198A1F742"/>
    <w:rsid w:val="005D7AB2"/>
    <w:rPr>
      <w:rFonts w:ascii="Calibri" w:eastAsia="Calibri" w:hAnsi="Calibri" w:cs="Calibri"/>
    </w:rPr>
  </w:style>
  <w:style w:type="paragraph" w:customStyle="1" w:styleId="3D5D0182F0584F15AF9BC13DAD81651A2">
    <w:name w:val="3D5D0182F0584F15AF9BC13DAD81651A2"/>
    <w:rsid w:val="005D7AB2"/>
    <w:rPr>
      <w:rFonts w:ascii="Calibri" w:eastAsia="Calibri" w:hAnsi="Calibri" w:cs="Calibri"/>
    </w:rPr>
  </w:style>
  <w:style w:type="paragraph" w:customStyle="1" w:styleId="ABC8A6EAA4B24E0088998F242B20D91D2">
    <w:name w:val="ABC8A6EAA4B24E0088998F242B20D91D2"/>
    <w:rsid w:val="005D7AB2"/>
    <w:rPr>
      <w:rFonts w:ascii="Calibri" w:eastAsia="Calibri" w:hAnsi="Calibri" w:cs="Calibri"/>
    </w:rPr>
  </w:style>
  <w:style w:type="paragraph" w:customStyle="1" w:styleId="DD28A02B848D4E07B97BCD28D7283E212">
    <w:name w:val="DD28A02B848D4E07B97BCD28D7283E212"/>
    <w:rsid w:val="005D7AB2"/>
    <w:rPr>
      <w:rFonts w:ascii="Calibri" w:eastAsia="Calibri" w:hAnsi="Calibri" w:cs="Calibri"/>
    </w:rPr>
  </w:style>
  <w:style w:type="paragraph" w:customStyle="1" w:styleId="48052708EB5D47999BF164DD37A3EC582">
    <w:name w:val="48052708EB5D47999BF164DD37A3EC582"/>
    <w:rsid w:val="005D7AB2"/>
    <w:rPr>
      <w:rFonts w:ascii="Calibri" w:eastAsia="Calibri" w:hAnsi="Calibri" w:cs="Calibri"/>
    </w:rPr>
  </w:style>
  <w:style w:type="paragraph" w:customStyle="1" w:styleId="35245FA22EF64478AF93B2A18E24B04B42">
    <w:name w:val="35245FA22EF64478AF93B2A18E24B04B42"/>
    <w:rsid w:val="005D7AB2"/>
    <w:rPr>
      <w:rFonts w:ascii="Calibri" w:eastAsia="Calibri" w:hAnsi="Calibri" w:cs="Calibri"/>
    </w:rPr>
  </w:style>
  <w:style w:type="paragraph" w:customStyle="1" w:styleId="073CE04D185643878B84AD5BC03D02A342">
    <w:name w:val="073CE04D185643878B84AD5BC03D02A342"/>
    <w:rsid w:val="005D7AB2"/>
    <w:rPr>
      <w:rFonts w:ascii="Calibri" w:eastAsia="Calibri" w:hAnsi="Calibri" w:cs="Calibri"/>
    </w:rPr>
  </w:style>
  <w:style w:type="paragraph" w:customStyle="1" w:styleId="F350FBA2C29B46F6AAF0F236D2BB5ADF42">
    <w:name w:val="F350FBA2C29B46F6AAF0F236D2BB5ADF42"/>
    <w:rsid w:val="005D7AB2"/>
    <w:rPr>
      <w:rFonts w:ascii="Calibri" w:eastAsia="Calibri" w:hAnsi="Calibri" w:cs="Calibri"/>
    </w:rPr>
  </w:style>
  <w:style w:type="paragraph" w:customStyle="1" w:styleId="CCBDD2368CED4B3BB3C09F0E91897B8442">
    <w:name w:val="CCBDD2368CED4B3BB3C09F0E91897B8442"/>
    <w:rsid w:val="005D7AB2"/>
    <w:rPr>
      <w:rFonts w:ascii="Calibri" w:eastAsia="Calibri" w:hAnsi="Calibri" w:cs="Calibri"/>
    </w:rPr>
  </w:style>
  <w:style w:type="paragraph" w:customStyle="1" w:styleId="769D10671D634164A6D2DB2AF97D16D342">
    <w:name w:val="769D10671D634164A6D2DB2AF97D16D342"/>
    <w:rsid w:val="005D7AB2"/>
    <w:rPr>
      <w:rFonts w:ascii="Calibri" w:eastAsia="Calibri" w:hAnsi="Calibri" w:cs="Calibri"/>
    </w:rPr>
  </w:style>
  <w:style w:type="paragraph" w:customStyle="1" w:styleId="1BCCAAA731DE4199B6C7663B347D578618">
    <w:name w:val="1BCCAAA731DE4199B6C7663B347D578618"/>
    <w:rsid w:val="005D7AB2"/>
    <w:rPr>
      <w:rFonts w:ascii="Calibri" w:eastAsia="Calibri" w:hAnsi="Calibri" w:cs="Calibri"/>
    </w:rPr>
  </w:style>
  <w:style w:type="paragraph" w:customStyle="1" w:styleId="22D1173ECA85442FAAE1546580C4047F42">
    <w:name w:val="22D1173ECA85442FAAE1546580C4047F42"/>
    <w:rsid w:val="005D7AB2"/>
    <w:rPr>
      <w:rFonts w:ascii="Calibri" w:eastAsia="Calibri" w:hAnsi="Calibri" w:cs="Calibri"/>
    </w:rPr>
  </w:style>
  <w:style w:type="paragraph" w:customStyle="1" w:styleId="2E09607F8F574648BE510D79D43D776E42">
    <w:name w:val="2E09607F8F574648BE510D79D43D776E42"/>
    <w:rsid w:val="005D7AB2"/>
    <w:rPr>
      <w:rFonts w:ascii="Calibri" w:eastAsia="Calibri" w:hAnsi="Calibri" w:cs="Calibri"/>
    </w:rPr>
  </w:style>
  <w:style w:type="paragraph" w:customStyle="1" w:styleId="81C726644747499688BEA02F99DA886142">
    <w:name w:val="81C726644747499688BEA02F99DA886142"/>
    <w:rsid w:val="005D7AB2"/>
    <w:rPr>
      <w:rFonts w:ascii="Calibri" w:eastAsia="Calibri" w:hAnsi="Calibri" w:cs="Calibri"/>
    </w:rPr>
  </w:style>
  <w:style w:type="paragraph" w:customStyle="1" w:styleId="0055559777E949F0982D40CD4DB8130242">
    <w:name w:val="0055559777E949F0982D40CD4DB8130242"/>
    <w:rsid w:val="005D7AB2"/>
    <w:rPr>
      <w:rFonts w:ascii="Calibri" w:eastAsia="Calibri" w:hAnsi="Calibri" w:cs="Calibri"/>
    </w:rPr>
  </w:style>
  <w:style w:type="paragraph" w:customStyle="1" w:styleId="6D449A5E81354584AA7270E94DC2907742">
    <w:name w:val="6D449A5E81354584AA7270E94DC2907742"/>
    <w:rsid w:val="005D7AB2"/>
    <w:rPr>
      <w:rFonts w:ascii="Calibri" w:eastAsia="Calibri" w:hAnsi="Calibri" w:cs="Calibri"/>
    </w:rPr>
  </w:style>
  <w:style w:type="paragraph" w:customStyle="1" w:styleId="738D7F6E969544BF88B80478D072D0FE42">
    <w:name w:val="738D7F6E969544BF88B80478D072D0FE42"/>
    <w:rsid w:val="005D7AB2"/>
    <w:rPr>
      <w:rFonts w:ascii="Calibri" w:eastAsia="Calibri" w:hAnsi="Calibri" w:cs="Calibri"/>
    </w:rPr>
  </w:style>
  <w:style w:type="paragraph" w:customStyle="1" w:styleId="A10F9FAD60BB468D828486437A5103B632">
    <w:name w:val="A10F9FAD60BB468D828486437A5103B632"/>
    <w:rsid w:val="005D7AB2"/>
    <w:rPr>
      <w:rFonts w:ascii="Calibri" w:eastAsia="Calibri" w:hAnsi="Calibri" w:cs="Calibri"/>
    </w:rPr>
  </w:style>
  <w:style w:type="paragraph" w:customStyle="1" w:styleId="2277121C6A224167B684D32D1BC7D5B741">
    <w:name w:val="2277121C6A224167B684D32D1BC7D5B741"/>
    <w:rsid w:val="005D7AB2"/>
    <w:rPr>
      <w:rFonts w:ascii="Calibri" w:eastAsia="Calibri" w:hAnsi="Calibri" w:cs="Calibri"/>
    </w:rPr>
  </w:style>
  <w:style w:type="paragraph" w:customStyle="1" w:styleId="4A60C4FFAACB4F43B39B767999F4191441">
    <w:name w:val="4A60C4FFAACB4F43B39B767999F4191441"/>
    <w:rsid w:val="005D7AB2"/>
    <w:rPr>
      <w:rFonts w:ascii="Calibri" w:eastAsia="Calibri" w:hAnsi="Calibri" w:cs="Calibri"/>
    </w:rPr>
  </w:style>
  <w:style w:type="paragraph" w:customStyle="1" w:styleId="67FE404E89BA49AC8E6C2FA842E57E6E41">
    <w:name w:val="67FE404E89BA49AC8E6C2FA842E57E6E41"/>
    <w:rsid w:val="005D7AB2"/>
    <w:rPr>
      <w:rFonts w:ascii="Calibri" w:eastAsia="Calibri" w:hAnsi="Calibri" w:cs="Calibri"/>
    </w:rPr>
  </w:style>
  <w:style w:type="paragraph" w:customStyle="1" w:styleId="7406B72CE29443ED92101E6250F6121341">
    <w:name w:val="7406B72CE29443ED92101E6250F6121341"/>
    <w:rsid w:val="005D7AB2"/>
    <w:rPr>
      <w:rFonts w:ascii="Calibri" w:eastAsia="Calibri" w:hAnsi="Calibri" w:cs="Calibri"/>
    </w:rPr>
  </w:style>
  <w:style w:type="paragraph" w:customStyle="1" w:styleId="852C8E64E84C43ACBDA4BFFCECA51BF041">
    <w:name w:val="852C8E64E84C43ACBDA4BFFCECA51BF041"/>
    <w:rsid w:val="005D7AB2"/>
    <w:rPr>
      <w:rFonts w:ascii="Calibri" w:eastAsia="Calibri" w:hAnsi="Calibri" w:cs="Calibri"/>
    </w:rPr>
  </w:style>
  <w:style w:type="paragraph" w:customStyle="1" w:styleId="4EA8C8749A3A49BAB490C88F8DE3D4D741">
    <w:name w:val="4EA8C8749A3A49BAB490C88F8DE3D4D741"/>
    <w:rsid w:val="005D7AB2"/>
    <w:rPr>
      <w:rFonts w:ascii="Calibri" w:eastAsia="Calibri" w:hAnsi="Calibri" w:cs="Calibri"/>
    </w:rPr>
  </w:style>
  <w:style w:type="paragraph" w:customStyle="1" w:styleId="6E1328EB82374AC9A3530A0D99C80EB341">
    <w:name w:val="6E1328EB82374AC9A3530A0D99C80EB341"/>
    <w:rsid w:val="005D7AB2"/>
    <w:rPr>
      <w:rFonts w:ascii="Calibri" w:eastAsia="Calibri" w:hAnsi="Calibri" w:cs="Calibri"/>
    </w:rPr>
  </w:style>
  <w:style w:type="paragraph" w:customStyle="1" w:styleId="22CD0A45E8184A74823BAB2420C6EC8816">
    <w:name w:val="22CD0A45E8184A74823BAB2420C6EC8816"/>
    <w:rsid w:val="005D7AB2"/>
    <w:rPr>
      <w:rFonts w:ascii="Calibri" w:eastAsia="Calibri" w:hAnsi="Calibri" w:cs="Calibri"/>
    </w:rPr>
  </w:style>
  <w:style w:type="paragraph" w:customStyle="1" w:styleId="6D1E5C5B8F084D14A0EF701DF649934541">
    <w:name w:val="6D1E5C5B8F084D14A0EF701DF649934541"/>
    <w:rsid w:val="005D7AB2"/>
    <w:rPr>
      <w:rFonts w:ascii="Calibri" w:eastAsia="Calibri" w:hAnsi="Calibri" w:cs="Calibri"/>
    </w:rPr>
  </w:style>
  <w:style w:type="paragraph" w:customStyle="1" w:styleId="4C0ADCF2C7EC4D74AC449DE59F3B5C4A41">
    <w:name w:val="4C0ADCF2C7EC4D74AC449DE59F3B5C4A41"/>
    <w:rsid w:val="005D7AB2"/>
    <w:rPr>
      <w:rFonts w:ascii="Calibri" w:eastAsia="Calibri" w:hAnsi="Calibri" w:cs="Calibri"/>
    </w:rPr>
  </w:style>
  <w:style w:type="paragraph" w:customStyle="1" w:styleId="A4BDE212CF4E497B8CAACDB3064576B141">
    <w:name w:val="A4BDE212CF4E497B8CAACDB3064576B141"/>
    <w:rsid w:val="005D7AB2"/>
    <w:rPr>
      <w:rFonts w:ascii="Calibri" w:eastAsia="Calibri" w:hAnsi="Calibri" w:cs="Calibri"/>
    </w:rPr>
  </w:style>
  <w:style w:type="paragraph" w:customStyle="1" w:styleId="7BA1716E82564C578833C48E3D78578541">
    <w:name w:val="7BA1716E82564C578833C48E3D78578541"/>
    <w:rsid w:val="005D7AB2"/>
    <w:rPr>
      <w:rFonts w:ascii="Calibri" w:eastAsia="Calibri" w:hAnsi="Calibri" w:cs="Calibri"/>
    </w:rPr>
  </w:style>
  <w:style w:type="paragraph" w:customStyle="1" w:styleId="AE0762346C5944D78DAF56CF3384227B41">
    <w:name w:val="AE0762346C5944D78DAF56CF3384227B41"/>
    <w:rsid w:val="005D7AB2"/>
    <w:rPr>
      <w:rFonts w:ascii="Calibri" w:eastAsia="Calibri" w:hAnsi="Calibri" w:cs="Calibri"/>
    </w:rPr>
  </w:style>
  <w:style w:type="paragraph" w:customStyle="1" w:styleId="11873BB6AA814438AF3867193FC31ADD40">
    <w:name w:val="11873BB6AA814438AF3867193FC31ADD40"/>
    <w:rsid w:val="005D7AB2"/>
    <w:rPr>
      <w:rFonts w:ascii="Calibri" w:eastAsia="Calibri" w:hAnsi="Calibri" w:cs="Calibri"/>
    </w:rPr>
  </w:style>
  <w:style w:type="paragraph" w:customStyle="1" w:styleId="8E6D8326792A44E5A9B35F3AE8E8A72A30">
    <w:name w:val="8E6D8326792A44E5A9B35F3AE8E8A72A30"/>
    <w:rsid w:val="005D7AB2"/>
    <w:rPr>
      <w:rFonts w:ascii="Calibri" w:eastAsia="Calibri" w:hAnsi="Calibri" w:cs="Calibri"/>
    </w:rPr>
  </w:style>
  <w:style w:type="paragraph" w:customStyle="1" w:styleId="C4FE3561BEE14D9F9F819BEA1519829240">
    <w:name w:val="C4FE3561BEE14D9F9F819BEA1519829240"/>
    <w:rsid w:val="005D7AB2"/>
    <w:rPr>
      <w:rFonts w:ascii="Calibri" w:eastAsia="Calibri" w:hAnsi="Calibri" w:cs="Calibri"/>
    </w:rPr>
  </w:style>
  <w:style w:type="paragraph" w:customStyle="1" w:styleId="438043E8C2954971BBD4ABC392492DE639">
    <w:name w:val="438043E8C2954971BBD4ABC392492DE639"/>
    <w:rsid w:val="005D7AB2"/>
    <w:rPr>
      <w:rFonts w:ascii="Calibri" w:eastAsia="Calibri" w:hAnsi="Calibri" w:cs="Calibri"/>
    </w:rPr>
  </w:style>
  <w:style w:type="paragraph" w:customStyle="1" w:styleId="858D6DA1D0EA43D490955717AA8E343038">
    <w:name w:val="858D6DA1D0EA43D490955717AA8E343038"/>
    <w:rsid w:val="005D7AB2"/>
    <w:rPr>
      <w:rFonts w:ascii="Calibri" w:eastAsia="Calibri" w:hAnsi="Calibri" w:cs="Calibri"/>
    </w:rPr>
  </w:style>
  <w:style w:type="paragraph" w:customStyle="1" w:styleId="13AA16B01F5E4DF4BE64D9905885839638">
    <w:name w:val="13AA16B01F5E4DF4BE64D9905885839638"/>
    <w:rsid w:val="005D7AB2"/>
    <w:rPr>
      <w:rFonts w:ascii="Calibri" w:eastAsia="Calibri" w:hAnsi="Calibri" w:cs="Calibri"/>
    </w:rPr>
  </w:style>
  <w:style w:type="paragraph" w:customStyle="1" w:styleId="D2ABBFF8472F4B72A6FAA0B58A32CBD138">
    <w:name w:val="D2ABBFF8472F4B72A6FAA0B58A32CBD138"/>
    <w:rsid w:val="005D7AB2"/>
    <w:rPr>
      <w:rFonts w:ascii="Calibri" w:eastAsia="Calibri" w:hAnsi="Calibri" w:cs="Calibri"/>
    </w:rPr>
  </w:style>
  <w:style w:type="paragraph" w:customStyle="1" w:styleId="CAEFC4ECF4264832970C20468252F72927">
    <w:name w:val="CAEFC4ECF4264832970C20468252F72927"/>
    <w:rsid w:val="005D7AB2"/>
    <w:rPr>
      <w:rFonts w:ascii="Calibri" w:eastAsia="Calibri" w:hAnsi="Calibri" w:cs="Calibri"/>
    </w:rPr>
  </w:style>
  <w:style w:type="paragraph" w:customStyle="1" w:styleId="E0A138E2AA5949EFB6AD8CE82D35B10B27">
    <w:name w:val="E0A138E2AA5949EFB6AD8CE82D35B10B27"/>
    <w:rsid w:val="005D7AB2"/>
    <w:rPr>
      <w:rFonts w:ascii="Calibri" w:eastAsia="Calibri" w:hAnsi="Calibri" w:cs="Calibri"/>
    </w:rPr>
  </w:style>
  <w:style w:type="paragraph" w:customStyle="1" w:styleId="21465FFE5959440ABA43700EA4EC4C2E27">
    <w:name w:val="21465FFE5959440ABA43700EA4EC4C2E27"/>
    <w:rsid w:val="005D7AB2"/>
    <w:pPr>
      <w:ind w:left="720"/>
      <w:contextualSpacing/>
    </w:pPr>
    <w:rPr>
      <w:rFonts w:ascii="Calibri" w:eastAsia="Calibri" w:hAnsi="Calibri" w:cs="Calibri"/>
    </w:rPr>
  </w:style>
  <w:style w:type="paragraph" w:customStyle="1" w:styleId="F8C79C859D0B4B449A9EAD37F199A1A638">
    <w:name w:val="F8C79C859D0B4B449A9EAD37F199A1A638"/>
    <w:rsid w:val="005D7AB2"/>
    <w:rPr>
      <w:rFonts w:ascii="Calibri" w:eastAsia="Calibri" w:hAnsi="Calibri" w:cs="Calibri"/>
    </w:rPr>
  </w:style>
  <w:style w:type="paragraph" w:customStyle="1" w:styleId="A8A8D2E1A07B4ED19E3C5F0AAD74B17738">
    <w:name w:val="A8A8D2E1A07B4ED19E3C5F0AAD74B17738"/>
    <w:rsid w:val="005D7AB2"/>
    <w:rPr>
      <w:rFonts w:ascii="Calibri" w:eastAsia="Calibri" w:hAnsi="Calibri" w:cs="Calibri"/>
    </w:rPr>
  </w:style>
  <w:style w:type="paragraph" w:customStyle="1" w:styleId="77BCAE2AB5C94FD0A827BEAD4B63388238">
    <w:name w:val="77BCAE2AB5C94FD0A827BEAD4B63388238"/>
    <w:rsid w:val="005D7AB2"/>
    <w:rPr>
      <w:rFonts w:ascii="Calibri" w:eastAsia="Calibri" w:hAnsi="Calibri" w:cs="Calibri"/>
    </w:rPr>
  </w:style>
  <w:style w:type="paragraph" w:customStyle="1" w:styleId="358394327311429C8447C86E8082B51A38">
    <w:name w:val="358394327311429C8447C86E8082B51A38"/>
    <w:rsid w:val="005D7AB2"/>
    <w:rPr>
      <w:rFonts w:ascii="Calibri" w:eastAsia="Calibri" w:hAnsi="Calibri" w:cs="Calibri"/>
    </w:rPr>
  </w:style>
  <w:style w:type="paragraph" w:customStyle="1" w:styleId="115BB9D40D38436DB565B45BF180420438">
    <w:name w:val="115BB9D40D38436DB565B45BF180420438"/>
    <w:rsid w:val="005D7AB2"/>
    <w:rPr>
      <w:rFonts w:ascii="Calibri" w:eastAsia="Calibri" w:hAnsi="Calibri" w:cs="Calibri"/>
    </w:rPr>
  </w:style>
  <w:style w:type="paragraph" w:customStyle="1" w:styleId="116C6487F72145EB84B88F61438A772E38">
    <w:name w:val="116C6487F72145EB84B88F61438A772E38"/>
    <w:rsid w:val="005D7AB2"/>
    <w:rPr>
      <w:rFonts w:ascii="Calibri" w:eastAsia="Calibri" w:hAnsi="Calibri" w:cs="Calibri"/>
    </w:rPr>
  </w:style>
  <w:style w:type="paragraph" w:customStyle="1" w:styleId="CF0BAE5B2AE44C598F988E849ECFA5E238">
    <w:name w:val="CF0BAE5B2AE44C598F988E849ECFA5E238"/>
    <w:rsid w:val="005D7AB2"/>
    <w:rPr>
      <w:rFonts w:ascii="Calibri" w:eastAsia="Calibri" w:hAnsi="Calibri" w:cs="Calibri"/>
    </w:rPr>
  </w:style>
  <w:style w:type="paragraph" w:customStyle="1" w:styleId="CE7BD6CB3F454FB0B2A90BD1F41B7F8F38">
    <w:name w:val="CE7BD6CB3F454FB0B2A90BD1F41B7F8F38"/>
    <w:rsid w:val="005D7AB2"/>
    <w:rPr>
      <w:rFonts w:ascii="Calibri" w:eastAsia="Calibri" w:hAnsi="Calibri" w:cs="Calibri"/>
    </w:rPr>
  </w:style>
  <w:style w:type="paragraph" w:customStyle="1" w:styleId="4338AC1CD07B41C885CD49D7E1CB469B25">
    <w:name w:val="4338AC1CD07B41C885CD49D7E1CB469B25"/>
    <w:rsid w:val="005D7AB2"/>
    <w:rPr>
      <w:rFonts w:ascii="Calibri" w:eastAsia="Calibri" w:hAnsi="Calibri" w:cs="Calibri"/>
    </w:rPr>
  </w:style>
  <w:style w:type="paragraph" w:customStyle="1" w:styleId="4B961C06F6184FCAA04F89B2032E4D3625">
    <w:name w:val="4B961C06F6184FCAA04F89B2032E4D3625"/>
    <w:rsid w:val="005D7AB2"/>
    <w:rPr>
      <w:rFonts w:ascii="Calibri" w:eastAsia="Calibri" w:hAnsi="Calibri" w:cs="Calibri"/>
    </w:rPr>
  </w:style>
  <w:style w:type="paragraph" w:customStyle="1" w:styleId="222CC323CD7E455FA6E502D98AA9148125">
    <w:name w:val="222CC323CD7E455FA6E502D98AA9148125"/>
    <w:rsid w:val="005D7AB2"/>
    <w:rPr>
      <w:rFonts w:ascii="Calibri" w:eastAsia="Calibri" w:hAnsi="Calibri" w:cs="Calibri"/>
    </w:rPr>
  </w:style>
  <w:style w:type="paragraph" w:customStyle="1" w:styleId="AB16D2BA0D954AA892A3AC64FECB354F23">
    <w:name w:val="AB16D2BA0D954AA892A3AC64FECB354F23"/>
    <w:rsid w:val="005D7AB2"/>
    <w:rPr>
      <w:rFonts w:ascii="Calibri" w:eastAsia="Calibri" w:hAnsi="Calibri" w:cs="Calibri"/>
    </w:rPr>
  </w:style>
  <w:style w:type="paragraph" w:customStyle="1" w:styleId="3CA3693D4C144CECBC02986CD8E52AB423">
    <w:name w:val="3CA3693D4C144CECBC02986CD8E52AB423"/>
    <w:rsid w:val="005D7AB2"/>
    <w:rPr>
      <w:rFonts w:ascii="Calibri" w:eastAsia="Calibri" w:hAnsi="Calibri" w:cs="Calibri"/>
    </w:rPr>
  </w:style>
  <w:style w:type="paragraph" w:customStyle="1" w:styleId="4C87EDF3529A460BBD35B37379FB01CF37">
    <w:name w:val="4C87EDF3529A460BBD35B37379FB01CF37"/>
    <w:rsid w:val="005D7AB2"/>
    <w:rPr>
      <w:rFonts w:ascii="Calibri" w:eastAsia="Calibri" w:hAnsi="Calibri" w:cs="Calibri"/>
    </w:rPr>
  </w:style>
  <w:style w:type="paragraph" w:customStyle="1" w:styleId="F7AD68BCB4C74E76BFB08F92321656FD37">
    <w:name w:val="F7AD68BCB4C74E76BFB08F92321656FD37"/>
    <w:rsid w:val="005D7AB2"/>
    <w:rPr>
      <w:rFonts w:ascii="Calibri" w:eastAsia="Calibri" w:hAnsi="Calibri" w:cs="Calibri"/>
    </w:rPr>
  </w:style>
  <w:style w:type="paragraph" w:customStyle="1" w:styleId="2DA24947D4DA46249D11064E21AABEF437">
    <w:name w:val="2DA24947D4DA46249D11064E21AABEF437"/>
    <w:rsid w:val="005D7AB2"/>
    <w:rPr>
      <w:rFonts w:ascii="Calibri" w:eastAsia="Calibri" w:hAnsi="Calibri" w:cs="Calibri"/>
    </w:rPr>
  </w:style>
  <w:style w:type="paragraph" w:customStyle="1" w:styleId="00668E3C07AF448393735BDAF6AF494C35">
    <w:name w:val="00668E3C07AF448393735BDAF6AF494C35"/>
    <w:rsid w:val="005D7AB2"/>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7">
    <w:name w:val="66E8B845E0AC44739041F377DCC9463337"/>
    <w:rsid w:val="005D7AB2"/>
    <w:rPr>
      <w:rFonts w:ascii="Calibri" w:eastAsia="Calibri" w:hAnsi="Calibri" w:cs="Calibri"/>
    </w:rPr>
  </w:style>
  <w:style w:type="paragraph" w:customStyle="1" w:styleId="631E1FB997434FBC8CF6A8388DE7BAEB37">
    <w:name w:val="631E1FB997434FBC8CF6A8388DE7BAEB37"/>
    <w:rsid w:val="005D7AB2"/>
    <w:rPr>
      <w:rFonts w:ascii="Calibri" w:eastAsia="Calibri" w:hAnsi="Calibri" w:cs="Calibri"/>
    </w:rPr>
  </w:style>
  <w:style w:type="paragraph" w:customStyle="1" w:styleId="C20548BDB768419E8DE99B210EB3B62D37">
    <w:name w:val="C20548BDB768419E8DE99B210EB3B62D37"/>
    <w:rsid w:val="005D7AB2"/>
    <w:rPr>
      <w:rFonts w:ascii="Calibri" w:eastAsia="Calibri" w:hAnsi="Calibri" w:cs="Calibri"/>
    </w:rPr>
  </w:style>
  <w:style w:type="paragraph" w:customStyle="1" w:styleId="ACFF48D6DCB64F9EB5591E7236D686E137">
    <w:name w:val="ACFF48D6DCB64F9EB5591E7236D686E137"/>
    <w:rsid w:val="005D7AB2"/>
    <w:rPr>
      <w:rFonts w:ascii="Calibri" w:eastAsia="Calibri" w:hAnsi="Calibri" w:cs="Calibri"/>
    </w:rPr>
  </w:style>
  <w:style w:type="paragraph" w:customStyle="1" w:styleId="B6CC6B50EDD44454A81D88C3F66EDDBB37">
    <w:name w:val="B6CC6B50EDD44454A81D88C3F66EDDBB37"/>
    <w:rsid w:val="005D7AB2"/>
    <w:rPr>
      <w:rFonts w:ascii="Calibri" w:eastAsia="Calibri" w:hAnsi="Calibri" w:cs="Calibri"/>
    </w:rPr>
  </w:style>
  <w:style w:type="paragraph" w:customStyle="1" w:styleId="5B5F4E9040134207A0694C22AB88486C37">
    <w:name w:val="5B5F4E9040134207A0694C22AB88486C37"/>
    <w:rsid w:val="005D7AB2"/>
    <w:rPr>
      <w:rFonts w:ascii="Calibri" w:eastAsia="Calibri" w:hAnsi="Calibri" w:cs="Calibri"/>
    </w:rPr>
  </w:style>
  <w:style w:type="paragraph" w:customStyle="1" w:styleId="B3B18CD5A2D94BC89611EA3FECB3A19F37">
    <w:name w:val="B3B18CD5A2D94BC89611EA3FECB3A19F37"/>
    <w:rsid w:val="005D7AB2"/>
    <w:rPr>
      <w:rFonts w:ascii="Calibri" w:eastAsia="Calibri" w:hAnsi="Calibri" w:cs="Calibri"/>
    </w:rPr>
  </w:style>
  <w:style w:type="paragraph" w:customStyle="1" w:styleId="662052D1FFA641BABB671BC491BA871237">
    <w:name w:val="662052D1FFA641BABB671BC491BA871237"/>
    <w:rsid w:val="005D7AB2"/>
    <w:rPr>
      <w:rFonts w:ascii="Calibri" w:eastAsia="Calibri" w:hAnsi="Calibri" w:cs="Calibri"/>
    </w:rPr>
  </w:style>
  <w:style w:type="paragraph" w:customStyle="1" w:styleId="9D9CB62892494461AC95664789F4CBCE37">
    <w:name w:val="9D9CB62892494461AC95664789F4CBCE37"/>
    <w:rsid w:val="005D7AB2"/>
    <w:rPr>
      <w:rFonts w:ascii="Calibri" w:eastAsia="Calibri" w:hAnsi="Calibri" w:cs="Calibri"/>
    </w:rPr>
  </w:style>
  <w:style w:type="paragraph" w:customStyle="1" w:styleId="5B496F62C19F4E7487C10EBECD141F8637">
    <w:name w:val="5B496F62C19F4E7487C10EBECD141F8637"/>
    <w:rsid w:val="005D7AB2"/>
    <w:rPr>
      <w:rFonts w:ascii="Calibri" w:eastAsia="Calibri" w:hAnsi="Calibri" w:cs="Calibri"/>
    </w:rPr>
  </w:style>
  <w:style w:type="paragraph" w:customStyle="1" w:styleId="B1C310055E954392947742591F66853D37">
    <w:name w:val="B1C310055E954392947742591F66853D37"/>
    <w:rsid w:val="005D7AB2"/>
    <w:rPr>
      <w:rFonts w:ascii="Calibri" w:eastAsia="Calibri" w:hAnsi="Calibri" w:cs="Calibri"/>
    </w:rPr>
  </w:style>
  <w:style w:type="paragraph" w:customStyle="1" w:styleId="EA027927E1C040CBB77A5137F5558CEF37">
    <w:name w:val="EA027927E1C040CBB77A5137F5558CEF37"/>
    <w:rsid w:val="005D7AB2"/>
    <w:rPr>
      <w:rFonts w:ascii="Calibri" w:eastAsia="Calibri" w:hAnsi="Calibri" w:cs="Calibri"/>
    </w:rPr>
  </w:style>
  <w:style w:type="paragraph" w:customStyle="1" w:styleId="2550E25B87FE4324A4953BD39111C56D37">
    <w:name w:val="2550E25B87FE4324A4953BD39111C56D37"/>
    <w:rsid w:val="005D7AB2"/>
    <w:rPr>
      <w:rFonts w:ascii="Calibri" w:eastAsia="Calibri" w:hAnsi="Calibri" w:cs="Calibri"/>
    </w:rPr>
  </w:style>
  <w:style w:type="paragraph" w:customStyle="1" w:styleId="5AEF0CD8F46E4FF69FDD1B80F203318C7">
    <w:name w:val="5AEF0CD8F46E4FF69FDD1B80F203318C7"/>
    <w:rsid w:val="005D7AB2"/>
    <w:rPr>
      <w:rFonts w:ascii="Calibri" w:eastAsia="Calibri" w:hAnsi="Calibri" w:cs="Calibri"/>
    </w:rPr>
  </w:style>
  <w:style w:type="paragraph" w:customStyle="1" w:styleId="2FC33BF2D23A4A898401A4BA2F00E3E17">
    <w:name w:val="2FC33BF2D23A4A898401A4BA2F00E3E17"/>
    <w:rsid w:val="005D7AB2"/>
    <w:rPr>
      <w:rFonts w:ascii="Calibri" w:eastAsia="Calibri" w:hAnsi="Calibri" w:cs="Calibri"/>
    </w:rPr>
  </w:style>
  <w:style w:type="paragraph" w:customStyle="1" w:styleId="52B2D33E883F40768C829F581C44B25F7">
    <w:name w:val="52B2D33E883F40768C829F581C44B25F7"/>
    <w:rsid w:val="005D7AB2"/>
    <w:rPr>
      <w:rFonts w:ascii="Calibri" w:eastAsia="Calibri" w:hAnsi="Calibri" w:cs="Calibri"/>
    </w:rPr>
  </w:style>
  <w:style w:type="paragraph" w:customStyle="1" w:styleId="9121F74EC99D4BE595451DC14176E89C7">
    <w:name w:val="9121F74EC99D4BE595451DC14176E89C7"/>
    <w:rsid w:val="005D7AB2"/>
    <w:rPr>
      <w:rFonts w:ascii="Calibri" w:eastAsia="Calibri" w:hAnsi="Calibri" w:cs="Calibri"/>
    </w:rPr>
  </w:style>
  <w:style w:type="paragraph" w:customStyle="1" w:styleId="299C95FBC7EE490CAB6260C8D94186C07">
    <w:name w:val="299C95FBC7EE490CAB6260C8D94186C07"/>
    <w:rsid w:val="005D7AB2"/>
    <w:rPr>
      <w:rFonts w:ascii="Calibri" w:eastAsia="Calibri" w:hAnsi="Calibri" w:cs="Calibri"/>
    </w:rPr>
  </w:style>
  <w:style w:type="paragraph" w:customStyle="1" w:styleId="16E2CCA3DFF54C7EA0BFE2A6C00346F07">
    <w:name w:val="16E2CCA3DFF54C7EA0BFE2A6C00346F07"/>
    <w:rsid w:val="005D7AB2"/>
    <w:rPr>
      <w:rFonts w:ascii="Calibri" w:eastAsia="Calibri" w:hAnsi="Calibri" w:cs="Calibri"/>
    </w:rPr>
  </w:style>
  <w:style w:type="paragraph" w:customStyle="1" w:styleId="56F28AB3B4C44D0EA9E3F9189062B1DA3">
    <w:name w:val="56F28AB3B4C44D0EA9E3F9189062B1DA3"/>
    <w:rsid w:val="005D7AB2"/>
    <w:rPr>
      <w:rFonts w:ascii="Calibri" w:eastAsia="Calibri" w:hAnsi="Calibri" w:cs="Calibri"/>
    </w:rPr>
  </w:style>
  <w:style w:type="paragraph" w:customStyle="1" w:styleId="16FAAB141EAD4506A83F794E31180BA47">
    <w:name w:val="16FAAB141EAD4506A83F794E31180BA47"/>
    <w:rsid w:val="005D7AB2"/>
    <w:rPr>
      <w:rFonts w:ascii="Calibri" w:eastAsia="Calibri" w:hAnsi="Calibri" w:cs="Calibri"/>
    </w:rPr>
  </w:style>
  <w:style w:type="paragraph" w:customStyle="1" w:styleId="857F300BBF054845AC398ED6996FF03E7">
    <w:name w:val="857F300BBF054845AC398ED6996FF03E7"/>
    <w:rsid w:val="005D7AB2"/>
    <w:rPr>
      <w:rFonts w:ascii="Calibri" w:eastAsia="Calibri" w:hAnsi="Calibri" w:cs="Calibri"/>
    </w:rPr>
  </w:style>
  <w:style w:type="paragraph" w:customStyle="1" w:styleId="914459A3300942BAADBC8AABF25A3E737">
    <w:name w:val="914459A3300942BAADBC8AABF25A3E737"/>
    <w:rsid w:val="005D7AB2"/>
    <w:rPr>
      <w:rFonts w:ascii="Calibri" w:eastAsia="Calibri" w:hAnsi="Calibri" w:cs="Calibri"/>
    </w:rPr>
  </w:style>
  <w:style w:type="paragraph" w:customStyle="1" w:styleId="0C34237AF3334A72B8428D29C36185967">
    <w:name w:val="0C34237AF3334A72B8428D29C36185967"/>
    <w:rsid w:val="005D7AB2"/>
    <w:rPr>
      <w:rFonts w:ascii="Calibri" w:eastAsia="Calibri" w:hAnsi="Calibri" w:cs="Calibri"/>
    </w:rPr>
  </w:style>
  <w:style w:type="paragraph" w:customStyle="1" w:styleId="C0F3B591D4084F7FB7D7979C4E72C5EA7">
    <w:name w:val="C0F3B591D4084F7FB7D7979C4E72C5EA7"/>
    <w:rsid w:val="005D7AB2"/>
    <w:rPr>
      <w:rFonts w:ascii="Calibri" w:eastAsia="Calibri" w:hAnsi="Calibri" w:cs="Calibri"/>
    </w:rPr>
  </w:style>
  <w:style w:type="paragraph" w:customStyle="1" w:styleId="ABB89A35D755478498AC56F31B14C1757">
    <w:name w:val="ABB89A35D755478498AC56F31B14C1757"/>
    <w:rsid w:val="005D7AB2"/>
    <w:rPr>
      <w:rFonts w:ascii="Calibri" w:eastAsia="Calibri" w:hAnsi="Calibri" w:cs="Calibri"/>
    </w:rPr>
  </w:style>
  <w:style w:type="paragraph" w:customStyle="1" w:styleId="F2B3D4DA670F433F923FC636830210087">
    <w:name w:val="F2B3D4DA670F433F923FC636830210087"/>
    <w:rsid w:val="005D7AB2"/>
    <w:rPr>
      <w:rFonts w:ascii="Calibri" w:eastAsia="Calibri" w:hAnsi="Calibri" w:cs="Calibri"/>
    </w:rPr>
  </w:style>
  <w:style w:type="paragraph" w:customStyle="1" w:styleId="8CDE7C552FAF4598BD87C96AA9319F707">
    <w:name w:val="8CDE7C552FAF4598BD87C96AA9319F707"/>
    <w:rsid w:val="005D7AB2"/>
    <w:rPr>
      <w:rFonts w:ascii="Calibri" w:eastAsia="Calibri" w:hAnsi="Calibri" w:cs="Calibri"/>
    </w:rPr>
  </w:style>
  <w:style w:type="paragraph" w:customStyle="1" w:styleId="FD969E807E584655AE32DD1C826F68943">
    <w:name w:val="FD969E807E584655AE32DD1C826F68943"/>
    <w:rsid w:val="005D7AB2"/>
    <w:rPr>
      <w:rFonts w:ascii="Calibri" w:eastAsia="Calibri" w:hAnsi="Calibri" w:cs="Calibri"/>
    </w:rPr>
  </w:style>
  <w:style w:type="paragraph" w:customStyle="1" w:styleId="583263B6B9944F9D9CDCFA4CCEFA8E987">
    <w:name w:val="583263B6B9944F9D9CDCFA4CCEFA8E987"/>
    <w:rsid w:val="005D7AB2"/>
    <w:rPr>
      <w:rFonts w:ascii="Calibri" w:eastAsia="Calibri" w:hAnsi="Calibri" w:cs="Calibri"/>
    </w:rPr>
  </w:style>
  <w:style w:type="paragraph" w:customStyle="1" w:styleId="BB6CC5CB39B846CD82E8C18A3891F9347">
    <w:name w:val="BB6CC5CB39B846CD82E8C18A3891F9347"/>
    <w:rsid w:val="005D7AB2"/>
    <w:rPr>
      <w:rFonts w:ascii="Calibri" w:eastAsia="Calibri" w:hAnsi="Calibri" w:cs="Calibri"/>
    </w:rPr>
  </w:style>
  <w:style w:type="paragraph" w:customStyle="1" w:styleId="A4E58FE9F9944C978D379E8F096DA1BE7">
    <w:name w:val="A4E58FE9F9944C978D379E8F096DA1BE7"/>
    <w:rsid w:val="005D7AB2"/>
    <w:rPr>
      <w:rFonts w:ascii="Calibri" w:eastAsia="Calibri" w:hAnsi="Calibri" w:cs="Calibri"/>
    </w:rPr>
  </w:style>
  <w:style w:type="paragraph" w:customStyle="1" w:styleId="1D37EE03BEF94A86AE082B4EEC2C5FDE7">
    <w:name w:val="1D37EE03BEF94A86AE082B4EEC2C5FDE7"/>
    <w:rsid w:val="005D7AB2"/>
    <w:rPr>
      <w:rFonts w:ascii="Calibri" w:eastAsia="Calibri" w:hAnsi="Calibri" w:cs="Calibri"/>
    </w:rPr>
  </w:style>
  <w:style w:type="paragraph" w:customStyle="1" w:styleId="ED7DBA3D91E249E0BCA96557915CD3597">
    <w:name w:val="ED7DBA3D91E249E0BCA96557915CD3597"/>
    <w:rsid w:val="005D7AB2"/>
    <w:rPr>
      <w:rFonts w:ascii="Calibri" w:eastAsia="Calibri" w:hAnsi="Calibri" w:cs="Calibri"/>
    </w:rPr>
  </w:style>
  <w:style w:type="paragraph" w:customStyle="1" w:styleId="21B5F4301F9B4822B600DE850D0A21C37">
    <w:name w:val="21B5F4301F9B4822B600DE850D0A21C37"/>
    <w:rsid w:val="005D7AB2"/>
    <w:rPr>
      <w:rFonts w:ascii="Calibri" w:eastAsia="Calibri" w:hAnsi="Calibri" w:cs="Calibri"/>
    </w:rPr>
  </w:style>
  <w:style w:type="paragraph" w:customStyle="1" w:styleId="6A915F28518C4EA79E5BED94559EF6E77">
    <w:name w:val="6A915F28518C4EA79E5BED94559EF6E77"/>
    <w:rsid w:val="005D7AB2"/>
    <w:rPr>
      <w:rFonts w:ascii="Calibri" w:eastAsia="Calibri" w:hAnsi="Calibri" w:cs="Calibri"/>
    </w:rPr>
  </w:style>
  <w:style w:type="paragraph" w:customStyle="1" w:styleId="6FD285651B17408B8FE7C624B4493E987">
    <w:name w:val="6FD285651B17408B8FE7C624B4493E987"/>
    <w:rsid w:val="005D7AB2"/>
    <w:rPr>
      <w:rFonts w:ascii="Calibri" w:eastAsia="Calibri" w:hAnsi="Calibri" w:cs="Calibri"/>
    </w:rPr>
  </w:style>
  <w:style w:type="paragraph" w:customStyle="1" w:styleId="2793448365164426B5EB8132B5E0FE873">
    <w:name w:val="2793448365164426B5EB8132B5E0FE873"/>
    <w:rsid w:val="005D7AB2"/>
    <w:rPr>
      <w:rFonts w:ascii="Calibri" w:eastAsia="Calibri" w:hAnsi="Calibri" w:cs="Calibri"/>
    </w:rPr>
  </w:style>
  <w:style w:type="paragraph" w:customStyle="1" w:styleId="3F0D81B1347849C599B5517220BE918B7">
    <w:name w:val="3F0D81B1347849C599B5517220BE918B7"/>
    <w:rsid w:val="005D7AB2"/>
    <w:rPr>
      <w:rFonts w:ascii="Calibri" w:eastAsia="Calibri" w:hAnsi="Calibri" w:cs="Calibri"/>
    </w:rPr>
  </w:style>
  <w:style w:type="paragraph" w:customStyle="1" w:styleId="DE09AF91AAAF4671A55B4EC0CAD01A667">
    <w:name w:val="DE09AF91AAAF4671A55B4EC0CAD01A667"/>
    <w:rsid w:val="005D7AB2"/>
    <w:rPr>
      <w:rFonts w:ascii="Calibri" w:eastAsia="Calibri" w:hAnsi="Calibri" w:cs="Calibri"/>
    </w:rPr>
  </w:style>
  <w:style w:type="paragraph" w:customStyle="1" w:styleId="3BFD821DDB8A40B5A48573D5B4AFDB435">
    <w:name w:val="3BFD821DDB8A40B5A48573D5B4AFDB435"/>
    <w:rsid w:val="005D7AB2"/>
    <w:rPr>
      <w:rFonts w:ascii="Calibri" w:eastAsia="Calibri" w:hAnsi="Calibri" w:cs="Calibri"/>
    </w:rPr>
  </w:style>
  <w:style w:type="paragraph" w:customStyle="1" w:styleId="C4C4B4AF9BBC49479570D915F8B43CE55">
    <w:name w:val="C4C4B4AF9BBC49479570D915F8B43CE55"/>
    <w:rsid w:val="005D7AB2"/>
    <w:rPr>
      <w:rFonts w:ascii="Calibri" w:eastAsia="Calibri" w:hAnsi="Calibri" w:cs="Calibri"/>
    </w:rPr>
  </w:style>
  <w:style w:type="paragraph" w:customStyle="1" w:styleId="61E493E28D0F451FB8D9D572342910A95">
    <w:name w:val="61E493E28D0F451FB8D9D572342910A95"/>
    <w:rsid w:val="005D7AB2"/>
    <w:rPr>
      <w:rFonts w:ascii="Calibri" w:eastAsia="Calibri" w:hAnsi="Calibri" w:cs="Calibri"/>
    </w:rPr>
  </w:style>
  <w:style w:type="paragraph" w:customStyle="1" w:styleId="F23D18E3A35B413BAE4B745DA809B72A5">
    <w:name w:val="F23D18E3A35B413BAE4B745DA809B72A5"/>
    <w:rsid w:val="005D7AB2"/>
    <w:rPr>
      <w:rFonts w:ascii="Calibri" w:eastAsia="Calibri" w:hAnsi="Calibri" w:cs="Calibri"/>
    </w:rPr>
  </w:style>
  <w:style w:type="paragraph" w:customStyle="1" w:styleId="6F50A97A2F3D4BB4A59851EF15C0C70A5">
    <w:name w:val="6F50A97A2F3D4BB4A59851EF15C0C70A5"/>
    <w:rsid w:val="005D7AB2"/>
    <w:rPr>
      <w:rFonts w:ascii="Calibri" w:eastAsia="Calibri" w:hAnsi="Calibri" w:cs="Calibri"/>
    </w:rPr>
  </w:style>
  <w:style w:type="paragraph" w:customStyle="1" w:styleId="A5B43823B58142788E187B01284850613">
    <w:name w:val="A5B43823B58142788E187B01284850613"/>
    <w:rsid w:val="005D7AB2"/>
    <w:rPr>
      <w:rFonts w:ascii="Calibri" w:eastAsia="Calibri" w:hAnsi="Calibri" w:cs="Calibri"/>
    </w:rPr>
  </w:style>
  <w:style w:type="paragraph" w:customStyle="1" w:styleId="96B830E22F3F4AD195AEBC80A0A75B9D3">
    <w:name w:val="96B830E22F3F4AD195AEBC80A0A75B9D3"/>
    <w:rsid w:val="005D7AB2"/>
    <w:rPr>
      <w:rFonts w:ascii="Calibri" w:eastAsia="Calibri" w:hAnsi="Calibri" w:cs="Calibri"/>
    </w:rPr>
  </w:style>
  <w:style w:type="paragraph" w:customStyle="1" w:styleId="854DA1B8C9774DC3BDC821F5AAF8E02F3">
    <w:name w:val="854DA1B8C9774DC3BDC821F5AAF8E02F3"/>
    <w:rsid w:val="005D7AB2"/>
    <w:rPr>
      <w:rFonts w:ascii="Calibri" w:eastAsia="Calibri" w:hAnsi="Calibri" w:cs="Calibri"/>
    </w:rPr>
  </w:style>
  <w:style w:type="paragraph" w:customStyle="1" w:styleId="E57F901F22C944D2AFAB5E8AFF9681113">
    <w:name w:val="E57F901F22C944D2AFAB5E8AFF9681113"/>
    <w:rsid w:val="005D7AB2"/>
    <w:rPr>
      <w:rFonts w:ascii="Calibri" w:eastAsia="Calibri" w:hAnsi="Calibri" w:cs="Calibri"/>
    </w:rPr>
  </w:style>
  <w:style w:type="paragraph" w:customStyle="1" w:styleId="3653DFB005F249E09BEFB6D7792DF06C3">
    <w:name w:val="3653DFB005F249E09BEFB6D7792DF06C3"/>
    <w:rsid w:val="005D7AB2"/>
    <w:rPr>
      <w:rFonts w:ascii="Calibri" w:eastAsia="Calibri" w:hAnsi="Calibri" w:cs="Calibri"/>
    </w:rPr>
  </w:style>
  <w:style w:type="paragraph" w:customStyle="1" w:styleId="4720D618A3084CF48D7A7BCB3AA2FA1B3">
    <w:name w:val="4720D618A3084CF48D7A7BCB3AA2FA1B3"/>
    <w:rsid w:val="005D7AB2"/>
    <w:rPr>
      <w:rFonts w:ascii="Calibri" w:eastAsia="Calibri" w:hAnsi="Calibri" w:cs="Calibri"/>
    </w:rPr>
  </w:style>
  <w:style w:type="paragraph" w:customStyle="1" w:styleId="C2732734E2204D8CAB41F19C40666B8E3">
    <w:name w:val="C2732734E2204D8CAB41F19C40666B8E3"/>
    <w:rsid w:val="005D7AB2"/>
    <w:rPr>
      <w:rFonts w:ascii="Calibri" w:eastAsia="Calibri" w:hAnsi="Calibri" w:cs="Calibri"/>
    </w:rPr>
  </w:style>
  <w:style w:type="paragraph" w:customStyle="1" w:styleId="E533EA709C2B407BB7DE283B198A1F743">
    <w:name w:val="E533EA709C2B407BB7DE283B198A1F743"/>
    <w:rsid w:val="005D7AB2"/>
    <w:rPr>
      <w:rFonts w:ascii="Calibri" w:eastAsia="Calibri" w:hAnsi="Calibri" w:cs="Calibri"/>
    </w:rPr>
  </w:style>
  <w:style w:type="paragraph" w:customStyle="1" w:styleId="3D5D0182F0584F15AF9BC13DAD81651A3">
    <w:name w:val="3D5D0182F0584F15AF9BC13DAD81651A3"/>
    <w:rsid w:val="005D7AB2"/>
    <w:rPr>
      <w:rFonts w:ascii="Calibri" w:eastAsia="Calibri" w:hAnsi="Calibri" w:cs="Calibri"/>
    </w:rPr>
  </w:style>
  <w:style w:type="paragraph" w:customStyle="1" w:styleId="ABC8A6EAA4B24E0088998F242B20D91D3">
    <w:name w:val="ABC8A6EAA4B24E0088998F242B20D91D3"/>
    <w:rsid w:val="005D7AB2"/>
    <w:rPr>
      <w:rFonts w:ascii="Calibri" w:eastAsia="Calibri" w:hAnsi="Calibri" w:cs="Calibri"/>
    </w:rPr>
  </w:style>
  <w:style w:type="paragraph" w:customStyle="1" w:styleId="DD28A02B848D4E07B97BCD28D7283E213">
    <w:name w:val="DD28A02B848D4E07B97BCD28D7283E213"/>
    <w:rsid w:val="005D7AB2"/>
    <w:rPr>
      <w:rFonts w:ascii="Calibri" w:eastAsia="Calibri" w:hAnsi="Calibri" w:cs="Calibri"/>
    </w:rPr>
  </w:style>
  <w:style w:type="paragraph" w:customStyle="1" w:styleId="48052708EB5D47999BF164DD37A3EC583">
    <w:name w:val="48052708EB5D47999BF164DD37A3EC583"/>
    <w:rsid w:val="005D7AB2"/>
    <w:rPr>
      <w:rFonts w:ascii="Calibri" w:eastAsia="Calibri" w:hAnsi="Calibri" w:cs="Calibri"/>
    </w:rPr>
  </w:style>
  <w:style w:type="paragraph" w:customStyle="1" w:styleId="35245FA22EF64478AF93B2A18E24B04B43">
    <w:name w:val="35245FA22EF64478AF93B2A18E24B04B43"/>
    <w:rsid w:val="005D7AB2"/>
    <w:rPr>
      <w:rFonts w:ascii="Calibri" w:eastAsia="Calibri" w:hAnsi="Calibri" w:cs="Calibri"/>
    </w:rPr>
  </w:style>
  <w:style w:type="paragraph" w:customStyle="1" w:styleId="073CE04D185643878B84AD5BC03D02A343">
    <w:name w:val="073CE04D185643878B84AD5BC03D02A343"/>
    <w:rsid w:val="005D7AB2"/>
    <w:rPr>
      <w:rFonts w:ascii="Calibri" w:eastAsia="Calibri" w:hAnsi="Calibri" w:cs="Calibri"/>
    </w:rPr>
  </w:style>
  <w:style w:type="paragraph" w:customStyle="1" w:styleId="F350FBA2C29B46F6AAF0F236D2BB5ADF43">
    <w:name w:val="F350FBA2C29B46F6AAF0F236D2BB5ADF43"/>
    <w:rsid w:val="005D7AB2"/>
    <w:rPr>
      <w:rFonts w:ascii="Calibri" w:eastAsia="Calibri" w:hAnsi="Calibri" w:cs="Calibri"/>
    </w:rPr>
  </w:style>
  <w:style w:type="paragraph" w:customStyle="1" w:styleId="CCBDD2368CED4B3BB3C09F0E91897B8443">
    <w:name w:val="CCBDD2368CED4B3BB3C09F0E91897B8443"/>
    <w:rsid w:val="005D7AB2"/>
    <w:rPr>
      <w:rFonts w:ascii="Calibri" w:eastAsia="Calibri" w:hAnsi="Calibri" w:cs="Calibri"/>
    </w:rPr>
  </w:style>
  <w:style w:type="paragraph" w:customStyle="1" w:styleId="769D10671D634164A6D2DB2AF97D16D343">
    <w:name w:val="769D10671D634164A6D2DB2AF97D16D343"/>
    <w:rsid w:val="005D7AB2"/>
    <w:rPr>
      <w:rFonts w:ascii="Calibri" w:eastAsia="Calibri" w:hAnsi="Calibri" w:cs="Calibri"/>
    </w:rPr>
  </w:style>
  <w:style w:type="paragraph" w:customStyle="1" w:styleId="1BCCAAA731DE4199B6C7663B347D578619">
    <w:name w:val="1BCCAAA731DE4199B6C7663B347D578619"/>
    <w:rsid w:val="005D7AB2"/>
    <w:rPr>
      <w:rFonts w:ascii="Calibri" w:eastAsia="Calibri" w:hAnsi="Calibri" w:cs="Calibri"/>
    </w:rPr>
  </w:style>
  <w:style w:type="paragraph" w:customStyle="1" w:styleId="22D1173ECA85442FAAE1546580C4047F43">
    <w:name w:val="22D1173ECA85442FAAE1546580C4047F43"/>
    <w:rsid w:val="005D7AB2"/>
    <w:rPr>
      <w:rFonts w:ascii="Calibri" w:eastAsia="Calibri" w:hAnsi="Calibri" w:cs="Calibri"/>
    </w:rPr>
  </w:style>
  <w:style w:type="paragraph" w:customStyle="1" w:styleId="2E09607F8F574648BE510D79D43D776E43">
    <w:name w:val="2E09607F8F574648BE510D79D43D776E43"/>
    <w:rsid w:val="005D7AB2"/>
    <w:rPr>
      <w:rFonts w:ascii="Calibri" w:eastAsia="Calibri" w:hAnsi="Calibri" w:cs="Calibri"/>
    </w:rPr>
  </w:style>
  <w:style w:type="paragraph" w:customStyle="1" w:styleId="81C726644747499688BEA02F99DA886143">
    <w:name w:val="81C726644747499688BEA02F99DA886143"/>
    <w:rsid w:val="005D7AB2"/>
    <w:rPr>
      <w:rFonts w:ascii="Calibri" w:eastAsia="Calibri" w:hAnsi="Calibri" w:cs="Calibri"/>
    </w:rPr>
  </w:style>
  <w:style w:type="paragraph" w:customStyle="1" w:styleId="0055559777E949F0982D40CD4DB8130243">
    <w:name w:val="0055559777E949F0982D40CD4DB8130243"/>
    <w:rsid w:val="005D7AB2"/>
    <w:rPr>
      <w:rFonts w:ascii="Calibri" w:eastAsia="Calibri" w:hAnsi="Calibri" w:cs="Calibri"/>
    </w:rPr>
  </w:style>
  <w:style w:type="paragraph" w:customStyle="1" w:styleId="6D449A5E81354584AA7270E94DC2907743">
    <w:name w:val="6D449A5E81354584AA7270E94DC2907743"/>
    <w:rsid w:val="005D7AB2"/>
    <w:rPr>
      <w:rFonts w:ascii="Calibri" w:eastAsia="Calibri" w:hAnsi="Calibri" w:cs="Calibri"/>
    </w:rPr>
  </w:style>
  <w:style w:type="paragraph" w:customStyle="1" w:styleId="738D7F6E969544BF88B80478D072D0FE43">
    <w:name w:val="738D7F6E969544BF88B80478D072D0FE43"/>
    <w:rsid w:val="005D7AB2"/>
    <w:rPr>
      <w:rFonts w:ascii="Calibri" w:eastAsia="Calibri" w:hAnsi="Calibri" w:cs="Calibri"/>
    </w:rPr>
  </w:style>
  <w:style w:type="paragraph" w:customStyle="1" w:styleId="A10F9FAD60BB468D828486437A5103B633">
    <w:name w:val="A10F9FAD60BB468D828486437A5103B633"/>
    <w:rsid w:val="005D7AB2"/>
    <w:rPr>
      <w:rFonts w:ascii="Calibri" w:eastAsia="Calibri" w:hAnsi="Calibri" w:cs="Calibri"/>
    </w:rPr>
  </w:style>
  <w:style w:type="paragraph" w:customStyle="1" w:styleId="2277121C6A224167B684D32D1BC7D5B742">
    <w:name w:val="2277121C6A224167B684D32D1BC7D5B742"/>
    <w:rsid w:val="005D7AB2"/>
    <w:rPr>
      <w:rFonts w:ascii="Calibri" w:eastAsia="Calibri" w:hAnsi="Calibri" w:cs="Calibri"/>
    </w:rPr>
  </w:style>
  <w:style w:type="paragraph" w:customStyle="1" w:styleId="4A60C4FFAACB4F43B39B767999F4191442">
    <w:name w:val="4A60C4FFAACB4F43B39B767999F4191442"/>
    <w:rsid w:val="005D7AB2"/>
    <w:rPr>
      <w:rFonts w:ascii="Calibri" w:eastAsia="Calibri" w:hAnsi="Calibri" w:cs="Calibri"/>
    </w:rPr>
  </w:style>
  <w:style w:type="paragraph" w:customStyle="1" w:styleId="67FE404E89BA49AC8E6C2FA842E57E6E42">
    <w:name w:val="67FE404E89BA49AC8E6C2FA842E57E6E42"/>
    <w:rsid w:val="005D7AB2"/>
    <w:rPr>
      <w:rFonts w:ascii="Calibri" w:eastAsia="Calibri" w:hAnsi="Calibri" w:cs="Calibri"/>
    </w:rPr>
  </w:style>
  <w:style w:type="paragraph" w:customStyle="1" w:styleId="7406B72CE29443ED92101E6250F6121342">
    <w:name w:val="7406B72CE29443ED92101E6250F6121342"/>
    <w:rsid w:val="005D7AB2"/>
    <w:rPr>
      <w:rFonts w:ascii="Calibri" w:eastAsia="Calibri" w:hAnsi="Calibri" w:cs="Calibri"/>
    </w:rPr>
  </w:style>
  <w:style w:type="paragraph" w:customStyle="1" w:styleId="852C8E64E84C43ACBDA4BFFCECA51BF042">
    <w:name w:val="852C8E64E84C43ACBDA4BFFCECA51BF042"/>
    <w:rsid w:val="005D7AB2"/>
    <w:rPr>
      <w:rFonts w:ascii="Calibri" w:eastAsia="Calibri" w:hAnsi="Calibri" w:cs="Calibri"/>
    </w:rPr>
  </w:style>
  <w:style w:type="paragraph" w:customStyle="1" w:styleId="4EA8C8749A3A49BAB490C88F8DE3D4D742">
    <w:name w:val="4EA8C8749A3A49BAB490C88F8DE3D4D742"/>
    <w:rsid w:val="005D7AB2"/>
    <w:rPr>
      <w:rFonts w:ascii="Calibri" w:eastAsia="Calibri" w:hAnsi="Calibri" w:cs="Calibri"/>
    </w:rPr>
  </w:style>
  <w:style w:type="paragraph" w:customStyle="1" w:styleId="6E1328EB82374AC9A3530A0D99C80EB342">
    <w:name w:val="6E1328EB82374AC9A3530A0D99C80EB342"/>
    <w:rsid w:val="005D7AB2"/>
    <w:rPr>
      <w:rFonts w:ascii="Calibri" w:eastAsia="Calibri" w:hAnsi="Calibri" w:cs="Calibri"/>
    </w:rPr>
  </w:style>
  <w:style w:type="paragraph" w:customStyle="1" w:styleId="22CD0A45E8184A74823BAB2420C6EC8817">
    <w:name w:val="22CD0A45E8184A74823BAB2420C6EC8817"/>
    <w:rsid w:val="005D7AB2"/>
    <w:rPr>
      <w:rFonts w:ascii="Calibri" w:eastAsia="Calibri" w:hAnsi="Calibri" w:cs="Calibri"/>
    </w:rPr>
  </w:style>
  <w:style w:type="paragraph" w:customStyle="1" w:styleId="6D1E5C5B8F084D14A0EF701DF649934542">
    <w:name w:val="6D1E5C5B8F084D14A0EF701DF649934542"/>
    <w:rsid w:val="005D7AB2"/>
    <w:rPr>
      <w:rFonts w:ascii="Calibri" w:eastAsia="Calibri" w:hAnsi="Calibri" w:cs="Calibri"/>
    </w:rPr>
  </w:style>
  <w:style w:type="paragraph" w:customStyle="1" w:styleId="4C0ADCF2C7EC4D74AC449DE59F3B5C4A42">
    <w:name w:val="4C0ADCF2C7EC4D74AC449DE59F3B5C4A42"/>
    <w:rsid w:val="005D7AB2"/>
    <w:rPr>
      <w:rFonts w:ascii="Calibri" w:eastAsia="Calibri" w:hAnsi="Calibri" w:cs="Calibri"/>
    </w:rPr>
  </w:style>
  <w:style w:type="paragraph" w:customStyle="1" w:styleId="A4BDE212CF4E497B8CAACDB3064576B142">
    <w:name w:val="A4BDE212CF4E497B8CAACDB3064576B142"/>
    <w:rsid w:val="005D7AB2"/>
    <w:rPr>
      <w:rFonts w:ascii="Calibri" w:eastAsia="Calibri" w:hAnsi="Calibri" w:cs="Calibri"/>
    </w:rPr>
  </w:style>
  <w:style w:type="paragraph" w:customStyle="1" w:styleId="7BA1716E82564C578833C48E3D78578542">
    <w:name w:val="7BA1716E82564C578833C48E3D78578542"/>
    <w:rsid w:val="005D7AB2"/>
    <w:rPr>
      <w:rFonts w:ascii="Calibri" w:eastAsia="Calibri" w:hAnsi="Calibri" w:cs="Calibri"/>
    </w:rPr>
  </w:style>
  <w:style w:type="paragraph" w:customStyle="1" w:styleId="AE0762346C5944D78DAF56CF3384227B42">
    <w:name w:val="AE0762346C5944D78DAF56CF3384227B42"/>
    <w:rsid w:val="005D7AB2"/>
    <w:rPr>
      <w:rFonts w:ascii="Calibri" w:eastAsia="Calibri" w:hAnsi="Calibri" w:cs="Calibri"/>
    </w:rPr>
  </w:style>
  <w:style w:type="paragraph" w:customStyle="1" w:styleId="11873BB6AA814438AF3867193FC31ADD41">
    <w:name w:val="11873BB6AA814438AF3867193FC31ADD41"/>
    <w:rsid w:val="005D7AB2"/>
    <w:rPr>
      <w:rFonts w:ascii="Calibri" w:eastAsia="Calibri" w:hAnsi="Calibri" w:cs="Calibri"/>
    </w:rPr>
  </w:style>
  <w:style w:type="paragraph" w:customStyle="1" w:styleId="8E6D8326792A44E5A9B35F3AE8E8A72A31">
    <w:name w:val="8E6D8326792A44E5A9B35F3AE8E8A72A31"/>
    <w:rsid w:val="005D7AB2"/>
    <w:rPr>
      <w:rFonts w:ascii="Calibri" w:eastAsia="Calibri" w:hAnsi="Calibri" w:cs="Calibri"/>
    </w:rPr>
  </w:style>
  <w:style w:type="paragraph" w:customStyle="1" w:styleId="C4FE3561BEE14D9F9F819BEA1519829241">
    <w:name w:val="C4FE3561BEE14D9F9F819BEA1519829241"/>
    <w:rsid w:val="005D7AB2"/>
    <w:rPr>
      <w:rFonts w:ascii="Calibri" w:eastAsia="Calibri" w:hAnsi="Calibri" w:cs="Calibri"/>
    </w:rPr>
  </w:style>
  <w:style w:type="paragraph" w:customStyle="1" w:styleId="438043E8C2954971BBD4ABC392492DE640">
    <w:name w:val="438043E8C2954971BBD4ABC392492DE640"/>
    <w:rsid w:val="005D7AB2"/>
    <w:rPr>
      <w:rFonts w:ascii="Calibri" w:eastAsia="Calibri" w:hAnsi="Calibri" w:cs="Calibri"/>
    </w:rPr>
  </w:style>
  <w:style w:type="paragraph" w:customStyle="1" w:styleId="858D6DA1D0EA43D490955717AA8E343039">
    <w:name w:val="858D6DA1D0EA43D490955717AA8E343039"/>
    <w:rsid w:val="005D7AB2"/>
    <w:rPr>
      <w:rFonts w:ascii="Calibri" w:eastAsia="Calibri" w:hAnsi="Calibri" w:cs="Calibri"/>
    </w:rPr>
  </w:style>
  <w:style w:type="paragraph" w:customStyle="1" w:styleId="13AA16B01F5E4DF4BE64D9905885839639">
    <w:name w:val="13AA16B01F5E4DF4BE64D9905885839639"/>
    <w:rsid w:val="005D7AB2"/>
    <w:rPr>
      <w:rFonts w:ascii="Calibri" w:eastAsia="Calibri" w:hAnsi="Calibri" w:cs="Calibri"/>
    </w:rPr>
  </w:style>
  <w:style w:type="paragraph" w:customStyle="1" w:styleId="D2ABBFF8472F4B72A6FAA0B58A32CBD139">
    <w:name w:val="D2ABBFF8472F4B72A6FAA0B58A32CBD139"/>
    <w:rsid w:val="005D7AB2"/>
    <w:rPr>
      <w:rFonts w:ascii="Calibri" w:eastAsia="Calibri" w:hAnsi="Calibri" w:cs="Calibri"/>
    </w:rPr>
  </w:style>
  <w:style w:type="paragraph" w:customStyle="1" w:styleId="CAEFC4ECF4264832970C20468252F72928">
    <w:name w:val="CAEFC4ECF4264832970C20468252F72928"/>
    <w:rsid w:val="005D7AB2"/>
    <w:rPr>
      <w:rFonts w:ascii="Calibri" w:eastAsia="Calibri" w:hAnsi="Calibri" w:cs="Calibri"/>
    </w:rPr>
  </w:style>
  <w:style w:type="paragraph" w:customStyle="1" w:styleId="E0A138E2AA5949EFB6AD8CE82D35B10B28">
    <w:name w:val="E0A138E2AA5949EFB6AD8CE82D35B10B28"/>
    <w:rsid w:val="005D7AB2"/>
    <w:rPr>
      <w:rFonts w:ascii="Calibri" w:eastAsia="Calibri" w:hAnsi="Calibri" w:cs="Calibri"/>
    </w:rPr>
  </w:style>
  <w:style w:type="paragraph" w:customStyle="1" w:styleId="21465FFE5959440ABA43700EA4EC4C2E28">
    <w:name w:val="21465FFE5959440ABA43700EA4EC4C2E28"/>
    <w:rsid w:val="005D7AB2"/>
    <w:pPr>
      <w:ind w:left="720"/>
      <w:contextualSpacing/>
    </w:pPr>
    <w:rPr>
      <w:rFonts w:ascii="Calibri" w:eastAsia="Calibri" w:hAnsi="Calibri" w:cs="Calibri"/>
    </w:rPr>
  </w:style>
  <w:style w:type="paragraph" w:customStyle="1" w:styleId="F8C79C859D0B4B449A9EAD37F199A1A639">
    <w:name w:val="F8C79C859D0B4B449A9EAD37F199A1A639"/>
    <w:rsid w:val="005D7AB2"/>
    <w:rPr>
      <w:rFonts w:ascii="Calibri" w:eastAsia="Calibri" w:hAnsi="Calibri" w:cs="Calibri"/>
    </w:rPr>
  </w:style>
  <w:style w:type="paragraph" w:customStyle="1" w:styleId="A8A8D2E1A07B4ED19E3C5F0AAD74B17739">
    <w:name w:val="A8A8D2E1A07B4ED19E3C5F0AAD74B17739"/>
    <w:rsid w:val="005D7AB2"/>
    <w:rPr>
      <w:rFonts w:ascii="Calibri" w:eastAsia="Calibri" w:hAnsi="Calibri" w:cs="Calibri"/>
    </w:rPr>
  </w:style>
  <w:style w:type="paragraph" w:customStyle="1" w:styleId="77BCAE2AB5C94FD0A827BEAD4B63388239">
    <w:name w:val="77BCAE2AB5C94FD0A827BEAD4B63388239"/>
    <w:rsid w:val="005D7AB2"/>
    <w:rPr>
      <w:rFonts w:ascii="Calibri" w:eastAsia="Calibri" w:hAnsi="Calibri" w:cs="Calibri"/>
    </w:rPr>
  </w:style>
  <w:style w:type="paragraph" w:customStyle="1" w:styleId="358394327311429C8447C86E8082B51A39">
    <w:name w:val="358394327311429C8447C86E8082B51A39"/>
    <w:rsid w:val="005D7AB2"/>
    <w:rPr>
      <w:rFonts w:ascii="Calibri" w:eastAsia="Calibri" w:hAnsi="Calibri" w:cs="Calibri"/>
    </w:rPr>
  </w:style>
  <w:style w:type="paragraph" w:customStyle="1" w:styleId="115BB9D40D38436DB565B45BF180420439">
    <w:name w:val="115BB9D40D38436DB565B45BF180420439"/>
    <w:rsid w:val="005D7AB2"/>
    <w:rPr>
      <w:rFonts w:ascii="Calibri" w:eastAsia="Calibri" w:hAnsi="Calibri" w:cs="Calibri"/>
    </w:rPr>
  </w:style>
  <w:style w:type="paragraph" w:customStyle="1" w:styleId="116C6487F72145EB84B88F61438A772E39">
    <w:name w:val="116C6487F72145EB84B88F61438A772E39"/>
    <w:rsid w:val="005D7AB2"/>
    <w:rPr>
      <w:rFonts w:ascii="Calibri" w:eastAsia="Calibri" w:hAnsi="Calibri" w:cs="Calibri"/>
    </w:rPr>
  </w:style>
  <w:style w:type="paragraph" w:customStyle="1" w:styleId="CF0BAE5B2AE44C598F988E849ECFA5E239">
    <w:name w:val="CF0BAE5B2AE44C598F988E849ECFA5E239"/>
    <w:rsid w:val="005D7AB2"/>
    <w:rPr>
      <w:rFonts w:ascii="Calibri" w:eastAsia="Calibri" w:hAnsi="Calibri" w:cs="Calibri"/>
    </w:rPr>
  </w:style>
  <w:style w:type="paragraph" w:customStyle="1" w:styleId="CE7BD6CB3F454FB0B2A90BD1F41B7F8F39">
    <w:name w:val="CE7BD6CB3F454FB0B2A90BD1F41B7F8F39"/>
    <w:rsid w:val="005D7AB2"/>
    <w:rPr>
      <w:rFonts w:ascii="Calibri" w:eastAsia="Calibri" w:hAnsi="Calibri" w:cs="Calibri"/>
    </w:rPr>
  </w:style>
  <w:style w:type="paragraph" w:customStyle="1" w:styleId="4338AC1CD07B41C885CD49D7E1CB469B26">
    <w:name w:val="4338AC1CD07B41C885CD49D7E1CB469B26"/>
    <w:rsid w:val="005D7AB2"/>
    <w:rPr>
      <w:rFonts w:ascii="Calibri" w:eastAsia="Calibri" w:hAnsi="Calibri" w:cs="Calibri"/>
    </w:rPr>
  </w:style>
  <w:style w:type="paragraph" w:customStyle="1" w:styleId="4B961C06F6184FCAA04F89B2032E4D3626">
    <w:name w:val="4B961C06F6184FCAA04F89B2032E4D3626"/>
    <w:rsid w:val="005D7AB2"/>
    <w:rPr>
      <w:rFonts w:ascii="Calibri" w:eastAsia="Calibri" w:hAnsi="Calibri" w:cs="Calibri"/>
    </w:rPr>
  </w:style>
  <w:style w:type="paragraph" w:customStyle="1" w:styleId="222CC323CD7E455FA6E502D98AA9148126">
    <w:name w:val="222CC323CD7E455FA6E502D98AA9148126"/>
    <w:rsid w:val="005D7AB2"/>
    <w:rPr>
      <w:rFonts w:ascii="Calibri" w:eastAsia="Calibri" w:hAnsi="Calibri" w:cs="Calibri"/>
    </w:rPr>
  </w:style>
  <w:style w:type="paragraph" w:customStyle="1" w:styleId="AB16D2BA0D954AA892A3AC64FECB354F24">
    <w:name w:val="AB16D2BA0D954AA892A3AC64FECB354F24"/>
    <w:rsid w:val="005D7AB2"/>
    <w:rPr>
      <w:rFonts w:ascii="Calibri" w:eastAsia="Calibri" w:hAnsi="Calibri" w:cs="Calibri"/>
    </w:rPr>
  </w:style>
  <w:style w:type="paragraph" w:customStyle="1" w:styleId="3CA3693D4C144CECBC02986CD8E52AB424">
    <w:name w:val="3CA3693D4C144CECBC02986CD8E52AB424"/>
    <w:rsid w:val="005D7AB2"/>
    <w:rPr>
      <w:rFonts w:ascii="Calibri" w:eastAsia="Calibri" w:hAnsi="Calibri" w:cs="Calibri"/>
    </w:rPr>
  </w:style>
  <w:style w:type="paragraph" w:customStyle="1" w:styleId="4C87EDF3529A460BBD35B37379FB01CF38">
    <w:name w:val="4C87EDF3529A460BBD35B37379FB01CF38"/>
    <w:rsid w:val="005D7AB2"/>
    <w:rPr>
      <w:rFonts w:ascii="Calibri" w:eastAsia="Calibri" w:hAnsi="Calibri" w:cs="Calibri"/>
    </w:rPr>
  </w:style>
  <w:style w:type="paragraph" w:customStyle="1" w:styleId="F7AD68BCB4C74E76BFB08F92321656FD38">
    <w:name w:val="F7AD68BCB4C74E76BFB08F92321656FD38"/>
    <w:rsid w:val="005D7AB2"/>
    <w:rPr>
      <w:rFonts w:ascii="Calibri" w:eastAsia="Calibri" w:hAnsi="Calibri" w:cs="Calibri"/>
    </w:rPr>
  </w:style>
  <w:style w:type="paragraph" w:customStyle="1" w:styleId="2DA24947D4DA46249D11064E21AABEF438">
    <w:name w:val="2DA24947D4DA46249D11064E21AABEF438"/>
    <w:rsid w:val="005D7AB2"/>
    <w:rPr>
      <w:rFonts w:ascii="Calibri" w:eastAsia="Calibri" w:hAnsi="Calibri" w:cs="Calibri"/>
    </w:rPr>
  </w:style>
  <w:style w:type="paragraph" w:customStyle="1" w:styleId="00668E3C07AF448393735BDAF6AF494C36">
    <w:name w:val="00668E3C07AF448393735BDAF6AF494C36"/>
    <w:rsid w:val="005D7AB2"/>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8">
    <w:name w:val="66E8B845E0AC44739041F377DCC9463338"/>
    <w:rsid w:val="005D7AB2"/>
    <w:rPr>
      <w:rFonts w:ascii="Calibri" w:eastAsia="Calibri" w:hAnsi="Calibri" w:cs="Calibri"/>
    </w:rPr>
  </w:style>
  <w:style w:type="paragraph" w:customStyle="1" w:styleId="631E1FB997434FBC8CF6A8388DE7BAEB38">
    <w:name w:val="631E1FB997434FBC8CF6A8388DE7BAEB38"/>
    <w:rsid w:val="005D7AB2"/>
    <w:rPr>
      <w:rFonts w:ascii="Calibri" w:eastAsia="Calibri" w:hAnsi="Calibri" w:cs="Calibri"/>
    </w:rPr>
  </w:style>
  <w:style w:type="paragraph" w:customStyle="1" w:styleId="C20548BDB768419E8DE99B210EB3B62D38">
    <w:name w:val="C20548BDB768419E8DE99B210EB3B62D38"/>
    <w:rsid w:val="005D7AB2"/>
    <w:rPr>
      <w:rFonts w:ascii="Calibri" w:eastAsia="Calibri" w:hAnsi="Calibri" w:cs="Calibri"/>
    </w:rPr>
  </w:style>
  <w:style w:type="paragraph" w:customStyle="1" w:styleId="ACFF48D6DCB64F9EB5591E7236D686E138">
    <w:name w:val="ACFF48D6DCB64F9EB5591E7236D686E138"/>
    <w:rsid w:val="005D7AB2"/>
    <w:rPr>
      <w:rFonts w:ascii="Calibri" w:eastAsia="Calibri" w:hAnsi="Calibri" w:cs="Calibri"/>
    </w:rPr>
  </w:style>
  <w:style w:type="paragraph" w:customStyle="1" w:styleId="B6CC6B50EDD44454A81D88C3F66EDDBB38">
    <w:name w:val="B6CC6B50EDD44454A81D88C3F66EDDBB38"/>
    <w:rsid w:val="005D7AB2"/>
    <w:rPr>
      <w:rFonts w:ascii="Calibri" w:eastAsia="Calibri" w:hAnsi="Calibri" w:cs="Calibri"/>
    </w:rPr>
  </w:style>
  <w:style w:type="paragraph" w:customStyle="1" w:styleId="5B5F4E9040134207A0694C22AB88486C38">
    <w:name w:val="5B5F4E9040134207A0694C22AB88486C38"/>
    <w:rsid w:val="005D7AB2"/>
    <w:rPr>
      <w:rFonts w:ascii="Calibri" w:eastAsia="Calibri" w:hAnsi="Calibri" w:cs="Calibri"/>
    </w:rPr>
  </w:style>
  <w:style w:type="paragraph" w:customStyle="1" w:styleId="B3B18CD5A2D94BC89611EA3FECB3A19F38">
    <w:name w:val="B3B18CD5A2D94BC89611EA3FECB3A19F38"/>
    <w:rsid w:val="005D7AB2"/>
    <w:rPr>
      <w:rFonts w:ascii="Calibri" w:eastAsia="Calibri" w:hAnsi="Calibri" w:cs="Calibri"/>
    </w:rPr>
  </w:style>
  <w:style w:type="paragraph" w:customStyle="1" w:styleId="662052D1FFA641BABB671BC491BA871238">
    <w:name w:val="662052D1FFA641BABB671BC491BA871238"/>
    <w:rsid w:val="005D7AB2"/>
    <w:rPr>
      <w:rFonts w:ascii="Calibri" w:eastAsia="Calibri" w:hAnsi="Calibri" w:cs="Calibri"/>
    </w:rPr>
  </w:style>
  <w:style w:type="paragraph" w:customStyle="1" w:styleId="9D9CB62892494461AC95664789F4CBCE38">
    <w:name w:val="9D9CB62892494461AC95664789F4CBCE38"/>
    <w:rsid w:val="005D7AB2"/>
    <w:rPr>
      <w:rFonts w:ascii="Calibri" w:eastAsia="Calibri" w:hAnsi="Calibri" w:cs="Calibri"/>
    </w:rPr>
  </w:style>
  <w:style w:type="paragraph" w:customStyle="1" w:styleId="5B496F62C19F4E7487C10EBECD141F8638">
    <w:name w:val="5B496F62C19F4E7487C10EBECD141F8638"/>
    <w:rsid w:val="005D7AB2"/>
    <w:rPr>
      <w:rFonts w:ascii="Calibri" w:eastAsia="Calibri" w:hAnsi="Calibri" w:cs="Calibri"/>
    </w:rPr>
  </w:style>
  <w:style w:type="paragraph" w:customStyle="1" w:styleId="B1C310055E954392947742591F66853D38">
    <w:name w:val="B1C310055E954392947742591F66853D38"/>
    <w:rsid w:val="005D7AB2"/>
    <w:rPr>
      <w:rFonts w:ascii="Calibri" w:eastAsia="Calibri" w:hAnsi="Calibri" w:cs="Calibri"/>
    </w:rPr>
  </w:style>
  <w:style w:type="paragraph" w:customStyle="1" w:styleId="EA027927E1C040CBB77A5137F5558CEF38">
    <w:name w:val="EA027927E1C040CBB77A5137F5558CEF38"/>
    <w:rsid w:val="005D7AB2"/>
    <w:rPr>
      <w:rFonts w:ascii="Calibri" w:eastAsia="Calibri" w:hAnsi="Calibri" w:cs="Calibri"/>
    </w:rPr>
  </w:style>
  <w:style w:type="paragraph" w:customStyle="1" w:styleId="2550E25B87FE4324A4953BD39111C56D38">
    <w:name w:val="2550E25B87FE4324A4953BD39111C56D38"/>
    <w:rsid w:val="005D7AB2"/>
    <w:rPr>
      <w:rFonts w:ascii="Calibri" w:eastAsia="Calibri" w:hAnsi="Calibri" w:cs="Calibri"/>
    </w:rPr>
  </w:style>
  <w:style w:type="paragraph" w:customStyle="1" w:styleId="C5548B98C7264F1AA7D1B93D5E85C7387">
    <w:name w:val="C5548B98C7264F1AA7D1B93D5E85C7387"/>
    <w:rsid w:val="005D7AB2"/>
    <w:rPr>
      <w:rFonts w:ascii="Calibri" w:eastAsia="Calibri" w:hAnsi="Calibri" w:cs="Calibri"/>
    </w:rPr>
  </w:style>
  <w:style w:type="paragraph" w:customStyle="1" w:styleId="DCF64826E65941BC9243F46386150BC27">
    <w:name w:val="DCF64826E65941BC9243F46386150BC27"/>
    <w:rsid w:val="005D7AB2"/>
    <w:rPr>
      <w:rFonts w:ascii="Calibri" w:eastAsia="Calibri" w:hAnsi="Calibri" w:cs="Calibri"/>
    </w:rPr>
  </w:style>
  <w:style w:type="paragraph" w:customStyle="1" w:styleId="27AE001FE3D44CC2811B2A65FCD009797">
    <w:name w:val="27AE001FE3D44CC2811B2A65FCD009797"/>
    <w:rsid w:val="005D7AB2"/>
    <w:rPr>
      <w:rFonts w:ascii="Calibri" w:eastAsia="Calibri" w:hAnsi="Calibri" w:cs="Calibri"/>
    </w:rPr>
  </w:style>
  <w:style w:type="paragraph" w:customStyle="1" w:styleId="A43F947270CA4F67BE3DB38FDFC184027">
    <w:name w:val="A43F947270CA4F67BE3DB38FDFC184027"/>
    <w:rsid w:val="005D7AB2"/>
    <w:rPr>
      <w:rFonts w:ascii="Calibri" w:eastAsia="Calibri" w:hAnsi="Calibri" w:cs="Calibri"/>
    </w:rPr>
  </w:style>
  <w:style w:type="paragraph" w:customStyle="1" w:styleId="1B5203FD1B5F4DB5987A8B4500D33C197">
    <w:name w:val="1B5203FD1B5F4DB5987A8B4500D33C197"/>
    <w:rsid w:val="005D7AB2"/>
    <w:rPr>
      <w:rFonts w:ascii="Calibri" w:eastAsia="Calibri" w:hAnsi="Calibri" w:cs="Calibri"/>
    </w:rPr>
  </w:style>
  <w:style w:type="paragraph" w:customStyle="1" w:styleId="F100863DFB804219A56E8702317BF2177">
    <w:name w:val="F100863DFB804219A56E8702317BF2177"/>
    <w:rsid w:val="005D7AB2"/>
    <w:rPr>
      <w:rFonts w:ascii="Calibri" w:eastAsia="Calibri" w:hAnsi="Calibri" w:cs="Calibri"/>
    </w:rPr>
  </w:style>
  <w:style w:type="paragraph" w:customStyle="1" w:styleId="B80DBECAC3FC42F2B8144283AF1D472A3">
    <w:name w:val="B80DBECAC3FC42F2B8144283AF1D472A3"/>
    <w:rsid w:val="005D7AB2"/>
    <w:rPr>
      <w:rFonts w:ascii="Calibri" w:eastAsia="Calibri" w:hAnsi="Calibri" w:cs="Calibri"/>
    </w:rPr>
  </w:style>
  <w:style w:type="paragraph" w:customStyle="1" w:styleId="155301B9DECD49DAA2EFC624B55B19977">
    <w:name w:val="155301B9DECD49DAA2EFC624B55B19977"/>
    <w:rsid w:val="005D7AB2"/>
    <w:rPr>
      <w:rFonts w:ascii="Calibri" w:eastAsia="Calibri" w:hAnsi="Calibri" w:cs="Calibri"/>
    </w:rPr>
  </w:style>
  <w:style w:type="paragraph" w:customStyle="1" w:styleId="C8E55BC9F15C46A8B758D02A50B95E8B7">
    <w:name w:val="C8E55BC9F15C46A8B758D02A50B95E8B7"/>
    <w:rsid w:val="005D7AB2"/>
    <w:rPr>
      <w:rFonts w:ascii="Calibri" w:eastAsia="Calibri" w:hAnsi="Calibri" w:cs="Calibri"/>
    </w:rPr>
  </w:style>
  <w:style w:type="paragraph" w:customStyle="1" w:styleId="5AEF0CD8F46E4FF69FDD1B80F203318C8">
    <w:name w:val="5AEF0CD8F46E4FF69FDD1B80F203318C8"/>
    <w:rsid w:val="005D7AB2"/>
    <w:rPr>
      <w:rFonts w:ascii="Calibri" w:eastAsia="Calibri" w:hAnsi="Calibri" w:cs="Calibri"/>
    </w:rPr>
  </w:style>
  <w:style w:type="paragraph" w:customStyle="1" w:styleId="2FC33BF2D23A4A898401A4BA2F00E3E18">
    <w:name w:val="2FC33BF2D23A4A898401A4BA2F00E3E18"/>
    <w:rsid w:val="005D7AB2"/>
    <w:rPr>
      <w:rFonts w:ascii="Calibri" w:eastAsia="Calibri" w:hAnsi="Calibri" w:cs="Calibri"/>
    </w:rPr>
  </w:style>
  <w:style w:type="paragraph" w:customStyle="1" w:styleId="52B2D33E883F40768C829F581C44B25F8">
    <w:name w:val="52B2D33E883F40768C829F581C44B25F8"/>
    <w:rsid w:val="005D7AB2"/>
    <w:rPr>
      <w:rFonts w:ascii="Calibri" w:eastAsia="Calibri" w:hAnsi="Calibri" w:cs="Calibri"/>
    </w:rPr>
  </w:style>
  <w:style w:type="paragraph" w:customStyle="1" w:styleId="9121F74EC99D4BE595451DC14176E89C8">
    <w:name w:val="9121F74EC99D4BE595451DC14176E89C8"/>
    <w:rsid w:val="005D7AB2"/>
    <w:rPr>
      <w:rFonts w:ascii="Calibri" w:eastAsia="Calibri" w:hAnsi="Calibri" w:cs="Calibri"/>
    </w:rPr>
  </w:style>
  <w:style w:type="paragraph" w:customStyle="1" w:styleId="299C95FBC7EE490CAB6260C8D94186C08">
    <w:name w:val="299C95FBC7EE490CAB6260C8D94186C08"/>
    <w:rsid w:val="005D7AB2"/>
    <w:rPr>
      <w:rFonts w:ascii="Calibri" w:eastAsia="Calibri" w:hAnsi="Calibri" w:cs="Calibri"/>
    </w:rPr>
  </w:style>
  <w:style w:type="paragraph" w:customStyle="1" w:styleId="16E2CCA3DFF54C7EA0BFE2A6C00346F08">
    <w:name w:val="16E2CCA3DFF54C7EA0BFE2A6C00346F08"/>
    <w:rsid w:val="005D7AB2"/>
    <w:rPr>
      <w:rFonts w:ascii="Calibri" w:eastAsia="Calibri" w:hAnsi="Calibri" w:cs="Calibri"/>
    </w:rPr>
  </w:style>
  <w:style w:type="paragraph" w:customStyle="1" w:styleId="56F28AB3B4C44D0EA9E3F9189062B1DA4">
    <w:name w:val="56F28AB3B4C44D0EA9E3F9189062B1DA4"/>
    <w:rsid w:val="005D7AB2"/>
    <w:rPr>
      <w:rFonts w:ascii="Calibri" w:eastAsia="Calibri" w:hAnsi="Calibri" w:cs="Calibri"/>
    </w:rPr>
  </w:style>
  <w:style w:type="paragraph" w:customStyle="1" w:styleId="16FAAB141EAD4506A83F794E31180BA48">
    <w:name w:val="16FAAB141EAD4506A83F794E31180BA48"/>
    <w:rsid w:val="005D7AB2"/>
    <w:rPr>
      <w:rFonts w:ascii="Calibri" w:eastAsia="Calibri" w:hAnsi="Calibri" w:cs="Calibri"/>
    </w:rPr>
  </w:style>
  <w:style w:type="paragraph" w:customStyle="1" w:styleId="857F300BBF054845AC398ED6996FF03E8">
    <w:name w:val="857F300BBF054845AC398ED6996FF03E8"/>
    <w:rsid w:val="005D7AB2"/>
    <w:rPr>
      <w:rFonts w:ascii="Calibri" w:eastAsia="Calibri" w:hAnsi="Calibri" w:cs="Calibri"/>
    </w:rPr>
  </w:style>
  <w:style w:type="paragraph" w:customStyle="1" w:styleId="914459A3300942BAADBC8AABF25A3E738">
    <w:name w:val="914459A3300942BAADBC8AABF25A3E738"/>
    <w:rsid w:val="005D7AB2"/>
    <w:rPr>
      <w:rFonts w:ascii="Calibri" w:eastAsia="Calibri" w:hAnsi="Calibri" w:cs="Calibri"/>
    </w:rPr>
  </w:style>
  <w:style w:type="paragraph" w:customStyle="1" w:styleId="0C34237AF3334A72B8428D29C36185968">
    <w:name w:val="0C34237AF3334A72B8428D29C36185968"/>
    <w:rsid w:val="005D7AB2"/>
    <w:rPr>
      <w:rFonts w:ascii="Calibri" w:eastAsia="Calibri" w:hAnsi="Calibri" w:cs="Calibri"/>
    </w:rPr>
  </w:style>
  <w:style w:type="paragraph" w:customStyle="1" w:styleId="C0F3B591D4084F7FB7D7979C4E72C5EA8">
    <w:name w:val="C0F3B591D4084F7FB7D7979C4E72C5EA8"/>
    <w:rsid w:val="005D7AB2"/>
    <w:rPr>
      <w:rFonts w:ascii="Calibri" w:eastAsia="Calibri" w:hAnsi="Calibri" w:cs="Calibri"/>
    </w:rPr>
  </w:style>
  <w:style w:type="paragraph" w:customStyle="1" w:styleId="ABB89A35D755478498AC56F31B14C1758">
    <w:name w:val="ABB89A35D755478498AC56F31B14C1758"/>
    <w:rsid w:val="005D7AB2"/>
    <w:rPr>
      <w:rFonts w:ascii="Calibri" w:eastAsia="Calibri" w:hAnsi="Calibri" w:cs="Calibri"/>
    </w:rPr>
  </w:style>
  <w:style w:type="paragraph" w:customStyle="1" w:styleId="F2B3D4DA670F433F923FC636830210088">
    <w:name w:val="F2B3D4DA670F433F923FC636830210088"/>
    <w:rsid w:val="005D7AB2"/>
    <w:rPr>
      <w:rFonts w:ascii="Calibri" w:eastAsia="Calibri" w:hAnsi="Calibri" w:cs="Calibri"/>
    </w:rPr>
  </w:style>
  <w:style w:type="paragraph" w:customStyle="1" w:styleId="8CDE7C552FAF4598BD87C96AA9319F708">
    <w:name w:val="8CDE7C552FAF4598BD87C96AA9319F708"/>
    <w:rsid w:val="005D7AB2"/>
    <w:rPr>
      <w:rFonts w:ascii="Calibri" w:eastAsia="Calibri" w:hAnsi="Calibri" w:cs="Calibri"/>
    </w:rPr>
  </w:style>
  <w:style w:type="paragraph" w:customStyle="1" w:styleId="FD969E807E584655AE32DD1C826F68944">
    <w:name w:val="FD969E807E584655AE32DD1C826F68944"/>
    <w:rsid w:val="005D7AB2"/>
    <w:rPr>
      <w:rFonts w:ascii="Calibri" w:eastAsia="Calibri" w:hAnsi="Calibri" w:cs="Calibri"/>
    </w:rPr>
  </w:style>
  <w:style w:type="paragraph" w:customStyle="1" w:styleId="583263B6B9944F9D9CDCFA4CCEFA8E988">
    <w:name w:val="583263B6B9944F9D9CDCFA4CCEFA8E988"/>
    <w:rsid w:val="005D7AB2"/>
    <w:rPr>
      <w:rFonts w:ascii="Calibri" w:eastAsia="Calibri" w:hAnsi="Calibri" w:cs="Calibri"/>
    </w:rPr>
  </w:style>
  <w:style w:type="paragraph" w:customStyle="1" w:styleId="BB6CC5CB39B846CD82E8C18A3891F9348">
    <w:name w:val="BB6CC5CB39B846CD82E8C18A3891F9348"/>
    <w:rsid w:val="005D7AB2"/>
    <w:rPr>
      <w:rFonts w:ascii="Calibri" w:eastAsia="Calibri" w:hAnsi="Calibri" w:cs="Calibri"/>
    </w:rPr>
  </w:style>
  <w:style w:type="paragraph" w:customStyle="1" w:styleId="A4E58FE9F9944C978D379E8F096DA1BE8">
    <w:name w:val="A4E58FE9F9944C978D379E8F096DA1BE8"/>
    <w:rsid w:val="005D7AB2"/>
    <w:rPr>
      <w:rFonts w:ascii="Calibri" w:eastAsia="Calibri" w:hAnsi="Calibri" w:cs="Calibri"/>
    </w:rPr>
  </w:style>
  <w:style w:type="paragraph" w:customStyle="1" w:styleId="1D37EE03BEF94A86AE082B4EEC2C5FDE8">
    <w:name w:val="1D37EE03BEF94A86AE082B4EEC2C5FDE8"/>
    <w:rsid w:val="005D7AB2"/>
    <w:rPr>
      <w:rFonts w:ascii="Calibri" w:eastAsia="Calibri" w:hAnsi="Calibri" w:cs="Calibri"/>
    </w:rPr>
  </w:style>
  <w:style w:type="paragraph" w:customStyle="1" w:styleId="ED7DBA3D91E249E0BCA96557915CD3598">
    <w:name w:val="ED7DBA3D91E249E0BCA96557915CD3598"/>
    <w:rsid w:val="005D7AB2"/>
    <w:rPr>
      <w:rFonts w:ascii="Calibri" w:eastAsia="Calibri" w:hAnsi="Calibri" w:cs="Calibri"/>
    </w:rPr>
  </w:style>
  <w:style w:type="paragraph" w:customStyle="1" w:styleId="21B5F4301F9B4822B600DE850D0A21C38">
    <w:name w:val="21B5F4301F9B4822B600DE850D0A21C38"/>
    <w:rsid w:val="005D7AB2"/>
    <w:rPr>
      <w:rFonts w:ascii="Calibri" w:eastAsia="Calibri" w:hAnsi="Calibri" w:cs="Calibri"/>
    </w:rPr>
  </w:style>
  <w:style w:type="paragraph" w:customStyle="1" w:styleId="6A915F28518C4EA79E5BED94559EF6E78">
    <w:name w:val="6A915F28518C4EA79E5BED94559EF6E78"/>
    <w:rsid w:val="005D7AB2"/>
    <w:rPr>
      <w:rFonts w:ascii="Calibri" w:eastAsia="Calibri" w:hAnsi="Calibri" w:cs="Calibri"/>
    </w:rPr>
  </w:style>
  <w:style w:type="paragraph" w:customStyle="1" w:styleId="6FD285651B17408B8FE7C624B4493E988">
    <w:name w:val="6FD285651B17408B8FE7C624B4493E988"/>
    <w:rsid w:val="005D7AB2"/>
    <w:rPr>
      <w:rFonts w:ascii="Calibri" w:eastAsia="Calibri" w:hAnsi="Calibri" w:cs="Calibri"/>
    </w:rPr>
  </w:style>
  <w:style w:type="paragraph" w:customStyle="1" w:styleId="2793448365164426B5EB8132B5E0FE874">
    <w:name w:val="2793448365164426B5EB8132B5E0FE874"/>
    <w:rsid w:val="005D7AB2"/>
    <w:rPr>
      <w:rFonts w:ascii="Calibri" w:eastAsia="Calibri" w:hAnsi="Calibri" w:cs="Calibri"/>
    </w:rPr>
  </w:style>
  <w:style w:type="paragraph" w:customStyle="1" w:styleId="3F0D81B1347849C599B5517220BE918B8">
    <w:name w:val="3F0D81B1347849C599B5517220BE918B8"/>
    <w:rsid w:val="005D7AB2"/>
    <w:rPr>
      <w:rFonts w:ascii="Calibri" w:eastAsia="Calibri" w:hAnsi="Calibri" w:cs="Calibri"/>
    </w:rPr>
  </w:style>
  <w:style w:type="paragraph" w:customStyle="1" w:styleId="DE09AF91AAAF4671A55B4EC0CAD01A668">
    <w:name w:val="DE09AF91AAAF4671A55B4EC0CAD01A668"/>
    <w:rsid w:val="005D7AB2"/>
    <w:rPr>
      <w:rFonts w:ascii="Calibri" w:eastAsia="Calibri" w:hAnsi="Calibri" w:cs="Calibri"/>
    </w:rPr>
  </w:style>
  <w:style w:type="paragraph" w:customStyle="1" w:styleId="3BFD821DDB8A40B5A48573D5B4AFDB436">
    <w:name w:val="3BFD821DDB8A40B5A48573D5B4AFDB436"/>
    <w:rsid w:val="005D7AB2"/>
    <w:rPr>
      <w:rFonts w:ascii="Calibri" w:eastAsia="Calibri" w:hAnsi="Calibri" w:cs="Calibri"/>
    </w:rPr>
  </w:style>
  <w:style w:type="paragraph" w:customStyle="1" w:styleId="C4C4B4AF9BBC49479570D915F8B43CE56">
    <w:name w:val="C4C4B4AF9BBC49479570D915F8B43CE56"/>
    <w:rsid w:val="005D7AB2"/>
    <w:rPr>
      <w:rFonts w:ascii="Calibri" w:eastAsia="Calibri" w:hAnsi="Calibri" w:cs="Calibri"/>
    </w:rPr>
  </w:style>
  <w:style w:type="paragraph" w:customStyle="1" w:styleId="61E493E28D0F451FB8D9D572342910A96">
    <w:name w:val="61E493E28D0F451FB8D9D572342910A96"/>
    <w:rsid w:val="005D7AB2"/>
    <w:rPr>
      <w:rFonts w:ascii="Calibri" w:eastAsia="Calibri" w:hAnsi="Calibri" w:cs="Calibri"/>
    </w:rPr>
  </w:style>
  <w:style w:type="paragraph" w:customStyle="1" w:styleId="F23D18E3A35B413BAE4B745DA809B72A6">
    <w:name w:val="F23D18E3A35B413BAE4B745DA809B72A6"/>
    <w:rsid w:val="005D7AB2"/>
    <w:rPr>
      <w:rFonts w:ascii="Calibri" w:eastAsia="Calibri" w:hAnsi="Calibri" w:cs="Calibri"/>
    </w:rPr>
  </w:style>
  <w:style w:type="paragraph" w:customStyle="1" w:styleId="6F50A97A2F3D4BB4A59851EF15C0C70A6">
    <w:name w:val="6F50A97A2F3D4BB4A59851EF15C0C70A6"/>
    <w:rsid w:val="005D7AB2"/>
    <w:rPr>
      <w:rFonts w:ascii="Calibri" w:eastAsia="Calibri" w:hAnsi="Calibri" w:cs="Calibri"/>
    </w:rPr>
  </w:style>
  <w:style w:type="paragraph" w:customStyle="1" w:styleId="A5B43823B58142788E187B01284850614">
    <w:name w:val="A5B43823B58142788E187B01284850614"/>
    <w:rsid w:val="005D7AB2"/>
    <w:rPr>
      <w:rFonts w:ascii="Calibri" w:eastAsia="Calibri" w:hAnsi="Calibri" w:cs="Calibri"/>
    </w:rPr>
  </w:style>
  <w:style w:type="paragraph" w:customStyle="1" w:styleId="96B830E22F3F4AD195AEBC80A0A75B9D4">
    <w:name w:val="96B830E22F3F4AD195AEBC80A0A75B9D4"/>
    <w:rsid w:val="005D7AB2"/>
    <w:rPr>
      <w:rFonts w:ascii="Calibri" w:eastAsia="Calibri" w:hAnsi="Calibri" w:cs="Calibri"/>
    </w:rPr>
  </w:style>
  <w:style w:type="paragraph" w:customStyle="1" w:styleId="854DA1B8C9774DC3BDC821F5AAF8E02F4">
    <w:name w:val="854DA1B8C9774DC3BDC821F5AAF8E02F4"/>
    <w:rsid w:val="005D7AB2"/>
    <w:rPr>
      <w:rFonts w:ascii="Calibri" w:eastAsia="Calibri" w:hAnsi="Calibri" w:cs="Calibri"/>
    </w:rPr>
  </w:style>
  <w:style w:type="paragraph" w:customStyle="1" w:styleId="E57F901F22C944D2AFAB5E8AFF9681114">
    <w:name w:val="E57F901F22C944D2AFAB5E8AFF9681114"/>
    <w:rsid w:val="005D7AB2"/>
    <w:rPr>
      <w:rFonts w:ascii="Calibri" w:eastAsia="Calibri" w:hAnsi="Calibri" w:cs="Calibri"/>
    </w:rPr>
  </w:style>
  <w:style w:type="paragraph" w:customStyle="1" w:styleId="3653DFB005F249E09BEFB6D7792DF06C4">
    <w:name w:val="3653DFB005F249E09BEFB6D7792DF06C4"/>
    <w:rsid w:val="005D7AB2"/>
    <w:rPr>
      <w:rFonts w:ascii="Calibri" w:eastAsia="Calibri" w:hAnsi="Calibri" w:cs="Calibri"/>
    </w:rPr>
  </w:style>
  <w:style w:type="paragraph" w:customStyle="1" w:styleId="4720D618A3084CF48D7A7BCB3AA2FA1B4">
    <w:name w:val="4720D618A3084CF48D7A7BCB3AA2FA1B4"/>
    <w:rsid w:val="005D7AB2"/>
    <w:rPr>
      <w:rFonts w:ascii="Calibri" w:eastAsia="Calibri" w:hAnsi="Calibri" w:cs="Calibri"/>
    </w:rPr>
  </w:style>
  <w:style w:type="paragraph" w:customStyle="1" w:styleId="C2732734E2204D8CAB41F19C40666B8E4">
    <w:name w:val="C2732734E2204D8CAB41F19C40666B8E4"/>
    <w:rsid w:val="005D7AB2"/>
    <w:rPr>
      <w:rFonts w:ascii="Calibri" w:eastAsia="Calibri" w:hAnsi="Calibri" w:cs="Calibri"/>
    </w:rPr>
  </w:style>
  <w:style w:type="paragraph" w:customStyle="1" w:styleId="E533EA709C2B407BB7DE283B198A1F744">
    <w:name w:val="E533EA709C2B407BB7DE283B198A1F744"/>
    <w:rsid w:val="005D7AB2"/>
    <w:rPr>
      <w:rFonts w:ascii="Calibri" w:eastAsia="Calibri" w:hAnsi="Calibri" w:cs="Calibri"/>
    </w:rPr>
  </w:style>
  <w:style w:type="paragraph" w:customStyle="1" w:styleId="3D5D0182F0584F15AF9BC13DAD81651A4">
    <w:name w:val="3D5D0182F0584F15AF9BC13DAD81651A4"/>
    <w:rsid w:val="005D7AB2"/>
    <w:rPr>
      <w:rFonts w:ascii="Calibri" w:eastAsia="Calibri" w:hAnsi="Calibri" w:cs="Calibri"/>
    </w:rPr>
  </w:style>
  <w:style w:type="paragraph" w:customStyle="1" w:styleId="ABC8A6EAA4B24E0088998F242B20D91D4">
    <w:name w:val="ABC8A6EAA4B24E0088998F242B20D91D4"/>
    <w:rsid w:val="005D7AB2"/>
    <w:rPr>
      <w:rFonts w:ascii="Calibri" w:eastAsia="Calibri" w:hAnsi="Calibri" w:cs="Calibri"/>
    </w:rPr>
  </w:style>
  <w:style w:type="paragraph" w:customStyle="1" w:styleId="DD28A02B848D4E07B97BCD28D7283E214">
    <w:name w:val="DD28A02B848D4E07B97BCD28D7283E214"/>
    <w:rsid w:val="005D7AB2"/>
    <w:rPr>
      <w:rFonts w:ascii="Calibri" w:eastAsia="Calibri" w:hAnsi="Calibri" w:cs="Calibri"/>
    </w:rPr>
  </w:style>
  <w:style w:type="paragraph" w:customStyle="1" w:styleId="48052708EB5D47999BF164DD37A3EC584">
    <w:name w:val="48052708EB5D47999BF164DD37A3EC584"/>
    <w:rsid w:val="005D7AB2"/>
    <w:rPr>
      <w:rFonts w:ascii="Calibri" w:eastAsia="Calibri" w:hAnsi="Calibri" w:cs="Calibri"/>
    </w:rPr>
  </w:style>
  <w:style w:type="paragraph" w:customStyle="1" w:styleId="35245FA22EF64478AF93B2A18E24B04B44">
    <w:name w:val="35245FA22EF64478AF93B2A18E24B04B44"/>
    <w:rsid w:val="005D7AB2"/>
    <w:rPr>
      <w:rFonts w:ascii="Calibri" w:eastAsia="Calibri" w:hAnsi="Calibri" w:cs="Calibri"/>
    </w:rPr>
  </w:style>
  <w:style w:type="paragraph" w:customStyle="1" w:styleId="073CE04D185643878B84AD5BC03D02A344">
    <w:name w:val="073CE04D185643878B84AD5BC03D02A344"/>
    <w:rsid w:val="005D7AB2"/>
    <w:rPr>
      <w:rFonts w:ascii="Calibri" w:eastAsia="Calibri" w:hAnsi="Calibri" w:cs="Calibri"/>
    </w:rPr>
  </w:style>
  <w:style w:type="paragraph" w:customStyle="1" w:styleId="F350FBA2C29B46F6AAF0F236D2BB5ADF44">
    <w:name w:val="F350FBA2C29B46F6AAF0F236D2BB5ADF44"/>
    <w:rsid w:val="005D7AB2"/>
    <w:rPr>
      <w:rFonts w:ascii="Calibri" w:eastAsia="Calibri" w:hAnsi="Calibri" w:cs="Calibri"/>
    </w:rPr>
  </w:style>
  <w:style w:type="paragraph" w:customStyle="1" w:styleId="CCBDD2368CED4B3BB3C09F0E91897B8444">
    <w:name w:val="CCBDD2368CED4B3BB3C09F0E91897B8444"/>
    <w:rsid w:val="005D7AB2"/>
    <w:rPr>
      <w:rFonts w:ascii="Calibri" w:eastAsia="Calibri" w:hAnsi="Calibri" w:cs="Calibri"/>
    </w:rPr>
  </w:style>
  <w:style w:type="paragraph" w:customStyle="1" w:styleId="769D10671D634164A6D2DB2AF97D16D344">
    <w:name w:val="769D10671D634164A6D2DB2AF97D16D344"/>
    <w:rsid w:val="005D7AB2"/>
    <w:rPr>
      <w:rFonts w:ascii="Calibri" w:eastAsia="Calibri" w:hAnsi="Calibri" w:cs="Calibri"/>
    </w:rPr>
  </w:style>
  <w:style w:type="paragraph" w:customStyle="1" w:styleId="1BCCAAA731DE4199B6C7663B347D578620">
    <w:name w:val="1BCCAAA731DE4199B6C7663B347D578620"/>
    <w:rsid w:val="005D7AB2"/>
    <w:rPr>
      <w:rFonts w:ascii="Calibri" w:eastAsia="Calibri" w:hAnsi="Calibri" w:cs="Calibri"/>
    </w:rPr>
  </w:style>
  <w:style w:type="paragraph" w:customStyle="1" w:styleId="22D1173ECA85442FAAE1546580C4047F44">
    <w:name w:val="22D1173ECA85442FAAE1546580C4047F44"/>
    <w:rsid w:val="005D7AB2"/>
    <w:rPr>
      <w:rFonts w:ascii="Calibri" w:eastAsia="Calibri" w:hAnsi="Calibri" w:cs="Calibri"/>
    </w:rPr>
  </w:style>
  <w:style w:type="paragraph" w:customStyle="1" w:styleId="2E09607F8F574648BE510D79D43D776E44">
    <w:name w:val="2E09607F8F574648BE510D79D43D776E44"/>
    <w:rsid w:val="005D7AB2"/>
    <w:rPr>
      <w:rFonts w:ascii="Calibri" w:eastAsia="Calibri" w:hAnsi="Calibri" w:cs="Calibri"/>
    </w:rPr>
  </w:style>
  <w:style w:type="paragraph" w:customStyle="1" w:styleId="81C726644747499688BEA02F99DA886144">
    <w:name w:val="81C726644747499688BEA02F99DA886144"/>
    <w:rsid w:val="005D7AB2"/>
    <w:rPr>
      <w:rFonts w:ascii="Calibri" w:eastAsia="Calibri" w:hAnsi="Calibri" w:cs="Calibri"/>
    </w:rPr>
  </w:style>
  <w:style w:type="paragraph" w:customStyle="1" w:styleId="0055559777E949F0982D40CD4DB8130244">
    <w:name w:val="0055559777E949F0982D40CD4DB8130244"/>
    <w:rsid w:val="005D7AB2"/>
    <w:rPr>
      <w:rFonts w:ascii="Calibri" w:eastAsia="Calibri" w:hAnsi="Calibri" w:cs="Calibri"/>
    </w:rPr>
  </w:style>
  <w:style w:type="paragraph" w:customStyle="1" w:styleId="6D449A5E81354584AA7270E94DC2907744">
    <w:name w:val="6D449A5E81354584AA7270E94DC2907744"/>
    <w:rsid w:val="005D7AB2"/>
    <w:rPr>
      <w:rFonts w:ascii="Calibri" w:eastAsia="Calibri" w:hAnsi="Calibri" w:cs="Calibri"/>
    </w:rPr>
  </w:style>
  <w:style w:type="paragraph" w:customStyle="1" w:styleId="738D7F6E969544BF88B80478D072D0FE44">
    <w:name w:val="738D7F6E969544BF88B80478D072D0FE44"/>
    <w:rsid w:val="005D7AB2"/>
    <w:rPr>
      <w:rFonts w:ascii="Calibri" w:eastAsia="Calibri" w:hAnsi="Calibri" w:cs="Calibri"/>
    </w:rPr>
  </w:style>
  <w:style w:type="paragraph" w:customStyle="1" w:styleId="A10F9FAD60BB468D828486437A5103B634">
    <w:name w:val="A10F9FAD60BB468D828486437A5103B634"/>
    <w:rsid w:val="005D7AB2"/>
    <w:rPr>
      <w:rFonts w:ascii="Calibri" w:eastAsia="Calibri" w:hAnsi="Calibri" w:cs="Calibri"/>
    </w:rPr>
  </w:style>
  <w:style w:type="paragraph" w:customStyle="1" w:styleId="2277121C6A224167B684D32D1BC7D5B743">
    <w:name w:val="2277121C6A224167B684D32D1BC7D5B743"/>
    <w:rsid w:val="005D7AB2"/>
    <w:rPr>
      <w:rFonts w:ascii="Calibri" w:eastAsia="Calibri" w:hAnsi="Calibri" w:cs="Calibri"/>
    </w:rPr>
  </w:style>
  <w:style w:type="paragraph" w:customStyle="1" w:styleId="4A60C4FFAACB4F43B39B767999F4191443">
    <w:name w:val="4A60C4FFAACB4F43B39B767999F4191443"/>
    <w:rsid w:val="005D7AB2"/>
    <w:rPr>
      <w:rFonts w:ascii="Calibri" w:eastAsia="Calibri" w:hAnsi="Calibri" w:cs="Calibri"/>
    </w:rPr>
  </w:style>
  <w:style w:type="paragraph" w:customStyle="1" w:styleId="67FE404E89BA49AC8E6C2FA842E57E6E43">
    <w:name w:val="67FE404E89BA49AC8E6C2FA842E57E6E43"/>
    <w:rsid w:val="005D7AB2"/>
    <w:rPr>
      <w:rFonts w:ascii="Calibri" w:eastAsia="Calibri" w:hAnsi="Calibri" w:cs="Calibri"/>
    </w:rPr>
  </w:style>
  <w:style w:type="paragraph" w:customStyle="1" w:styleId="7406B72CE29443ED92101E6250F6121343">
    <w:name w:val="7406B72CE29443ED92101E6250F6121343"/>
    <w:rsid w:val="005D7AB2"/>
    <w:rPr>
      <w:rFonts w:ascii="Calibri" w:eastAsia="Calibri" w:hAnsi="Calibri" w:cs="Calibri"/>
    </w:rPr>
  </w:style>
  <w:style w:type="paragraph" w:customStyle="1" w:styleId="852C8E64E84C43ACBDA4BFFCECA51BF043">
    <w:name w:val="852C8E64E84C43ACBDA4BFFCECA51BF043"/>
    <w:rsid w:val="005D7AB2"/>
    <w:rPr>
      <w:rFonts w:ascii="Calibri" w:eastAsia="Calibri" w:hAnsi="Calibri" w:cs="Calibri"/>
    </w:rPr>
  </w:style>
  <w:style w:type="paragraph" w:customStyle="1" w:styleId="4EA8C8749A3A49BAB490C88F8DE3D4D743">
    <w:name w:val="4EA8C8749A3A49BAB490C88F8DE3D4D743"/>
    <w:rsid w:val="005D7AB2"/>
    <w:rPr>
      <w:rFonts w:ascii="Calibri" w:eastAsia="Calibri" w:hAnsi="Calibri" w:cs="Calibri"/>
    </w:rPr>
  </w:style>
  <w:style w:type="paragraph" w:customStyle="1" w:styleId="6E1328EB82374AC9A3530A0D99C80EB343">
    <w:name w:val="6E1328EB82374AC9A3530A0D99C80EB343"/>
    <w:rsid w:val="005D7AB2"/>
    <w:rPr>
      <w:rFonts w:ascii="Calibri" w:eastAsia="Calibri" w:hAnsi="Calibri" w:cs="Calibri"/>
    </w:rPr>
  </w:style>
  <w:style w:type="paragraph" w:customStyle="1" w:styleId="22CD0A45E8184A74823BAB2420C6EC8818">
    <w:name w:val="22CD0A45E8184A74823BAB2420C6EC8818"/>
    <w:rsid w:val="005D7AB2"/>
    <w:rPr>
      <w:rFonts w:ascii="Calibri" w:eastAsia="Calibri" w:hAnsi="Calibri" w:cs="Calibri"/>
    </w:rPr>
  </w:style>
  <w:style w:type="paragraph" w:customStyle="1" w:styleId="6D1E5C5B8F084D14A0EF701DF649934543">
    <w:name w:val="6D1E5C5B8F084D14A0EF701DF649934543"/>
    <w:rsid w:val="005D7AB2"/>
    <w:rPr>
      <w:rFonts w:ascii="Calibri" w:eastAsia="Calibri" w:hAnsi="Calibri" w:cs="Calibri"/>
    </w:rPr>
  </w:style>
  <w:style w:type="paragraph" w:customStyle="1" w:styleId="4C0ADCF2C7EC4D74AC449DE59F3B5C4A43">
    <w:name w:val="4C0ADCF2C7EC4D74AC449DE59F3B5C4A43"/>
    <w:rsid w:val="005D7AB2"/>
    <w:rPr>
      <w:rFonts w:ascii="Calibri" w:eastAsia="Calibri" w:hAnsi="Calibri" w:cs="Calibri"/>
    </w:rPr>
  </w:style>
  <w:style w:type="paragraph" w:customStyle="1" w:styleId="A4BDE212CF4E497B8CAACDB3064576B143">
    <w:name w:val="A4BDE212CF4E497B8CAACDB3064576B143"/>
    <w:rsid w:val="005D7AB2"/>
    <w:rPr>
      <w:rFonts w:ascii="Calibri" w:eastAsia="Calibri" w:hAnsi="Calibri" w:cs="Calibri"/>
    </w:rPr>
  </w:style>
  <w:style w:type="paragraph" w:customStyle="1" w:styleId="7BA1716E82564C578833C48E3D78578543">
    <w:name w:val="7BA1716E82564C578833C48E3D78578543"/>
    <w:rsid w:val="005D7AB2"/>
    <w:rPr>
      <w:rFonts w:ascii="Calibri" w:eastAsia="Calibri" w:hAnsi="Calibri" w:cs="Calibri"/>
    </w:rPr>
  </w:style>
  <w:style w:type="paragraph" w:customStyle="1" w:styleId="AE0762346C5944D78DAF56CF3384227B43">
    <w:name w:val="AE0762346C5944D78DAF56CF3384227B43"/>
    <w:rsid w:val="005D7AB2"/>
    <w:rPr>
      <w:rFonts w:ascii="Calibri" w:eastAsia="Calibri" w:hAnsi="Calibri" w:cs="Calibri"/>
    </w:rPr>
  </w:style>
  <w:style w:type="paragraph" w:customStyle="1" w:styleId="11873BB6AA814438AF3867193FC31ADD42">
    <w:name w:val="11873BB6AA814438AF3867193FC31ADD42"/>
    <w:rsid w:val="005D7AB2"/>
    <w:rPr>
      <w:rFonts w:ascii="Calibri" w:eastAsia="Calibri" w:hAnsi="Calibri" w:cs="Calibri"/>
    </w:rPr>
  </w:style>
  <w:style w:type="paragraph" w:customStyle="1" w:styleId="8E6D8326792A44E5A9B35F3AE8E8A72A32">
    <w:name w:val="8E6D8326792A44E5A9B35F3AE8E8A72A32"/>
    <w:rsid w:val="005D7AB2"/>
    <w:rPr>
      <w:rFonts w:ascii="Calibri" w:eastAsia="Calibri" w:hAnsi="Calibri" w:cs="Calibri"/>
    </w:rPr>
  </w:style>
  <w:style w:type="paragraph" w:customStyle="1" w:styleId="C4FE3561BEE14D9F9F819BEA1519829242">
    <w:name w:val="C4FE3561BEE14D9F9F819BEA1519829242"/>
    <w:rsid w:val="005D7AB2"/>
    <w:rPr>
      <w:rFonts w:ascii="Calibri" w:eastAsia="Calibri" w:hAnsi="Calibri" w:cs="Calibri"/>
    </w:rPr>
  </w:style>
  <w:style w:type="paragraph" w:customStyle="1" w:styleId="438043E8C2954971BBD4ABC392492DE641">
    <w:name w:val="438043E8C2954971BBD4ABC392492DE641"/>
    <w:rsid w:val="005D7AB2"/>
    <w:rPr>
      <w:rFonts w:ascii="Calibri" w:eastAsia="Calibri" w:hAnsi="Calibri" w:cs="Calibri"/>
    </w:rPr>
  </w:style>
  <w:style w:type="paragraph" w:customStyle="1" w:styleId="858D6DA1D0EA43D490955717AA8E343040">
    <w:name w:val="858D6DA1D0EA43D490955717AA8E343040"/>
    <w:rsid w:val="005D7AB2"/>
    <w:rPr>
      <w:rFonts w:ascii="Calibri" w:eastAsia="Calibri" w:hAnsi="Calibri" w:cs="Calibri"/>
    </w:rPr>
  </w:style>
  <w:style w:type="paragraph" w:customStyle="1" w:styleId="13AA16B01F5E4DF4BE64D9905885839640">
    <w:name w:val="13AA16B01F5E4DF4BE64D9905885839640"/>
    <w:rsid w:val="005D7AB2"/>
    <w:rPr>
      <w:rFonts w:ascii="Calibri" w:eastAsia="Calibri" w:hAnsi="Calibri" w:cs="Calibri"/>
    </w:rPr>
  </w:style>
  <w:style w:type="paragraph" w:customStyle="1" w:styleId="D2ABBFF8472F4B72A6FAA0B58A32CBD140">
    <w:name w:val="D2ABBFF8472F4B72A6FAA0B58A32CBD140"/>
    <w:rsid w:val="005D7AB2"/>
    <w:rPr>
      <w:rFonts w:ascii="Calibri" w:eastAsia="Calibri" w:hAnsi="Calibri" w:cs="Calibri"/>
    </w:rPr>
  </w:style>
  <w:style w:type="paragraph" w:customStyle="1" w:styleId="CAEFC4ECF4264832970C20468252F72929">
    <w:name w:val="CAEFC4ECF4264832970C20468252F72929"/>
    <w:rsid w:val="005D7AB2"/>
    <w:rPr>
      <w:rFonts w:ascii="Calibri" w:eastAsia="Calibri" w:hAnsi="Calibri" w:cs="Calibri"/>
    </w:rPr>
  </w:style>
  <w:style w:type="paragraph" w:customStyle="1" w:styleId="E0A138E2AA5949EFB6AD8CE82D35B10B29">
    <w:name w:val="E0A138E2AA5949EFB6AD8CE82D35B10B29"/>
    <w:rsid w:val="005D7AB2"/>
    <w:rPr>
      <w:rFonts w:ascii="Calibri" w:eastAsia="Calibri" w:hAnsi="Calibri" w:cs="Calibri"/>
    </w:rPr>
  </w:style>
  <w:style w:type="paragraph" w:customStyle="1" w:styleId="21465FFE5959440ABA43700EA4EC4C2E29">
    <w:name w:val="21465FFE5959440ABA43700EA4EC4C2E29"/>
    <w:rsid w:val="005D7AB2"/>
    <w:pPr>
      <w:ind w:left="720"/>
      <w:contextualSpacing/>
    </w:pPr>
    <w:rPr>
      <w:rFonts w:ascii="Calibri" w:eastAsia="Calibri" w:hAnsi="Calibri" w:cs="Calibri"/>
    </w:rPr>
  </w:style>
  <w:style w:type="paragraph" w:customStyle="1" w:styleId="F8C79C859D0B4B449A9EAD37F199A1A640">
    <w:name w:val="F8C79C859D0B4B449A9EAD37F199A1A640"/>
    <w:rsid w:val="005D7AB2"/>
    <w:rPr>
      <w:rFonts w:ascii="Calibri" w:eastAsia="Calibri" w:hAnsi="Calibri" w:cs="Calibri"/>
    </w:rPr>
  </w:style>
  <w:style w:type="paragraph" w:customStyle="1" w:styleId="A8A8D2E1A07B4ED19E3C5F0AAD74B17740">
    <w:name w:val="A8A8D2E1A07B4ED19E3C5F0AAD74B17740"/>
    <w:rsid w:val="005D7AB2"/>
    <w:rPr>
      <w:rFonts w:ascii="Calibri" w:eastAsia="Calibri" w:hAnsi="Calibri" w:cs="Calibri"/>
    </w:rPr>
  </w:style>
  <w:style w:type="paragraph" w:customStyle="1" w:styleId="77BCAE2AB5C94FD0A827BEAD4B63388240">
    <w:name w:val="77BCAE2AB5C94FD0A827BEAD4B63388240"/>
    <w:rsid w:val="005D7AB2"/>
    <w:rPr>
      <w:rFonts w:ascii="Calibri" w:eastAsia="Calibri" w:hAnsi="Calibri" w:cs="Calibri"/>
    </w:rPr>
  </w:style>
  <w:style w:type="paragraph" w:customStyle="1" w:styleId="358394327311429C8447C86E8082B51A40">
    <w:name w:val="358394327311429C8447C86E8082B51A40"/>
    <w:rsid w:val="005D7AB2"/>
    <w:rPr>
      <w:rFonts w:ascii="Calibri" w:eastAsia="Calibri" w:hAnsi="Calibri" w:cs="Calibri"/>
    </w:rPr>
  </w:style>
  <w:style w:type="paragraph" w:customStyle="1" w:styleId="115BB9D40D38436DB565B45BF180420440">
    <w:name w:val="115BB9D40D38436DB565B45BF180420440"/>
    <w:rsid w:val="005D7AB2"/>
    <w:rPr>
      <w:rFonts w:ascii="Calibri" w:eastAsia="Calibri" w:hAnsi="Calibri" w:cs="Calibri"/>
    </w:rPr>
  </w:style>
  <w:style w:type="paragraph" w:customStyle="1" w:styleId="116C6487F72145EB84B88F61438A772E40">
    <w:name w:val="116C6487F72145EB84B88F61438A772E40"/>
    <w:rsid w:val="005D7AB2"/>
    <w:rPr>
      <w:rFonts w:ascii="Calibri" w:eastAsia="Calibri" w:hAnsi="Calibri" w:cs="Calibri"/>
    </w:rPr>
  </w:style>
  <w:style w:type="paragraph" w:customStyle="1" w:styleId="CF0BAE5B2AE44C598F988E849ECFA5E240">
    <w:name w:val="CF0BAE5B2AE44C598F988E849ECFA5E240"/>
    <w:rsid w:val="005D7AB2"/>
    <w:rPr>
      <w:rFonts w:ascii="Calibri" w:eastAsia="Calibri" w:hAnsi="Calibri" w:cs="Calibri"/>
    </w:rPr>
  </w:style>
  <w:style w:type="paragraph" w:customStyle="1" w:styleId="CE7BD6CB3F454FB0B2A90BD1F41B7F8F40">
    <w:name w:val="CE7BD6CB3F454FB0B2A90BD1F41B7F8F40"/>
    <w:rsid w:val="005D7AB2"/>
    <w:rPr>
      <w:rFonts w:ascii="Calibri" w:eastAsia="Calibri" w:hAnsi="Calibri" w:cs="Calibri"/>
    </w:rPr>
  </w:style>
  <w:style w:type="paragraph" w:customStyle="1" w:styleId="4338AC1CD07B41C885CD49D7E1CB469B27">
    <w:name w:val="4338AC1CD07B41C885CD49D7E1CB469B27"/>
    <w:rsid w:val="005D7AB2"/>
    <w:rPr>
      <w:rFonts w:ascii="Calibri" w:eastAsia="Calibri" w:hAnsi="Calibri" w:cs="Calibri"/>
    </w:rPr>
  </w:style>
  <w:style w:type="paragraph" w:customStyle="1" w:styleId="4B961C06F6184FCAA04F89B2032E4D3627">
    <w:name w:val="4B961C06F6184FCAA04F89B2032E4D3627"/>
    <w:rsid w:val="005D7AB2"/>
    <w:rPr>
      <w:rFonts w:ascii="Calibri" w:eastAsia="Calibri" w:hAnsi="Calibri" w:cs="Calibri"/>
    </w:rPr>
  </w:style>
  <w:style w:type="paragraph" w:customStyle="1" w:styleId="222CC323CD7E455FA6E502D98AA9148127">
    <w:name w:val="222CC323CD7E455FA6E502D98AA9148127"/>
    <w:rsid w:val="005D7AB2"/>
    <w:rPr>
      <w:rFonts w:ascii="Calibri" w:eastAsia="Calibri" w:hAnsi="Calibri" w:cs="Calibri"/>
    </w:rPr>
  </w:style>
  <w:style w:type="paragraph" w:customStyle="1" w:styleId="AB16D2BA0D954AA892A3AC64FECB354F25">
    <w:name w:val="AB16D2BA0D954AA892A3AC64FECB354F25"/>
    <w:rsid w:val="005D7AB2"/>
    <w:rPr>
      <w:rFonts w:ascii="Calibri" w:eastAsia="Calibri" w:hAnsi="Calibri" w:cs="Calibri"/>
    </w:rPr>
  </w:style>
  <w:style w:type="paragraph" w:customStyle="1" w:styleId="3CA3693D4C144CECBC02986CD8E52AB425">
    <w:name w:val="3CA3693D4C144CECBC02986CD8E52AB425"/>
    <w:rsid w:val="005D7AB2"/>
    <w:rPr>
      <w:rFonts w:ascii="Calibri" w:eastAsia="Calibri" w:hAnsi="Calibri" w:cs="Calibri"/>
    </w:rPr>
  </w:style>
  <w:style w:type="paragraph" w:customStyle="1" w:styleId="4C87EDF3529A460BBD35B37379FB01CF39">
    <w:name w:val="4C87EDF3529A460BBD35B37379FB01CF39"/>
    <w:rsid w:val="005D7AB2"/>
    <w:rPr>
      <w:rFonts w:ascii="Calibri" w:eastAsia="Calibri" w:hAnsi="Calibri" w:cs="Calibri"/>
    </w:rPr>
  </w:style>
  <w:style w:type="paragraph" w:customStyle="1" w:styleId="F7AD68BCB4C74E76BFB08F92321656FD39">
    <w:name w:val="F7AD68BCB4C74E76BFB08F92321656FD39"/>
    <w:rsid w:val="005D7AB2"/>
    <w:rPr>
      <w:rFonts w:ascii="Calibri" w:eastAsia="Calibri" w:hAnsi="Calibri" w:cs="Calibri"/>
    </w:rPr>
  </w:style>
  <w:style w:type="paragraph" w:customStyle="1" w:styleId="2DA24947D4DA46249D11064E21AABEF439">
    <w:name w:val="2DA24947D4DA46249D11064E21AABEF439"/>
    <w:rsid w:val="005D7AB2"/>
    <w:rPr>
      <w:rFonts w:ascii="Calibri" w:eastAsia="Calibri" w:hAnsi="Calibri" w:cs="Calibri"/>
    </w:rPr>
  </w:style>
  <w:style w:type="paragraph" w:customStyle="1" w:styleId="00668E3C07AF448393735BDAF6AF494C37">
    <w:name w:val="00668E3C07AF448393735BDAF6AF494C37"/>
    <w:rsid w:val="005D7AB2"/>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39">
    <w:name w:val="66E8B845E0AC44739041F377DCC9463339"/>
    <w:rsid w:val="005D7AB2"/>
    <w:rPr>
      <w:rFonts w:ascii="Calibri" w:eastAsia="Calibri" w:hAnsi="Calibri" w:cs="Calibri"/>
    </w:rPr>
  </w:style>
  <w:style w:type="paragraph" w:customStyle="1" w:styleId="631E1FB997434FBC8CF6A8388DE7BAEB39">
    <w:name w:val="631E1FB997434FBC8CF6A8388DE7BAEB39"/>
    <w:rsid w:val="005D7AB2"/>
    <w:rPr>
      <w:rFonts w:ascii="Calibri" w:eastAsia="Calibri" w:hAnsi="Calibri" w:cs="Calibri"/>
    </w:rPr>
  </w:style>
  <w:style w:type="paragraph" w:customStyle="1" w:styleId="C20548BDB768419E8DE99B210EB3B62D39">
    <w:name w:val="C20548BDB768419E8DE99B210EB3B62D39"/>
    <w:rsid w:val="005D7AB2"/>
    <w:rPr>
      <w:rFonts w:ascii="Calibri" w:eastAsia="Calibri" w:hAnsi="Calibri" w:cs="Calibri"/>
    </w:rPr>
  </w:style>
  <w:style w:type="paragraph" w:customStyle="1" w:styleId="ACFF48D6DCB64F9EB5591E7236D686E139">
    <w:name w:val="ACFF48D6DCB64F9EB5591E7236D686E139"/>
    <w:rsid w:val="005D7AB2"/>
    <w:rPr>
      <w:rFonts w:ascii="Calibri" w:eastAsia="Calibri" w:hAnsi="Calibri" w:cs="Calibri"/>
    </w:rPr>
  </w:style>
  <w:style w:type="paragraph" w:customStyle="1" w:styleId="B6CC6B50EDD44454A81D88C3F66EDDBB39">
    <w:name w:val="B6CC6B50EDD44454A81D88C3F66EDDBB39"/>
    <w:rsid w:val="005D7AB2"/>
    <w:rPr>
      <w:rFonts w:ascii="Calibri" w:eastAsia="Calibri" w:hAnsi="Calibri" w:cs="Calibri"/>
    </w:rPr>
  </w:style>
  <w:style w:type="paragraph" w:customStyle="1" w:styleId="5B5F4E9040134207A0694C22AB88486C39">
    <w:name w:val="5B5F4E9040134207A0694C22AB88486C39"/>
    <w:rsid w:val="005D7AB2"/>
    <w:rPr>
      <w:rFonts w:ascii="Calibri" w:eastAsia="Calibri" w:hAnsi="Calibri" w:cs="Calibri"/>
    </w:rPr>
  </w:style>
  <w:style w:type="paragraph" w:customStyle="1" w:styleId="B3B18CD5A2D94BC89611EA3FECB3A19F39">
    <w:name w:val="B3B18CD5A2D94BC89611EA3FECB3A19F39"/>
    <w:rsid w:val="005D7AB2"/>
    <w:rPr>
      <w:rFonts w:ascii="Calibri" w:eastAsia="Calibri" w:hAnsi="Calibri" w:cs="Calibri"/>
    </w:rPr>
  </w:style>
  <w:style w:type="paragraph" w:customStyle="1" w:styleId="662052D1FFA641BABB671BC491BA871239">
    <w:name w:val="662052D1FFA641BABB671BC491BA871239"/>
    <w:rsid w:val="005D7AB2"/>
    <w:rPr>
      <w:rFonts w:ascii="Calibri" w:eastAsia="Calibri" w:hAnsi="Calibri" w:cs="Calibri"/>
    </w:rPr>
  </w:style>
  <w:style w:type="paragraph" w:customStyle="1" w:styleId="9D9CB62892494461AC95664789F4CBCE39">
    <w:name w:val="9D9CB62892494461AC95664789F4CBCE39"/>
    <w:rsid w:val="005D7AB2"/>
    <w:rPr>
      <w:rFonts w:ascii="Calibri" w:eastAsia="Calibri" w:hAnsi="Calibri" w:cs="Calibri"/>
    </w:rPr>
  </w:style>
  <w:style w:type="paragraph" w:customStyle="1" w:styleId="5B496F62C19F4E7487C10EBECD141F8639">
    <w:name w:val="5B496F62C19F4E7487C10EBECD141F8639"/>
    <w:rsid w:val="005D7AB2"/>
    <w:rPr>
      <w:rFonts w:ascii="Calibri" w:eastAsia="Calibri" w:hAnsi="Calibri" w:cs="Calibri"/>
    </w:rPr>
  </w:style>
  <w:style w:type="paragraph" w:customStyle="1" w:styleId="B1C310055E954392947742591F66853D39">
    <w:name w:val="B1C310055E954392947742591F66853D39"/>
    <w:rsid w:val="005D7AB2"/>
    <w:rPr>
      <w:rFonts w:ascii="Calibri" w:eastAsia="Calibri" w:hAnsi="Calibri" w:cs="Calibri"/>
    </w:rPr>
  </w:style>
  <w:style w:type="paragraph" w:customStyle="1" w:styleId="EA027927E1C040CBB77A5137F5558CEF39">
    <w:name w:val="EA027927E1C040CBB77A5137F5558CEF39"/>
    <w:rsid w:val="005D7AB2"/>
    <w:rPr>
      <w:rFonts w:ascii="Calibri" w:eastAsia="Calibri" w:hAnsi="Calibri" w:cs="Calibri"/>
    </w:rPr>
  </w:style>
  <w:style w:type="paragraph" w:customStyle="1" w:styleId="2550E25B87FE4324A4953BD39111C56D39">
    <w:name w:val="2550E25B87FE4324A4953BD39111C56D39"/>
    <w:rsid w:val="005D7AB2"/>
    <w:rPr>
      <w:rFonts w:ascii="Calibri" w:eastAsia="Calibri" w:hAnsi="Calibri" w:cs="Calibri"/>
    </w:rPr>
  </w:style>
  <w:style w:type="paragraph" w:customStyle="1" w:styleId="C5548B98C7264F1AA7D1B93D5E85C7388">
    <w:name w:val="C5548B98C7264F1AA7D1B93D5E85C7388"/>
    <w:rsid w:val="005D7AB2"/>
    <w:rPr>
      <w:rFonts w:ascii="Calibri" w:eastAsia="Calibri" w:hAnsi="Calibri" w:cs="Calibri"/>
    </w:rPr>
  </w:style>
  <w:style w:type="paragraph" w:customStyle="1" w:styleId="DCF64826E65941BC9243F46386150BC28">
    <w:name w:val="DCF64826E65941BC9243F46386150BC28"/>
    <w:rsid w:val="005D7AB2"/>
    <w:rPr>
      <w:rFonts w:ascii="Calibri" w:eastAsia="Calibri" w:hAnsi="Calibri" w:cs="Calibri"/>
    </w:rPr>
  </w:style>
  <w:style w:type="paragraph" w:customStyle="1" w:styleId="27AE001FE3D44CC2811B2A65FCD009798">
    <w:name w:val="27AE001FE3D44CC2811B2A65FCD009798"/>
    <w:rsid w:val="005D7AB2"/>
    <w:rPr>
      <w:rFonts w:ascii="Calibri" w:eastAsia="Calibri" w:hAnsi="Calibri" w:cs="Calibri"/>
    </w:rPr>
  </w:style>
  <w:style w:type="paragraph" w:customStyle="1" w:styleId="A43F947270CA4F67BE3DB38FDFC184028">
    <w:name w:val="A43F947270CA4F67BE3DB38FDFC184028"/>
    <w:rsid w:val="005D7AB2"/>
    <w:rPr>
      <w:rFonts w:ascii="Calibri" w:eastAsia="Calibri" w:hAnsi="Calibri" w:cs="Calibri"/>
    </w:rPr>
  </w:style>
  <w:style w:type="paragraph" w:customStyle="1" w:styleId="1B5203FD1B5F4DB5987A8B4500D33C198">
    <w:name w:val="1B5203FD1B5F4DB5987A8B4500D33C198"/>
    <w:rsid w:val="005D7AB2"/>
    <w:rPr>
      <w:rFonts w:ascii="Calibri" w:eastAsia="Calibri" w:hAnsi="Calibri" w:cs="Calibri"/>
    </w:rPr>
  </w:style>
  <w:style w:type="paragraph" w:customStyle="1" w:styleId="F100863DFB804219A56E8702317BF2178">
    <w:name w:val="F100863DFB804219A56E8702317BF2178"/>
    <w:rsid w:val="005D7AB2"/>
    <w:rPr>
      <w:rFonts w:ascii="Calibri" w:eastAsia="Calibri" w:hAnsi="Calibri" w:cs="Calibri"/>
    </w:rPr>
  </w:style>
  <w:style w:type="paragraph" w:customStyle="1" w:styleId="B80DBECAC3FC42F2B8144283AF1D472A4">
    <w:name w:val="B80DBECAC3FC42F2B8144283AF1D472A4"/>
    <w:rsid w:val="005D7AB2"/>
    <w:rPr>
      <w:rFonts w:ascii="Calibri" w:eastAsia="Calibri" w:hAnsi="Calibri" w:cs="Calibri"/>
    </w:rPr>
  </w:style>
  <w:style w:type="paragraph" w:customStyle="1" w:styleId="155301B9DECD49DAA2EFC624B55B19978">
    <w:name w:val="155301B9DECD49DAA2EFC624B55B19978"/>
    <w:rsid w:val="005D7AB2"/>
    <w:rPr>
      <w:rFonts w:ascii="Calibri" w:eastAsia="Calibri" w:hAnsi="Calibri" w:cs="Calibri"/>
    </w:rPr>
  </w:style>
  <w:style w:type="paragraph" w:customStyle="1" w:styleId="C8E55BC9F15C46A8B758D02A50B95E8B8">
    <w:name w:val="C8E55BC9F15C46A8B758D02A50B95E8B8"/>
    <w:rsid w:val="005D7AB2"/>
    <w:rPr>
      <w:rFonts w:ascii="Calibri" w:eastAsia="Calibri" w:hAnsi="Calibri" w:cs="Calibri"/>
    </w:rPr>
  </w:style>
  <w:style w:type="paragraph" w:customStyle="1" w:styleId="5AEF0CD8F46E4FF69FDD1B80F203318C9">
    <w:name w:val="5AEF0CD8F46E4FF69FDD1B80F203318C9"/>
    <w:rsid w:val="005D7AB2"/>
    <w:rPr>
      <w:rFonts w:ascii="Calibri" w:eastAsia="Calibri" w:hAnsi="Calibri" w:cs="Calibri"/>
    </w:rPr>
  </w:style>
  <w:style w:type="paragraph" w:customStyle="1" w:styleId="2FC33BF2D23A4A898401A4BA2F00E3E19">
    <w:name w:val="2FC33BF2D23A4A898401A4BA2F00E3E19"/>
    <w:rsid w:val="005D7AB2"/>
    <w:rPr>
      <w:rFonts w:ascii="Calibri" w:eastAsia="Calibri" w:hAnsi="Calibri" w:cs="Calibri"/>
    </w:rPr>
  </w:style>
  <w:style w:type="paragraph" w:customStyle="1" w:styleId="52B2D33E883F40768C829F581C44B25F9">
    <w:name w:val="52B2D33E883F40768C829F581C44B25F9"/>
    <w:rsid w:val="005D7AB2"/>
    <w:rPr>
      <w:rFonts w:ascii="Calibri" w:eastAsia="Calibri" w:hAnsi="Calibri" w:cs="Calibri"/>
    </w:rPr>
  </w:style>
  <w:style w:type="paragraph" w:customStyle="1" w:styleId="9121F74EC99D4BE595451DC14176E89C9">
    <w:name w:val="9121F74EC99D4BE595451DC14176E89C9"/>
    <w:rsid w:val="005D7AB2"/>
    <w:rPr>
      <w:rFonts w:ascii="Calibri" w:eastAsia="Calibri" w:hAnsi="Calibri" w:cs="Calibri"/>
    </w:rPr>
  </w:style>
  <w:style w:type="paragraph" w:customStyle="1" w:styleId="299C95FBC7EE490CAB6260C8D94186C09">
    <w:name w:val="299C95FBC7EE490CAB6260C8D94186C09"/>
    <w:rsid w:val="005D7AB2"/>
    <w:rPr>
      <w:rFonts w:ascii="Calibri" w:eastAsia="Calibri" w:hAnsi="Calibri" w:cs="Calibri"/>
    </w:rPr>
  </w:style>
  <w:style w:type="paragraph" w:customStyle="1" w:styleId="16E2CCA3DFF54C7EA0BFE2A6C00346F09">
    <w:name w:val="16E2CCA3DFF54C7EA0BFE2A6C00346F09"/>
    <w:rsid w:val="005D7AB2"/>
    <w:rPr>
      <w:rFonts w:ascii="Calibri" w:eastAsia="Calibri" w:hAnsi="Calibri" w:cs="Calibri"/>
    </w:rPr>
  </w:style>
  <w:style w:type="paragraph" w:customStyle="1" w:styleId="56F28AB3B4C44D0EA9E3F9189062B1DA5">
    <w:name w:val="56F28AB3B4C44D0EA9E3F9189062B1DA5"/>
    <w:rsid w:val="005D7AB2"/>
    <w:rPr>
      <w:rFonts w:ascii="Calibri" w:eastAsia="Calibri" w:hAnsi="Calibri" w:cs="Calibri"/>
    </w:rPr>
  </w:style>
  <w:style w:type="paragraph" w:customStyle="1" w:styleId="16FAAB141EAD4506A83F794E31180BA49">
    <w:name w:val="16FAAB141EAD4506A83F794E31180BA49"/>
    <w:rsid w:val="005D7AB2"/>
    <w:rPr>
      <w:rFonts w:ascii="Calibri" w:eastAsia="Calibri" w:hAnsi="Calibri" w:cs="Calibri"/>
    </w:rPr>
  </w:style>
  <w:style w:type="paragraph" w:customStyle="1" w:styleId="857F300BBF054845AC398ED6996FF03E9">
    <w:name w:val="857F300BBF054845AC398ED6996FF03E9"/>
    <w:rsid w:val="005D7AB2"/>
    <w:rPr>
      <w:rFonts w:ascii="Calibri" w:eastAsia="Calibri" w:hAnsi="Calibri" w:cs="Calibri"/>
    </w:rPr>
  </w:style>
  <w:style w:type="paragraph" w:customStyle="1" w:styleId="914459A3300942BAADBC8AABF25A3E739">
    <w:name w:val="914459A3300942BAADBC8AABF25A3E739"/>
    <w:rsid w:val="005D7AB2"/>
    <w:rPr>
      <w:rFonts w:ascii="Calibri" w:eastAsia="Calibri" w:hAnsi="Calibri" w:cs="Calibri"/>
    </w:rPr>
  </w:style>
  <w:style w:type="paragraph" w:customStyle="1" w:styleId="0C34237AF3334A72B8428D29C36185969">
    <w:name w:val="0C34237AF3334A72B8428D29C36185969"/>
    <w:rsid w:val="005D7AB2"/>
    <w:rPr>
      <w:rFonts w:ascii="Calibri" w:eastAsia="Calibri" w:hAnsi="Calibri" w:cs="Calibri"/>
    </w:rPr>
  </w:style>
  <w:style w:type="paragraph" w:customStyle="1" w:styleId="C0F3B591D4084F7FB7D7979C4E72C5EA9">
    <w:name w:val="C0F3B591D4084F7FB7D7979C4E72C5EA9"/>
    <w:rsid w:val="005D7AB2"/>
    <w:rPr>
      <w:rFonts w:ascii="Calibri" w:eastAsia="Calibri" w:hAnsi="Calibri" w:cs="Calibri"/>
    </w:rPr>
  </w:style>
  <w:style w:type="paragraph" w:customStyle="1" w:styleId="ABB89A35D755478498AC56F31B14C1759">
    <w:name w:val="ABB89A35D755478498AC56F31B14C1759"/>
    <w:rsid w:val="005D7AB2"/>
    <w:rPr>
      <w:rFonts w:ascii="Calibri" w:eastAsia="Calibri" w:hAnsi="Calibri" w:cs="Calibri"/>
    </w:rPr>
  </w:style>
  <w:style w:type="paragraph" w:customStyle="1" w:styleId="F2B3D4DA670F433F923FC636830210089">
    <w:name w:val="F2B3D4DA670F433F923FC636830210089"/>
    <w:rsid w:val="005D7AB2"/>
    <w:rPr>
      <w:rFonts w:ascii="Calibri" w:eastAsia="Calibri" w:hAnsi="Calibri" w:cs="Calibri"/>
    </w:rPr>
  </w:style>
  <w:style w:type="paragraph" w:customStyle="1" w:styleId="8CDE7C552FAF4598BD87C96AA9319F709">
    <w:name w:val="8CDE7C552FAF4598BD87C96AA9319F709"/>
    <w:rsid w:val="005D7AB2"/>
    <w:rPr>
      <w:rFonts w:ascii="Calibri" w:eastAsia="Calibri" w:hAnsi="Calibri" w:cs="Calibri"/>
    </w:rPr>
  </w:style>
  <w:style w:type="paragraph" w:customStyle="1" w:styleId="FD969E807E584655AE32DD1C826F68945">
    <w:name w:val="FD969E807E584655AE32DD1C826F68945"/>
    <w:rsid w:val="005D7AB2"/>
    <w:rPr>
      <w:rFonts w:ascii="Calibri" w:eastAsia="Calibri" w:hAnsi="Calibri" w:cs="Calibri"/>
    </w:rPr>
  </w:style>
  <w:style w:type="paragraph" w:customStyle="1" w:styleId="583263B6B9944F9D9CDCFA4CCEFA8E989">
    <w:name w:val="583263B6B9944F9D9CDCFA4CCEFA8E989"/>
    <w:rsid w:val="005D7AB2"/>
    <w:rPr>
      <w:rFonts w:ascii="Calibri" w:eastAsia="Calibri" w:hAnsi="Calibri" w:cs="Calibri"/>
    </w:rPr>
  </w:style>
  <w:style w:type="paragraph" w:customStyle="1" w:styleId="BB6CC5CB39B846CD82E8C18A3891F9349">
    <w:name w:val="BB6CC5CB39B846CD82E8C18A3891F9349"/>
    <w:rsid w:val="005D7AB2"/>
    <w:rPr>
      <w:rFonts w:ascii="Calibri" w:eastAsia="Calibri" w:hAnsi="Calibri" w:cs="Calibri"/>
    </w:rPr>
  </w:style>
  <w:style w:type="paragraph" w:customStyle="1" w:styleId="A4E58FE9F9944C978D379E8F096DA1BE9">
    <w:name w:val="A4E58FE9F9944C978D379E8F096DA1BE9"/>
    <w:rsid w:val="005D7AB2"/>
    <w:rPr>
      <w:rFonts w:ascii="Calibri" w:eastAsia="Calibri" w:hAnsi="Calibri" w:cs="Calibri"/>
    </w:rPr>
  </w:style>
  <w:style w:type="paragraph" w:customStyle="1" w:styleId="1D37EE03BEF94A86AE082B4EEC2C5FDE9">
    <w:name w:val="1D37EE03BEF94A86AE082B4EEC2C5FDE9"/>
    <w:rsid w:val="005D7AB2"/>
    <w:rPr>
      <w:rFonts w:ascii="Calibri" w:eastAsia="Calibri" w:hAnsi="Calibri" w:cs="Calibri"/>
    </w:rPr>
  </w:style>
  <w:style w:type="paragraph" w:customStyle="1" w:styleId="ED7DBA3D91E249E0BCA96557915CD3599">
    <w:name w:val="ED7DBA3D91E249E0BCA96557915CD3599"/>
    <w:rsid w:val="005D7AB2"/>
    <w:rPr>
      <w:rFonts w:ascii="Calibri" w:eastAsia="Calibri" w:hAnsi="Calibri" w:cs="Calibri"/>
    </w:rPr>
  </w:style>
  <w:style w:type="paragraph" w:customStyle="1" w:styleId="21B5F4301F9B4822B600DE850D0A21C39">
    <w:name w:val="21B5F4301F9B4822B600DE850D0A21C39"/>
    <w:rsid w:val="005D7AB2"/>
    <w:rPr>
      <w:rFonts w:ascii="Calibri" w:eastAsia="Calibri" w:hAnsi="Calibri" w:cs="Calibri"/>
    </w:rPr>
  </w:style>
  <w:style w:type="paragraph" w:customStyle="1" w:styleId="6A915F28518C4EA79E5BED94559EF6E79">
    <w:name w:val="6A915F28518C4EA79E5BED94559EF6E79"/>
    <w:rsid w:val="005D7AB2"/>
    <w:rPr>
      <w:rFonts w:ascii="Calibri" w:eastAsia="Calibri" w:hAnsi="Calibri" w:cs="Calibri"/>
    </w:rPr>
  </w:style>
  <w:style w:type="paragraph" w:customStyle="1" w:styleId="6FD285651B17408B8FE7C624B4493E989">
    <w:name w:val="6FD285651B17408B8FE7C624B4493E989"/>
    <w:rsid w:val="005D7AB2"/>
    <w:rPr>
      <w:rFonts w:ascii="Calibri" w:eastAsia="Calibri" w:hAnsi="Calibri" w:cs="Calibri"/>
    </w:rPr>
  </w:style>
  <w:style w:type="paragraph" w:customStyle="1" w:styleId="2793448365164426B5EB8132B5E0FE875">
    <w:name w:val="2793448365164426B5EB8132B5E0FE875"/>
    <w:rsid w:val="005D7AB2"/>
    <w:rPr>
      <w:rFonts w:ascii="Calibri" w:eastAsia="Calibri" w:hAnsi="Calibri" w:cs="Calibri"/>
    </w:rPr>
  </w:style>
  <w:style w:type="paragraph" w:customStyle="1" w:styleId="3F0D81B1347849C599B5517220BE918B9">
    <w:name w:val="3F0D81B1347849C599B5517220BE918B9"/>
    <w:rsid w:val="005D7AB2"/>
    <w:rPr>
      <w:rFonts w:ascii="Calibri" w:eastAsia="Calibri" w:hAnsi="Calibri" w:cs="Calibri"/>
    </w:rPr>
  </w:style>
  <w:style w:type="paragraph" w:customStyle="1" w:styleId="DE09AF91AAAF4671A55B4EC0CAD01A669">
    <w:name w:val="DE09AF91AAAF4671A55B4EC0CAD01A669"/>
    <w:rsid w:val="005D7AB2"/>
    <w:rPr>
      <w:rFonts w:ascii="Calibri" w:eastAsia="Calibri" w:hAnsi="Calibri" w:cs="Calibri"/>
    </w:rPr>
  </w:style>
  <w:style w:type="paragraph" w:customStyle="1" w:styleId="3BFD821DDB8A40B5A48573D5B4AFDB437">
    <w:name w:val="3BFD821DDB8A40B5A48573D5B4AFDB437"/>
    <w:rsid w:val="005D7AB2"/>
    <w:rPr>
      <w:rFonts w:ascii="Calibri" w:eastAsia="Calibri" w:hAnsi="Calibri" w:cs="Calibri"/>
    </w:rPr>
  </w:style>
  <w:style w:type="paragraph" w:customStyle="1" w:styleId="C4C4B4AF9BBC49479570D915F8B43CE57">
    <w:name w:val="C4C4B4AF9BBC49479570D915F8B43CE57"/>
    <w:rsid w:val="005D7AB2"/>
    <w:rPr>
      <w:rFonts w:ascii="Calibri" w:eastAsia="Calibri" w:hAnsi="Calibri" w:cs="Calibri"/>
    </w:rPr>
  </w:style>
  <w:style w:type="paragraph" w:customStyle="1" w:styleId="61E493E28D0F451FB8D9D572342910A97">
    <w:name w:val="61E493E28D0F451FB8D9D572342910A97"/>
    <w:rsid w:val="005D7AB2"/>
    <w:rPr>
      <w:rFonts w:ascii="Calibri" w:eastAsia="Calibri" w:hAnsi="Calibri" w:cs="Calibri"/>
    </w:rPr>
  </w:style>
  <w:style w:type="paragraph" w:customStyle="1" w:styleId="F23D18E3A35B413BAE4B745DA809B72A7">
    <w:name w:val="F23D18E3A35B413BAE4B745DA809B72A7"/>
    <w:rsid w:val="005D7AB2"/>
    <w:rPr>
      <w:rFonts w:ascii="Calibri" w:eastAsia="Calibri" w:hAnsi="Calibri" w:cs="Calibri"/>
    </w:rPr>
  </w:style>
  <w:style w:type="paragraph" w:customStyle="1" w:styleId="6F50A97A2F3D4BB4A59851EF15C0C70A7">
    <w:name w:val="6F50A97A2F3D4BB4A59851EF15C0C70A7"/>
    <w:rsid w:val="005D7AB2"/>
    <w:rPr>
      <w:rFonts w:ascii="Calibri" w:eastAsia="Calibri" w:hAnsi="Calibri" w:cs="Calibri"/>
    </w:rPr>
  </w:style>
  <w:style w:type="paragraph" w:customStyle="1" w:styleId="A5B43823B58142788E187B01284850615">
    <w:name w:val="A5B43823B58142788E187B01284850615"/>
    <w:rsid w:val="005D7AB2"/>
    <w:rPr>
      <w:rFonts w:ascii="Calibri" w:eastAsia="Calibri" w:hAnsi="Calibri" w:cs="Calibri"/>
    </w:rPr>
  </w:style>
  <w:style w:type="paragraph" w:customStyle="1" w:styleId="96B830E22F3F4AD195AEBC80A0A75B9D5">
    <w:name w:val="96B830E22F3F4AD195AEBC80A0A75B9D5"/>
    <w:rsid w:val="005D7AB2"/>
    <w:rPr>
      <w:rFonts w:ascii="Calibri" w:eastAsia="Calibri" w:hAnsi="Calibri" w:cs="Calibri"/>
    </w:rPr>
  </w:style>
  <w:style w:type="paragraph" w:customStyle="1" w:styleId="854DA1B8C9774DC3BDC821F5AAF8E02F5">
    <w:name w:val="854DA1B8C9774DC3BDC821F5AAF8E02F5"/>
    <w:rsid w:val="005D7AB2"/>
    <w:rPr>
      <w:rFonts w:ascii="Calibri" w:eastAsia="Calibri" w:hAnsi="Calibri" w:cs="Calibri"/>
    </w:rPr>
  </w:style>
  <w:style w:type="paragraph" w:customStyle="1" w:styleId="E57F901F22C944D2AFAB5E8AFF9681115">
    <w:name w:val="E57F901F22C944D2AFAB5E8AFF9681115"/>
    <w:rsid w:val="005D7AB2"/>
    <w:rPr>
      <w:rFonts w:ascii="Calibri" w:eastAsia="Calibri" w:hAnsi="Calibri" w:cs="Calibri"/>
    </w:rPr>
  </w:style>
  <w:style w:type="paragraph" w:customStyle="1" w:styleId="3653DFB005F249E09BEFB6D7792DF06C5">
    <w:name w:val="3653DFB005F249E09BEFB6D7792DF06C5"/>
    <w:rsid w:val="005D7AB2"/>
    <w:rPr>
      <w:rFonts w:ascii="Calibri" w:eastAsia="Calibri" w:hAnsi="Calibri" w:cs="Calibri"/>
    </w:rPr>
  </w:style>
  <w:style w:type="paragraph" w:customStyle="1" w:styleId="4720D618A3084CF48D7A7BCB3AA2FA1B5">
    <w:name w:val="4720D618A3084CF48D7A7BCB3AA2FA1B5"/>
    <w:rsid w:val="005D7AB2"/>
    <w:rPr>
      <w:rFonts w:ascii="Calibri" w:eastAsia="Calibri" w:hAnsi="Calibri" w:cs="Calibri"/>
    </w:rPr>
  </w:style>
  <w:style w:type="paragraph" w:customStyle="1" w:styleId="C2732734E2204D8CAB41F19C40666B8E5">
    <w:name w:val="C2732734E2204D8CAB41F19C40666B8E5"/>
    <w:rsid w:val="005D7AB2"/>
    <w:rPr>
      <w:rFonts w:ascii="Calibri" w:eastAsia="Calibri" w:hAnsi="Calibri" w:cs="Calibri"/>
    </w:rPr>
  </w:style>
  <w:style w:type="paragraph" w:customStyle="1" w:styleId="E533EA709C2B407BB7DE283B198A1F745">
    <w:name w:val="E533EA709C2B407BB7DE283B198A1F745"/>
    <w:rsid w:val="005D7AB2"/>
    <w:rPr>
      <w:rFonts w:ascii="Calibri" w:eastAsia="Calibri" w:hAnsi="Calibri" w:cs="Calibri"/>
    </w:rPr>
  </w:style>
  <w:style w:type="paragraph" w:customStyle="1" w:styleId="3D5D0182F0584F15AF9BC13DAD81651A5">
    <w:name w:val="3D5D0182F0584F15AF9BC13DAD81651A5"/>
    <w:rsid w:val="005D7AB2"/>
    <w:rPr>
      <w:rFonts w:ascii="Calibri" w:eastAsia="Calibri" w:hAnsi="Calibri" w:cs="Calibri"/>
    </w:rPr>
  </w:style>
  <w:style w:type="paragraph" w:customStyle="1" w:styleId="ABC8A6EAA4B24E0088998F242B20D91D5">
    <w:name w:val="ABC8A6EAA4B24E0088998F242B20D91D5"/>
    <w:rsid w:val="005D7AB2"/>
    <w:rPr>
      <w:rFonts w:ascii="Calibri" w:eastAsia="Calibri" w:hAnsi="Calibri" w:cs="Calibri"/>
    </w:rPr>
  </w:style>
  <w:style w:type="paragraph" w:customStyle="1" w:styleId="DD28A02B848D4E07B97BCD28D7283E215">
    <w:name w:val="DD28A02B848D4E07B97BCD28D7283E215"/>
    <w:rsid w:val="005D7AB2"/>
    <w:rPr>
      <w:rFonts w:ascii="Calibri" w:eastAsia="Calibri" w:hAnsi="Calibri" w:cs="Calibri"/>
    </w:rPr>
  </w:style>
  <w:style w:type="paragraph" w:customStyle="1" w:styleId="48052708EB5D47999BF164DD37A3EC585">
    <w:name w:val="48052708EB5D47999BF164DD37A3EC585"/>
    <w:rsid w:val="005D7AB2"/>
    <w:rPr>
      <w:rFonts w:ascii="Calibri" w:eastAsia="Calibri" w:hAnsi="Calibri" w:cs="Calibri"/>
    </w:rPr>
  </w:style>
  <w:style w:type="paragraph" w:customStyle="1" w:styleId="35245FA22EF64478AF93B2A18E24B04B45">
    <w:name w:val="35245FA22EF64478AF93B2A18E24B04B45"/>
    <w:rsid w:val="008C7B88"/>
    <w:rPr>
      <w:rFonts w:ascii="Calibri" w:eastAsia="Calibri" w:hAnsi="Calibri" w:cs="Calibri"/>
    </w:rPr>
  </w:style>
  <w:style w:type="paragraph" w:customStyle="1" w:styleId="073CE04D185643878B84AD5BC03D02A345">
    <w:name w:val="073CE04D185643878B84AD5BC03D02A345"/>
    <w:rsid w:val="008C7B88"/>
    <w:rPr>
      <w:rFonts w:ascii="Calibri" w:eastAsia="Calibri" w:hAnsi="Calibri" w:cs="Calibri"/>
    </w:rPr>
  </w:style>
  <w:style w:type="paragraph" w:customStyle="1" w:styleId="F350FBA2C29B46F6AAF0F236D2BB5ADF45">
    <w:name w:val="F350FBA2C29B46F6AAF0F236D2BB5ADF45"/>
    <w:rsid w:val="008C7B88"/>
    <w:rPr>
      <w:rFonts w:ascii="Calibri" w:eastAsia="Calibri" w:hAnsi="Calibri" w:cs="Calibri"/>
    </w:rPr>
  </w:style>
  <w:style w:type="paragraph" w:customStyle="1" w:styleId="CCBDD2368CED4B3BB3C09F0E91897B8445">
    <w:name w:val="CCBDD2368CED4B3BB3C09F0E91897B8445"/>
    <w:rsid w:val="008C7B88"/>
    <w:rPr>
      <w:rFonts w:ascii="Calibri" w:eastAsia="Calibri" w:hAnsi="Calibri" w:cs="Calibri"/>
    </w:rPr>
  </w:style>
  <w:style w:type="paragraph" w:customStyle="1" w:styleId="769D10671D634164A6D2DB2AF97D16D345">
    <w:name w:val="769D10671D634164A6D2DB2AF97D16D345"/>
    <w:rsid w:val="008C7B88"/>
    <w:rPr>
      <w:rFonts w:ascii="Calibri" w:eastAsia="Calibri" w:hAnsi="Calibri" w:cs="Calibri"/>
    </w:rPr>
  </w:style>
  <w:style w:type="paragraph" w:customStyle="1" w:styleId="1BCCAAA731DE4199B6C7663B347D578621">
    <w:name w:val="1BCCAAA731DE4199B6C7663B347D578621"/>
    <w:rsid w:val="008C7B88"/>
    <w:rPr>
      <w:rFonts w:ascii="Calibri" w:eastAsia="Calibri" w:hAnsi="Calibri" w:cs="Calibri"/>
    </w:rPr>
  </w:style>
  <w:style w:type="paragraph" w:customStyle="1" w:styleId="22D1173ECA85442FAAE1546580C4047F45">
    <w:name w:val="22D1173ECA85442FAAE1546580C4047F45"/>
    <w:rsid w:val="008C7B88"/>
    <w:rPr>
      <w:rFonts w:ascii="Calibri" w:eastAsia="Calibri" w:hAnsi="Calibri" w:cs="Calibri"/>
    </w:rPr>
  </w:style>
  <w:style w:type="paragraph" w:customStyle="1" w:styleId="2E09607F8F574648BE510D79D43D776E45">
    <w:name w:val="2E09607F8F574648BE510D79D43D776E45"/>
    <w:rsid w:val="008C7B88"/>
    <w:rPr>
      <w:rFonts w:ascii="Calibri" w:eastAsia="Calibri" w:hAnsi="Calibri" w:cs="Calibri"/>
    </w:rPr>
  </w:style>
  <w:style w:type="paragraph" w:customStyle="1" w:styleId="81C726644747499688BEA02F99DA886145">
    <w:name w:val="81C726644747499688BEA02F99DA886145"/>
    <w:rsid w:val="008C7B88"/>
    <w:rPr>
      <w:rFonts w:ascii="Calibri" w:eastAsia="Calibri" w:hAnsi="Calibri" w:cs="Calibri"/>
    </w:rPr>
  </w:style>
  <w:style w:type="paragraph" w:customStyle="1" w:styleId="0055559777E949F0982D40CD4DB8130245">
    <w:name w:val="0055559777E949F0982D40CD4DB8130245"/>
    <w:rsid w:val="008C7B88"/>
    <w:rPr>
      <w:rFonts w:ascii="Calibri" w:eastAsia="Calibri" w:hAnsi="Calibri" w:cs="Calibri"/>
    </w:rPr>
  </w:style>
  <w:style w:type="paragraph" w:customStyle="1" w:styleId="6D449A5E81354584AA7270E94DC2907745">
    <w:name w:val="6D449A5E81354584AA7270E94DC2907745"/>
    <w:rsid w:val="008C7B88"/>
    <w:rPr>
      <w:rFonts w:ascii="Calibri" w:eastAsia="Calibri" w:hAnsi="Calibri" w:cs="Calibri"/>
    </w:rPr>
  </w:style>
  <w:style w:type="paragraph" w:customStyle="1" w:styleId="738D7F6E969544BF88B80478D072D0FE45">
    <w:name w:val="738D7F6E969544BF88B80478D072D0FE45"/>
    <w:rsid w:val="008C7B88"/>
    <w:rPr>
      <w:rFonts w:ascii="Calibri" w:eastAsia="Calibri" w:hAnsi="Calibri" w:cs="Calibri"/>
    </w:rPr>
  </w:style>
  <w:style w:type="paragraph" w:customStyle="1" w:styleId="A10F9FAD60BB468D828486437A5103B635">
    <w:name w:val="A10F9FAD60BB468D828486437A5103B635"/>
    <w:rsid w:val="008C7B88"/>
    <w:rPr>
      <w:rFonts w:ascii="Calibri" w:eastAsia="Calibri" w:hAnsi="Calibri" w:cs="Calibri"/>
    </w:rPr>
  </w:style>
  <w:style w:type="paragraph" w:customStyle="1" w:styleId="2277121C6A224167B684D32D1BC7D5B744">
    <w:name w:val="2277121C6A224167B684D32D1BC7D5B744"/>
    <w:rsid w:val="008C7B88"/>
    <w:rPr>
      <w:rFonts w:ascii="Calibri" w:eastAsia="Calibri" w:hAnsi="Calibri" w:cs="Calibri"/>
    </w:rPr>
  </w:style>
  <w:style w:type="paragraph" w:customStyle="1" w:styleId="4A60C4FFAACB4F43B39B767999F4191444">
    <w:name w:val="4A60C4FFAACB4F43B39B767999F4191444"/>
    <w:rsid w:val="008C7B88"/>
    <w:rPr>
      <w:rFonts w:ascii="Calibri" w:eastAsia="Calibri" w:hAnsi="Calibri" w:cs="Calibri"/>
    </w:rPr>
  </w:style>
  <w:style w:type="paragraph" w:customStyle="1" w:styleId="67FE404E89BA49AC8E6C2FA842E57E6E44">
    <w:name w:val="67FE404E89BA49AC8E6C2FA842E57E6E44"/>
    <w:rsid w:val="008C7B88"/>
    <w:rPr>
      <w:rFonts w:ascii="Calibri" w:eastAsia="Calibri" w:hAnsi="Calibri" w:cs="Calibri"/>
    </w:rPr>
  </w:style>
  <w:style w:type="paragraph" w:customStyle="1" w:styleId="7406B72CE29443ED92101E6250F6121344">
    <w:name w:val="7406B72CE29443ED92101E6250F6121344"/>
    <w:rsid w:val="008C7B88"/>
    <w:rPr>
      <w:rFonts w:ascii="Calibri" w:eastAsia="Calibri" w:hAnsi="Calibri" w:cs="Calibri"/>
    </w:rPr>
  </w:style>
  <w:style w:type="paragraph" w:customStyle="1" w:styleId="852C8E64E84C43ACBDA4BFFCECA51BF044">
    <w:name w:val="852C8E64E84C43ACBDA4BFFCECA51BF044"/>
    <w:rsid w:val="008C7B88"/>
    <w:rPr>
      <w:rFonts w:ascii="Calibri" w:eastAsia="Calibri" w:hAnsi="Calibri" w:cs="Calibri"/>
    </w:rPr>
  </w:style>
  <w:style w:type="paragraph" w:customStyle="1" w:styleId="4EA8C8749A3A49BAB490C88F8DE3D4D744">
    <w:name w:val="4EA8C8749A3A49BAB490C88F8DE3D4D744"/>
    <w:rsid w:val="008C7B88"/>
    <w:rPr>
      <w:rFonts w:ascii="Calibri" w:eastAsia="Calibri" w:hAnsi="Calibri" w:cs="Calibri"/>
    </w:rPr>
  </w:style>
  <w:style w:type="paragraph" w:customStyle="1" w:styleId="6E1328EB82374AC9A3530A0D99C80EB344">
    <w:name w:val="6E1328EB82374AC9A3530A0D99C80EB344"/>
    <w:rsid w:val="008C7B88"/>
    <w:rPr>
      <w:rFonts w:ascii="Calibri" w:eastAsia="Calibri" w:hAnsi="Calibri" w:cs="Calibri"/>
    </w:rPr>
  </w:style>
  <w:style w:type="paragraph" w:customStyle="1" w:styleId="22CD0A45E8184A74823BAB2420C6EC8819">
    <w:name w:val="22CD0A45E8184A74823BAB2420C6EC8819"/>
    <w:rsid w:val="008C7B88"/>
    <w:rPr>
      <w:rFonts w:ascii="Calibri" w:eastAsia="Calibri" w:hAnsi="Calibri" w:cs="Calibri"/>
    </w:rPr>
  </w:style>
  <w:style w:type="paragraph" w:customStyle="1" w:styleId="6D1E5C5B8F084D14A0EF701DF649934544">
    <w:name w:val="6D1E5C5B8F084D14A0EF701DF649934544"/>
    <w:rsid w:val="008C7B88"/>
    <w:rPr>
      <w:rFonts w:ascii="Calibri" w:eastAsia="Calibri" w:hAnsi="Calibri" w:cs="Calibri"/>
    </w:rPr>
  </w:style>
  <w:style w:type="paragraph" w:customStyle="1" w:styleId="4C0ADCF2C7EC4D74AC449DE59F3B5C4A44">
    <w:name w:val="4C0ADCF2C7EC4D74AC449DE59F3B5C4A44"/>
    <w:rsid w:val="008C7B88"/>
    <w:rPr>
      <w:rFonts w:ascii="Calibri" w:eastAsia="Calibri" w:hAnsi="Calibri" w:cs="Calibri"/>
    </w:rPr>
  </w:style>
  <w:style w:type="paragraph" w:customStyle="1" w:styleId="A4BDE212CF4E497B8CAACDB3064576B144">
    <w:name w:val="A4BDE212CF4E497B8CAACDB3064576B144"/>
    <w:rsid w:val="008C7B88"/>
    <w:rPr>
      <w:rFonts w:ascii="Calibri" w:eastAsia="Calibri" w:hAnsi="Calibri" w:cs="Calibri"/>
    </w:rPr>
  </w:style>
  <w:style w:type="paragraph" w:customStyle="1" w:styleId="7BA1716E82564C578833C48E3D78578544">
    <w:name w:val="7BA1716E82564C578833C48E3D78578544"/>
    <w:rsid w:val="008C7B88"/>
    <w:rPr>
      <w:rFonts w:ascii="Calibri" w:eastAsia="Calibri" w:hAnsi="Calibri" w:cs="Calibri"/>
    </w:rPr>
  </w:style>
  <w:style w:type="paragraph" w:customStyle="1" w:styleId="AE0762346C5944D78DAF56CF3384227B44">
    <w:name w:val="AE0762346C5944D78DAF56CF3384227B44"/>
    <w:rsid w:val="008C7B88"/>
    <w:rPr>
      <w:rFonts w:ascii="Calibri" w:eastAsia="Calibri" w:hAnsi="Calibri" w:cs="Calibri"/>
    </w:rPr>
  </w:style>
  <w:style w:type="paragraph" w:customStyle="1" w:styleId="11873BB6AA814438AF3867193FC31ADD43">
    <w:name w:val="11873BB6AA814438AF3867193FC31ADD43"/>
    <w:rsid w:val="008C7B88"/>
    <w:rPr>
      <w:rFonts w:ascii="Calibri" w:eastAsia="Calibri" w:hAnsi="Calibri" w:cs="Calibri"/>
    </w:rPr>
  </w:style>
  <w:style w:type="paragraph" w:customStyle="1" w:styleId="8E6D8326792A44E5A9B35F3AE8E8A72A33">
    <w:name w:val="8E6D8326792A44E5A9B35F3AE8E8A72A33"/>
    <w:rsid w:val="008C7B88"/>
    <w:rPr>
      <w:rFonts w:ascii="Calibri" w:eastAsia="Calibri" w:hAnsi="Calibri" w:cs="Calibri"/>
    </w:rPr>
  </w:style>
  <w:style w:type="paragraph" w:customStyle="1" w:styleId="C4FE3561BEE14D9F9F819BEA1519829243">
    <w:name w:val="C4FE3561BEE14D9F9F819BEA1519829243"/>
    <w:rsid w:val="008C7B88"/>
    <w:rPr>
      <w:rFonts w:ascii="Calibri" w:eastAsia="Calibri" w:hAnsi="Calibri" w:cs="Calibri"/>
    </w:rPr>
  </w:style>
  <w:style w:type="paragraph" w:customStyle="1" w:styleId="438043E8C2954971BBD4ABC392492DE642">
    <w:name w:val="438043E8C2954971BBD4ABC392492DE642"/>
    <w:rsid w:val="008C7B88"/>
    <w:rPr>
      <w:rFonts w:ascii="Calibri" w:eastAsia="Calibri" w:hAnsi="Calibri" w:cs="Calibri"/>
    </w:rPr>
  </w:style>
  <w:style w:type="paragraph" w:customStyle="1" w:styleId="858D6DA1D0EA43D490955717AA8E343041">
    <w:name w:val="858D6DA1D0EA43D490955717AA8E343041"/>
    <w:rsid w:val="008C7B88"/>
    <w:rPr>
      <w:rFonts w:ascii="Calibri" w:eastAsia="Calibri" w:hAnsi="Calibri" w:cs="Calibri"/>
    </w:rPr>
  </w:style>
  <w:style w:type="paragraph" w:customStyle="1" w:styleId="13AA16B01F5E4DF4BE64D9905885839641">
    <w:name w:val="13AA16B01F5E4DF4BE64D9905885839641"/>
    <w:rsid w:val="008C7B88"/>
    <w:rPr>
      <w:rFonts w:ascii="Calibri" w:eastAsia="Calibri" w:hAnsi="Calibri" w:cs="Calibri"/>
    </w:rPr>
  </w:style>
  <w:style w:type="paragraph" w:customStyle="1" w:styleId="D2ABBFF8472F4B72A6FAA0B58A32CBD141">
    <w:name w:val="D2ABBFF8472F4B72A6FAA0B58A32CBD141"/>
    <w:rsid w:val="008C7B88"/>
    <w:rPr>
      <w:rFonts w:ascii="Calibri" w:eastAsia="Calibri" w:hAnsi="Calibri" w:cs="Calibri"/>
    </w:rPr>
  </w:style>
  <w:style w:type="paragraph" w:customStyle="1" w:styleId="CAEFC4ECF4264832970C20468252F72930">
    <w:name w:val="CAEFC4ECF4264832970C20468252F72930"/>
    <w:rsid w:val="008C7B88"/>
    <w:rPr>
      <w:rFonts w:ascii="Calibri" w:eastAsia="Calibri" w:hAnsi="Calibri" w:cs="Calibri"/>
    </w:rPr>
  </w:style>
  <w:style w:type="paragraph" w:customStyle="1" w:styleId="E0A138E2AA5949EFB6AD8CE82D35B10B30">
    <w:name w:val="E0A138E2AA5949EFB6AD8CE82D35B10B30"/>
    <w:rsid w:val="008C7B88"/>
    <w:rPr>
      <w:rFonts w:ascii="Calibri" w:eastAsia="Calibri" w:hAnsi="Calibri" w:cs="Calibri"/>
    </w:rPr>
  </w:style>
  <w:style w:type="paragraph" w:customStyle="1" w:styleId="21465FFE5959440ABA43700EA4EC4C2E30">
    <w:name w:val="21465FFE5959440ABA43700EA4EC4C2E30"/>
    <w:rsid w:val="008C7B88"/>
    <w:pPr>
      <w:ind w:left="720"/>
      <w:contextualSpacing/>
    </w:pPr>
    <w:rPr>
      <w:rFonts w:ascii="Calibri" w:eastAsia="Calibri" w:hAnsi="Calibri" w:cs="Calibri"/>
    </w:rPr>
  </w:style>
  <w:style w:type="paragraph" w:customStyle="1" w:styleId="F8C79C859D0B4B449A9EAD37F199A1A641">
    <w:name w:val="F8C79C859D0B4B449A9EAD37F199A1A641"/>
    <w:rsid w:val="008C7B88"/>
    <w:rPr>
      <w:rFonts w:ascii="Calibri" w:eastAsia="Calibri" w:hAnsi="Calibri" w:cs="Calibri"/>
    </w:rPr>
  </w:style>
  <w:style w:type="paragraph" w:customStyle="1" w:styleId="A8A8D2E1A07B4ED19E3C5F0AAD74B17741">
    <w:name w:val="A8A8D2E1A07B4ED19E3C5F0AAD74B17741"/>
    <w:rsid w:val="008C7B88"/>
    <w:rPr>
      <w:rFonts w:ascii="Calibri" w:eastAsia="Calibri" w:hAnsi="Calibri" w:cs="Calibri"/>
    </w:rPr>
  </w:style>
  <w:style w:type="paragraph" w:customStyle="1" w:styleId="77BCAE2AB5C94FD0A827BEAD4B63388241">
    <w:name w:val="77BCAE2AB5C94FD0A827BEAD4B63388241"/>
    <w:rsid w:val="008C7B88"/>
    <w:rPr>
      <w:rFonts w:ascii="Calibri" w:eastAsia="Calibri" w:hAnsi="Calibri" w:cs="Calibri"/>
    </w:rPr>
  </w:style>
  <w:style w:type="paragraph" w:customStyle="1" w:styleId="358394327311429C8447C86E8082B51A41">
    <w:name w:val="358394327311429C8447C86E8082B51A41"/>
    <w:rsid w:val="008C7B88"/>
    <w:rPr>
      <w:rFonts w:ascii="Calibri" w:eastAsia="Calibri" w:hAnsi="Calibri" w:cs="Calibri"/>
    </w:rPr>
  </w:style>
  <w:style w:type="paragraph" w:customStyle="1" w:styleId="115BB9D40D38436DB565B45BF180420441">
    <w:name w:val="115BB9D40D38436DB565B45BF180420441"/>
    <w:rsid w:val="008C7B88"/>
    <w:rPr>
      <w:rFonts w:ascii="Calibri" w:eastAsia="Calibri" w:hAnsi="Calibri" w:cs="Calibri"/>
    </w:rPr>
  </w:style>
  <w:style w:type="paragraph" w:customStyle="1" w:styleId="116C6487F72145EB84B88F61438A772E41">
    <w:name w:val="116C6487F72145EB84B88F61438A772E41"/>
    <w:rsid w:val="008C7B88"/>
    <w:rPr>
      <w:rFonts w:ascii="Calibri" w:eastAsia="Calibri" w:hAnsi="Calibri" w:cs="Calibri"/>
    </w:rPr>
  </w:style>
  <w:style w:type="paragraph" w:customStyle="1" w:styleId="CF0BAE5B2AE44C598F988E849ECFA5E241">
    <w:name w:val="CF0BAE5B2AE44C598F988E849ECFA5E241"/>
    <w:rsid w:val="008C7B88"/>
    <w:rPr>
      <w:rFonts w:ascii="Calibri" w:eastAsia="Calibri" w:hAnsi="Calibri" w:cs="Calibri"/>
    </w:rPr>
  </w:style>
  <w:style w:type="paragraph" w:customStyle="1" w:styleId="CE7BD6CB3F454FB0B2A90BD1F41B7F8F41">
    <w:name w:val="CE7BD6CB3F454FB0B2A90BD1F41B7F8F41"/>
    <w:rsid w:val="008C7B88"/>
    <w:rPr>
      <w:rFonts w:ascii="Calibri" w:eastAsia="Calibri" w:hAnsi="Calibri" w:cs="Calibri"/>
    </w:rPr>
  </w:style>
  <w:style w:type="paragraph" w:customStyle="1" w:styleId="4338AC1CD07B41C885CD49D7E1CB469B28">
    <w:name w:val="4338AC1CD07B41C885CD49D7E1CB469B28"/>
    <w:rsid w:val="008C7B88"/>
    <w:rPr>
      <w:rFonts w:ascii="Calibri" w:eastAsia="Calibri" w:hAnsi="Calibri" w:cs="Calibri"/>
    </w:rPr>
  </w:style>
  <w:style w:type="paragraph" w:customStyle="1" w:styleId="4B961C06F6184FCAA04F89B2032E4D3628">
    <w:name w:val="4B961C06F6184FCAA04F89B2032E4D3628"/>
    <w:rsid w:val="008C7B88"/>
    <w:rPr>
      <w:rFonts w:ascii="Calibri" w:eastAsia="Calibri" w:hAnsi="Calibri" w:cs="Calibri"/>
    </w:rPr>
  </w:style>
  <w:style w:type="paragraph" w:customStyle="1" w:styleId="222CC323CD7E455FA6E502D98AA9148128">
    <w:name w:val="222CC323CD7E455FA6E502D98AA9148128"/>
    <w:rsid w:val="008C7B88"/>
    <w:rPr>
      <w:rFonts w:ascii="Calibri" w:eastAsia="Calibri" w:hAnsi="Calibri" w:cs="Calibri"/>
    </w:rPr>
  </w:style>
  <w:style w:type="paragraph" w:customStyle="1" w:styleId="AB16D2BA0D954AA892A3AC64FECB354F26">
    <w:name w:val="AB16D2BA0D954AA892A3AC64FECB354F26"/>
    <w:rsid w:val="008C7B88"/>
    <w:rPr>
      <w:rFonts w:ascii="Calibri" w:eastAsia="Calibri" w:hAnsi="Calibri" w:cs="Calibri"/>
    </w:rPr>
  </w:style>
  <w:style w:type="paragraph" w:customStyle="1" w:styleId="3CA3693D4C144CECBC02986CD8E52AB426">
    <w:name w:val="3CA3693D4C144CECBC02986CD8E52AB426"/>
    <w:rsid w:val="008C7B88"/>
    <w:rPr>
      <w:rFonts w:ascii="Calibri" w:eastAsia="Calibri" w:hAnsi="Calibri" w:cs="Calibri"/>
    </w:rPr>
  </w:style>
  <w:style w:type="paragraph" w:customStyle="1" w:styleId="4C87EDF3529A460BBD35B37379FB01CF40">
    <w:name w:val="4C87EDF3529A460BBD35B37379FB01CF40"/>
    <w:rsid w:val="008C7B88"/>
    <w:rPr>
      <w:rFonts w:ascii="Calibri" w:eastAsia="Calibri" w:hAnsi="Calibri" w:cs="Calibri"/>
    </w:rPr>
  </w:style>
  <w:style w:type="paragraph" w:customStyle="1" w:styleId="F7AD68BCB4C74E76BFB08F92321656FD40">
    <w:name w:val="F7AD68BCB4C74E76BFB08F92321656FD40"/>
    <w:rsid w:val="008C7B88"/>
    <w:rPr>
      <w:rFonts w:ascii="Calibri" w:eastAsia="Calibri" w:hAnsi="Calibri" w:cs="Calibri"/>
    </w:rPr>
  </w:style>
  <w:style w:type="paragraph" w:customStyle="1" w:styleId="2DA24947D4DA46249D11064E21AABEF440">
    <w:name w:val="2DA24947D4DA46249D11064E21AABEF440"/>
    <w:rsid w:val="008C7B88"/>
    <w:rPr>
      <w:rFonts w:ascii="Calibri" w:eastAsia="Calibri" w:hAnsi="Calibri" w:cs="Calibri"/>
    </w:rPr>
  </w:style>
  <w:style w:type="paragraph" w:customStyle="1" w:styleId="00668E3C07AF448393735BDAF6AF494C38">
    <w:name w:val="00668E3C07AF448393735BDAF6AF494C38"/>
    <w:rsid w:val="008C7B88"/>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40">
    <w:name w:val="66E8B845E0AC44739041F377DCC9463340"/>
    <w:rsid w:val="008C7B88"/>
    <w:rPr>
      <w:rFonts w:ascii="Calibri" w:eastAsia="Calibri" w:hAnsi="Calibri" w:cs="Calibri"/>
    </w:rPr>
  </w:style>
  <w:style w:type="paragraph" w:customStyle="1" w:styleId="631E1FB997434FBC8CF6A8388DE7BAEB40">
    <w:name w:val="631E1FB997434FBC8CF6A8388DE7BAEB40"/>
    <w:rsid w:val="008C7B88"/>
    <w:rPr>
      <w:rFonts w:ascii="Calibri" w:eastAsia="Calibri" w:hAnsi="Calibri" w:cs="Calibri"/>
    </w:rPr>
  </w:style>
  <w:style w:type="paragraph" w:customStyle="1" w:styleId="C20548BDB768419E8DE99B210EB3B62D40">
    <w:name w:val="C20548BDB768419E8DE99B210EB3B62D40"/>
    <w:rsid w:val="008C7B88"/>
    <w:rPr>
      <w:rFonts w:ascii="Calibri" w:eastAsia="Calibri" w:hAnsi="Calibri" w:cs="Calibri"/>
    </w:rPr>
  </w:style>
  <w:style w:type="paragraph" w:customStyle="1" w:styleId="ACFF48D6DCB64F9EB5591E7236D686E140">
    <w:name w:val="ACFF48D6DCB64F9EB5591E7236D686E140"/>
    <w:rsid w:val="008C7B88"/>
    <w:rPr>
      <w:rFonts w:ascii="Calibri" w:eastAsia="Calibri" w:hAnsi="Calibri" w:cs="Calibri"/>
    </w:rPr>
  </w:style>
  <w:style w:type="paragraph" w:customStyle="1" w:styleId="B6CC6B50EDD44454A81D88C3F66EDDBB40">
    <w:name w:val="B6CC6B50EDD44454A81D88C3F66EDDBB40"/>
    <w:rsid w:val="008C7B88"/>
    <w:rPr>
      <w:rFonts w:ascii="Calibri" w:eastAsia="Calibri" w:hAnsi="Calibri" w:cs="Calibri"/>
    </w:rPr>
  </w:style>
  <w:style w:type="paragraph" w:customStyle="1" w:styleId="5B5F4E9040134207A0694C22AB88486C40">
    <w:name w:val="5B5F4E9040134207A0694C22AB88486C40"/>
    <w:rsid w:val="008C7B88"/>
    <w:rPr>
      <w:rFonts w:ascii="Calibri" w:eastAsia="Calibri" w:hAnsi="Calibri" w:cs="Calibri"/>
    </w:rPr>
  </w:style>
  <w:style w:type="paragraph" w:customStyle="1" w:styleId="B3B18CD5A2D94BC89611EA3FECB3A19F40">
    <w:name w:val="B3B18CD5A2D94BC89611EA3FECB3A19F40"/>
    <w:rsid w:val="008C7B88"/>
    <w:rPr>
      <w:rFonts w:ascii="Calibri" w:eastAsia="Calibri" w:hAnsi="Calibri" w:cs="Calibri"/>
    </w:rPr>
  </w:style>
  <w:style w:type="paragraph" w:customStyle="1" w:styleId="662052D1FFA641BABB671BC491BA871240">
    <w:name w:val="662052D1FFA641BABB671BC491BA871240"/>
    <w:rsid w:val="008C7B88"/>
    <w:rPr>
      <w:rFonts w:ascii="Calibri" w:eastAsia="Calibri" w:hAnsi="Calibri" w:cs="Calibri"/>
    </w:rPr>
  </w:style>
  <w:style w:type="paragraph" w:customStyle="1" w:styleId="9D9CB62892494461AC95664789F4CBCE40">
    <w:name w:val="9D9CB62892494461AC95664789F4CBCE40"/>
    <w:rsid w:val="008C7B88"/>
    <w:rPr>
      <w:rFonts w:ascii="Calibri" w:eastAsia="Calibri" w:hAnsi="Calibri" w:cs="Calibri"/>
    </w:rPr>
  </w:style>
  <w:style w:type="paragraph" w:customStyle="1" w:styleId="5B496F62C19F4E7487C10EBECD141F8640">
    <w:name w:val="5B496F62C19F4E7487C10EBECD141F8640"/>
    <w:rsid w:val="008C7B88"/>
    <w:rPr>
      <w:rFonts w:ascii="Calibri" w:eastAsia="Calibri" w:hAnsi="Calibri" w:cs="Calibri"/>
    </w:rPr>
  </w:style>
  <w:style w:type="paragraph" w:customStyle="1" w:styleId="B1C310055E954392947742591F66853D40">
    <w:name w:val="B1C310055E954392947742591F66853D40"/>
    <w:rsid w:val="008C7B88"/>
    <w:rPr>
      <w:rFonts w:ascii="Calibri" w:eastAsia="Calibri" w:hAnsi="Calibri" w:cs="Calibri"/>
    </w:rPr>
  </w:style>
  <w:style w:type="paragraph" w:customStyle="1" w:styleId="EA027927E1C040CBB77A5137F5558CEF40">
    <w:name w:val="EA027927E1C040CBB77A5137F5558CEF40"/>
    <w:rsid w:val="008C7B88"/>
    <w:rPr>
      <w:rFonts w:ascii="Calibri" w:eastAsia="Calibri" w:hAnsi="Calibri" w:cs="Calibri"/>
    </w:rPr>
  </w:style>
  <w:style w:type="paragraph" w:customStyle="1" w:styleId="2550E25B87FE4324A4953BD39111C56D40">
    <w:name w:val="2550E25B87FE4324A4953BD39111C56D40"/>
    <w:rsid w:val="008C7B88"/>
    <w:rPr>
      <w:rFonts w:ascii="Calibri" w:eastAsia="Calibri" w:hAnsi="Calibri" w:cs="Calibri"/>
    </w:rPr>
  </w:style>
  <w:style w:type="paragraph" w:customStyle="1" w:styleId="C5548B98C7264F1AA7D1B93D5E85C7389">
    <w:name w:val="C5548B98C7264F1AA7D1B93D5E85C7389"/>
    <w:rsid w:val="008C7B88"/>
    <w:rPr>
      <w:rFonts w:ascii="Calibri" w:eastAsia="Calibri" w:hAnsi="Calibri" w:cs="Calibri"/>
    </w:rPr>
  </w:style>
  <w:style w:type="paragraph" w:customStyle="1" w:styleId="DCF64826E65941BC9243F46386150BC29">
    <w:name w:val="DCF64826E65941BC9243F46386150BC29"/>
    <w:rsid w:val="008C7B88"/>
    <w:rPr>
      <w:rFonts w:ascii="Calibri" w:eastAsia="Calibri" w:hAnsi="Calibri" w:cs="Calibri"/>
    </w:rPr>
  </w:style>
  <w:style w:type="paragraph" w:customStyle="1" w:styleId="27AE001FE3D44CC2811B2A65FCD009799">
    <w:name w:val="27AE001FE3D44CC2811B2A65FCD009799"/>
    <w:rsid w:val="008C7B88"/>
    <w:rPr>
      <w:rFonts w:ascii="Calibri" w:eastAsia="Calibri" w:hAnsi="Calibri" w:cs="Calibri"/>
    </w:rPr>
  </w:style>
  <w:style w:type="paragraph" w:customStyle="1" w:styleId="A43F947270CA4F67BE3DB38FDFC184029">
    <w:name w:val="A43F947270CA4F67BE3DB38FDFC184029"/>
    <w:rsid w:val="008C7B88"/>
    <w:rPr>
      <w:rFonts w:ascii="Calibri" w:eastAsia="Calibri" w:hAnsi="Calibri" w:cs="Calibri"/>
    </w:rPr>
  </w:style>
  <w:style w:type="paragraph" w:customStyle="1" w:styleId="1B5203FD1B5F4DB5987A8B4500D33C199">
    <w:name w:val="1B5203FD1B5F4DB5987A8B4500D33C199"/>
    <w:rsid w:val="008C7B88"/>
    <w:rPr>
      <w:rFonts w:ascii="Calibri" w:eastAsia="Calibri" w:hAnsi="Calibri" w:cs="Calibri"/>
    </w:rPr>
  </w:style>
  <w:style w:type="paragraph" w:customStyle="1" w:styleId="F100863DFB804219A56E8702317BF2179">
    <w:name w:val="F100863DFB804219A56E8702317BF2179"/>
    <w:rsid w:val="008C7B88"/>
    <w:rPr>
      <w:rFonts w:ascii="Calibri" w:eastAsia="Calibri" w:hAnsi="Calibri" w:cs="Calibri"/>
    </w:rPr>
  </w:style>
  <w:style w:type="paragraph" w:customStyle="1" w:styleId="B80DBECAC3FC42F2B8144283AF1D472A5">
    <w:name w:val="B80DBECAC3FC42F2B8144283AF1D472A5"/>
    <w:rsid w:val="008C7B88"/>
    <w:rPr>
      <w:rFonts w:ascii="Calibri" w:eastAsia="Calibri" w:hAnsi="Calibri" w:cs="Calibri"/>
    </w:rPr>
  </w:style>
  <w:style w:type="paragraph" w:customStyle="1" w:styleId="155301B9DECD49DAA2EFC624B55B19979">
    <w:name w:val="155301B9DECD49DAA2EFC624B55B19979"/>
    <w:rsid w:val="008C7B88"/>
    <w:rPr>
      <w:rFonts w:ascii="Calibri" w:eastAsia="Calibri" w:hAnsi="Calibri" w:cs="Calibri"/>
    </w:rPr>
  </w:style>
  <w:style w:type="paragraph" w:customStyle="1" w:styleId="C8E55BC9F15C46A8B758D02A50B95E8B9">
    <w:name w:val="C8E55BC9F15C46A8B758D02A50B95E8B9"/>
    <w:rsid w:val="008C7B88"/>
    <w:rPr>
      <w:rFonts w:ascii="Calibri" w:eastAsia="Calibri" w:hAnsi="Calibri" w:cs="Calibri"/>
    </w:rPr>
  </w:style>
  <w:style w:type="paragraph" w:customStyle="1" w:styleId="5AEF0CD8F46E4FF69FDD1B80F203318C10">
    <w:name w:val="5AEF0CD8F46E4FF69FDD1B80F203318C10"/>
    <w:rsid w:val="008C7B88"/>
    <w:rPr>
      <w:rFonts w:ascii="Calibri" w:eastAsia="Calibri" w:hAnsi="Calibri" w:cs="Calibri"/>
    </w:rPr>
  </w:style>
  <w:style w:type="paragraph" w:customStyle="1" w:styleId="2FC33BF2D23A4A898401A4BA2F00E3E110">
    <w:name w:val="2FC33BF2D23A4A898401A4BA2F00E3E110"/>
    <w:rsid w:val="008C7B88"/>
    <w:rPr>
      <w:rFonts w:ascii="Calibri" w:eastAsia="Calibri" w:hAnsi="Calibri" w:cs="Calibri"/>
    </w:rPr>
  </w:style>
  <w:style w:type="paragraph" w:customStyle="1" w:styleId="52B2D33E883F40768C829F581C44B25F10">
    <w:name w:val="52B2D33E883F40768C829F581C44B25F10"/>
    <w:rsid w:val="008C7B88"/>
    <w:rPr>
      <w:rFonts w:ascii="Calibri" w:eastAsia="Calibri" w:hAnsi="Calibri" w:cs="Calibri"/>
    </w:rPr>
  </w:style>
  <w:style w:type="paragraph" w:customStyle="1" w:styleId="9121F74EC99D4BE595451DC14176E89C10">
    <w:name w:val="9121F74EC99D4BE595451DC14176E89C10"/>
    <w:rsid w:val="008C7B88"/>
    <w:rPr>
      <w:rFonts w:ascii="Calibri" w:eastAsia="Calibri" w:hAnsi="Calibri" w:cs="Calibri"/>
    </w:rPr>
  </w:style>
  <w:style w:type="paragraph" w:customStyle="1" w:styleId="299C95FBC7EE490CAB6260C8D94186C010">
    <w:name w:val="299C95FBC7EE490CAB6260C8D94186C010"/>
    <w:rsid w:val="008C7B88"/>
    <w:rPr>
      <w:rFonts w:ascii="Calibri" w:eastAsia="Calibri" w:hAnsi="Calibri" w:cs="Calibri"/>
    </w:rPr>
  </w:style>
  <w:style w:type="paragraph" w:customStyle="1" w:styleId="16E2CCA3DFF54C7EA0BFE2A6C00346F010">
    <w:name w:val="16E2CCA3DFF54C7EA0BFE2A6C00346F010"/>
    <w:rsid w:val="008C7B88"/>
    <w:rPr>
      <w:rFonts w:ascii="Calibri" w:eastAsia="Calibri" w:hAnsi="Calibri" w:cs="Calibri"/>
    </w:rPr>
  </w:style>
  <w:style w:type="paragraph" w:customStyle="1" w:styleId="56F28AB3B4C44D0EA9E3F9189062B1DA6">
    <w:name w:val="56F28AB3B4C44D0EA9E3F9189062B1DA6"/>
    <w:rsid w:val="008C7B88"/>
    <w:rPr>
      <w:rFonts w:ascii="Calibri" w:eastAsia="Calibri" w:hAnsi="Calibri" w:cs="Calibri"/>
    </w:rPr>
  </w:style>
  <w:style w:type="paragraph" w:customStyle="1" w:styleId="16FAAB141EAD4506A83F794E31180BA410">
    <w:name w:val="16FAAB141EAD4506A83F794E31180BA410"/>
    <w:rsid w:val="008C7B88"/>
    <w:rPr>
      <w:rFonts w:ascii="Calibri" w:eastAsia="Calibri" w:hAnsi="Calibri" w:cs="Calibri"/>
    </w:rPr>
  </w:style>
  <w:style w:type="paragraph" w:customStyle="1" w:styleId="857F300BBF054845AC398ED6996FF03E10">
    <w:name w:val="857F300BBF054845AC398ED6996FF03E10"/>
    <w:rsid w:val="008C7B88"/>
    <w:rPr>
      <w:rFonts w:ascii="Calibri" w:eastAsia="Calibri" w:hAnsi="Calibri" w:cs="Calibri"/>
    </w:rPr>
  </w:style>
  <w:style w:type="paragraph" w:customStyle="1" w:styleId="914459A3300942BAADBC8AABF25A3E7310">
    <w:name w:val="914459A3300942BAADBC8AABF25A3E7310"/>
    <w:rsid w:val="008C7B88"/>
    <w:rPr>
      <w:rFonts w:ascii="Calibri" w:eastAsia="Calibri" w:hAnsi="Calibri" w:cs="Calibri"/>
    </w:rPr>
  </w:style>
  <w:style w:type="paragraph" w:customStyle="1" w:styleId="0C34237AF3334A72B8428D29C361859610">
    <w:name w:val="0C34237AF3334A72B8428D29C361859610"/>
    <w:rsid w:val="008C7B88"/>
    <w:rPr>
      <w:rFonts w:ascii="Calibri" w:eastAsia="Calibri" w:hAnsi="Calibri" w:cs="Calibri"/>
    </w:rPr>
  </w:style>
  <w:style w:type="paragraph" w:customStyle="1" w:styleId="C0F3B591D4084F7FB7D7979C4E72C5EA10">
    <w:name w:val="C0F3B591D4084F7FB7D7979C4E72C5EA10"/>
    <w:rsid w:val="008C7B88"/>
    <w:rPr>
      <w:rFonts w:ascii="Calibri" w:eastAsia="Calibri" w:hAnsi="Calibri" w:cs="Calibri"/>
    </w:rPr>
  </w:style>
  <w:style w:type="paragraph" w:customStyle="1" w:styleId="ABB89A35D755478498AC56F31B14C17510">
    <w:name w:val="ABB89A35D755478498AC56F31B14C17510"/>
    <w:rsid w:val="008C7B88"/>
    <w:rPr>
      <w:rFonts w:ascii="Calibri" w:eastAsia="Calibri" w:hAnsi="Calibri" w:cs="Calibri"/>
    </w:rPr>
  </w:style>
  <w:style w:type="paragraph" w:customStyle="1" w:styleId="F2B3D4DA670F433F923FC6368302100810">
    <w:name w:val="F2B3D4DA670F433F923FC6368302100810"/>
    <w:rsid w:val="008C7B88"/>
    <w:rPr>
      <w:rFonts w:ascii="Calibri" w:eastAsia="Calibri" w:hAnsi="Calibri" w:cs="Calibri"/>
    </w:rPr>
  </w:style>
  <w:style w:type="paragraph" w:customStyle="1" w:styleId="8CDE7C552FAF4598BD87C96AA9319F7010">
    <w:name w:val="8CDE7C552FAF4598BD87C96AA9319F7010"/>
    <w:rsid w:val="008C7B88"/>
    <w:rPr>
      <w:rFonts w:ascii="Calibri" w:eastAsia="Calibri" w:hAnsi="Calibri" w:cs="Calibri"/>
    </w:rPr>
  </w:style>
  <w:style w:type="paragraph" w:customStyle="1" w:styleId="FD969E807E584655AE32DD1C826F68946">
    <w:name w:val="FD969E807E584655AE32DD1C826F68946"/>
    <w:rsid w:val="008C7B88"/>
    <w:rPr>
      <w:rFonts w:ascii="Calibri" w:eastAsia="Calibri" w:hAnsi="Calibri" w:cs="Calibri"/>
    </w:rPr>
  </w:style>
  <w:style w:type="paragraph" w:customStyle="1" w:styleId="583263B6B9944F9D9CDCFA4CCEFA8E9810">
    <w:name w:val="583263B6B9944F9D9CDCFA4CCEFA8E9810"/>
    <w:rsid w:val="008C7B88"/>
    <w:rPr>
      <w:rFonts w:ascii="Calibri" w:eastAsia="Calibri" w:hAnsi="Calibri" w:cs="Calibri"/>
    </w:rPr>
  </w:style>
  <w:style w:type="paragraph" w:customStyle="1" w:styleId="BB6CC5CB39B846CD82E8C18A3891F93410">
    <w:name w:val="BB6CC5CB39B846CD82E8C18A3891F93410"/>
    <w:rsid w:val="008C7B88"/>
    <w:rPr>
      <w:rFonts w:ascii="Calibri" w:eastAsia="Calibri" w:hAnsi="Calibri" w:cs="Calibri"/>
    </w:rPr>
  </w:style>
  <w:style w:type="paragraph" w:customStyle="1" w:styleId="A4E58FE9F9944C978D379E8F096DA1BE10">
    <w:name w:val="A4E58FE9F9944C978D379E8F096DA1BE10"/>
    <w:rsid w:val="008C7B88"/>
    <w:rPr>
      <w:rFonts w:ascii="Calibri" w:eastAsia="Calibri" w:hAnsi="Calibri" w:cs="Calibri"/>
    </w:rPr>
  </w:style>
  <w:style w:type="paragraph" w:customStyle="1" w:styleId="1D37EE03BEF94A86AE082B4EEC2C5FDE10">
    <w:name w:val="1D37EE03BEF94A86AE082B4EEC2C5FDE10"/>
    <w:rsid w:val="008C7B88"/>
    <w:rPr>
      <w:rFonts w:ascii="Calibri" w:eastAsia="Calibri" w:hAnsi="Calibri" w:cs="Calibri"/>
    </w:rPr>
  </w:style>
  <w:style w:type="paragraph" w:customStyle="1" w:styleId="ED7DBA3D91E249E0BCA96557915CD35910">
    <w:name w:val="ED7DBA3D91E249E0BCA96557915CD35910"/>
    <w:rsid w:val="008C7B88"/>
    <w:rPr>
      <w:rFonts w:ascii="Calibri" w:eastAsia="Calibri" w:hAnsi="Calibri" w:cs="Calibri"/>
    </w:rPr>
  </w:style>
  <w:style w:type="paragraph" w:customStyle="1" w:styleId="21B5F4301F9B4822B600DE850D0A21C310">
    <w:name w:val="21B5F4301F9B4822B600DE850D0A21C310"/>
    <w:rsid w:val="008C7B88"/>
    <w:rPr>
      <w:rFonts w:ascii="Calibri" w:eastAsia="Calibri" w:hAnsi="Calibri" w:cs="Calibri"/>
    </w:rPr>
  </w:style>
  <w:style w:type="paragraph" w:customStyle="1" w:styleId="6A915F28518C4EA79E5BED94559EF6E710">
    <w:name w:val="6A915F28518C4EA79E5BED94559EF6E710"/>
    <w:rsid w:val="008C7B88"/>
    <w:rPr>
      <w:rFonts w:ascii="Calibri" w:eastAsia="Calibri" w:hAnsi="Calibri" w:cs="Calibri"/>
    </w:rPr>
  </w:style>
  <w:style w:type="paragraph" w:customStyle="1" w:styleId="6FD285651B17408B8FE7C624B4493E9810">
    <w:name w:val="6FD285651B17408B8FE7C624B4493E9810"/>
    <w:rsid w:val="008C7B88"/>
    <w:rPr>
      <w:rFonts w:ascii="Calibri" w:eastAsia="Calibri" w:hAnsi="Calibri" w:cs="Calibri"/>
    </w:rPr>
  </w:style>
  <w:style w:type="paragraph" w:customStyle="1" w:styleId="2793448365164426B5EB8132B5E0FE876">
    <w:name w:val="2793448365164426B5EB8132B5E0FE876"/>
    <w:rsid w:val="008C7B88"/>
    <w:rPr>
      <w:rFonts w:ascii="Calibri" w:eastAsia="Calibri" w:hAnsi="Calibri" w:cs="Calibri"/>
    </w:rPr>
  </w:style>
  <w:style w:type="paragraph" w:customStyle="1" w:styleId="3F0D81B1347849C599B5517220BE918B10">
    <w:name w:val="3F0D81B1347849C599B5517220BE918B10"/>
    <w:rsid w:val="008C7B88"/>
    <w:rPr>
      <w:rFonts w:ascii="Calibri" w:eastAsia="Calibri" w:hAnsi="Calibri" w:cs="Calibri"/>
    </w:rPr>
  </w:style>
  <w:style w:type="paragraph" w:customStyle="1" w:styleId="DE09AF91AAAF4671A55B4EC0CAD01A6610">
    <w:name w:val="DE09AF91AAAF4671A55B4EC0CAD01A6610"/>
    <w:rsid w:val="008C7B88"/>
    <w:rPr>
      <w:rFonts w:ascii="Calibri" w:eastAsia="Calibri" w:hAnsi="Calibri" w:cs="Calibri"/>
    </w:rPr>
  </w:style>
  <w:style w:type="paragraph" w:customStyle="1" w:styleId="3BFD821DDB8A40B5A48573D5B4AFDB438">
    <w:name w:val="3BFD821DDB8A40B5A48573D5B4AFDB438"/>
    <w:rsid w:val="008C7B88"/>
    <w:rPr>
      <w:rFonts w:ascii="Calibri" w:eastAsia="Calibri" w:hAnsi="Calibri" w:cs="Calibri"/>
    </w:rPr>
  </w:style>
  <w:style w:type="paragraph" w:customStyle="1" w:styleId="C4C4B4AF9BBC49479570D915F8B43CE58">
    <w:name w:val="C4C4B4AF9BBC49479570D915F8B43CE58"/>
    <w:rsid w:val="008C7B88"/>
    <w:rPr>
      <w:rFonts w:ascii="Calibri" w:eastAsia="Calibri" w:hAnsi="Calibri" w:cs="Calibri"/>
    </w:rPr>
  </w:style>
  <w:style w:type="paragraph" w:customStyle="1" w:styleId="61E493E28D0F451FB8D9D572342910A98">
    <w:name w:val="61E493E28D0F451FB8D9D572342910A98"/>
    <w:rsid w:val="008C7B88"/>
    <w:rPr>
      <w:rFonts w:ascii="Calibri" w:eastAsia="Calibri" w:hAnsi="Calibri" w:cs="Calibri"/>
    </w:rPr>
  </w:style>
  <w:style w:type="paragraph" w:customStyle="1" w:styleId="F23D18E3A35B413BAE4B745DA809B72A8">
    <w:name w:val="F23D18E3A35B413BAE4B745DA809B72A8"/>
    <w:rsid w:val="008C7B88"/>
    <w:rPr>
      <w:rFonts w:ascii="Calibri" w:eastAsia="Calibri" w:hAnsi="Calibri" w:cs="Calibri"/>
    </w:rPr>
  </w:style>
  <w:style w:type="paragraph" w:customStyle="1" w:styleId="6F50A97A2F3D4BB4A59851EF15C0C70A8">
    <w:name w:val="6F50A97A2F3D4BB4A59851EF15C0C70A8"/>
    <w:rsid w:val="008C7B88"/>
    <w:rPr>
      <w:rFonts w:ascii="Calibri" w:eastAsia="Calibri" w:hAnsi="Calibri" w:cs="Calibri"/>
    </w:rPr>
  </w:style>
  <w:style w:type="paragraph" w:customStyle="1" w:styleId="A5B43823B58142788E187B01284850616">
    <w:name w:val="A5B43823B58142788E187B01284850616"/>
    <w:rsid w:val="008C7B88"/>
    <w:rPr>
      <w:rFonts w:ascii="Calibri" w:eastAsia="Calibri" w:hAnsi="Calibri" w:cs="Calibri"/>
    </w:rPr>
  </w:style>
  <w:style w:type="paragraph" w:customStyle="1" w:styleId="96B830E22F3F4AD195AEBC80A0A75B9D6">
    <w:name w:val="96B830E22F3F4AD195AEBC80A0A75B9D6"/>
    <w:rsid w:val="008C7B88"/>
    <w:rPr>
      <w:rFonts w:ascii="Calibri" w:eastAsia="Calibri" w:hAnsi="Calibri" w:cs="Calibri"/>
    </w:rPr>
  </w:style>
  <w:style w:type="paragraph" w:customStyle="1" w:styleId="854DA1B8C9774DC3BDC821F5AAF8E02F6">
    <w:name w:val="854DA1B8C9774DC3BDC821F5AAF8E02F6"/>
    <w:rsid w:val="008C7B88"/>
    <w:rPr>
      <w:rFonts w:ascii="Calibri" w:eastAsia="Calibri" w:hAnsi="Calibri" w:cs="Calibri"/>
    </w:rPr>
  </w:style>
  <w:style w:type="paragraph" w:customStyle="1" w:styleId="E57F901F22C944D2AFAB5E8AFF9681116">
    <w:name w:val="E57F901F22C944D2AFAB5E8AFF9681116"/>
    <w:rsid w:val="008C7B88"/>
    <w:rPr>
      <w:rFonts w:ascii="Calibri" w:eastAsia="Calibri" w:hAnsi="Calibri" w:cs="Calibri"/>
    </w:rPr>
  </w:style>
  <w:style w:type="paragraph" w:customStyle="1" w:styleId="3653DFB005F249E09BEFB6D7792DF06C6">
    <w:name w:val="3653DFB005F249E09BEFB6D7792DF06C6"/>
    <w:rsid w:val="008C7B88"/>
    <w:rPr>
      <w:rFonts w:ascii="Calibri" w:eastAsia="Calibri" w:hAnsi="Calibri" w:cs="Calibri"/>
    </w:rPr>
  </w:style>
  <w:style w:type="paragraph" w:customStyle="1" w:styleId="4720D618A3084CF48D7A7BCB3AA2FA1B6">
    <w:name w:val="4720D618A3084CF48D7A7BCB3AA2FA1B6"/>
    <w:rsid w:val="008C7B88"/>
    <w:rPr>
      <w:rFonts w:ascii="Calibri" w:eastAsia="Calibri" w:hAnsi="Calibri" w:cs="Calibri"/>
    </w:rPr>
  </w:style>
  <w:style w:type="paragraph" w:customStyle="1" w:styleId="C2732734E2204D8CAB41F19C40666B8E6">
    <w:name w:val="C2732734E2204D8CAB41F19C40666B8E6"/>
    <w:rsid w:val="008C7B88"/>
    <w:rPr>
      <w:rFonts w:ascii="Calibri" w:eastAsia="Calibri" w:hAnsi="Calibri" w:cs="Calibri"/>
    </w:rPr>
  </w:style>
  <w:style w:type="paragraph" w:customStyle="1" w:styleId="E533EA709C2B407BB7DE283B198A1F746">
    <w:name w:val="E533EA709C2B407BB7DE283B198A1F746"/>
    <w:rsid w:val="008C7B88"/>
    <w:rPr>
      <w:rFonts w:ascii="Calibri" w:eastAsia="Calibri" w:hAnsi="Calibri" w:cs="Calibri"/>
    </w:rPr>
  </w:style>
  <w:style w:type="paragraph" w:customStyle="1" w:styleId="3D5D0182F0584F15AF9BC13DAD81651A6">
    <w:name w:val="3D5D0182F0584F15AF9BC13DAD81651A6"/>
    <w:rsid w:val="008C7B88"/>
    <w:rPr>
      <w:rFonts w:ascii="Calibri" w:eastAsia="Calibri" w:hAnsi="Calibri" w:cs="Calibri"/>
    </w:rPr>
  </w:style>
  <w:style w:type="paragraph" w:customStyle="1" w:styleId="ABC8A6EAA4B24E0088998F242B20D91D6">
    <w:name w:val="ABC8A6EAA4B24E0088998F242B20D91D6"/>
    <w:rsid w:val="008C7B88"/>
    <w:rPr>
      <w:rFonts w:ascii="Calibri" w:eastAsia="Calibri" w:hAnsi="Calibri" w:cs="Calibri"/>
    </w:rPr>
  </w:style>
  <w:style w:type="paragraph" w:customStyle="1" w:styleId="DD28A02B848D4E07B97BCD28D7283E216">
    <w:name w:val="DD28A02B848D4E07B97BCD28D7283E216"/>
    <w:rsid w:val="008C7B88"/>
    <w:rPr>
      <w:rFonts w:ascii="Calibri" w:eastAsia="Calibri" w:hAnsi="Calibri" w:cs="Calibri"/>
    </w:rPr>
  </w:style>
  <w:style w:type="paragraph" w:customStyle="1" w:styleId="48052708EB5D47999BF164DD37A3EC586">
    <w:name w:val="48052708EB5D47999BF164DD37A3EC586"/>
    <w:rsid w:val="008C7B88"/>
    <w:rPr>
      <w:rFonts w:ascii="Calibri" w:eastAsia="Calibri" w:hAnsi="Calibri" w:cs="Calibri"/>
    </w:rPr>
  </w:style>
  <w:style w:type="paragraph" w:customStyle="1" w:styleId="35245FA22EF64478AF93B2A18E24B04B46">
    <w:name w:val="35245FA22EF64478AF93B2A18E24B04B46"/>
    <w:rsid w:val="004B1BF2"/>
    <w:rPr>
      <w:rFonts w:ascii="Calibri" w:eastAsia="Calibri" w:hAnsi="Calibri" w:cs="Calibri"/>
    </w:rPr>
  </w:style>
  <w:style w:type="paragraph" w:customStyle="1" w:styleId="073CE04D185643878B84AD5BC03D02A346">
    <w:name w:val="073CE04D185643878B84AD5BC03D02A346"/>
    <w:rsid w:val="004B1BF2"/>
    <w:rPr>
      <w:rFonts w:ascii="Calibri" w:eastAsia="Calibri" w:hAnsi="Calibri" w:cs="Calibri"/>
    </w:rPr>
  </w:style>
  <w:style w:type="paragraph" w:customStyle="1" w:styleId="F350FBA2C29B46F6AAF0F236D2BB5ADF46">
    <w:name w:val="F350FBA2C29B46F6AAF0F236D2BB5ADF46"/>
    <w:rsid w:val="004B1BF2"/>
    <w:rPr>
      <w:rFonts w:ascii="Calibri" w:eastAsia="Calibri" w:hAnsi="Calibri" w:cs="Calibri"/>
    </w:rPr>
  </w:style>
  <w:style w:type="paragraph" w:customStyle="1" w:styleId="CCBDD2368CED4B3BB3C09F0E91897B8446">
    <w:name w:val="CCBDD2368CED4B3BB3C09F0E91897B8446"/>
    <w:rsid w:val="004B1BF2"/>
    <w:rPr>
      <w:rFonts w:ascii="Calibri" w:eastAsia="Calibri" w:hAnsi="Calibri" w:cs="Calibri"/>
    </w:rPr>
  </w:style>
  <w:style w:type="paragraph" w:customStyle="1" w:styleId="769D10671D634164A6D2DB2AF97D16D346">
    <w:name w:val="769D10671D634164A6D2DB2AF97D16D346"/>
    <w:rsid w:val="004B1BF2"/>
    <w:rPr>
      <w:rFonts w:ascii="Calibri" w:eastAsia="Calibri" w:hAnsi="Calibri" w:cs="Calibri"/>
    </w:rPr>
  </w:style>
  <w:style w:type="paragraph" w:customStyle="1" w:styleId="1BCCAAA731DE4199B6C7663B347D578622">
    <w:name w:val="1BCCAAA731DE4199B6C7663B347D578622"/>
    <w:rsid w:val="004B1BF2"/>
    <w:rPr>
      <w:rFonts w:ascii="Calibri" w:eastAsia="Calibri" w:hAnsi="Calibri" w:cs="Calibri"/>
    </w:rPr>
  </w:style>
  <w:style w:type="paragraph" w:customStyle="1" w:styleId="22D1173ECA85442FAAE1546580C4047F46">
    <w:name w:val="22D1173ECA85442FAAE1546580C4047F46"/>
    <w:rsid w:val="004B1BF2"/>
    <w:rPr>
      <w:rFonts w:ascii="Calibri" w:eastAsia="Calibri" w:hAnsi="Calibri" w:cs="Calibri"/>
    </w:rPr>
  </w:style>
  <w:style w:type="paragraph" w:customStyle="1" w:styleId="2E09607F8F574648BE510D79D43D776E46">
    <w:name w:val="2E09607F8F574648BE510D79D43D776E46"/>
    <w:rsid w:val="004B1BF2"/>
    <w:rPr>
      <w:rFonts w:ascii="Calibri" w:eastAsia="Calibri" w:hAnsi="Calibri" w:cs="Calibri"/>
    </w:rPr>
  </w:style>
  <w:style w:type="paragraph" w:customStyle="1" w:styleId="81C726644747499688BEA02F99DA886146">
    <w:name w:val="81C726644747499688BEA02F99DA886146"/>
    <w:rsid w:val="004B1BF2"/>
    <w:rPr>
      <w:rFonts w:ascii="Calibri" w:eastAsia="Calibri" w:hAnsi="Calibri" w:cs="Calibri"/>
    </w:rPr>
  </w:style>
  <w:style w:type="paragraph" w:customStyle="1" w:styleId="0055559777E949F0982D40CD4DB8130246">
    <w:name w:val="0055559777E949F0982D40CD4DB8130246"/>
    <w:rsid w:val="004B1BF2"/>
    <w:rPr>
      <w:rFonts w:ascii="Calibri" w:eastAsia="Calibri" w:hAnsi="Calibri" w:cs="Calibri"/>
    </w:rPr>
  </w:style>
  <w:style w:type="paragraph" w:customStyle="1" w:styleId="6D449A5E81354584AA7270E94DC2907746">
    <w:name w:val="6D449A5E81354584AA7270E94DC2907746"/>
    <w:rsid w:val="004B1BF2"/>
    <w:rPr>
      <w:rFonts w:ascii="Calibri" w:eastAsia="Calibri" w:hAnsi="Calibri" w:cs="Calibri"/>
    </w:rPr>
  </w:style>
  <w:style w:type="paragraph" w:customStyle="1" w:styleId="738D7F6E969544BF88B80478D072D0FE46">
    <w:name w:val="738D7F6E969544BF88B80478D072D0FE46"/>
    <w:rsid w:val="004B1BF2"/>
    <w:rPr>
      <w:rFonts w:ascii="Calibri" w:eastAsia="Calibri" w:hAnsi="Calibri" w:cs="Calibri"/>
    </w:rPr>
  </w:style>
  <w:style w:type="paragraph" w:customStyle="1" w:styleId="A10F9FAD60BB468D828486437A5103B636">
    <w:name w:val="A10F9FAD60BB468D828486437A5103B636"/>
    <w:rsid w:val="004B1BF2"/>
    <w:rPr>
      <w:rFonts w:ascii="Calibri" w:eastAsia="Calibri" w:hAnsi="Calibri" w:cs="Calibri"/>
    </w:rPr>
  </w:style>
  <w:style w:type="paragraph" w:customStyle="1" w:styleId="2277121C6A224167B684D32D1BC7D5B745">
    <w:name w:val="2277121C6A224167B684D32D1BC7D5B745"/>
    <w:rsid w:val="004B1BF2"/>
    <w:rPr>
      <w:rFonts w:ascii="Calibri" w:eastAsia="Calibri" w:hAnsi="Calibri" w:cs="Calibri"/>
    </w:rPr>
  </w:style>
  <w:style w:type="paragraph" w:customStyle="1" w:styleId="4A60C4FFAACB4F43B39B767999F4191445">
    <w:name w:val="4A60C4FFAACB4F43B39B767999F4191445"/>
    <w:rsid w:val="004B1BF2"/>
    <w:rPr>
      <w:rFonts w:ascii="Calibri" w:eastAsia="Calibri" w:hAnsi="Calibri" w:cs="Calibri"/>
    </w:rPr>
  </w:style>
  <w:style w:type="paragraph" w:customStyle="1" w:styleId="67FE404E89BA49AC8E6C2FA842E57E6E45">
    <w:name w:val="67FE404E89BA49AC8E6C2FA842E57E6E45"/>
    <w:rsid w:val="004B1BF2"/>
    <w:rPr>
      <w:rFonts w:ascii="Calibri" w:eastAsia="Calibri" w:hAnsi="Calibri" w:cs="Calibri"/>
    </w:rPr>
  </w:style>
  <w:style w:type="paragraph" w:customStyle="1" w:styleId="7406B72CE29443ED92101E6250F6121345">
    <w:name w:val="7406B72CE29443ED92101E6250F6121345"/>
    <w:rsid w:val="004B1BF2"/>
    <w:rPr>
      <w:rFonts w:ascii="Calibri" w:eastAsia="Calibri" w:hAnsi="Calibri" w:cs="Calibri"/>
    </w:rPr>
  </w:style>
  <w:style w:type="paragraph" w:customStyle="1" w:styleId="852C8E64E84C43ACBDA4BFFCECA51BF045">
    <w:name w:val="852C8E64E84C43ACBDA4BFFCECA51BF045"/>
    <w:rsid w:val="004B1BF2"/>
    <w:rPr>
      <w:rFonts w:ascii="Calibri" w:eastAsia="Calibri" w:hAnsi="Calibri" w:cs="Calibri"/>
    </w:rPr>
  </w:style>
  <w:style w:type="paragraph" w:customStyle="1" w:styleId="4EA8C8749A3A49BAB490C88F8DE3D4D745">
    <w:name w:val="4EA8C8749A3A49BAB490C88F8DE3D4D745"/>
    <w:rsid w:val="004B1BF2"/>
    <w:rPr>
      <w:rFonts w:ascii="Calibri" w:eastAsia="Calibri" w:hAnsi="Calibri" w:cs="Calibri"/>
    </w:rPr>
  </w:style>
  <w:style w:type="paragraph" w:customStyle="1" w:styleId="6E1328EB82374AC9A3530A0D99C80EB345">
    <w:name w:val="6E1328EB82374AC9A3530A0D99C80EB345"/>
    <w:rsid w:val="004B1BF2"/>
    <w:rPr>
      <w:rFonts w:ascii="Calibri" w:eastAsia="Calibri" w:hAnsi="Calibri" w:cs="Calibri"/>
    </w:rPr>
  </w:style>
  <w:style w:type="paragraph" w:customStyle="1" w:styleId="22CD0A45E8184A74823BAB2420C6EC8820">
    <w:name w:val="22CD0A45E8184A74823BAB2420C6EC8820"/>
    <w:rsid w:val="004B1BF2"/>
    <w:rPr>
      <w:rFonts w:ascii="Calibri" w:eastAsia="Calibri" w:hAnsi="Calibri" w:cs="Calibri"/>
    </w:rPr>
  </w:style>
  <w:style w:type="paragraph" w:customStyle="1" w:styleId="6D1E5C5B8F084D14A0EF701DF649934545">
    <w:name w:val="6D1E5C5B8F084D14A0EF701DF649934545"/>
    <w:rsid w:val="004B1BF2"/>
    <w:rPr>
      <w:rFonts w:ascii="Calibri" w:eastAsia="Calibri" w:hAnsi="Calibri" w:cs="Calibri"/>
    </w:rPr>
  </w:style>
  <w:style w:type="paragraph" w:customStyle="1" w:styleId="4C0ADCF2C7EC4D74AC449DE59F3B5C4A45">
    <w:name w:val="4C0ADCF2C7EC4D74AC449DE59F3B5C4A45"/>
    <w:rsid w:val="004B1BF2"/>
    <w:rPr>
      <w:rFonts w:ascii="Calibri" w:eastAsia="Calibri" w:hAnsi="Calibri" w:cs="Calibri"/>
    </w:rPr>
  </w:style>
  <w:style w:type="paragraph" w:customStyle="1" w:styleId="A4BDE212CF4E497B8CAACDB3064576B145">
    <w:name w:val="A4BDE212CF4E497B8CAACDB3064576B145"/>
    <w:rsid w:val="004B1BF2"/>
    <w:rPr>
      <w:rFonts w:ascii="Calibri" w:eastAsia="Calibri" w:hAnsi="Calibri" w:cs="Calibri"/>
    </w:rPr>
  </w:style>
  <w:style w:type="paragraph" w:customStyle="1" w:styleId="7BA1716E82564C578833C48E3D78578545">
    <w:name w:val="7BA1716E82564C578833C48E3D78578545"/>
    <w:rsid w:val="004B1BF2"/>
    <w:rPr>
      <w:rFonts w:ascii="Calibri" w:eastAsia="Calibri" w:hAnsi="Calibri" w:cs="Calibri"/>
    </w:rPr>
  </w:style>
  <w:style w:type="paragraph" w:customStyle="1" w:styleId="AE0762346C5944D78DAF56CF3384227B45">
    <w:name w:val="AE0762346C5944D78DAF56CF3384227B45"/>
    <w:rsid w:val="004B1BF2"/>
    <w:rPr>
      <w:rFonts w:ascii="Calibri" w:eastAsia="Calibri" w:hAnsi="Calibri" w:cs="Calibri"/>
    </w:rPr>
  </w:style>
  <w:style w:type="paragraph" w:customStyle="1" w:styleId="11873BB6AA814438AF3867193FC31ADD44">
    <w:name w:val="11873BB6AA814438AF3867193FC31ADD44"/>
    <w:rsid w:val="004B1BF2"/>
    <w:rPr>
      <w:rFonts w:ascii="Calibri" w:eastAsia="Calibri" w:hAnsi="Calibri" w:cs="Calibri"/>
    </w:rPr>
  </w:style>
  <w:style w:type="paragraph" w:customStyle="1" w:styleId="8E6D8326792A44E5A9B35F3AE8E8A72A34">
    <w:name w:val="8E6D8326792A44E5A9B35F3AE8E8A72A34"/>
    <w:rsid w:val="004B1BF2"/>
    <w:rPr>
      <w:rFonts w:ascii="Calibri" w:eastAsia="Calibri" w:hAnsi="Calibri" w:cs="Calibri"/>
    </w:rPr>
  </w:style>
  <w:style w:type="paragraph" w:customStyle="1" w:styleId="C4FE3561BEE14D9F9F819BEA1519829244">
    <w:name w:val="C4FE3561BEE14D9F9F819BEA1519829244"/>
    <w:rsid w:val="004B1BF2"/>
    <w:rPr>
      <w:rFonts w:ascii="Calibri" w:eastAsia="Calibri" w:hAnsi="Calibri" w:cs="Calibri"/>
    </w:rPr>
  </w:style>
  <w:style w:type="paragraph" w:customStyle="1" w:styleId="438043E8C2954971BBD4ABC392492DE643">
    <w:name w:val="438043E8C2954971BBD4ABC392492DE643"/>
    <w:rsid w:val="004B1BF2"/>
    <w:rPr>
      <w:rFonts w:ascii="Calibri" w:eastAsia="Calibri" w:hAnsi="Calibri" w:cs="Calibri"/>
    </w:rPr>
  </w:style>
  <w:style w:type="paragraph" w:customStyle="1" w:styleId="858D6DA1D0EA43D490955717AA8E343042">
    <w:name w:val="858D6DA1D0EA43D490955717AA8E343042"/>
    <w:rsid w:val="004B1BF2"/>
    <w:rPr>
      <w:rFonts w:ascii="Calibri" w:eastAsia="Calibri" w:hAnsi="Calibri" w:cs="Calibri"/>
    </w:rPr>
  </w:style>
  <w:style w:type="paragraph" w:customStyle="1" w:styleId="13AA16B01F5E4DF4BE64D9905885839642">
    <w:name w:val="13AA16B01F5E4DF4BE64D9905885839642"/>
    <w:rsid w:val="004B1BF2"/>
    <w:rPr>
      <w:rFonts w:ascii="Calibri" w:eastAsia="Calibri" w:hAnsi="Calibri" w:cs="Calibri"/>
    </w:rPr>
  </w:style>
  <w:style w:type="paragraph" w:customStyle="1" w:styleId="D2ABBFF8472F4B72A6FAA0B58A32CBD142">
    <w:name w:val="D2ABBFF8472F4B72A6FAA0B58A32CBD142"/>
    <w:rsid w:val="004B1BF2"/>
    <w:rPr>
      <w:rFonts w:ascii="Calibri" w:eastAsia="Calibri" w:hAnsi="Calibri" w:cs="Calibri"/>
    </w:rPr>
  </w:style>
  <w:style w:type="paragraph" w:customStyle="1" w:styleId="CAEFC4ECF4264832970C20468252F72931">
    <w:name w:val="CAEFC4ECF4264832970C20468252F72931"/>
    <w:rsid w:val="004B1BF2"/>
    <w:rPr>
      <w:rFonts w:ascii="Calibri" w:eastAsia="Calibri" w:hAnsi="Calibri" w:cs="Calibri"/>
    </w:rPr>
  </w:style>
  <w:style w:type="paragraph" w:customStyle="1" w:styleId="E0A138E2AA5949EFB6AD8CE82D35B10B31">
    <w:name w:val="E0A138E2AA5949EFB6AD8CE82D35B10B31"/>
    <w:rsid w:val="004B1BF2"/>
    <w:rPr>
      <w:rFonts w:ascii="Calibri" w:eastAsia="Calibri" w:hAnsi="Calibri" w:cs="Calibri"/>
    </w:rPr>
  </w:style>
  <w:style w:type="paragraph" w:customStyle="1" w:styleId="21465FFE5959440ABA43700EA4EC4C2E31">
    <w:name w:val="21465FFE5959440ABA43700EA4EC4C2E31"/>
    <w:rsid w:val="004B1BF2"/>
    <w:pPr>
      <w:ind w:left="720"/>
      <w:contextualSpacing/>
    </w:pPr>
    <w:rPr>
      <w:rFonts w:ascii="Calibri" w:eastAsia="Calibri" w:hAnsi="Calibri" w:cs="Calibri"/>
    </w:rPr>
  </w:style>
  <w:style w:type="paragraph" w:customStyle="1" w:styleId="F8C79C859D0B4B449A9EAD37F199A1A642">
    <w:name w:val="F8C79C859D0B4B449A9EAD37F199A1A642"/>
    <w:rsid w:val="004B1BF2"/>
    <w:rPr>
      <w:rFonts w:ascii="Calibri" w:eastAsia="Calibri" w:hAnsi="Calibri" w:cs="Calibri"/>
    </w:rPr>
  </w:style>
  <w:style w:type="paragraph" w:customStyle="1" w:styleId="A8A8D2E1A07B4ED19E3C5F0AAD74B17742">
    <w:name w:val="A8A8D2E1A07B4ED19E3C5F0AAD74B17742"/>
    <w:rsid w:val="004B1BF2"/>
    <w:rPr>
      <w:rFonts w:ascii="Calibri" w:eastAsia="Calibri" w:hAnsi="Calibri" w:cs="Calibri"/>
    </w:rPr>
  </w:style>
  <w:style w:type="paragraph" w:customStyle="1" w:styleId="77BCAE2AB5C94FD0A827BEAD4B63388242">
    <w:name w:val="77BCAE2AB5C94FD0A827BEAD4B63388242"/>
    <w:rsid w:val="004B1BF2"/>
    <w:rPr>
      <w:rFonts w:ascii="Calibri" w:eastAsia="Calibri" w:hAnsi="Calibri" w:cs="Calibri"/>
    </w:rPr>
  </w:style>
  <w:style w:type="paragraph" w:customStyle="1" w:styleId="358394327311429C8447C86E8082B51A42">
    <w:name w:val="358394327311429C8447C86E8082B51A42"/>
    <w:rsid w:val="004B1BF2"/>
    <w:rPr>
      <w:rFonts w:ascii="Calibri" w:eastAsia="Calibri" w:hAnsi="Calibri" w:cs="Calibri"/>
    </w:rPr>
  </w:style>
  <w:style w:type="paragraph" w:customStyle="1" w:styleId="115BB9D40D38436DB565B45BF180420442">
    <w:name w:val="115BB9D40D38436DB565B45BF180420442"/>
    <w:rsid w:val="004B1BF2"/>
    <w:rPr>
      <w:rFonts w:ascii="Calibri" w:eastAsia="Calibri" w:hAnsi="Calibri" w:cs="Calibri"/>
    </w:rPr>
  </w:style>
  <w:style w:type="paragraph" w:customStyle="1" w:styleId="116C6487F72145EB84B88F61438A772E42">
    <w:name w:val="116C6487F72145EB84B88F61438A772E42"/>
    <w:rsid w:val="004B1BF2"/>
    <w:rPr>
      <w:rFonts w:ascii="Calibri" w:eastAsia="Calibri" w:hAnsi="Calibri" w:cs="Calibri"/>
    </w:rPr>
  </w:style>
  <w:style w:type="paragraph" w:customStyle="1" w:styleId="CF0BAE5B2AE44C598F988E849ECFA5E242">
    <w:name w:val="CF0BAE5B2AE44C598F988E849ECFA5E242"/>
    <w:rsid w:val="004B1BF2"/>
    <w:rPr>
      <w:rFonts w:ascii="Calibri" w:eastAsia="Calibri" w:hAnsi="Calibri" w:cs="Calibri"/>
    </w:rPr>
  </w:style>
  <w:style w:type="paragraph" w:customStyle="1" w:styleId="CE7BD6CB3F454FB0B2A90BD1F41B7F8F42">
    <w:name w:val="CE7BD6CB3F454FB0B2A90BD1F41B7F8F42"/>
    <w:rsid w:val="004B1BF2"/>
    <w:rPr>
      <w:rFonts w:ascii="Calibri" w:eastAsia="Calibri" w:hAnsi="Calibri" w:cs="Calibri"/>
    </w:rPr>
  </w:style>
  <w:style w:type="paragraph" w:customStyle="1" w:styleId="4338AC1CD07B41C885CD49D7E1CB469B29">
    <w:name w:val="4338AC1CD07B41C885CD49D7E1CB469B29"/>
    <w:rsid w:val="004B1BF2"/>
    <w:rPr>
      <w:rFonts w:ascii="Calibri" w:eastAsia="Calibri" w:hAnsi="Calibri" w:cs="Calibri"/>
    </w:rPr>
  </w:style>
  <w:style w:type="paragraph" w:customStyle="1" w:styleId="4B961C06F6184FCAA04F89B2032E4D3629">
    <w:name w:val="4B961C06F6184FCAA04F89B2032E4D3629"/>
    <w:rsid w:val="004B1BF2"/>
    <w:rPr>
      <w:rFonts w:ascii="Calibri" w:eastAsia="Calibri" w:hAnsi="Calibri" w:cs="Calibri"/>
    </w:rPr>
  </w:style>
  <w:style w:type="paragraph" w:customStyle="1" w:styleId="222CC323CD7E455FA6E502D98AA9148129">
    <w:name w:val="222CC323CD7E455FA6E502D98AA9148129"/>
    <w:rsid w:val="004B1BF2"/>
    <w:rPr>
      <w:rFonts w:ascii="Calibri" w:eastAsia="Calibri" w:hAnsi="Calibri" w:cs="Calibri"/>
    </w:rPr>
  </w:style>
  <w:style w:type="paragraph" w:customStyle="1" w:styleId="AB16D2BA0D954AA892A3AC64FECB354F27">
    <w:name w:val="AB16D2BA0D954AA892A3AC64FECB354F27"/>
    <w:rsid w:val="004B1BF2"/>
    <w:rPr>
      <w:rFonts w:ascii="Calibri" w:eastAsia="Calibri" w:hAnsi="Calibri" w:cs="Calibri"/>
    </w:rPr>
  </w:style>
  <w:style w:type="paragraph" w:customStyle="1" w:styleId="3CA3693D4C144CECBC02986CD8E52AB427">
    <w:name w:val="3CA3693D4C144CECBC02986CD8E52AB427"/>
    <w:rsid w:val="004B1BF2"/>
    <w:rPr>
      <w:rFonts w:ascii="Calibri" w:eastAsia="Calibri" w:hAnsi="Calibri" w:cs="Calibri"/>
    </w:rPr>
  </w:style>
  <w:style w:type="paragraph" w:customStyle="1" w:styleId="4C87EDF3529A460BBD35B37379FB01CF41">
    <w:name w:val="4C87EDF3529A460BBD35B37379FB01CF41"/>
    <w:rsid w:val="004B1BF2"/>
    <w:rPr>
      <w:rFonts w:ascii="Calibri" w:eastAsia="Calibri" w:hAnsi="Calibri" w:cs="Calibri"/>
    </w:rPr>
  </w:style>
  <w:style w:type="paragraph" w:customStyle="1" w:styleId="F7AD68BCB4C74E76BFB08F92321656FD41">
    <w:name w:val="F7AD68BCB4C74E76BFB08F92321656FD41"/>
    <w:rsid w:val="004B1BF2"/>
    <w:rPr>
      <w:rFonts w:ascii="Calibri" w:eastAsia="Calibri" w:hAnsi="Calibri" w:cs="Calibri"/>
    </w:rPr>
  </w:style>
  <w:style w:type="paragraph" w:customStyle="1" w:styleId="2DA24947D4DA46249D11064E21AABEF441">
    <w:name w:val="2DA24947D4DA46249D11064E21AABEF441"/>
    <w:rsid w:val="004B1BF2"/>
    <w:rPr>
      <w:rFonts w:ascii="Calibri" w:eastAsia="Calibri" w:hAnsi="Calibri" w:cs="Calibri"/>
    </w:rPr>
  </w:style>
  <w:style w:type="paragraph" w:customStyle="1" w:styleId="00668E3C07AF448393735BDAF6AF494C39">
    <w:name w:val="00668E3C07AF448393735BDAF6AF494C39"/>
    <w:rsid w:val="004B1BF2"/>
    <w:pPr>
      <w:keepNext/>
      <w:spacing w:before="240" w:after="60" w:line="240" w:lineRule="auto"/>
      <w:outlineLvl w:val="1"/>
    </w:pPr>
    <w:rPr>
      <w:rFonts w:ascii="Minion Pro" w:eastAsia="Calibri" w:hAnsi="Minion Pro" w:cs="Times New Roman"/>
      <w:b/>
      <w:bCs/>
      <w:i/>
      <w:iCs/>
      <w:color w:val="538135" w:themeColor="accent6" w:themeShade="BF"/>
      <w:sz w:val="28"/>
      <w:szCs w:val="28"/>
    </w:rPr>
  </w:style>
  <w:style w:type="paragraph" w:customStyle="1" w:styleId="66E8B845E0AC44739041F377DCC9463341">
    <w:name w:val="66E8B845E0AC44739041F377DCC9463341"/>
    <w:rsid w:val="004B1BF2"/>
    <w:rPr>
      <w:rFonts w:ascii="Calibri" w:eastAsia="Calibri" w:hAnsi="Calibri" w:cs="Calibri"/>
    </w:rPr>
  </w:style>
  <w:style w:type="paragraph" w:customStyle="1" w:styleId="631E1FB997434FBC8CF6A8388DE7BAEB41">
    <w:name w:val="631E1FB997434FBC8CF6A8388DE7BAEB41"/>
    <w:rsid w:val="004B1BF2"/>
    <w:rPr>
      <w:rFonts w:ascii="Calibri" w:eastAsia="Calibri" w:hAnsi="Calibri" w:cs="Calibri"/>
    </w:rPr>
  </w:style>
  <w:style w:type="paragraph" w:customStyle="1" w:styleId="C20548BDB768419E8DE99B210EB3B62D41">
    <w:name w:val="C20548BDB768419E8DE99B210EB3B62D41"/>
    <w:rsid w:val="004B1BF2"/>
    <w:rPr>
      <w:rFonts w:ascii="Calibri" w:eastAsia="Calibri" w:hAnsi="Calibri" w:cs="Calibri"/>
    </w:rPr>
  </w:style>
  <w:style w:type="paragraph" w:customStyle="1" w:styleId="ACFF48D6DCB64F9EB5591E7236D686E141">
    <w:name w:val="ACFF48D6DCB64F9EB5591E7236D686E141"/>
    <w:rsid w:val="004B1BF2"/>
    <w:rPr>
      <w:rFonts w:ascii="Calibri" w:eastAsia="Calibri" w:hAnsi="Calibri" w:cs="Calibri"/>
    </w:rPr>
  </w:style>
  <w:style w:type="paragraph" w:customStyle="1" w:styleId="B6CC6B50EDD44454A81D88C3F66EDDBB41">
    <w:name w:val="B6CC6B50EDD44454A81D88C3F66EDDBB41"/>
    <w:rsid w:val="004B1BF2"/>
    <w:rPr>
      <w:rFonts w:ascii="Calibri" w:eastAsia="Calibri" w:hAnsi="Calibri" w:cs="Calibri"/>
    </w:rPr>
  </w:style>
  <w:style w:type="paragraph" w:customStyle="1" w:styleId="5B5F4E9040134207A0694C22AB88486C41">
    <w:name w:val="5B5F4E9040134207A0694C22AB88486C41"/>
    <w:rsid w:val="004B1BF2"/>
    <w:rPr>
      <w:rFonts w:ascii="Calibri" w:eastAsia="Calibri" w:hAnsi="Calibri" w:cs="Calibri"/>
    </w:rPr>
  </w:style>
  <w:style w:type="paragraph" w:customStyle="1" w:styleId="B3B18CD5A2D94BC89611EA3FECB3A19F41">
    <w:name w:val="B3B18CD5A2D94BC89611EA3FECB3A19F41"/>
    <w:rsid w:val="004B1BF2"/>
    <w:rPr>
      <w:rFonts w:ascii="Calibri" w:eastAsia="Calibri" w:hAnsi="Calibri" w:cs="Calibri"/>
    </w:rPr>
  </w:style>
  <w:style w:type="paragraph" w:customStyle="1" w:styleId="662052D1FFA641BABB671BC491BA871241">
    <w:name w:val="662052D1FFA641BABB671BC491BA871241"/>
    <w:rsid w:val="004B1BF2"/>
    <w:rPr>
      <w:rFonts w:ascii="Calibri" w:eastAsia="Calibri" w:hAnsi="Calibri" w:cs="Calibri"/>
    </w:rPr>
  </w:style>
  <w:style w:type="paragraph" w:customStyle="1" w:styleId="9D9CB62892494461AC95664789F4CBCE41">
    <w:name w:val="9D9CB62892494461AC95664789F4CBCE41"/>
    <w:rsid w:val="004B1BF2"/>
    <w:rPr>
      <w:rFonts w:ascii="Calibri" w:eastAsia="Calibri" w:hAnsi="Calibri" w:cs="Calibri"/>
    </w:rPr>
  </w:style>
  <w:style w:type="paragraph" w:customStyle="1" w:styleId="5B496F62C19F4E7487C10EBECD141F8641">
    <w:name w:val="5B496F62C19F4E7487C10EBECD141F8641"/>
    <w:rsid w:val="004B1BF2"/>
    <w:rPr>
      <w:rFonts w:ascii="Calibri" w:eastAsia="Calibri" w:hAnsi="Calibri" w:cs="Calibri"/>
    </w:rPr>
  </w:style>
  <w:style w:type="paragraph" w:customStyle="1" w:styleId="B1C310055E954392947742591F66853D41">
    <w:name w:val="B1C310055E954392947742591F66853D41"/>
    <w:rsid w:val="004B1BF2"/>
    <w:rPr>
      <w:rFonts w:ascii="Calibri" w:eastAsia="Calibri" w:hAnsi="Calibri" w:cs="Calibri"/>
    </w:rPr>
  </w:style>
  <w:style w:type="paragraph" w:customStyle="1" w:styleId="EA027927E1C040CBB77A5137F5558CEF41">
    <w:name w:val="EA027927E1C040CBB77A5137F5558CEF41"/>
    <w:rsid w:val="004B1BF2"/>
    <w:rPr>
      <w:rFonts w:ascii="Calibri" w:eastAsia="Calibri" w:hAnsi="Calibri" w:cs="Calibri"/>
    </w:rPr>
  </w:style>
  <w:style w:type="paragraph" w:customStyle="1" w:styleId="2550E25B87FE4324A4953BD39111C56D41">
    <w:name w:val="2550E25B87FE4324A4953BD39111C56D41"/>
    <w:rsid w:val="004B1BF2"/>
    <w:rPr>
      <w:rFonts w:ascii="Calibri" w:eastAsia="Calibri" w:hAnsi="Calibri" w:cs="Calibri"/>
    </w:rPr>
  </w:style>
  <w:style w:type="paragraph" w:customStyle="1" w:styleId="C5548B98C7264F1AA7D1B93D5E85C73810">
    <w:name w:val="C5548B98C7264F1AA7D1B93D5E85C73810"/>
    <w:rsid w:val="004B1BF2"/>
    <w:rPr>
      <w:rFonts w:ascii="Calibri" w:eastAsia="Calibri" w:hAnsi="Calibri" w:cs="Calibri"/>
    </w:rPr>
  </w:style>
  <w:style w:type="paragraph" w:customStyle="1" w:styleId="DCF64826E65941BC9243F46386150BC210">
    <w:name w:val="DCF64826E65941BC9243F46386150BC210"/>
    <w:rsid w:val="004B1BF2"/>
    <w:rPr>
      <w:rFonts w:ascii="Calibri" w:eastAsia="Calibri" w:hAnsi="Calibri" w:cs="Calibri"/>
    </w:rPr>
  </w:style>
  <w:style w:type="paragraph" w:customStyle="1" w:styleId="27AE001FE3D44CC2811B2A65FCD0097910">
    <w:name w:val="27AE001FE3D44CC2811B2A65FCD0097910"/>
    <w:rsid w:val="004B1BF2"/>
    <w:rPr>
      <w:rFonts w:ascii="Calibri" w:eastAsia="Calibri" w:hAnsi="Calibri" w:cs="Calibri"/>
    </w:rPr>
  </w:style>
  <w:style w:type="paragraph" w:customStyle="1" w:styleId="A43F947270CA4F67BE3DB38FDFC1840210">
    <w:name w:val="A43F947270CA4F67BE3DB38FDFC1840210"/>
    <w:rsid w:val="004B1BF2"/>
    <w:rPr>
      <w:rFonts w:ascii="Calibri" w:eastAsia="Calibri" w:hAnsi="Calibri" w:cs="Calibri"/>
    </w:rPr>
  </w:style>
  <w:style w:type="paragraph" w:customStyle="1" w:styleId="1B5203FD1B5F4DB5987A8B4500D33C1910">
    <w:name w:val="1B5203FD1B5F4DB5987A8B4500D33C1910"/>
    <w:rsid w:val="004B1BF2"/>
    <w:rPr>
      <w:rFonts w:ascii="Calibri" w:eastAsia="Calibri" w:hAnsi="Calibri" w:cs="Calibri"/>
    </w:rPr>
  </w:style>
  <w:style w:type="paragraph" w:customStyle="1" w:styleId="F100863DFB804219A56E8702317BF21710">
    <w:name w:val="F100863DFB804219A56E8702317BF21710"/>
    <w:rsid w:val="004B1BF2"/>
    <w:rPr>
      <w:rFonts w:ascii="Calibri" w:eastAsia="Calibri" w:hAnsi="Calibri" w:cs="Calibri"/>
    </w:rPr>
  </w:style>
  <w:style w:type="paragraph" w:customStyle="1" w:styleId="B80DBECAC3FC42F2B8144283AF1D472A6">
    <w:name w:val="B80DBECAC3FC42F2B8144283AF1D472A6"/>
    <w:rsid w:val="004B1BF2"/>
    <w:rPr>
      <w:rFonts w:ascii="Calibri" w:eastAsia="Calibri" w:hAnsi="Calibri" w:cs="Calibri"/>
    </w:rPr>
  </w:style>
  <w:style w:type="paragraph" w:customStyle="1" w:styleId="155301B9DECD49DAA2EFC624B55B199710">
    <w:name w:val="155301B9DECD49DAA2EFC624B55B199710"/>
    <w:rsid w:val="004B1BF2"/>
    <w:rPr>
      <w:rFonts w:ascii="Calibri" w:eastAsia="Calibri" w:hAnsi="Calibri" w:cs="Calibri"/>
    </w:rPr>
  </w:style>
  <w:style w:type="paragraph" w:customStyle="1" w:styleId="C8E55BC9F15C46A8B758D02A50B95E8B10">
    <w:name w:val="C8E55BC9F15C46A8B758D02A50B95E8B10"/>
    <w:rsid w:val="004B1BF2"/>
    <w:rPr>
      <w:rFonts w:ascii="Calibri" w:eastAsia="Calibri" w:hAnsi="Calibri" w:cs="Calibri"/>
    </w:rPr>
  </w:style>
  <w:style w:type="paragraph" w:customStyle="1" w:styleId="5AEF0CD8F46E4FF69FDD1B80F203318C11">
    <w:name w:val="5AEF0CD8F46E4FF69FDD1B80F203318C11"/>
    <w:rsid w:val="004B1BF2"/>
    <w:rPr>
      <w:rFonts w:ascii="Calibri" w:eastAsia="Calibri" w:hAnsi="Calibri" w:cs="Calibri"/>
    </w:rPr>
  </w:style>
  <w:style w:type="paragraph" w:customStyle="1" w:styleId="2FC33BF2D23A4A898401A4BA2F00E3E111">
    <w:name w:val="2FC33BF2D23A4A898401A4BA2F00E3E111"/>
    <w:rsid w:val="004B1BF2"/>
    <w:rPr>
      <w:rFonts w:ascii="Calibri" w:eastAsia="Calibri" w:hAnsi="Calibri" w:cs="Calibri"/>
    </w:rPr>
  </w:style>
  <w:style w:type="paragraph" w:customStyle="1" w:styleId="52B2D33E883F40768C829F581C44B25F11">
    <w:name w:val="52B2D33E883F40768C829F581C44B25F11"/>
    <w:rsid w:val="004B1BF2"/>
    <w:rPr>
      <w:rFonts w:ascii="Calibri" w:eastAsia="Calibri" w:hAnsi="Calibri" w:cs="Calibri"/>
    </w:rPr>
  </w:style>
  <w:style w:type="paragraph" w:customStyle="1" w:styleId="9121F74EC99D4BE595451DC14176E89C11">
    <w:name w:val="9121F74EC99D4BE595451DC14176E89C11"/>
    <w:rsid w:val="004B1BF2"/>
    <w:rPr>
      <w:rFonts w:ascii="Calibri" w:eastAsia="Calibri" w:hAnsi="Calibri" w:cs="Calibri"/>
    </w:rPr>
  </w:style>
  <w:style w:type="paragraph" w:customStyle="1" w:styleId="299C95FBC7EE490CAB6260C8D94186C011">
    <w:name w:val="299C95FBC7EE490CAB6260C8D94186C011"/>
    <w:rsid w:val="004B1BF2"/>
    <w:rPr>
      <w:rFonts w:ascii="Calibri" w:eastAsia="Calibri" w:hAnsi="Calibri" w:cs="Calibri"/>
    </w:rPr>
  </w:style>
  <w:style w:type="paragraph" w:customStyle="1" w:styleId="16E2CCA3DFF54C7EA0BFE2A6C00346F011">
    <w:name w:val="16E2CCA3DFF54C7EA0BFE2A6C00346F011"/>
    <w:rsid w:val="004B1BF2"/>
    <w:rPr>
      <w:rFonts w:ascii="Calibri" w:eastAsia="Calibri" w:hAnsi="Calibri" w:cs="Calibri"/>
    </w:rPr>
  </w:style>
  <w:style w:type="paragraph" w:customStyle="1" w:styleId="56F28AB3B4C44D0EA9E3F9189062B1DA7">
    <w:name w:val="56F28AB3B4C44D0EA9E3F9189062B1DA7"/>
    <w:rsid w:val="004B1BF2"/>
    <w:rPr>
      <w:rFonts w:ascii="Calibri" w:eastAsia="Calibri" w:hAnsi="Calibri" w:cs="Calibri"/>
    </w:rPr>
  </w:style>
  <w:style w:type="paragraph" w:customStyle="1" w:styleId="16FAAB141EAD4506A83F794E31180BA411">
    <w:name w:val="16FAAB141EAD4506A83F794E31180BA411"/>
    <w:rsid w:val="004B1BF2"/>
    <w:rPr>
      <w:rFonts w:ascii="Calibri" w:eastAsia="Calibri" w:hAnsi="Calibri" w:cs="Calibri"/>
    </w:rPr>
  </w:style>
  <w:style w:type="paragraph" w:customStyle="1" w:styleId="857F300BBF054845AC398ED6996FF03E11">
    <w:name w:val="857F300BBF054845AC398ED6996FF03E11"/>
    <w:rsid w:val="004B1BF2"/>
    <w:rPr>
      <w:rFonts w:ascii="Calibri" w:eastAsia="Calibri" w:hAnsi="Calibri" w:cs="Calibri"/>
    </w:rPr>
  </w:style>
  <w:style w:type="paragraph" w:customStyle="1" w:styleId="914459A3300942BAADBC8AABF25A3E7311">
    <w:name w:val="914459A3300942BAADBC8AABF25A3E7311"/>
    <w:rsid w:val="004B1BF2"/>
    <w:rPr>
      <w:rFonts w:ascii="Calibri" w:eastAsia="Calibri" w:hAnsi="Calibri" w:cs="Calibri"/>
    </w:rPr>
  </w:style>
  <w:style w:type="paragraph" w:customStyle="1" w:styleId="0C34237AF3334A72B8428D29C361859611">
    <w:name w:val="0C34237AF3334A72B8428D29C361859611"/>
    <w:rsid w:val="004B1BF2"/>
    <w:rPr>
      <w:rFonts w:ascii="Calibri" w:eastAsia="Calibri" w:hAnsi="Calibri" w:cs="Calibri"/>
    </w:rPr>
  </w:style>
  <w:style w:type="paragraph" w:customStyle="1" w:styleId="C0F3B591D4084F7FB7D7979C4E72C5EA11">
    <w:name w:val="C0F3B591D4084F7FB7D7979C4E72C5EA11"/>
    <w:rsid w:val="004B1BF2"/>
    <w:rPr>
      <w:rFonts w:ascii="Calibri" w:eastAsia="Calibri" w:hAnsi="Calibri" w:cs="Calibri"/>
    </w:rPr>
  </w:style>
  <w:style w:type="paragraph" w:customStyle="1" w:styleId="ABB89A35D755478498AC56F31B14C17511">
    <w:name w:val="ABB89A35D755478498AC56F31B14C17511"/>
    <w:rsid w:val="004B1BF2"/>
    <w:rPr>
      <w:rFonts w:ascii="Calibri" w:eastAsia="Calibri" w:hAnsi="Calibri" w:cs="Calibri"/>
    </w:rPr>
  </w:style>
  <w:style w:type="paragraph" w:customStyle="1" w:styleId="F2B3D4DA670F433F923FC6368302100811">
    <w:name w:val="F2B3D4DA670F433F923FC6368302100811"/>
    <w:rsid w:val="004B1BF2"/>
    <w:rPr>
      <w:rFonts w:ascii="Calibri" w:eastAsia="Calibri" w:hAnsi="Calibri" w:cs="Calibri"/>
    </w:rPr>
  </w:style>
  <w:style w:type="paragraph" w:customStyle="1" w:styleId="8CDE7C552FAF4598BD87C96AA9319F7011">
    <w:name w:val="8CDE7C552FAF4598BD87C96AA9319F7011"/>
    <w:rsid w:val="004B1BF2"/>
    <w:rPr>
      <w:rFonts w:ascii="Calibri" w:eastAsia="Calibri" w:hAnsi="Calibri" w:cs="Calibri"/>
    </w:rPr>
  </w:style>
  <w:style w:type="paragraph" w:customStyle="1" w:styleId="FD969E807E584655AE32DD1C826F68947">
    <w:name w:val="FD969E807E584655AE32DD1C826F68947"/>
    <w:rsid w:val="004B1BF2"/>
    <w:rPr>
      <w:rFonts w:ascii="Calibri" w:eastAsia="Calibri" w:hAnsi="Calibri" w:cs="Calibri"/>
    </w:rPr>
  </w:style>
  <w:style w:type="paragraph" w:customStyle="1" w:styleId="583263B6B9944F9D9CDCFA4CCEFA8E9811">
    <w:name w:val="583263B6B9944F9D9CDCFA4CCEFA8E9811"/>
    <w:rsid w:val="004B1BF2"/>
    <w:rPr>
      <w:rFonts w:ascii="Calibri" w:eastAsia="Calibri" w:hAnsi="Calibri" w:cs="Calibri"/>
    </w:rPr>
  </w:style>
  <w:style w:type="paragraph" w:customStyle="1" w:styleId="BB6CC5CB39B846CD82E8C18A3891F93411">
    <w:name w:val="BB6CC5CB39B846CD82E8C18A3891F93411"/>
    <w:rsid w:val="004B1BF2"/>
    <w:rPr>
      <w:rFonts w:ascii="Calibri" w:eastAsia="Calibri" w:hAnsi="Calibri" w:cs="Calibri"/>
    </w:rPr>
  </w:style>
  <w:style w:type="paragraph" w:customStyle="1" w:styleId="A4E58FE9F9944C978D379E8F096DA1BE11">
    <w:name w:val="A4E58FE9F9944C978D379E8F096DA1BE11"/>
    <w:rsid w:val="004B1BF2"/>
    <w:rPr>
      <w:rFonts w:ascii="Calibri" w:eastAsia="Calibri" w:hAnsi="Calibri" w:cs="Calibri"/>
    </w:rPr>
  </w:style>
  <w:style w:type="paragraph" w:customStyle="1" w:styleId="1D37EE03BEF94A86AE082B4EEC2C5FDE11">
    <w:name w:val="1D37EE03BEF94A86AE082B4EEC2C5FDE11"/>
    <w:rsid w:val="004B1BF2"/>
    <w:rPr>
      <w:rFonts w:ascii="Calibri" w:eastAsia="Calibri" w:hAnsi="Calibri" w:cs="Calibri"/>
    </w:rPr>
  </w:style>
  <w:style w:type="paragraph" w:customStyle="1" w:styleId="ED7DBA3D91E249E0BCA96557915CD35911">
    <w:name w:val="ED7DBA3D91E249E0BCA96557915CD35911"/>
    <w:rsid w:val="004B1BF2"/>
    <w:rPr>
      <w:rFonts w:ascii="Calibri" w:eastAsia="Calibri" w:hAnsi="Calibri" w:cs="Calibri"/>
    </w:rPr>
  </w:style>
  <w:style w:type="paragraph" w:customStyle="1" w:styleId="21B5F4301F9B4822B600DE850D0A21C311">
    <w:name w:val="21B5F4301F9B4822B600DE850D0A21C311"/>
    <w:rsid w:val="004B1BF2"/>
    <w:rPr>
      <w:rFonts w:ascii="Calibri" w:eastAsia="Calibri" w:hAnsi="Calibri" w:cs="Calibri"/>
    </w:rPr>
  </w:style>
  <w:style w:type="paragraph" w:customStyle="1" w:styleId="6A915F28518C4EA79E5BED94559EF6E711">
    <w:name w:val="6A915F28518C4EA79E5BED94559EF6E711"/>
    <w:rsid w:val="004B1BF2"/>
    <w:rPr>
      <w:rFonts w:ascii="Calibri" w:eastAsia="Calibri" w:hAnsi="Calibri" w:cs="Calibri"/>
    </w:rPr>
  </w:style>
  <w:style w:type="paragraph" w:customStyle="1" w:styleId="6FD285651B17408B8FE7C624B4493E9811">
    <w:name w:val="6FD285651B17408B8FE7C624B4493E9811"/>
    <w:rsid w:val="004B1BF2"/>
    <w:rPr>
      <w:rFonts w:ascii="Calibri" w:eastAsia="Calibri" w:hAnsi="Calibri" w:cs="Calibri"/>
    </w:rPr>
  </w:style>
  <w:style w:type="paragraph" w:customStyle="1" w:styleId="2793448365164426B5EB8132B5E0FE877">
    <w:name w:val="2793448365164426B5EB8132B5E0FE877"/>
    <w:rsid w:val="004B1BF2"/>
    <w:rPr>
      <w:rFonts w:ascii="Calibri" w:eastAsia="Calibri" w:hAnsi="Calibri" w:cs="Calibri"/>
    </w:rPr>
  </w:style>
  <w:style w:type="paragraph" w:customStyle="1" w:styleId="3F0D81B1347849C599B5517220BE918B11">
    <w:name w:val="3F0D81B1347849C599B5517220BE918B11"/>
    <w:rsid w:val="004B1BF2"/>
    <w:rPr>
      <w:rFonts w:ascii="Calibri" w:eastAsia="Calibri" w:hAnsi="Calibri" w:cs="Calibri"/>
    </w:rPr>
  </w:style>
  <w:style w:type="paragraph" w:customStyle="1" w:styleId="DE09AF91AAAF4671A55B4EC0CAD01A6611">
    <w:name w:val="DE09AF91AAAF4671A55B4EC0CAD01A6611"/>
    <w:rsid w:val="004B1BF2"/>
    <w:rPr>
      <w:rFonts w:ascii="Calibri" w:eastAsia="Calibri" w:hAnsi="Calibri" w:cs="Calibri"/>
    </w:rPr>
  </w:style>
  <w:style w:type="paragraph" w:customStyle="1" w:styleId="3BFD821DDB8A40B5A48573D5B4AFDB439">
    <w:name w:val="3BFD821DDB8A40B5A48573D5B4AFDB439"/>
    <w:rsid w:val="004B1BF2"/>
    <w:rPr>
      <w:rFonts w:ascii="Calibri" w:eastAsia="Calibri" w:hAnsi="Calibri" w:cs="Calibri"/>
    </w:rPr>
  </w:style>
  <w:style w:type="paragraph" w:customStyle="1" w:styleId="C4C4B4AF9BBC49479570D915F8B43CE59">
    <w:name w:val="C4C4B4AF9BBC49479570D915F8B43CE59"/>
    <w:rsid w:val="004B1BF2"/>
    <w:rPr>
      <w:rFonts w:ascii="Calibri" w:eastAsia="Calibri" w:hAnsi="Calibri" w:cs="Calibri"/>
    </w:rPr>
  </w:style>
  <w:style w:type="paragraph" w:customStyle="1" w:styleId="61E493E28D0F451FB8D9D572342910A99">
    <w:name w:val="61E493E28D0F451FB8D9D572342910A99"/>
    <w:rsid w:val="004B1BF2"/>
    <w:rPr>
      <w:rFonts w:ascii="Calibri" w:eastAsia="Calibri" w:hAnsi="Calibri" w:cs="Calibri"/>
    </w:rPr>
  </w:style>
  <w:style w:type="paragraph" w:customStyle="1" w:styleId="F23D18E3A35B413BAE4B745DA809B72A9">
    <w:name w:val="F23D18E3A35B413BAE4B745DA809B72A9"/>
    <w:rsid w:val="004B1BF2"/>
    <w:rPr>
      <w:rFonts w:ascii="Calibri" w:eastAsia="Calibri" w:hAnsi="Calibri" w:cs="Calibri"/>
    </w:rPr>
  </w:style>
  <w:style w:type="paragraph" w:customStyle="1" w:styleId="6F50A97A2F3D4BB4A59851EF15C0C70A9">
    <w:name w:val="6F50A97A2F3D4BB4A59851EF15C0C70A9"/>
    <w:rsid w:val="004B1BF2"/>
    <w:rPr>
      <w:rFonts w:ascii="Calibri" w:eastAsia="Calibri" w:hAnsi="Calibri" w:cs="Calibri"/>
    </w:rPr>
  </w:style>
  <w:style w:type="paragraph" w:customStyle="1" w:styleId="A5B43823B58142788E187B01284850617">
    <w:name w:val="A5B43823B58142788E187B01284850617"/>
    <w:rsid w:val="004B1BF2"/>
    <w:rPr>
      <w:rFonts w:ascii="Calibri" w:eastAsia="Calibri" w:hAnsi="Calibri" w:cs="Calibri"/>
    </w:rPr>
  </w:style>
  <w:style w:type="paragraph" w:customStyle="1" w:styleId="96B830E22F3F4AD195AEBC80A0A75B9D7">
    <w:name w:val="96B830E22F3F4AD195AEBC80A0A75B9D7"/>
    <w:rsid w:val="004B1BF2"/>
    <w:rPr>
      <w:rFonts w:ascii="Calibri" w:eastAsia="Calibri" w:hAnsi="Calibri" w:cs="Calibri"/>
    </w:rPr>
  </w:style>
  <w:style w:type="paragraph" w:customStyle="1" w:styleId="854DA1B8C9774DC3BDC821F5AAF8E02F7">
    <w:name w:val="854DA1B8C9774DC3BDC821F5AAF8E02F7"/>
    <w:rsid w:val="004B1BF2"/>
    <w:rPr>
      <w:rFonts w:ascii="Calibri" w:eastAsia="Calibri" w:hAnsi="Calibri" w:cs="Calibri"/>
    </w:rPr>
  </w:style>
  <w:style w:type="paragraph" w:customStyle="1" w:styleId="E57F901F22C944D2AFAB5E8AFF9681117">
    <w:name w:val="E57F901F22C944D2AFAB5E8AFF9681117"/>
    <w:rsid w:val="004B1BF2"/>
    <w:rPr>
      <w:rFonts w:ascii="Calibri" w:eastAsia="Calibri" w:hAnsi="Calibri" w:cs="Calibri"/>
    </w:rPr>
  </w:style>
  <w:style w:type="paragraph" w:customStyle="1" w:styleId="3653DFB005F249E09BEFB6D7792DF06C7">
    <w:name w:val="3653DFB005F249E09BEFB6D7792DF06C7"/>
    <w:rsid w:val="004B1BF2"/>
    <w:rPr>
      <w:rFonts w:ascii="Calibri" w:eastAsia="Calibri" w:hAnsi="Calibri" w:cs="Calibri"/>
    </w:rPr>
  </w:style>
  <w:style w:type="paragraph" w:customStyle="1" w:styleId="4720D618A3084CF48D7A7BCB3AA2FA1B7">
    <w:name w:val="4720D618A3084CF48D7A7BCB3AA2FA1B7"/>
    <w:rsid w:val="004B1BF2"/>
    <w:rPr>
      <w:rFonts w:ascii="Calibri" w:eastAsia="Calibri" w:hAnsi="Calibri" w:cs="Calibri"/>
    </w:rPr>
  </w:style>
  <w:style w:type="paragraph" w:customStyle="1" w:styleId="C2732734E2204D8CAB41F19C40666B8E7">
    <w:name w:val="C2732734E2204D8CAB41F19C40666B8E7"/>
    <w:rsid w:val="004B1BF2"/>
    <w:rPr>
      <w:rFonts w:ascii="Calibri" w:eastAsia="Calibri" w:hAnsi="Calibri" w:cs="Calibri"/>
    </w:rPr>
  </w:style>
  <w:style w:type="paragraph" w:customStyle="1" w:styleId="E533EA709C2B407BB7DE283B198A1F747">
    <w:name w:val="E533EA709C2B407BB7DE283B198A1F747"/>
    <w:rsid w:val="004B1BF2"/>
    <w:rPr>
      <w:rFonts w:ascii="Calibri" w:eastAsia="Calibri" w:hAnsi="Calibri" w:cs="Calibri"/>
    </w:rPr>
  </w:style>
  <w:style w:type="paragraph" w:customStyle="1" w:styleId="3D5D0182F0584F15AF9BC13DAD81651A7">
    <w:name w:val="3D5D0182F0584F15AF9BC13DAD81651A7"/>
    <w:rsid w:val="004B1BF2"/>
    <w:rPr>
      <w:rFonts w:ascii="Calibri" w:eastAsia="Calibri" w:hAnsi="Calibri" w:cs="Calibri"/>
    </w:rPr>
  </w:style>
  <w:style w:type="paragraph" w:customStyle="1" w:styleId="ABC8A6EAA4B24E0088998F242B20D91D7">
    <w:name w:val="ABC8A6EAA4B24E0088998F242B20D91D7"/>
    <w:rsid w:val="004B1BF2"/>
    <w:rPr>
      <w:rFonts w:ascii="Calibri" w:eastAsia="Calibri" w:hAnsi="Calibri" w:cs="Calibri"/>
    </w:rPr>
  </w:style>
  <w:style w:type="paragraph" w:customStyle="1" w:styleId="DD28A02B848D4E07B97BCD28D7283E217">
    <w:name w:val="DD28A02B848D4E07B97BCD28D7283E217"/>
    <w:rsid w:val="004B1BF2"/>
    <w:rPr>
      <w:rFonts w:ascii="Calibri" w:eastAsia="Calibri" w:hAnsi="Calibri" w:cs="Calibri"/>
    </w:rPr>
  </w:style>
  <w:style w:type="paragraph" w:customStyle="1" w:styleId="48052708EB5D47999BF164DD37A3EC587">
    <w:name w:val="48052708EB5D47999BF164DD37A3EC587"/>
    <w:rsid w:val="004B1BF2"/>
    <w:rPr>
      <w:rFonts w:ascii="Calibri" w:eastAsia="Calibri" w:hAnsi="Calibri" w:cs="Calibri"/>
    </w:rPr>
  </w:style>
  <w:style w:type="paragraph" w:customStyle="1" w:styleId="35245FA22EF64478AF93B2A18E24B04B47">
    <w:name w:val="35245FA22EF64478AF93B2A18E24B04B47"/>
    <w:rsid w:val="004B1BF2"/>
    <w:rPr>
      <w:rFonts w:ascii="Calibri" w:eastAsia="Calibri" w:hAnsi="Calibri" w:cs="Calibri"/>
    </w:rPr>
  </w:style>
  <w:style w:type="paragraph" w:customStyle="1" w:styleId="073CE04D185643878B84AD5BC03D02A347">
    <w:name w:val="073CE04D185643878B84AD5BC03D02A347"/>
    <w:rsid w:val="004B1BF2"/>
    <w:rPr>
      <w:rFonts w:ascii="Calibri" w:eastAsia="Calibri" w:hAnsi="Calibri" w:cs="Calibri"/>
    </w:rPr>
  </w:style>
  <w:style w:type="paragraph" w:customStyle="1" w:styleId="F350FBA2C29B46F6AAF0F236D2BB5ADF47">
    <w:name w:val="F350FBA2C29B46F6AAF0F236D2BB5ADF47"/>
    <w:rsid w:val="004B1BF2"/>
    <w:rPr>
      <w:rFonts w:ascii="Calibri" w:eastAsia="Calibri" w:hAnsi="Calibri" w:cs="Calibri"/>
    </w:rPr>
  </w:style>
  <w:style w:type="paragraph" w:customStyle="1" w:styleId="CCBDD2368CED4B3BB3C09F0E91897B8447">
    <w:name w:val="CCBDD2368CED4B3BB3C09F0E91897B8447"/>
    <w:rsid w:val="004B1BF2"/>
    <w:rPr>
      <w:rFonts w:ascii="Calibri" w:eastAsia="Calibri" w:hAnsi="Calibri" w:cs="Calibri"/>
    </w:rPr>
  </w:style>
  <w:style w:type="paragraph" w:customStyle="1" w:styleId="769D10671D634164A6D2DB2AF97D16D347">
    <w:name w:val="769D10671D634164A6D2DB2AF97D16D347"/>
    <w:rsid w:val="004B1BF2"/>
    <w:rPr>
      <w:rFonts w:ascii="Calibri" w:eastAsia="Calibri" w:hAnsi="Calibri" w:cs="Calibri"/>
    </w:rPr>
  </w:style>
  <w:style w:type="paragraph" w:customStyle="1" w:styleId="1BCCAAA731DE4199B6C7663B347D578623">
    <w:name w:val="1BCCAAA731DE4199B6C7663B347D578623"/>
    <w:rsid w:val="004B1BF2"/>
    <w:rPr>
      <w:rFonts w:ascii="Calibri" w:eastAsia="Calibri" w:hAnsi="Calibri" w:cs="Calibri"/>
    </w:rPr>
  </w:style>
  <w:style w:type="paragraph" w:customStyle="1" w:styleId="22D1173ECA85442FAAE1546580C4047F47">
    <w:name w:val="22D1173ECA85442FAAE1546580C4047F47"/>
    <w:rsid w:val="004B1BF2"/>
    <w:rPr>
      <w:rFonts w:ascii="Calibri" w:eastAsia="Calibri" w:hAnsi="Calibri" w:cs="Calibri"/>
    </w:rPr>
  </w:style>
  <w:style w:type="paragraph" w:customStyle="1" w:styleId="2E09607F8F574648BE510D79D43D776E47">
    <w:name w:val="2E09607F8F574648BE510D79D43D776E47"/>
    <w:rsid w:val="004B1BF2"/>
    <w:rPr>
      <w:rFonts w:ascii="Calibri" w:eastAsia="Calibri" w:hAnsi="Calibri" w:cs="Calibri"/>
    </w:rPr>
  </w:style>
  <w:style w:type="paragraph" w:customStyle="1" w:styleId="81C726644747499688BEA02F99DA886147">
    <w:name w:val="81C726644747499688BEA02F99DA886147"/>
    <w:rsid w:val="004B1BF2"/>
    <w:rPr>
      <w:rFonts w:ascii="Calibri" w:eastAsia="Calibri" w:hAnsi="Calibri" w:cs="Calibri"/>
    </w:rPr>
  </w:style>
  <w:style w:type="paragraph" w:customStyle="1" w:styleId="0055559777E949F0982D40CD4DB8130247">
    <w:name w:val="0055559777E949F0982D40CD4DB8130247"/>
    <w:rsid w:val="004B1BF2"/>
    <w:rPr>
      <w:rFonts w:ascii="Calibri" w:eastAsia="Calibri" w:hAnsi="Calibri" w:cs="Calibri"/>
    </w:rPr>
  </w:style>
  <w:style w:type="paragraph" w:customStyle="1" w:styleId="6D449A5E81354584AA7270E94DC2907747">
    <w:name w:val="6D449A5E81354584AA7270E94DC2907747"/>
    <w:rsid w:val="004B1BF2"/>
    <w:rPr>
      <w:rFonts w:ascii="Calibri" w:eastAsia="Calibri" w:hAnsi="Calibri" w:cs="Calibri"/>
    </w:rPr>
  </w:style>
  <w:style w:type="paragraph" w:customStyle="1" w:styleId="738D7F6E969544BF88B80478D072D0FE47">
    <w:name w:val="738D7F6E969544BF88B80478D072D0FE47"/>
    <w:rsid w:val="004B1BF2"/>
    <w:rPr>
      <w:rFonts w:ascii="Calibri" w:eastAsia="Calibri" w:hAnsi="Calibri" w:cs="Calibri"/>
    </w:rPr>
  </w:style>
  <w:style w:type="paragraph" w:customStyle="1" w:styleId="A10F9FAD60BB468D828486437A5103B637">
    <w:name w:val="A10F9FAD60BB468D828486437A5103B637"/>
    <w:rsid w:val="004B1BF2"/>
    <w:rPr>
      <w:rFonts w:ascii="Calibri" w:eastAsia="Calibri" w:hAnsi="Calibri" w:cs="Calibri"/>
    </w:rPr>
  </w:style>
  <w:style w:type="paragraph" w:customStyle="1" w:styleId="2277121C6A224167B684D32D1BC7D5B746">
    <w:name w:val="2277121C6A224167B684D32D1BC7D5B746"/>
    <w:rsid w:val="004B1BF2"/>
    <w:rPr>
      <w:rFonts w:ascii="Calibri" w:eastAsia="Calibri" w:hAnsi="Calibri" w:cs="Calibri"/>
    </w:rPr>
  </w:style>
  <w:style w:type="paragraph" w:customStyle="1" w:styleId="4A60C4FFAACB4F43B39B767999F4191446">
    <w:name w:val="4A60C4FFAACB4F43B39B767999F4191446"/>
    <w:rsid w:val="004B1BF2"/>
    <w:rPr>
      <w:rFonts w:ascii="Calibri" w:eastAsia="Calibri" w:hAnsi="Calibri" w:cs="Calibri"/>
    </w:rPr>
  </w:style>
  <w:style w:type="paragraph" w:customStyle="1" w:styleId="67FE404E89BA49AC8E6C2FA842E57E6E46">
    <w:name w:val="67FE404E89BA49AC8E6C2FA842E57E6E46"/>
    <w:rsid w:val="004B1BF2"/>
    <w:rPr>
      <w:rFonts w:ascii="Calibri" w:eastAsia="Calibri" w:hAnsi="Calibri" w:cs="Calibri"/>
    </w:rPr>
  </w:style>
  <w:style w:type="paragraph" w:customStyle="1" w:styleId="7406B72CE29443ED92101E6250F6121346">
    <w:name w:val="7406B72CE29443ED92101E6250F6121346"/>
    <w:rsid w:val="004B1BF2"/>
    <w:rPr>
      <w:rFonts w:ascii="Calibri" w:eastAsia="Calibri" w:hAnsi="Calibri" w:cs="Calibri"/>
    </w:rPr>
  </w:style>
  <w:style w:type="paragraph" w:customStyle="1" w:styleId="852C8E64E84C43ACBDA4BFFCECA51BF046">
    <w:name w:val="852C8E64E84C43ACBDA4BFFCECA51BF046"/>
    <w:rsid w:val="004B1BF2"/>
    <w:rPr>
      <w:rFonts w:ascii="Calibri" w:eastAsia="Calibri" w:hAnsi="Calibri" w:cs="Calibri"/>
    </w:rPr>
  </w:style>
  <w:style w:type="paragraph" w:customStyle="1" w:styleId="4EA8C8749A3A49BAB490C88F8DE3D4D746">
    <w:name w:val="4EA8C8749A3A49BAB490C88F8DE3D4D746"/>
    <w:rsid w:val="004B1BF2"/>
    <w:rPr>
      <w:rFonts w:ascii="Calibri" w:eastAsia="Calibri" w:hAnsi="Calibri" w:cs="Calibri"/>
    </w:rPr>
  </w:style>
  <w:style w:type="paragraph" w:customStyle="1" w:styleId="6E1328EB82374AC9A3530A0D99C80EB346">
    <w:name w:val="6E1328EB82374AC9A3530A0D99C80EB346"/>
    <w:rsid w:val="004B1BF2"/>
    <w:rPr>
      <w:rFonts w:ascii="Calibri" w:eastAsia="Calibri" w:hAnsi="Calibri" w:cs="Calibri"/>
    </w:rPr>
  </w:style>
  <w:style w:type="paragraph" w:customStyle="1" w:styleId="35245FA22EF64478AF93B2A18E24B04B48">
    <w:name w:val="35245FA22EF64478AF93B2A18E24B04B48"/>
    <w:rsid w:val="004B1BF2"/>
    <w:rPr>
      <w:rFonts w:ascii="Calibri" w:eastAsia="Calibri" w:hAnsi="Calibri" w:cs="Calibri"/>
    </w:rPr>
  </w:style>
  <w:style w:type="paragraph" w:customStyle="1" w:styleId="073CE04D185643878B84AD5BC03D02A348">
    <w:name w:val="073CE04D185643878B84AD5BC03D02A348"/>
    <w:rsid w:val="004B1BF2"/>
    <w:rPr>
      <w:rFonts w:ascii="Calibri" w:eastAsia="Calibri" w:hAnsi="Calibri" w:cs="Calibri"/>
    </w:rPr>
  </w:style>
  <w:style w:type="paragraph" w:customStyle="1" w:styleId="F350FBA2C29B46F6AAF0F236D2BB5ADF48">
    <w:name w:val="F350FBA2C29B46F6AAF0F236D2BB5ADF48"/>
    <w:rsid w:val="004B1BF2"/>
    <w:rPr>
      <w:rFonts w:ascii="Calibri" w:eastAsia="Calibri" w:hAnsi="Calibri" w:cs="Calibri"/>
    </w:rPr>
  </w:style>
  <w:style w:type="paragraph" w:customStyle="1" w:styleId="CCBDD2368CED4B3BB3C09F0E91897B8448">
    <w:name w:val="CCBDD2368CED4B3BB3C09F0E91897B8448"/>
    <w:rsid w:val="004B1BF2"/>
    <w:rPr>
      <w:rFonts w:ascii="Calibri" w:eastAsia="Calibri" w:hAnsi="Calibri" w:cs="Calibri"/>
    </w:rPr>
  </w:style>
  <w:style w:type="paragraph" w:customStyle="1" w:styleId="769D10671D634164A6D2DB2AF97D16D348">
    <w:name w:val="769D10671D634164A6D2DB2AF97D16D348"/>
    <w:rsid w:val="004B1BF2"/>
    <w:rPr>
      <w:rFonts w:ascii="Calibri" w:eastAsia="Calibri" w:hAnsi="Calibri" w:cs="Calibri"/>
    </w:rPr>
  </w:style>
  <w:style w:type="paragraph" w:customStyle="1" w:styleId="1BCCAAA731DE4199B6C7663B347D578624">
    <w:name w:val="1BCCAAA731DE4199B6C7663B347D578624"/>
    <w:rsid w:val="004B1BF2"/>
    <w:rPr>
      <w:rFonts w:ascii="Calibri" w:eastAsia="Calibri" w:hAnsi="Calibri" w:cs="Calibri"/>
    </w:rPr>
  </w:style>
  <w:style w:type="paragraph" w:customStyle="1" w:styleId="22D1173ECA85442FAAE1546580C4047F48">
    <w:name w:val="22D1173ECA85442FAAE1546580C4047F48"/>
    <w:rsid w:val="004B1BF2"/>
    <w:rPr>
      <w:rFonts w:ascii="Calibri" w:eastAsia="Calibri" w:hAnsi="Calibri" w:cs="Calibri"/>
    </w:rPr>
  </w:style>
  <w:style w:type="paragraph" w:customStyle="1" w:styleId="2E09607F8F574648BE510D79D43D776E48">
    <w:name w:val="2E09607F8F574648BE510D79D43D776E48"/>
    <w:rsid w:val="004B1BF2"/>
    <w:rPr>
      <w:rFonts w:ascii="Calibri" w:eastAsia="Calibri" w:hAnsi="Calibri" w:cs="Calibri"/>
    </w:rPr>
  </w:style>
  <w:style w:type="paragraph" w:customStyle="1" w:styleId="81C726644747499688BEA02F99DA886148">
    <w:name w:val="81C726644747499688BEA02F99DA886148"/>
    <w:rsid w:val="004B1BF2"/>
    <w:rPr>
      <w:rFonts w:ascii="Calibri" w:eastAsia="Calibri" w:hAnsi="Calibri" w:cs="Calibri"/>
    </w:rPr>
  </w:style>
  <w:style w:type="paragraph" w:customStyle="1" w:styleId="0055559777E949F0982D40CD4DB8130248">
    <w:name w:val="0055559777E949F0982D40CD4DB8130248"/>
    <w:rsid w:val="004B1BF2"/>
    <w:rPr>
      <w:rFonts w:ascii="Calibri" w:eastAsia="Calibri" w:hAnsi="Calibri" w:cs="Calibri"/>
    </w:rPr>
  </w:style>
  <w:style w:type="paragraph" w:customStyle="1" w:styleId="6D449A5E81354584AA7270E94DC2907748">
    <w:name w:val="6D449A5E81354584AA7270E94DC2907748"/>
    <w:rsid w:val="004B1BF2"/>
    <w:rPr>
      <w:rFonts w:ascii="Calibri" w:eastAsia="Calibri" w:hAnsi="Calibri" w:cs="Calibri"/>
    </w:rPr>
  </w:style>
  <w:style w:type="paragraph" w:customStyle="1" w:styleId="738D7F6E969544BF88B80478D072D0FE48">
    <w:name w:val="738D7F6E969544BF88B80478D072D0FE48"/>
    <w:rsid w:val="004B1BF2"/>
    <w:rPr>
      <w:rFonts w:ascii="Calibri" w:eastAsia="Calibri" w:hAnsi="Calibri" w:cs="Calibri"/>
    </w:rPr>
  </w:style>
  <w:style w:type="paragraph" w:customStyle="1" w:styleId="A10F9FAD60BB468D828486437A5103B638">
    <w:name w:val="A10F9FAD60BB468D828486437A5103B638"/>
    <w:rsid w:val="004B1BF2"/>
    <w:rPr>
      <w:rFonts w:ascii="Calibri" w:eastAsia="Calibri" w:hAnsi="Calibri" w:cs="Calibri"/>
    </w:rPr>
  </w:style>
  <w:style w:type="paragraph" w:customStyle="1" w:styleId="2277121C6A224167B684D32D1BC7D5B747">
    <w:name w:val="2277121C6A224167B684D32D1BC7D5B747"/>
    <w:rsid w:val="004B1BF2"/>
    <w:rPr>
      <w:rFonts w:ascii="Calibri" w:eastAsia="Calibri" w:hAnsi="Calibri" w:cs="Calibri"/>
    </w:rPr>
  </w:style>
  <w:style w:type="paragraph" w:customStyle="1" w:styleId="4A60C4FFAACB4F43B39B767999F4191447">
    <w:name w:val="4A60C4FFAACB4F43B39B767999F4191447"/>
    <w:rsid w:val="004B1BF2"/>
    <w:rPr>
      <w:rFonts w:ascii="Calibri" w:eastAsia="Calibri" w:hAnsi="Calibri" w:cs="Calibri"/>
    </w:rPr>
  </w:style>
  <w:style w:type="paragraph" w:customStyle="1" w:styleId="67FE404E89BA49AC8E6C2FA842E57E6E47">
    <w:name w:val="67FE404E89BA49AC8E6C2FA842E57E6E47"/>
    <w:rsid w:val="004B1BF2"/>
    <w:rPr>
      <w:rFonts w:ascii="Calibri" w:eastAsia="Calibri" w:hAnsi="Calibri" w:cs="Calibri"/>
    </w:rPr>
  </w:style>
  <w:style w:type="paragraph" w:customStyle="1" w:styleId="7406B72CE29443ED92101E6250F6121347">
    <w:name w:val="7406B72CE29443ED92101E6250F6121347"/>
    <w:rsid w:val="004B1BF2"/>
    <w:rPr>
      <w:rFonts w:ascii="Calibri" w:eastAsia="Calibri" w:hAnsi="Calibri" w:cs="Calibri"/>
    </w:rPr>
  </w:style>
  <w:style w:type="paragraph" w:customStyle="1" w:styleId="852C8E64E84C43ACBDA4BFFCECA51BF047">
    <w:name w:val="852C8E64E84C43ACBDA4BFFCECA51BF047"/>
    <w:rsid w:val="004B1BF2"/>
    <w:rPr>
      <w:rFonts w:ascii="Calibri" w:eastAsia="Calibri" w:hAnsi="Calibri" w:cs="Calibri"/>
    </w:rPr>
  </w:style>
  <w:style w:type="paragraph" w:customStyle="1" w:styleId="4EA8C8749A3A49BAB490C88F8DE3D4D747">
    <w:name w:val="4EA8C8749A3A49BAB490C88F8DE3D4D747"/>
    <w:rsid w:val="004B1BF2"/>
    <w:rPr>
      <w:rFonts w:ascii="Calibri" w:eastAsia="Calibri" w:hAnsi="Calibri" w:cs="Calibri"/>
    </w:rPr>
  </w:style>
  <w:style w:type="paragraph" w:customStyle="1" w:styleId="6E1328EB82374AC9A3530A0D99C80EB347">
    <w:name w:val="6E1328EB82374AC9A3530A0D99C80EB347"/>
    <w:rsid w:val="004B1BF2"/>
    <w:rPr>
      <w:rFonts w:ascii="Calibri" w:eastAsia="Calibri" w:hAnsi="Calibri" w:cs="Calibri"/>
    </w:rPr>
  </w:style>
  <w:style w:type="paragraph" w:customStyle="1" w:styleId="22CD0A45E8184A74823BAB2420C6EC8821">
    <w:name w:val="22CD0A45E8184A74823BAB2420C6EC8821"/>
    <w:rsid w:val="004B1BF2"/>
    <w:rPr>
      <w:rFonts w:ascii="Calibri" w:eastAsia="Calibri" w:hAnsi="Calibri" w:cs="Calibri"/>
    </w:rPr>
  </w:style>
  <w:style w:type="paragraph" w:customStyle="1" w:styleId="6D1E5C5B8F084D14A0EF701DF649934546">
    <w:name w:val="6D1E5C5B8F084D14A0EF701DF649934546"/>
    <w:rsid w:val="004B1BF2"/>
    <w:rPr>
      <w:rFonts w:ascii="Calibri" w:eastAsia="Calibri" w:hAnsi="Calibri" w:cs="Calibri"/>
    </w:rPr>
  </w:style>
  <w:style w:type="paragraph" w:customStyle="1" w:styleId="4C0ADCF2C7EC4D74AC449DE59F3B5C4A46">
    <w:name w:val="4C0ADCF2C7EC4D74AC449DE59F3B5C4A46"/>
    <w:rsid w:val="004B1BF2"/>
    <w:rPr>
      <w:rFonts w:ascii="Calibri" w:eastAsia="Calibri" w:hAnsi="Calibri" w:cs="Calibri"/>
    </w:rPr>
  </w:style>
  <w:style w:type="paragraph" w:customStyle="1" w:styleId="A4BDE212CF4E497B8CAACDB3064576B146">
    <w:name w:val="A4BDE212CF4E497B8CAACDB3064576B146"/>
    <w:rsid w:val="004B1BF2"/>
    <w:rPr>
      <w:rFonts w:ascii="Calibri" w:eastAsia="Calibri" w:hAnsi="Calibri" w:cs="Calibri"/>
    </w:rPr>
  </w:style>
  <w:style w:type="paragraph" w:customStyle="1" w:styleId="7BA1716E82564C578833C48E3D78578546">
    <w:name w:val="7BA1716E82564C578833C48E3D78578546"/>
    <w:rsid w:val="004B1BF2"/>
    <w:rPr>
      <w:rFonts w:ascii="Calibri" w:eastAsia="Calibri" w:hAnsi="Calibri" w:cs="Calibri"/>
    </w:rPr>
  </w:style>
  <w:style w:type="paragraph" w:customStyle="1" w:styleId="AE0762346C5944D78DAF56CF3384227B46">
    <w:name w:val="AE0762346C5944D78DAF56CF3384227B46"/>
    <w:rsid w:val="004B1BF2"/>
    <w:rPr>
      <w:rFonts w:ascii="Calibri" w:eastAsia="Calibri" w:hAnsi="Calibri" w:cs="Calibri"/>
    </w:rPr>
  </w:style>
  <w:style w:type="paragraph" w:customStyle="1" w:styleId="11873BB6AA814438AF3867193FC31ADD45">
    <w:name w:val="11873BB6AA814438AF3867193FC31ADD45"/>
    <w:rsid w:val="004B1BF2"/>
    <w:rPr>
      <w:rFonts w:ascii="Calibri" w:eastAsia="Calibri" w:hAnsi="Calibri" w:cs="Calibri"/>
    </w:rPr>
  </w:style>
  <w:style w:type="paragraph" w:customStyle="1" w:styleId="8E6D8326792A44E5A9B35F3AE8E8A72A35">
    <w:name w:val="8E6D8326792A44E5A9B35F3AE8E8A72A35"/>
    <w:rsid w:val="004B1BF2"/>
    <w:rPr>
      <w:rFonts w:ascii="Calibri" w:eastAsia="Calibri" w:hAnsi="Calibri" w:cs="Calibri"/>
    </w:rPr>
  </w:style>
  <w:style w:type="paragraph" w:customStyle="1" w:styleId="C4FE3561BEE14D9F9F819BEA1519829245">
    <w:name w:val="C4FE3561BEE14D9F9F819BEA1519829245"/>
    <w:rsid w:val="004B1BF2"/>
    <w:rPr>
      <w:rFonts w:ascii="Calibri" w:eastAsia="Calibri" w:hAnsi="Calibri" w:cs="Calibri"/>
    </w:rPr>
  </w:style>
  <w:style w:type="paragraph" w:customStyle="1" w:styleId="438043E8C2954971BBD4ABC392492DE644">
    <w:name w:val="438043E8C2954971BBD4ABC392492DE644"/>
    <w:rsid w:val="004B1BF2"/>
    <w:rPr>
      <w:rFonts w:ascii="Calibri" w:eastAsia="Calibri" w:hAnsi="Calibri" w:cs="Calibri"/>
    </w:rPr>
  </w:style>
  <w:style w:type="paragraph" w:customStyle="1" w:styleId="858D6DA1D0EA43D490955717AA8E343043">
    <w:name w:val="858D6DA1D0EA43D490955717AA8E343043"/>
    <w:rsid w:val="004B1BF2"/>
    <w:rPr>
      <w:rFonts w:ascii="Calibri" w:eastAsia="Calibri" w:hAnsi="Calibri" w:cs="Calibri"/>
    </w:rPr>
  </w:style>
  <w:style w:type="paragraph" w:customStyle="1" w:styleId="13AA16B01F5E4DF4BE64D9905885839643">
    <w:name w:val="13AA16B01F5E4DF4BE64D9905885839643"/>
    <w:rsid w:val="004B1BF2"/>
    <w:rPr>
      <w:rFonts w:ascii="Calibri" w:eastAsia="Calibri" w:hAnsi="Calibri" w:cs="Calibri"/>
    </w:rPr>
  </w:style>
  <w:style w:type="paragraph" w:customStyle="1" w:styleId="D2ABBFF8472F4B72A6FAA0B58A32CBD143">
    <w:name w:val="D2ABBFF8472F4B72A6FAA0B58A32CBD143"/>
    <w:rsid w:val="004B1BF2"/>
    <w:rPr>
      <w:rFonts w:ascii="Calibri" w:eastAsia="Calibri" w:hAnsi="Calibri" w:cs="Calibri"/>
    </w:rPr>
  </w:style>
  <w:style w:type="paragraph" w:customStyle="1" w:styleId="CAEFC4ECF4264832970C20468252F72932">
    <w:name w:val="CAEFC4ECF4264832970C20468252F72932"/>
    <w:rsid w:val="004B1BF2"/>
    <w:rPr>
      <w:rFonts w:ascii="Calibri" w:eastAsia="Calibri" w:hAnsi="Calibri" w:cs="Calibri"/>
    </w:rPr>
  </w:style>
  <w:style w:type="paragraph" w:customStyle="1" w:styleId="E0A138E2AA5949EFB6AD8CE82D35B10B32">
    <w:name w:val="E0A138E2AA5949EFB6AD8CE82D35B10B32"/>
    <w:rsid w:val="004B1BF2"/>
    <w:rPr>
      <w:rFonts w:ascii="Calibri" w:eastAsia="Calibri" w:hAnsi="Calibri" w:cs="Calibri"/>
    </w:rPr>
  </w:style>
  <w:style w:type="paragraph" w:customStyle="1" w:styleId="21465FFE5959440ABA43700EA4EC4C2E32">
    <w:name w:val="21465FFE5959440ABA43700EA4EC4C2E32"/>
    <w:rsid w:val="004B1BF2"/>
    <w:pPr>
      <w:ind w:left="720"/>
      <w:contextualSpacing/>
    </w:pPr>
    <w:rPr>
      <w:rFonts w:ascii="Calibri" w:eastAsia="Calibri" w:hAnsi="Calibri" w:cs="Calibri"/>
    </w:rPr>
  </w:style>
  <w:style w:type="paragraph" w:customStyle="1" w:styleId="F8C79C859D0B4B449A9EAD37F199A1A643">
    <w:name w:val="F8C79C859D0B4B449A9EAD37F199A1A643"/>
    <w:rsid w:val="004B1BF2"/>
    <w:rPr>
      <w:rFonts w:ascii="Calibri" w:eastAsia="Calibri" w:hAnsi="Calibri" w:cs="Calibri"/>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871D82CEF1744BCD3DA04B7F182D7" ma:contentTypeVersion="12" ma:contentTypeDescription="Create a new document." ma:contentTypeScope="" ma:versionID="15a1dd9e86aa2b7943b1b9328bac109b">
  <xsd:schema xmlns:xsd="http://www.w3.org/2001/XMLSchema" xmlns:xs="http://www.w3.org/2001/XMLSchema" xmlns:p="http://schemas.microsoft.com/office/2006/metadata/properties" xmlns:ns2="1c823e3d-4b15-4dcf-91c1-8998e582adae" xmlns:ns3="cec92ff2-c197-4f41-a639-3942315e89f4" targetNamespace="http://schemas.microsoft.com/office/2006/metadata/properties" ma:root="true" ma:fieldsID="773969337bec72c94dcb515a53faea6c" ns2:_="" ns3:_="">
    <xsd:import namespace="1c823e3d-4b15-4dcf-91c1-8998e582adae"/>
    <xsd:import namespace="cec92ff2-c197-4f41-a639-3942315e89f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element ref="ns2:MediaServiceLocation" minOccurs="0"/>
                <xsd:element ref="ns2:MediaServiceOCR" minOccurs="0"/>
                <xsd:element ref="ns2:MediaServiceAutoKeyPoints" minOccurs="0"/>
                <xsd:element ref="ns2:MediaServiceKeyPoints"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823e3d-4b15-4dcf-91c1-8998e582ad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ec92ff2-c197-4f41-a639-3942315e89f4"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go:docsCustomData xmlns:go="http://customooxmlschemas.google.com/" roundtripDataSignature="AMtx7mhJysj3jhKp9uH9SHmvgzquTHMVOA==">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</go:docsCustomData>
</go:gDocsCustomXmlData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62BA9B9-EB59-42C4-8209-7CD1525BDC98}">
  <ds:schemaRef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1c823e3d-4b15-4dcf-91c1-8998e582adae"/>
    <ds:schemaRef ds:uri="http://purl.org/dc/terms/"/>
    <ds:schemaRef ds:uri="cec92ff2-c197-4f41-a639-3942315e89f4"/>
    <ds:schemaRef ds:uri="http://www.w3.org/XML/1998/namespace"/>
  </ds:schemaRefs>
</ds:datastoreItem>
</file>

<file path=customXml/itemProps2.xml><?xml version="1.0" encoding="utf-8"?>
<ds:datastoreItem xmlns:ds="http://schemas.openxmlformats.org/officeDocument/2006/customXml" ds:itemID="{64E8201B-EA27-4340-AE51-570F7CC726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c823e3d-4b15-4dcf-91c1-8998e582adae"/>
    <ds:schemaRef ds:uri="cec92ff2-c197-4f41-a639-3942315e89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43FC5CF4-78DC-4FCB-93F3-7646860030E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3752</Words>
  <Characters>21391</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93</CharactersWithSpaces>
  <SharedDoc>false</SharedDoc>
  <HLinks>
    <vt:vector size="132" baseType="variant">
      <vt:variant>
        <vt:i4>2621502</vt:i4>
      </vt:variant>
      <vt:variant>
        <vt:i4>120</vt:i4>
      </vt:variant>
      <vt:variant>
        <vt:i4>0</vt:i4>
      </vt:variant>
      <vt:variant>
        <vt:i4>5</vt:i4>
      </vt:variant>
      <vt:variant>
        <vt:lpwstr>https://georgiawildlife.com/conservation/species-of-concern</vt:lpwstr>
      </vt:variant>
      <vt:variant>
        <vt:lpwstr/>
      </vt:variant>
      <vt:variant>
        <vt:i4>4456461</vt:i4>
      </vt:variant>
      <vt:variant>
        <vt:i4>117</vt:i4>
      </vt:variant>
      <vt:variant>
        <vt:i4>0</vt:i4>
      </vt:variant>
      <vt:variant>
        <vt:i4>5</vt:i4>
      </vt:variant>
      <vt:variant>
        <vt:lpwstr>https://schtportal.dnr.sc.gov/portal/apps/sites/</vt:lpwstr>
      </vt:variant>
      <vt:variant>
        <vt:lpwstr>/natural-heritage-program</vt:lpwstr>
      </vt:variant>
      <vt:variant>
        <vt:i4>3866678</vt:i4>
      </vt:variant>
      <vt:variant>
        <vt:i4>114</vt:i4>
      </vt:variant>
      <vt:variant>
        <vt:i4>0</vt:i4>
      </vt:variant>
      <vt:variant>
        <vt:i4>5</vt:i4>
      </vt:variant>
      <vt:variant>
        <vt:lpwstr>https://www.nnrg.org/wp-content/uploads/2019/04/Guidance-for-FSC-Management-of-Riparian-Buffers.pdf</vt:lpwstr>
      </vt:variant>
      <vt:variant>
        <vt:lpwstr/>
      </vt:variant>
      <vt:variant>
        <vt:i4>6619180</vt:i4>
      </vt:variant>
      <vt:variant>
        <vt:i4>111</vt:i4>
      </vt:variant>
      <vt:variant>
        <vt:i4>0</vt:i4>
      </vt:variant>
      <vt:variant>
        <vt:i4>5</vt:i4>
      </vt:variant>
      <vt:variant>
        <vt:lpwstr>https://www.nnrg.org/wp-content/uploads/2019/03/Guidance-for-FSC-Forest-Management-Plan.pdf</vt:lpwstr>
      </vt:variant>
      <vt:variant>
        <vt:lpwstr/>
      </vt:variant>
      <vt:variant>
        <vt:i4>1441841</vt:i4>
      </vt:variant>
      <vt:variant>
        <vt:i4>104</vt:i4>
      </vt:variant>
      <vt:variant>
        <vt:i4>0</vt:i4>
      </vt:variant>
      <vt:variant>
        <vt:i4>5</vt:i4>
      </vt:variant>
      <vt:variant>
        <vt:lpwstr/>
      </vt:variant>
      <vt:variant>
        <vt:lpwstr>_Toc50475553</vt:lpwstr>
      </vt:variant>
      <vt:variant>
        <vt:i4>1507377</vt:i4>
      </vt:variant>
      <vt:variant>
        <vt:i4>98</vt:i4>
      </vt:variant>
      <vt:variant>
        <vt:i4>0</vt:i4>
      </vt:variant>
      <vt:variant>
        <vt:i4>5</vt:i4>
      </vt:variant>
      <vt:variant>
        <vt:lpwstr/>
      </vt:variant>
      <vt:variant>
        <vt:lpwstr>_Toc50475552</vt:lpwstr>
      </vt:variant>
      <vt:variant>
        <vt:i4>1310769</vt:i4>
      </vt:variant>
      <vt:variant>
        <vt:i4>92</vt:i4>
      </vt:variant>
      <vt:variant>
        <vt:i4>0</vt:i4>
      </vt:variant>
      <vt:variant>
        <vt:i4>5</vt:i4>
      </vt:variant>
      <vt:variant>
        <vt:lpwstr/>
      </vt:variant>
      <vt:variant>
        <vt:lpwstr>_Toc50475551</vt:lpwstr>
      </vt:variant>
      <vt:variant>
        <vt:i4>1376305</vt:i4>
      </vt:variant>
      <vt:variant>
        <vt:i4>86</vt:i4>
      </vt:variant>
      <vt:variant>
        <vt:i4>0</vt:i4>
      </vt:variant>
      <vt:variant>
        <vt:i4>5</vt:i4>
      </vt:variant>
      <vt:variant>
        <vt:lpwstr/>
      </vt:variant>
      <vt:variant>
        <vt:lpwstr>_Toc50475550</vt:lpwstr>
      </vt:variant>
      <vt:variant>
        <vt:i4>1835056</vt:i4>
      </vt:variant>
      <vt:variant>
        <vt:i4>80</vt:i4>
      </vt:variant>
      <vt:variant>
        <vt:i4>0</vt:i4>
      </vt:variant>
      <vt:variant>
        <vt:i4>5</vt:i4>
      </vt:variant>
      <vt:variant>
        <vt:lpwstr/>
      </vt:variant>
      <vt:variant>
        <vt:lpwstr>_Toc50475549</vt:lpwstr>
      </vt:variant>
      <vt:variant>
        <vt:i4>1900592</vt:i4>
      </vt:variant>
      <vt:variant>
        <vt:i4>74</vt:i4>
      </vt:variant>
      <vt:variant>
        <vt:i4>0</vt:i4>
      </vt:variant>
      <vt:variant>
        <vt:i4>5</vt:i4>
      </vt:variant>
      <vt:variant>
        <vt:lpwstr/>
      </vt:variant>
      <vt:variant>
        <vt:lpwstr>_Toc50475548</vt:lpwstr>
      </vt:variant>
      <vt:variant>
        <vt:i4>1179696</vt:i4>
      </vt:variant>
      <vt:variant>
        <vt:i4>68</vt:i4>
      </vt:variant>
      <vt:variant>
        <vt:i4>0</vt:i4>
      </vt:variant>
      <vt:variant>
        <vt:i4>5</vt:i4>
      </vt:variant>
      <vt:variant>
        <vt:lpwstr/>
      </vt:variant>
      <vt:variant>
        <vt:lpwstr>_Toc50475547</vt:lpwstr>
      </vt:variant>
      <vt:variant>
        <vt:i4>1245232</vt:i4>
      </vt:variant>
      <vt:variant>
        <vt:i4>62</vt:i4>
      </vt:variant>
      <vt:variant>
        <vt:i4>0</vt:i4>
      </vt:variant>
      <vt:variant>
        <vt:i4>5</vt:i4>
      </vt:variant>
      <vt:variant>
        <vt:lpwstr/>
      </vt:variant>
      <vt:variant>
        <vt:lpwstr>_Toc50475546</vt:lpwstr>
      </vt:variant>
      <vt:variant>
        <vt:i4>1048624</vt:i4>
      </vt:variant>
      <vt:variant>
        <vt:i4>56</vt:i4>
      </vt:variant>
      <vt:variant>
        <vt:i4>0</vt:i4>
      </vt:variant>
      <vt:variant>
        <vt:i4>5</vt:i4>
      </vt:variant>
      <vt:variant>
        <vt:lpwstr/>
      </vt:variant>
      <vt:variant>
        <vt:lpwstr>_Toc50475545</vt:lpwstr>
      </vt:variant>
      <vt:variant>
        <vt:i4>1114160</vt:i4>
      </vt:variant>
      <vt:variant>
        <vt:i4>50</vt:i4>
      </vt:variant>
      <vt:variant>
        <vt:i4>0</vt:i4>
      </vt:variant>
      <vt:variant>
        <vt:i4>5</vt:i4>
      </vt:variant>
      <vt:variant>
        <vt:lpwstr/>
      </vt:variant>
      <vt:variant>
        <vt:lpwstr>_Toc50475544</vt:lpwstr>
      </vt:variant>
      <vt:variant>
        <vt:i4>1441840</vt:i4>
      </vt:variant>
      <vt:variant>
        <vt:i4>44</vt:i4>
      </vt:variant>
      <vt:variant>
        <vt:i4>0</vt:i4>
      </vt:variant>
      <vt:variant>
        <vt:i4>5</vt:i4>
      </vt:variant>
      <vt:variant>
        <vt:lpwstr/>
      </vt:variant>
      <vt:variant>
        <vt:lpwstr>_Toc50475543</vt:lpwstr>
      </vt:variant>
      <vt:variant>
        <vt:i4>1507376</vt:i4>
      </vt:variant>
      <vt:variant>
        <vt:i4>38</vt:i4>
      </vt:variant>
      <vt:variant>
        <vt:i4>0</vt:i4>
      </vt:variant>
      <vt:variant>
        <vt:i4>5</vt:i4>
      </vt:variant>
      <vt:variant>
        <vt:lpwstr/>
      </vt:variant>
      <vt:variant>
        <vt:lpwstr>_Toc50475542</vt:lpwstr>
      </vt:variant>
      <vt:variant>
        <vt:i4>1310768</vt:i4>
      </vt:variant>
      <vt:variant>
        <vt:i4>32</vt:i4>
      </vt:variant>
      <vt:variant>
        <vt:i4>0</vt:i4>
      </vt:variant>
      <vt:variant>
        <vt:i4>5</vt:i4>
      </vt:variant>
      <vt:variant>
        <vt:lpwstr/>
      </vt:variant>
      <vt:variant>
        <vt:lpwstr>_Toc50475541</vt:lpwstr>
      </vt:variant>
      <vt:variant>
        <vt:i4>1376304</vt:i4>
      </vt:variant>
      <vt:variant>
        <vt:i4>26</vt:i4>
      </vt:variant>
      <vt:variant>
        <vt:i4>0</vt:i4>
      </vt:variant>
      <vt:variant>
        <vt:i4>5</vt:i4>
      </vt:variant>
      <vt:variant>
        <vt:lpwstr/>
      </vt:variant>
      <vt:variant>
        <vt:lpwstr>_Toc50475540</vt:lpwstr>
      </vt:variant>
      <vt:variant>
        <vt:i4>1835063</vt:i4>
      </vt:variant>
      <vt:variant>
        <vt:i4>20</vt:i4>
      </vt:variant>
      <vt:variant>
        <vt:i4>0</vt:i4>
      </vt:variant>
      <vt:variant>
        <vt:i4>5</vt:i4>
      </vt:variant>
      <vt:variant>
        <vt:lpwstr/>
      </vt:variant>
      <vt:variant>
        <vt:lpwstr>_Toc50475539</vt:lpwstr>
      </vt:variant>
      <vt:variant>
        <vt:i4>1900599</vt:i4>
      </vt:variant>
      <vt:variant>
        <vt:i4>14</vt:i4>
      </vt:variant>
      <vt:variant>
        <vt:i4>0</vt:i4>
      </vt:variant>
      <vt:variant>
        <vt:i4>5</vt:i4>
      </vt:variant>
      <vt:variant>
        <vt:lpwstr/>
      </vt:variant>
      <vt:variant>
        <vt:lpwstr>_Toc50475538</vt:lpwstr>
      </vt:variant>
      <vt:variant>
        <vt:i4>1179703</vt:i4>
      </vt:variant>
      <vt:variant>
        <vt:i4>8</vt:i4>
      </vt:variant>
      <vt:variant>
        <vt:i4>0</vt:i4>
      </vt:variant>
      <vt:variant>
        <vt:i4>5</vt:i4>
      </vt:variant>
      <vt:variant>
        <vt:lpwstr/>
      </vt:variant>
      <vt:variant>
        <vt:lpwstr>_Toc50475537</vt:lpwstr>
      </vt:variant>
      <vt:variant>
        <vt:i4>1245239</vt:i4>
      </vt:variant>
      <vt:variant>
        <vt:i4>2</vt:i4>
      </vt:variant>
      <vt:variant>
        <vt:i4>0</vt:i4>
      </vt:variant>
      <vt:variant>
        <vt:i4>5</vt:i4>
      </vt:variant>
      <vt:variant>
        <vt:lpwstr/>
      </vt:variant>
      <vt:variant>
        <vt:lpwstr>_Toc504755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ldlife</dc:title>
  <dc:subject/>
  <dc:creator>Nick Biemiller</dc:creator>
  <cp:keywords/>
  <cp:lastModifiedBy>Dakota Wagner</cp:lastModifiedBy>
  <cp:revision>2</cp:revision>
  <dcterms:created xsi:type="dcterms:W3CDTF">2020-09-21T14:11:00Z</dcterms:created>
  <dcterms:modified xsi:type="dcterms:W3CDTF">2020-09-21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871D82CEF1744BCD3DA04B7F182D7</vt:lpwstr>
  </property>
  <property fmtid="{D5CDD505-2E9C-101B-9397-08002B2CF9AE}" pid="3" name="ZOTERO_PREF_1">
    <vt:lpwstr>&lt;data data-version="3" zotero-version="5.0.88"&gt;&lt;session id="lxdqtHoJ"/&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